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2EAF9" w14:textId="465027A7" w:rsidR="00B32CBB" w:rsidRPr="007C3BB5" w:rsidRDefault="00B32CBB" w:rsidP="00B32CBB">
      <w:pPr>
        <w:spacing w:line="360" w:lineRule="auto"/>
        <w:jc w:val="center"/>
        <w:rPr>
          <w:rFonts w:ascii="Arial" w:eastAsiaTheme="majorEastAsia" w:hAnsi="Arial" w:cs="Arial"/>
          <w:b/>
          <w:bCs/>
          <w:sz w:val="32"/>
          <w:szCs w:val="32"/>
        </w:rPr>
      </w:pPr>
      <w:r w:rsidRPr="007C3BB5">
        <w:rPr>
          <w:rFonts w:ascii="Arial" w:eastAsiaTheme="majorEastAsia" w:hAnsi="Arial" w:cs="Arial"/>
          <w:b/>
          <w:bCs/>
          <w:sz w:val="32"/>
          <w:szCs w:val="32"/>
        </w:rPr>
        <w:t>PROPOSAL</w:t>
      </w:r>
    </w:p>
    <w:p w14:paraId="2E7CDCAC" w14:textId="456C346D" w:rsidR="00B32CBB" w:rsidRPr="007D18FA" w:rsidRDefault="00D8497D" w:rsidP="007D18FA">
      <w:pPr>
        <w:spacing w:line="360" w:lineRule="auto"/>
        <w:jc w:val="center"/>
        <w:rPr>
          <w:rFonts w:ascii="Arial" w:hAnsi="Arial" w:cs="Arial"/>
          <w:b/>
          <w:bCs/>
          <w:sz w:val="32"/>
          <w:szCs w:val="32"/>
        </w:rPr>
      </w:pPr>
      <w:bookmarkStart w:id="0" w:name="_Hlk1772430"/>
      <w:r>
        <w:rPr>
          <w:rFonts w:ascii="Arial" w:hAnsi="Arial" w:cs="Arial"/>
          <w:b/>
          <w:bCs/>
          <w:sz w:val="32"/>
          <w:szCs w:val="32"/>
        </w:rPr>
        <w:t>OPTIMALISASI</w:t>
      </w:r>
      <w:r w:rsidR="4B91437D" w:rsidRPr="4B91437D">
        <w:rPr>
          <w:rFonts w:ascii="Arial" w:hAnsi="Arial" w:cs="Arial"/>
          <w:b/>
          <w:bCs/>
          <w:sz w:val="32"/>
          <w:szCs w:val="32"/>
        </w:rPr>
        <w:t xml:space="preserve"> </w:t>
      </w:r>
      <w:r w:rsidR="00DF6495">
        <w:rPr>
          <w:rFonts w:ascii="Arial" w:hAnsi="Arial" w:cs="Arial"/>
          <w:b/>
          <w:bCs/>
          <w:sz w:val="32"/>
          <w:szCs w:val="32"/>
        </w:rPr>
        <w:t xml:space="preserve">ARSITEKTUR </w:t>
      </w:r>
      <w:r w:rsidR="00193BEB">
        <w:rPr>
          <w:rFonts w:ascii="Arial" w:hAnsi="Arial" w:cs="Arial"/>
          <w:b/>
          <w:bCs/>
          <w:sz w:val="32"/>
          <w:szCs w:val="32"/>
        </w:rPr>
        <w:t>REST PADA</w:t>
      </w:r>
      <w:r w:rsidR="00DF6495">
        <w:rPr>
          <w:rFonts w:ascii="Arial" w:hAnsi="Arial" w:cs="Arial"/>
          <w:b/>
          <w:bCs/>
          <w:sz w:val="32"/>
          <w:szCs w:val="32"/>
        </w:rPr>
        <w:t xml:space="preserve"> EKOSISTEM </w:t>
      </w:r>
      <w:r w:rsidR="00810298">
        <w:rPr>
          <w:rFonts w:ascii="Arial" w:hAnsi="Arial" w:cs="Arial"/>
          <w:b/>
          <w:bCs/>
          <w:sz w:val="32"/>
          <w:szCs w:val="32"/>
        </w:rPr>
        <w:t xml:space="preserve">KOMPUTASI </w:t>
      </w:r>
      <w:bookmarkEnd w:id="0"/>
      <w:r w:rsidR="00CC0881">
        <w:rPr>
          <w:rFonts w:ascii="Arial" w:hAnsi="Arial" w:cs="Arial"/>
          <w:b/>
          <w:bCs/>
          <w:sz w:val="32"/>
          <w:szCs w:val="32"/>
        </w:rPr>
        <w:t>AWAN UNTUK MENDUKUNG PLATFORM E-LEARNING</w:t>
      </w:r>
    </w:p>
    <w:p w14:paraId="218BE088" w14:textId="0EE7B61E" w:rsidR="00B32CBB" w:rsidRDefault="00061589" w:rsidP="00061589">
      <w:pPr>
        <w:spacing w:line="360" w:lineRule="auto"/>
        <w:jc w:val="center"/>
      </w:pPr>
      <w:r>
        <w:rPr>
          <w:rFonts w:ascii="Times" w:hAnsi="Times" w:cs="Times"/>
          <w:noProof/>
          <w:color w:val="000000"/>
        </w:rPr>
        <w:drawing>
          <wp:inline distT="0" distB="0" distL="0" distR="0" wp14:anchorId="2752E841" wp14:editId="48CC3A76">
            <wp:extent cx="2390775" cy="2390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0775" cy="2390775"/>
                    </a:xfrm>
                    <a:prstGeom prst="rect">
                      <a:avLst/>
                    </a:prstGeom>
                    <a:noFill/>
                    <a:ln>
                      <a:noFill/>
                    </a:ln>
                  </pic:spPr>
                </pic:pic>
              </a:graphicData>
            </a:graphic>
          </wp:inline>
        </w:drawing>
      </w:r>
    </w:p>
    <w:p w14:paraId="6A424715" w14:textId="77777777" w:rsidR="007D18FA" w:rsidRDefault="007D18FA" w:rsidP="00061589">
      <w:pPr>
        <w:spacing w:line="360" w:lineRule="auto"/>
        <w:jc w:val="center"/>
      </w:pPr>
    </w:p>
    <w:p w14:paraId="5696DFC1" w14:textId="3693B5AF" w:rsidR="00FD7419" w:rsidRPr="00B416AE" w:rsidRDefault="00261343" w:rsidP="007D18FA">
      <w:pPr>
        <w:spacing w:line="360" w:lineRule="auto"/>
        <w:jc w:val="center"/>
        <w:rPr>
          <w:rFonts w:cs="Times New Roman"/>
          <w:b/>
          <w:sz w:val="28"/>
          <w:szCs w:val="28"/>
        </w:rPr>
      </w:pPr>
      <w:r>
        <w:rPr>
          <w:rFonts w:cs="Times New Roman"/>
          <w:b/>
          <w:sz w:val="28"/>
          <w:szCs w:val="28"/>
        </w:rPr>
        <w:t>RESEARCH</w:t>
      </w:r>
    </w:p>
    <w:p w14:paraId="1F741032" w14:textId="29CEF0C8" w:rsidR="00B32CBB" w:rsidRPr="0097459C" w:rsidRDefault="00B32CBB" w:rsidP="007D18FA">
      <w:pPr>
        <w:spacing w:line="360" w:lineRule="auto"/>
        <w:jc w:val="center"/>
        <w:rPr>
          <w:rFonts w:cs="Times New Roman"/>
          <w:i/>
          <w:sz w:val="28"/>
          <w:szCs w:val="28"/>
        </w:rPr>
      </w:pPr>
      <w:r>
        <w:rPr>
          <w:rFonts w:cs="Times New Roman"/>
          <w:i/>
          <w:sz w:val="28"/>
          <w:szCs w:val="28"/>
        </w:rPr>
        <w:t>FAISAL SSI</w:t>
      </w:r>
    </w:p>
    <w:p w14:paraId="67203D34" w14:textId="1206BB8C" w:rsidR="007D18FA" w:rsidRPr="007D18FA" w:rsidRDefault="00B32CBB" w:rsidP="007D18FA">
      <w:pPr>
        <w:spacing w:line="360" w:lineRule="auto"/>
        <w:jc w:val="center"/>
      </w:pPr>
      <w:r w:rsidRPr="00B32CBB">
        <w:rPr>
          <w:rFonts w:cs="Times New Roman"/>
          <w:i/>
          <w:sz w:val="28"/>
          <w:szCs w:val="28"/>
        </w:rPr>
        <w:t>2001847780</w:t>
      </w:r>
    </w:p>
    <w:p w14:paraId="2A68A611" w14:textId="77777777" w:rsidR="00024165" w:rsidRDefault="00024165" w:rsidP="00B91F85">
      <w:pPr>
        <w:spacing w:line="240" w:lineRule="auto"/>
        <w:jc w:val="center"/>
        <w:rPr>
          <w:rFonts w:cs="Times New Roman"/>
          <w:b/>
          <w:szCs w:val="24"/>
        </w:rPr>
      </w:pPr>
    </w:p>
    <w:p w14:paraId="21B86CAC" w14:textId="77777777" w:rsidR="00024165" w:rsidRDefault="00024165" w:rsidP="00B91F85">
      <w:pPr>
        <w:spacing w:line="240" w:lineRule="auto"/>
        <w:jc w:val="center"/>
        <w:rPr>
          <w:rFonts w:cs="Times New Roman"/>
          <w:b/>
          <w:szCs w:val="24"/>
        </w:rPr>
      </w:pPr>
    </w:p>
    <w:p w14:paraId="635CD387" w14:textId="77777777" w:rsidR="00024165" w:rsidRDefault="00024165" w:rsidP="00B91F85">
      <w:pPr>
        <w:spacing w:line="240" w:lineRule="auto"/>
        <w:jc w:val="center"/>
        <w:rPr>
          <w:rFonts w:cs="Times New Roman"/>
          <w:b/>
          <w:szCs w:val="24"/>
        </w:rPr>
      </w:pPr>
    </w:p>
    <w:p w14:paraId="5CEF83EE" w14:textId="77777777" w:rsidR="00024165" w:rsidRDefault="00024165" w:rsidP="00B91F85">
      <w:pPr>
        <w:spacing w:line="240" w:lineRule="auto"/>
        <w:jc w:val="center"/>
        <w:rPr>
          <w:rFonts w:cs="Times New Roman"/>
          <w:b/>
          <w:szCs w:val="24"/>
        </w:rPr>
      </w:pPr>
    </w:p>
    <w:p w14:paraId="38BBE325" w14:textId="77777777" w:rsidR="00024165" w:rsidRDefault="00024165" w:rsidP="00B91F85">
      <w:pPr>
        <w:spacing w:line="240" w:lineRule="auto"/>
        <w:jc w:val="center"/>
        <w:rPr>
          <w:rFonts w:cs="Times New Roman"/>
          <w:b/>
          <w:szCs w:val="24"/>
        </w:rPr>
      </w:pPr>
    </w:p>
    <w:p w14:paraId="497C17DD" w14:textId="77777777" w:rsidR="00024165" w:rsidRDefault="00024165" w:rsidP="00B91F85">
      <w:pPr>
        <w:spacing w:line="240" w:lineRule="auto"/>
        <w:jc w:val="center"/>
        <w:rPr>
          <w:rFonts w:cs="Times New Roman"/>
          <w:b/>
          <w:szCs w:val="24"/>
        </w:rPr>
      </w:pPr>
    </w:p>
    <w:p w14:paraId="47C3EFDD" w14:textId="77777777" w:rsidR="00024165" w:rsidRDefault="00024165" w:rsidP="00B91F85">
      <w:pPr>
        <w:spacing w:line="240" w:lineRule="auto"/>
        <w:jc w:val="center"/>
        <w:rPr>
          <w:rFonts w:cs="Times New Roman"/>
          <w:b/>
          <w:szCs w:val="24"/>
        </w:rPr>
      </w:pPr>
    </w:p>
    <w:p w14:paraId="1EF55B44" w14:textId="77777777" w:rsidR="00024165" w:rsidRDefault="00024165" w:rsidP="00B91F85">
      <w:pPr>
        <w:spacing w:line="240" w:lineRule="auto"/>
        <w:jc w:val="center"/>
        <w:rPr>
          <w:rFonts w:cs="Times New Roman"/>
          <w:b/>
          <w:szCs w:val="24"/>
        </w:rPr>
      </w:pPr>
    </w:p>
    <w:p w14:paraId="30CDB4D9" w14:textId="77777777" w:rsidR="00024165" w:rsidRDefault="00024165" w:rsidP="00B91F85">
      <w:pPr>
        <w:spacing w:line="240" w:lineRule="auto"/>
        <w:jc w:val="center"/>
        <w:rPr>
          <w:rFonts w:cs="Times New Roman"/>
          <w:b/>
          <w:szCs w:val="24"/>
        </w:rPr>
      </w:pPr>
    </w:p>
    <w:p w14:paraId="316698E2" w14:textId="77777777" w:rsidR="00024165" w:rsidRDefault="00024165" w:rsidP="00B91F85">
      <w:pPr>
        <w:spacing w:line="240" w:lineRule="auto"/>
        <w:jc w:val="center"/>
        <w:rPr>
          <w:rFonts w:cs="Times New Roman"/>
          <w:b/>
          <w:szCs w:val="24"/>
        </w:rPr>
      </w:pPr>
    </w:p>
    <w:p w14:paraId="57A61E6A" w14:textId="77777777" w:rsidR="00024165" w:rsidRDefault="00024165" w:rsidP="00B91F85">
      <w:pPr>
        <w:spacing w:line="240" w:lineRule="auto"/>
        <w:jc w:val="center"/>
        <w:rPr>
          <w:rFonts w:cs="Times New Roman"/>
          <w:b/>
          <w:szCs w:val="24"/>
        </w:rPr>
      </w:pPr>
    </w:p>
    <w:p w14:paraId="125BE71B" w14:textId="77777777" w:rsidR="00024165" w:rsidRDefault="00024165" w:rsidP="00B91F85">
      <w:pPr>
        <w:spacing w:line="240" w:lineRule="auto"/>
        <w:jc w:val="center"/>
        <w:rPr>
          <w:rFonts w:cs="Times New Roman"/>
          <w:b/>
          <w:szCs w:val="24"/>
        </w:rPr>
      </w:pPr>
    </w:p>
    <w:p w14:paraId="366DCD22" w14:textId="1AE9B1EF" w:rsidR="00B32CBB" w:rsidRPr="0081687B" w:rsidRDefault="00B32CBB" w:rsidP="00B91F85">
      <w:pPr>
        <w:spacing w:line="240" w:lineRule="auto"/>
        <w:jc w:val="center"/>
        <w:rPr>
          <w:rFonts w:cs="Times New Roman"/>
          <w:b/>
          <w:szCs w:val="24"/>
        </w:rPr>
      </w:pPr>
      <w:r w:rsidRPr="0081687B">
        <w:rPr>
          <w:rFonts w:cs="Times New Roman"/>
          <w:b/>
          <w:szCs w:val="24"/>
        </w:rPr>
        <w:t>Program Pascasarjana Ilmu Komputer</w:t>
      </w:r>
    </w:p>
    <w:p w14:paraId="2D635490" w14:textId="77777777" w:rsidR="00B32CBB" w:rsidRPr="0081687B" w:rsidRDefault="00B32CBB" w:rsidP="00B91F85">
      <w:pPr>
        <w:spacing w:line="240" w:lineRule="auto"/>
        <w:jc w:val="center"/>
        <w:rPr>
          <w:rFonts w:cs="Times New Roman"/>
          <w:b/>
          <w:szCs w:val="24"/>
        </w:rPr>
      </w:pPr>
      <w:r w:rsidRPr="0081687B">
        <w:rPr>
          <w:rFonts w:cs="Times New Roman"/>
          <w:b/>
          <w:szCs w:val="24"/>
        </w:rPr>
        <w:t>PROGRAM STUDI TEKNIK INFORMATIKA JENJANG S2</w:t>
      </w:r>
    </w:p>
    <w:p w14:paraId="56AFEF87" w14:textId="77777777" w:rsidR="00B32CBB" w:rsidRPr="0081687B" w:rsidRDefault="00B32CBB" w:rsidP="00B91F85">
      <w:pPr>
        <w:spacing w:line="240" w:lineRule="auto"/>
        <w:jc w:val="center"/>
        <w:rPr>
          <w:rFonts w:cs="Times New Roman"/>
          <w:b/>
          <w:szCs w:val="24"/>
        </w:rPr>
      </w:pPr>
      <w:r w:rsidRPr="0081687B">
        <w:rPr>
          <w:rFonts w:cs="Times New Roman"/>
          <w:b/>
          <w:szCs w:val="24"/>
        </w:rPr>
        <w:t>UNIVERSITAS BINA NUSANTARA</w:t>
      </w:r>
    </w:p>
    <w:p w14:paraId="3684F85E" w14:textId="77777777" w:rsidR="00B32CBB" w:rsidRPr="0081687B" w:rsidRDefault="00B32CBB" w:rsidP="00B91F85">
      <w:pPr>
        <w:spacing w:line="240" w:lineRule="auto"/>
        <w:jc w:val="center"/>
        <w:rPr>
          <w:rFonts w:cs="Times New Roman"/>
          <w:b/>
          <w:szCs w:val="24"/>
        </w:rPr>
      </w:pPr>
      <w:r w:rsidRPr="0081687B">
        <w:rPr>
          <w:rFonts w:cs="Times New Roman"/>
          <w:b/>
          <w:szCs w:val="24"/>
        </w:rPr>
        <w:t>JAKARTA</w:t>
      </w:r>
    </w:p>
    <w:p w14:paraId="2638FE53" w14:textId="22999C52" w:rsidR="00B32CBB" w:rsidRDefault="00B32CBB" w:rsidP="00B91F85">
      <w:pPr>
        <w:spacing w:line="240" w:lineRule="auto"/>
        <w:jc w:val="center"/>
        <w:rPr>
          <w:rFonts w:cs="Times New Roman"/>
          <w:b/>
          <w:szCs w:val="24"/>
        </w:rPr>
        <w:sectPr w:rsidR="00B32CBB" w:rsidSect="003F05AC">
          <w:headerReference w:type="even" r:id="rId9"/>
          <w:headerReference w:type="default" r:id="rId10"/>
          <w:footerReference w:type="even" r:id="rId11"/>
          <w:footerReference w:type="default" r:id="rId12"/>
          <w:headerReference w:type="first" r:id="rId13"/>
          <w:footerReference w:type="first" r:id="rId14"/>
          <w:pgSz w:w="11907" w:h="16840" w:code="9"/>
          <w:pgMar w:top="1699" w:right="1699" w:bottom="1699" w:left="2347" w:header="720" w:footer="720" w:gutter="0"/>
          <w:cols w:space="720"/>
          <w:docGrid w:linePitch="360"/>
        </w:sectPr>
      </w:pPr>
      <w:r>
        <w:rPr>
          <w:rFonts w:cs="Times New Roman"/>
          <w:b/>
          <w:szCs w:val="24"/>
        </w:rPr>
        <w:t>2019</w:t>
      </w:r>
    </w:p>
    <w:p w14:paraId="73817743" w14:textId="77777777" w:rsidR="00B32CBB" w:rsidRPr="00831E78" w:rsidRDefault="00B32CBB" w:rsidP="00B32CBB">
      <w:pPr>
        <w:spacing w:line="360" w:lineRule="auto"/>
        <w:jc w:val="center"/>
        <w:rPr>
          <w:rFonts w:ascii="Arial" w:eastAsiaTheme="majorEastAsia" w:hAnsi="Arial" w:cs="Arial"/>
          <w:b/>
          <w:bCs/>
          <w:sz w:val="32"/>
          <w:szCs w:val="32"/>
        </w:rPr>
      </w:pPr>
      <w:r w:rsidRPr="00831E78">
        <w:rPr>
          <w:rFonts w:ascii="Arial" w:eastAsiaTheme="majorEastAsia" w:hAnsi="Arial" w:cs="Arial"/>
          <w:b/>
          <w:bCs/>
          <w:sz w:val="32"/>
          <w:szCs w:val="32"/>
        </w:rPr>
        <w:lastRenderedPageBreak/>
        <w:t>PROPOSAL</w:t>
      </w:r>
    </w:p>
    <w:p w14:paraId="51746F72" w14:textId="4C16EA2C" w:rsidR="00B32CBB" w:rsidRDefault="003B5A8C" w:rsidP="00264B39">
      <w:pPr>
        <w:spacing w:line="360" w:lineRule="auto"/>
        <w:jc w:val="center"/>
      </w:pPr>
      <w:r w:rsidRPr="003B5A8C">
        <w:rPr>
          <w:rFonts w:ascii="Arial" w:hAnsi="Arial" w:cs="Arial"/>
          <w:b/>
          <w:bCs/>
          <w:sz w:val="32"/>
          <w:szCs w:val="32"/>
        </w:rPr>
        <w:t>OPTIMALISASI ARSITEKTUR REST PADA EKOSISTEM KOMPUTASI AWAN UNTUK MENDUKUNG PLATFORM E-LEARNING</w:t>
      </w:r>
      <w:r w:rsidR="00264B39">
        <w:rPr>
          <w:rFonts w:ascii="Times" w:hAnsi="Times" w:cs="Times"/>
          <w:noProof/>
          <w:color w:val="000000"/>
        </w:rPr>
        <w:drawing>
          <wp:inline distT="0" distB="0" distL="0" distR="0" wp14:anchorId="18339EDC" wp14:editId="0F622183">
            <wp:extent cx="2390775" cy="2390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0775" cy="2390775"/>
                    </a:xfrm>
                    <a:prstGeom prst="rect">
                      <a:avLst/>
                    </a:prstGeom>
                    <a:noFill/>
                    <a:ln>
                      <a:noFill/>
                    </a:ln>
                  </pic:spPr>
                </pic:pic>
              </a:graphicData>
            </a:graphic>
          </wp:inline>
        </w:drawing>
      </w:r>
    </w:p>
    <w:p w14:paraId="7AE44BC4" w14:textId="77777777" w:rsidR="00B32CBB" w:rsidRDefault="00B32CBB" w:rsidP="00B32CBB">
      <w:pPr>
        <w:spacing w:line="360" w:lineRule="auto"/>
      </w:pPr>
    </w:p>
    <w:p w14:paraId="233B98DD" w14:textId="77777777" w:rsidR="00B32CBB" w:rsidRDefault="00B32CBB" w:rsidP="00B32CBB">
      <w:pPr>
        <w:spacing w:line="360" w:lineRule="auto"/>
      </w:pPr>
    </w:p>
    <w:p w14:paraId="56DC2F41" w14:textId="77777777" w:rsidR="00261343" w:rsidRPr="00B416AE" w:rsidRDefault="00261343" w:rsidP="00261343">
      <w:pPr>
        <w:spacing w:line="360" w:lineRule="auto"/>
        <w:jc w:val="center"/>
        <w:rPr>
          <w:rFonts w:cs="Times New Roman"/>
          <w:b/>
          <w:sz w:val="28"/>
          <w:szCs w:val="28"/>
        </w:rPr>
      </w:pPr>
      <w:r>
        <w:rPr>
          <w:rFonts w:cs="Times New Roman"/>
          <w:b/>
          <w:sz w:val="28"/>
          <w:szCs w:val="28"/>
        </w:rPr>
        <w:t>RESEARCH</w:t>
      </w:r>
    </w:p>
    <w:p w14:paraId="56230F01" w14:textId="77777777" w:rsidR="00FD7419" w:rsidRPr="0097459C" w:rsidRDefault="00FD7419" w:rsidP="00FD7419">
      <w:pPr>
        <w:spacing w:line="360" w:lineRule="auto"/>
        <w:jc w:val="center"/>
        <w:rPr>
          <w:rFonts w:cs="Times New Roman"/>
          <w:i/>
          <w:sz w:val="28"/>
          <w:szCs w:val="28"/>
        </w:rPr>
      </w:pPr>
      <w:r>
        <w:rPr>
          <w:rFonts w:cs="Times New Roman"/>
          <w:i/>
          <w:sz w:val="28"/>
          <w:szCs w:val="28"/>
        </w:rPr>
        <w:t>FAISAL SSI</w:t>
      </w:r>
    </w:p>
    <w:p w14:paraId="3A8A8880" w14:textId="2B323CE7" w:rsidR="00B32CBB" w:rsidRDefault="00FD7419" w:rsidP="00B91F85">
      <w:pPr>
        <w:spacing w:line="360" w:lineRule="auto"/>
        <w:jc w:val="center"/>
      </w:pPr>
      <w:r w:rsidRPr="00B32CBB">
        <w:rPr>
          <w:rFonts w:cs="Times New Roman"/>
          <w:i/>
          <w:sz w:val="28"/>
          <w:szCs w:val="28"/>
        </w:rPr>
        <w:t>2001847780</w:t>
      </w:r>
    </w:p>
    <w:p w14:paraId="7D124AD1" w14:textId="77777777" w:rsidR="00191947" w:rsidRDefault="00191947" w:rsidP="00191947">
      <w:pPr>
        <w:tabs>
          <w:tab w:val="center" w:pos="1701"/>
          <w:tab w:val="center" w:pos="6237"/>
        </w:tabs>
        <w:spacing w:line="360" w:lineRule="auto"/>
        <w:jc w:val="center"/>
        <w:rPr>
          <w:rFonts w:cs="Times New Roman"/>
          <w:szCs w:val="24"/>
        </w:rPr>
      </w:pPr>
    </w:p>
    <w:p w14:paraId="0CEF1984" w14:textId="77777777" w:rsidR="00024165" w:rsidRDefault="00024165" w:rsidP="00191947">
      <w:pPr>
        <w:tabs>
          <w:tab w:val="center" w:pos="1701"/>
          <w:tab w:val="center" w:pos="6237"/>
        </w:tabs>
        <w:spacing w:line="360" w:lineRule="auto"/>
        <w:jc w:val="center"/>
        <w:rPr>
          <w:rFonts w:cs="Times New Roman"/>
          <w:szCs w:val="24"/>
        </w:rPr>
      </w:pPr>
    </w:p>
    <w:p w14:paraId="1F74F9F1" w14:textId="77777777" w:rsidR="00024165" w:rsidRDefault="00024165" w:rsidP="00191947">
      <w:pPr>
        <w:tabs>
          <w:tab w:val="center" w:pos="1701"/>
          <w:tab w:val="center" w:pos="6237"/>
        </w:tabs>
        <w:spacing w:line="360" w:lineRule="auto"/>
        <w:jc w:val="center"/>
        <w:rPr>
          <w:rFonts w:cs="Times New Roman"/>
          <w:szCs w:val="24"/>
        </w:rPr>
      </w:pPr>
    </w:p>
    <w:p w14:paraId="127075B7" w14:textId="77777777" w:rsidR="00024165" w:rsidRDefault="00024165" w:rsidP="00191947">
      <w:pPr>
        <w:tabs>
          <w:tab w:val="center" w:pos="1701"/>
          <w:tab w:val="center" w:pos="6237"/>
        </w:tabs>
        <w:spacing w:line="360" w:lineRule="auto"/>
        <w:jc w:val="center"/>
        <w:rPr>
          <w:rFonts w:cs="Times New Roman"/>
          <w:szCs w:val="24"/>
        </w:rPr>
      </w:pPr>
    </w:p>
    <w:p w14:paraId="3AC09505" w14:textId="77777777" w:rsidR="00024165" w:rsidRDefault="00024165" w:rsidP="00191947">
      <w:pPr>
        <w:tabs>
          <w:tab w:val="center" w:pos="1701"/>
          <w:tab w:val="center" w:pos="6237"/>
        </w:tabs>
        <w:spacing w:line="360" w:lineRule="auto"/>
        <w:jc w:val="center"/>
        <w:rPr>
          <w:rFonts w:cs="Times New Roman"/>
          <w:szCs w:val="24"/>
        </w:rPr>
      </w:pPr>
    </w:p>
    <w:p w14:paraId="6C1426F2" w14:textId="77777777" w:rsidR="00024165" w:rsidRDefault="00024165" w:rsidP="00191947">
      <w:pPr>
        <w:tabs>
          <w:tab w:val="center" w:pos="1701"/>
          <w:tab w:val="center" w:pos="6237"/>
        </w:tabs>
        <w:spacing w:line="360" w:lineRule="auto"/>
        <w:jc w:val="center"/>
        <w:rPr>
          <w:rFonts w:cs="Times New Roman"/>
          <w:szCs w:val="24"/>
        </w:rPr>
      </w:pPr>
    </w:p>
    <w:p w14:paraId="5EDB3E14" w14:textId="77777777" w:rsidR="00024165" w:rsidRDefault="00024165" w:rsidP="00191947">
      <w:pPr>
        <w:tabs>
          <w:tab w:val="center" w:pos="1701"/>
          <w:tab w:val="center" w:pos="6237"/>
        </w:tabs>
        <w:spacing w:line="360" w:lineRule="auto"/>
        <w:jc w:val="center"/>
        <w:rPr>
          <w:rFonts w:cs="Times New Roman"/>
          <w:szCs w:val="24"/>
        </w:rPr>
      </w:pPr>
    </w:p>
    <w:p w14:paraId="484307C8" w14:textId="54009C4A" w:rsidR="00B32CBB" w:rsidRDefault="009D39F6" w:rsidP="00191947">
      <w:pPr>
        <w:tabs>
          <w:tab w:val="center" w:pos="1701"/>
          <w:tab w:val="center" w:pos="6237"/>
        </w:tabs>
        <w:spacing w:line="360" w:lineRule="auto"/>
        <w:jc w:val="center"/>
        <w:rPr>
          <w:rFonts w:cs="Times New Roman"/>
          <w:szCs w:val="24"/>
        </w:rPr>
      </w:pPr>
      <w:r>
        <w:rPr>
          <w:rFonts w:cs="Times New Roman"/>
          <w:szCs w:val="24"/>
        </w:rPr>
        <w:t>Pembimbing:</w:t>
      </w:r>
    </w:p>
    <w:p w14:paraId="70983864" w14:textId="77777777" w:rsidR="00D24471" w:rsidRDefault="00D24471" w:rsidP="00B32CBB">
      <w:pPr>
        <w:tabs>
          <w:tab w:val="center" w:pos="1701"/>
          <w:tab w:val="center" w:pos="6237"/>
        </w:tabs>
        <w:spacing w:line="360" w:lineRule="auto"/>
        <w:jc w:val="center"/>
        <w:rPr>
          <w:rFonts w:cs="Times New Roman"/>
          <w:b/>
          <w:szCs w:val="24"/>
          <w:u w:val="single"/>
        </w:rPr>
      </w:pPr>
      <w:r w:rsidRPr="00D24471">
        <w:rPr>
          <w:rFonts w:cs="Times New Roman"/>
          <w:b/>
          <w:szCs w:val="24"/>
          <w:u w:val="single"/>
        </w:rPr>
        <w:t>I Gede Putra Kusuma Negara, B.Eng., PhD</w:t>
      </w:r>
    </w:p>
    <w:p w14:paraId="3B74AED5" w14:textId="19609292" w:rsidR="000137DA" w:rsidRDefault="00F005AE" w:rsidP="000137DA">
      <w:pPr>
        <w:tabs>
          <w:tab w:val="center" w:pos="1701"/>
          <w:tab w:val="center" w:pos="6237"/>
        </w:tabs>
        <w:spacing w:line="360" w:lineRule="auto"/>
        <w:jc w:val="center"/>
        <w:rPr>
          <w:rFonts w:cs="Times New Roman"/>
          <w:szCs w:val="24"/>
        </w:rPr>
      </w:pPr>
      <w:bookmarkStart w:id="1" w:name="_Hlk1772152"/>
      <w:r>
        <w:rPr>
          <w:rFonts w:cs="Times New Roman"/>
          <w:szCs w:val="24"/>
        </w:rPr>
        <w:t>03</w:t>
      </w:r>
      <w:r w:rsidR="000110B7">
        <w:rPr>
          <w:rFonts w:cs="Times New Roman"/>
          <w:szCs w:val="24"/>
        </w:rPr>
        <w:t>-</w:t>
      </w:r>
      <w:r>
        <w:rPr>
          <w:rFonts w:cs="Times New Roman"/>
          <w:szCs w:val="24"/>
        </w:rPr>
        <w:t>05</w:t>
      </w:r>
      <w:r w:rsidR="000110B7">
        <w:rPr>
          <w:rFonts w:cs="Times New Roman"/>
          <w:szCs w:val="24"/>
        </w:rPr>
        <w:t>-201</w:t>
      </w:r>
      <w:r w:rsidR="00B529DE">
        <w:rPr>
          <w:rFonts w:cs="Times New Roman"/>
          <w:szCs w:val="24"/>
        </w:rPr>
        <w:t>9</w:t>
      </w:r>
      <w:bookmarkEnd w:id="1"/>
    </w:p>
    <w:p w14:paraId="44D1A334" w14:textId="77777777" w:rsidR="000137DA" w:rsidRDefault="000137DA">
      <w:pPr>
        <w:spacing w:after="160" w:line="259" w:lineRule="auto"/>
        <w:jc w:val="left"/>
        <w:rPr>
          <w:rFonts w:cs="Times New Roman"/>
          <w:szCs w:val="24"/>
        </w:rPr>
      </w:pPr>
      <w:r>
        <w:rPr>
          <w:rFonts w:cs="Times New Roman"/>
          <w:szCs w:val="24"/>
        </w:rPr>
        <w:br w:type="page"/>
      </w:r>
    </w:p>
    <w:p w14:paraId="08FCAD83" w14:textId="0663FC45" w:rsidR="00802CF6" w:rsidRDefault="00802CF6" w:rsidP="001378D1">
      <w:pPr>
        <w:pStyle w:val="Heading1"/>
        <w:numPr>
          <w:ilvl w:val="0"/>
          <w:numId w:val="0"/>
        </w:numPr>
      </w:pPr>
      <w:bookmarkStart w:id="2" w:name="_Toc7635573"/>
      <w:r>
        <w:lastRenderedPageBreak/>
        <w:t>Daftar Isi</w:t>
      </w:r>
      <w:bookmarkEnd w:id="2"/>
    </w:p>
    <w:sdt>
      <w:sdtPr>
        <w:rPr>
          <w:rFonts w:ascii="Times New Roman" w:eastAsiaTheme="minorHAnsi" w:hAnsi="Times New Roman" w:cstheme="minorBidi"/>
          <w:color w:val="auto"/>
          <w:sz w:val="24"/>
          <w:szCs w:val="22"/>
        </w:rPr>
        <w:id w:val="-23793767"/>
        <w:docPartObj>
          <w:docPartGallery w:val="Table of Contents"/>
          <w:docPartUnique/>
        </w:docPartObj>
      </w:sdtPr>
      <w:sdtEndPr>
        <w:rPr>
          <w:b/>
          <w:bCs/>
          <w:noProof/>
        </w:rPr>
      </w:sdtEndPr>
      <w:sdtContent>
        <w:p w14:paraId="47F11347" w14:textId="2C73B9C9" w:rsidR="00802CF6" w:rsidRDefault="00802CF6">
          <w:pPr>
            <w:pStyle w:val="TOCHeading"/>
          </w:pPr>
        </w:p>
        <w:p w14:paraId="153462A7" w14:textId="02387F1E" w:rsidR="0087763C" w:rsidRDefault="00802CF6">
          <w:pPr>
            <w:pStyle w:val="TOC1"/>
            <w:tabs>
              <w:tab w:val="right" w:leader="dot" w:pos="7927"/>
            </w:tabs>
            <w:rPr>
              <w:rFonts w:asciiTheme="minorHAnsi" w:eastAsiaTheme="minorEastAsia" w:hAnsiTheme="minorHAnsi"/>
              <w:noProof/>
              <w:sz w:val="22"/>
              <w:lang w:val="en-ID" w:eastAsia="en-ID"/>
            </w:rPr>
          </w:pPr>
          <w:r>
            <w:rPr>
              <w:b/>
              <w:bCs/>
              <w:noProof/>
            </w:rPr>
            <w:fldChar w:fldCharType="begin"/>
          </w:r>
          <w:r>
            <w:rPr>
              <w:b/>
              <w:bCs/>
              <w:noProof/>
            </w:rPr>
            <w:instrText xml:space="preserve"> TOC \o "1-3" \h \z \u </w:instrText>
          </w:r>
          <w:r>
            <w:rPr>
              <w:b/>
              <w:bCs/>
              <w:noProof/>
            </w:rPr>
            <w:fldChar w:fldCharType="separate"/>
          </w:r>
          <w:hyperlink w:anchor="_Toc7635573" w:history="1">
            <w:r w:rsidR="0087763C" w:rsidRPr="008A7626">
              <w:rPr>
                <w:rStyle w:val="Hyperlink"/>
                <w:noProof/>
              </w:rPr>
              <w:t>Daftar Isi</w:t>
            </w:r>
            <w:r w:rsidR="0087763C">
              <w:rPr>
                <w:noProof/>
                <w:webHidden/>
              </w:rPr>
              <w:tab/>
            </w:r>
            <w:r w:rsidR="0087763C">
              <w:rPr>
                <w:noProof/>
                <w:webHidden/>
              </w:rPr>
              <w:fldChar w:fldCharType="begin"/>
            </w:r>
            <w:r w:rsidR="0087763C">
              <w:rPr>
                <w:noProof/>
                <w:webHidden/>
              </w:rPr>
              <w:instrText xml:space="preserve"> PAGEREF _Toc7635573 \h </w:instrText>
            </w:r>
            <w:r w:rsidR="0087763C">
              <w:rPr>
                <w:noProof/>
                <w:webHidden/>
              </w:rPr>
            </w:r>
            <w:r w:rsidR="0087763C">
              <w:rPr>
                <w:noProof/>
                <w:webHidden/>
              </w:rPr>
              <w:fldChar w:fldCharType="separate"/>
            </w:r>
            <w:r w:rsidR="0087763C">
              <w:rPr>
                <w:noProof/>
                <w:webHidden/>
              </w:rPr>
              <w:t>iii</w:t>
            </w:r>
            <w:r w:rsidR="0087763C">
              <w:rPr>
                <w:noProof/>
                <w:webHidden/>
              </w:rPr>
              <w:fldChar w:fldCharType="end"/>
            </w:r>
          </w:hyperlink>
        </w:p>
        <w:p w14:paraId="15B9642E" w14:textId="38169F76" w:rsidR="0087763C" w:rsidRDefault="0087763C">
          <w:pPr>
            <w:pStyle w:val="TOC1"/>
            <w:tabs>
              <w:tab w:val="right" w:leader="dot" w:pos="7927"/>
            </w:tabs>
            <w:rPr>
              <w:rFonts w:asciiTheme="minorHAnsi" w:eastAsiaTheme="minorEastAsia" w:hAnsiTheme="minorHAnsi"/>
              <w:noProof/>
              <w:sz w:val="22"/>
              <w:lang w:val="en-ID" w:eastAsia="en-ID"/>
            </w:rPr>
          </w:pPr>
          <w:hyperlink w:anchor="_Toc7635574" w:history="1">
            <w:r w:rsidRPr="008A7626">
              <w:rPr>
                <w:rStyle w:val="Hyperlink"/>
                <w:noProof/>
              </w:rPr>
              <w:t>Daftar Gambar</w:t>
            </w:r>
            <w:r>
              <w:rPr>
                <w:noProof/>
                <w:webHidden/>
              </w:rPr>
              <w:tab/>
            </w:r>
            <w:r>
              <w:rPr>
                <w:noProof/>
                <w:webHidden/>
              </w:rPr>
              <w:fldChar w:fldCharType="begin"/>
            </w:r>
            <w:r>
              <w:rPr>
                <w:noProof/>
                <w:webHidden/>
              </w:rPr>
              <w:instrText xml:space="preserve"> PAGEREF _Toc7635574 \h </w:instrText>
            </w:r>
            <w:r>
              <w:rPr>
                <w:noProof/>
                <w:webHidden/>
              </w:rPr>
            </w:r>
            <w:r>
              <w:rPr>
                <w:noProof/>
                <w:webHidden/>
              </w:rPr>
              <w:fldChar w:fldCharType="separate"/>
            </w:r>
            <w:r>
              <w:rPr>
                <w:noProof/>
                <w:webHidden/>
              </w:rPr>
              <w:t>v</w:t>
            </w:r>
            <w:r>
              <w:rPr>
                <w:noProof/>
                <w:webHidden/>
              </w:rPr>
              <w:fldChar w:fldCharType="end"/>
            </w:r>
          </w:hyperlink>
        </w:p>
        <w:p w14:paraId="04450571" w14:textId="580F96E2" w:rsidR="0087763C" w:rsidRDefault="0087763C">
          <w:pPr>
            <w:pStyle w:val="TOC1"/>
            <w:tabs>
              <w:tab w:val="right" w:leader="dot" w:pos="7927"/>
            </w:tabs>
            <w:rPr>
              <w:rFonts w:asciiTheme="minorHAnsi" w:eastAsiaTheme="minorEastAsia" w:hAnsiTheme="minorHAnsi"/>
              <w:noProof/>
              <w:sz w:val="22"/>
              <w:lang w:val="en-ID" w:eastAsia="en-ID"/>
            </w:rPr>
          </w:pPr>
          <w:hyperlink w:anchor="_Toc7635575" w:history="1">
            <w:r w:rsidRPr="008A7626">
              <w:rPr>
                <w:rStyle w:val="Hyperlink"/>
                <w:noProof/>
              </w:rPr>
              <w:t>Daftar Tabel</w:t>
            </w:r>
            <w:r>
              <w:rPr>
                <w:noProof/>
                <w:webHidden/>
              </w:rPr>
              <w:tab/>
            </w:r>
            <w:r>
              <w:rPr>
                <w:noProof/>
                <w:webHidden/>
              </w:rPr>
              <w:fldChar w:fldCharType="begin"/>
            </w:r>
            <w:r>
              <w:rPr>
                <w:noProof/>
                <w:webHidden/>
              </w:rPr>
              <w:instrText xml:space="preserve"> PAGEREF _Toc7635575 \h </w:instrText>
            </w:r>
            <w:r>
              <w:rPr>
                <w:noProof/>
                <w:webHidden/>
              </w:rPr>
            </w:r>
            <w:r>
              <w:rPr>
                <w:noProof/>
                <w:webHidden/>
              </w:rPr>
              <w:fldChar w:fldCharType="separate"/>
            </w:r>
            <w:r>
              <w:rPr>
                <w:noProof/>
                <w:webHidden/>
              </w:rPr>
              <w:t>vii</w:t>
            </w:r>
            <w:r>
              <w:rPr>
                <w:noProof/>
                <w:webHidden/>
              </w:rPr>
              <w:fldChar w:fldCharType="end"/>
            </w:r>
          </w:hyperlink>
        </w:p>
        <w:p w14:paraId="66EE7386" w14:textId="28E398FC" w:rsidR="0087763C" w:rsidRDefault="0087763C">
          <w:pPr>
            <w:pStyle w:val="TOC1"/>
            <w:tabs>
              <w:tab w:val="right" w:leader="dot" w:pos="7927"/>
            </w:tabs>
            <w:rPr>
              <w:rFonts w:asciiTheme="minorHAnsi" w:eastAsiaTheme="minorEastAsia" w:hAnsiTheme="minorHAnsi"/>
              <w:noProof/>
              <w:sz w:val="22"/>
              <w:lang w:val="en-ID" w:eastAsia="en-ID"/>
            </w:rPr>
          </w:pPr>
          <w:hyperlink w:anchor="_Toc7635576" w:history="1">
            <w:r w:rsidRPr="008A7626">
              <w:rPr>
                <w:rStyle w:val="Hyperlink"/>
                <w:noProof/>
              </w:rPr>
              <w:t>BAB I. PENDAHULUAN</w:t>
            </w:r>
            <w:r>
              <w:rPr>
                <w:noProof/>
                <w:webHidden/>
              </w:rPr>
              <w:tab/>
            </w:r>
            <w:r>
              <w:rPr>
                <w:noProof/>
                <w:webHidden/>
              </w:rPr>
              <w:fldChar w:fldCharType="begin"/>
            </w:r>
            <w:r>
              <w:rPr>
                <w:noProof/>
                <w:webHidden/>
              </w:rPr>
              <w:instrText xml:space="preserve"> PAGEREF _Toc7635576 \h </w:instrText>
            </w:r>
            <w:r>
              <w:rPr>
                <w:noProof/>
                <w:webHidden/>
              </w:rPr>
            </w:r>
            <w:r>
              <w:rPr>
                <w:noProof/>
                <w:webHidden/>
              </w:rPr>
              <w:fldChar w:fldCharType="separate"/>
            </w:r>
            <w:r>
              <w:rPr>
                <w:noProof/>
                <w:webHidden/>
              </w:rPr>
              <w:t>1</w:t>
            </w:r>
            <w:r>
              <w:rPr>
                <w:noProof/>
                <w:webHidden/>
              </w:rPr>
              <w:fldChar w:fldCharType="end"/>
            </w:r>
          </w:hyperlink>
        </w:p>
        <w:p w14:paraId="64D2D3B6" w14:textId="1B488528" w:rsidR="0087763C" w:rsidRDefault="0087763C">
          <w:pPr>
            <w:pStyle w:val="TOC2"/>
            <w:tabs>
              <w:tab w:val="right" w:leader="dot" w:pos="7927"/>
            </w:tabs>
            <w:rPr>
              <w:rFonts w:asciiTheme="minorHAnsi" w:eastAsiaTheme="minorEastAsia" w:hAnsiTheme="minorHAnsi"/>
              <w:noProof/>
              <w:sz w:val="22"/>
              <w:lang w:val="en-ID" w:eastAsia="en-ID"/>
            </w:rPr>
          </w:pPr>
          <w:hyperlink w:anchor="_Toc7635577" w:history="1">
            <w:r w:rsidRPr="008A7626">
              <w:rPr>
                <w:rStyle w:val="Hyperlink"/>
                <w:noProof/>
              </w:rPr>
              <w:t>1.1 Latar Belakang</w:t>
            </w:r>
            <w:r>
              <w:rPr>
                <w:noProof/>
                <w:webHidden/>
              </w:rPr>
              <w:tab/>
            </w:r>
            <w:r>
              <w:rPr>
                <w:noProof/>
                <w:webHidden/>
              </w:rPr>
              <w:fldChar w:fldCharType="begin"/>
            </w:r>
            <w:r>
              <w:rPr>
                <w:noProof/>
                <w:webHidden/>
              </w:rPr>
              <w:instrText xml:space="preserve"> PAGEREF _Toc7635577 \h </w:instrText>
            </w:r>
            <w:r>
              <w:rPr>
                <w:noProof/>
                <w:webHidden/>
              </w:rPr>
            </w:r>
            <w:r>
              <w:rPr>
                <w:noProof/>
                <w:webHidden/>
              </w:rPr>
              <w:fldChar w:fldCharType="separate"/>
            </w:r>
            <w:r>
              <w:rPr>
                <w:noProof/>
                <w:webHidden/>
              </w:rPr>
              <w:t>1</w:t>
            </w:r>
            <w:r>
              <w:rPr>
                <w:noProof/>
                <w:webHidden/>
              </w:rPr>
              <w:fldChar w:fldCharType="end"/>
            </w:r>
          </w:hyperlink>
        </w:p>
        <w:p w14:paraId="0710ECE0" w14:textId="50E10CB4" w:rsidR="0087763C" w:rsidRDefault="0087763C">
          <w:pPr>
            <w:pStyle w:val="TOC2"/>
            <w:tabs>
              <w:tab w:val="right" w:leader="dot" w:pos="7927"/>
            </w:tabs>
            <w:rPr>
              <w:rFonts w:asciiTheme="minorHAnsi" w:eastAsiaTheme="minorEastAsia" w:hAnsiTheme="minorHAnsi"/>
              <w:noProof/>
              <w:sz w:val="22"/>
              <w:lang w:val="en-ID" w:eastAsia="en-ID"/>
            </w:rPr>
          </w:pPr>
          <w:hyperlink w:anchor="_Toc7635578" w:history="1">
            <w:r w:rsidRPr="008A7626">
              <w:rPr>
                <w:rStyle w:val="Hyperlink"/>
                <w:noProof/>
              </w:rPr>
              <w:t>1.2 Rumusan Masalah</w:t>
            </w:r>
            <w:r>
              <w:rPr>
                <w:noProof/>
                <w:webHidden/>
              </w:rPr>
              <w:tab/>
            </w:r>
            <w:r>
              <w:rPr>
                <w:noProof/>
                <w:webHidden/>
              </w:rPr>
              <w:fldChar w:fldCharType="begin"/>
            </w:r>
            <w:r>
              <w:rPr>
                <w:noProof/>
                <w:webHidden/>
              </w:rPr>
              <w:instrText xml:space="preserve"> PAGEREF _Toc7635578 \h </w:instrText>
            </w:r>
            <w:r>
              <w:rPr>
                <w:noProof/>
                <w:webHidden/>
              </w:rPr>
            </w:r>
            <w:r>
              <w:rPr>
                <w:noProof/>
                <w:webHidden/>
              </w:rPr>
              <w:fldChar w:fldCharType="separate"/>
            </w:r>
            <w:r>
              <w:rPr>
                <w:noProof/>
                <w:webHidden/>
              </w:rPr>
              <w:t>6</w:t>
            </w:r>
            <w:r>
              <w:rPr>
                <w:noProof/>
                <w:webHidden/>
              </w:rPr>
              <w:fldChar w:fldCharType="end"/>
            </w:r>
          </w:hyperlink>
        </w:p>
        <w:p w14:paraId="2F5BF53D" w14:textId="1F7F62CE" w:rsidR="0087763C" w:rsidRDefault="0087763C">
          <w:pPr>
            <w:pStyle w:val="TOC2"/>
            <w:tabs>
              <w:tab w:val="right" w:leader="dot" w:pos="7927"/>
            </w:tabs>
            <w:rPr>
              <w:rFonts w:asciiTheme="minorHAnsi" w:eastAsiaTheme="minorEastAsia" w:hAnsiTheme="minorHAnsi"/>
              <w:noProof/>
              <w:sz w:val="22"/>
              <w:lang w:val="en-ID" w:eastAsia="en-ID"/>
            </w:rPr>
          </w:pPr>
          <w:hyperlink w:anchor="_Toc7635579" w:history="1">
            <w:r w:rsidRPr="008A7626">
              <w:rPr>
                <w:rStyle w:val="Hyperlink"/>
                <w:noProof/>
              </w:rPr>
              <w:t>1.3 Tujuan dan Manfaat</w:t>
            </w:r>
            <w:r>
              <w:rPr>
                <w:noProof/>
                <w:webHidden/>
              </w:rPr>
              <w:tab/>
            </w:r>
            <w:r>
              <w:rPr>
                <w:noProof/>
                <w:webHidden/>
              </w:rPr>
              <w:fldChar w:fldCharType="begin"/>
            </w:r>
            <w:r>
              <w:rPr>
                <w:noProof/>
                <w:webHidden/>
              </w:rPr>
              <w:instrText xml:space="preserve"> PAGEREF _Toc7635579 \h </w:instrText>
            </w:r>
            <w:r>
              <w:rPr>
                <w:noProof/>
                <w:webHidden/>
              </w:rPr>
            </w:r>
            <w:r>
              <w:rPr>
                <w:noProof/>
                <w:webHidden/>
              </w:rPr>
              <w:fldChar w:fldCharType="separate"/>
            </w:r>
            <w:r>
              <w:rPr>
                <w:noProof/>
                <w:webHidden/>
              </w:rPr>
              <w:t>6</w:t>
            </w:r>
            <w:r>
              <w:rPr>
                <w:noProof/>
                <w:webHidden/>
              </w:rPr>
              <w:fldChar w:fldCharType="end"/>
            </w:r>
          </w:hyperlink>
        </w:p>
        <w:p w14:paraId="75DBF0E9" w14:textId="166C3AD7" w:rsidR="0087763C" w:rsidRDefault="0087763C">
          <w:pPr>
            <w:pStyle w:val="TOC2"/>
            <w:tabs>
              <w:tab w:val="right" w:leader="dot" w:pos="7927"/>
            </w:tabs>
            <w:rPr>
              <w:rFonts w:asciiTheme="minorHAnsi" w:eastAsiaTheme="minorEastAsia" w:hAnsiTheme="minorHAnsi"/>
              <w:noProof/>
              <w:sz w:val="22"/>
              <w:lang w:val="en-ID" w:eastAsia="en-ID"/>
            </w:rPr>
          </w:pPr>
          <w:hyperlink w:anchor="_Toc7635580" w:history="1">
            <w:r w:rsidRPr="008A7626">
              <w:rPr>
                <w:rStyle w:val="Hyperlink"/>
                <w:noProof/>
              </w:rPr>
              <w:t>1.4 Ruang Lingkup</w:t>
            </w:r>
            <w:r>
              <w:rPr>
                <w:noProof/>
                <w:webHidden/>
              </w:rPr>
              <w:tab/>
            </w:r>
            <w:r>
              <w:rPr>
                <w:noProof/>
                <w:webHidden/>
              </w:rPr>
              <w:fldChar w:fldCharType="begin"/>
            </w:r>
            <w:r>
              <w:rPr>
                <w:noProof/>
                <w:webHidden/>
              </w:rPr>
              <w:instrText xml:space="preserve"> PAGEREF _Toc7635580 \h </w:instrText>
            </w:r>
            <w:r>
              <w:rPr>
                <w:noProof/>
                <w:webHidden/>
              </w:rPr>
            </w:r>
            <w:r>
              <w:rPr>
                <w:noProof/>
                <w:webHidden/>
              </w:rPr>
              <w:fldChar w:fldCharType="separate"/>
            </w:r>
            <w:r>
              <w:rPr>
                <w:noProof/>
                <w:webHidden/>
              </w:rPr>
              <w:t>7</w:t>
            </w:r>
            <w:r>
              <w:rPr>
                <w:noProof/>
                <w:webHidden/>
              </w:rPr>
              <w:fldChar w:fldCharType="end"/>
            </w:r>
          </w:hyperlink>
        </w:p>
        <w:p w14:paraId="11B60CFD" w14:textId="44D63044" w:rsidR="0087763C" w:rsidRDefault="0087763C">
          <w:pPr>
            <w:pStyle w:val="TOC1"/>
            <w:tabs>
              <w:tab w:val="right" w:leader="dot" w:pos="7927"/>
            </w:tabs>
            <w:rPr>
              <w:rFonts w:asciiTheme="minorHAnsi" w:eastAsiaTheme="minorEastAsia" w:hAnsiTheme="minorHAnsi"/>
              <w:noProof/>
              <w:sz w:val="22"/>
              <w:lang w:val="en-ID" w:eastAsia="en-ID"/>
            </w:rPr>
          </w:pPr>
          <w:hyperlink w:anchor="_Toc7635581" w:history="1">
            <w:r w:rsidRPr="008A7626">
              <w:rPr>
                <w:rStyle w:val="Hyperlink"/>
                <w:noProof/>
              </w:rPr>
              <w:t>BAB II. LANDASAN TEORI</w:t>
            </w:r>
            <w:r>
              <w:rPr>
                <w:noProof/>
                <w:webHidden/>
              </w:rPr>
              <w:tab/>
            </w:r>
            <w:r>
              <w:rPr>
                <w:noProof/>
                <w:webHidden/>
              </w:rPr>
              <w:fldChar w:fldCharType="begin"/>
            </w:r>
            <w:r>
              <w:rPr>
                <w:noProof/>
                <w:webHidden/>
              </w:rPr>
              <w:instrText xml:space="preserve"> PAGEREF _Toc7635581 \h </w:instrText>
            </w:r>
            <w:r>
              <w:rPr>
                <w:noProof/>
                <w:webHidden/>
              </w:rPr>
            </w:r>
            <w:r>
              <w:rPr>
                <w:noProof/>
                <w:webHidden/>
              </w:rPr>
              <w:fldChar w:fldCharType="separate"/>
            </w:r>
            <w:r>
              <w:rPr>
                <w:noProof/>
                <w:webHidden/>
              </w:rPr>
              <w:t>8</w:t>
            </w:r>
            <w:r>
              <w:rPr>
                <w:noProof/>
                <w:webHidden/>
              </w:rPr>
              <w:fldChar w:fldCharType="end"/>
            </w:r>
          </w:hyperlink>
        </w:p>
        <w:p w14:paraId="101D0095" w14:textId="6961476C" w:rsidR="0087763C" w:rsidRDefault="0087763C">
          <w:pPr>
            <w:pStyle w:val="TOC2"/>
            <w:tabs>
              <w:tab w:val="right" w:leader="dot" w:pos="7927"/>
            </w:tabs>
            <w:rPr>
              <w:rFonts w:asciiTheme="minorHAnsi" w:eastAsiaTheme="minorEastAsia" w:hAnsiTheme="minorHAnsi"/>
              <w:noProof/>
              <w:sz w:val="22"/>
              <w:lang w:val="en-ID" w:eastAsia="en-ID"/>
            </w:rPr>
          </w:pPr>
          <w:hyperlink w:anchor="_Toc7635582" w:history="1">
            <w:r w:rsidRPr="008A7626">
              <w:rPr>
                <w:rStyle w:val="Hyperlink"/>
                <w:noProof/>
              </w:rPr>
              <w:t>2.1 E-Learning</w:t>
            </w:r>
            <w:r>
              <w:rPr>
                <w:noProof/>
                <w:webHidden/>
              </w:rPr>
              <w:tab/>
            </w:r>
            <w:r>
              <w:rPr>
                <w:noProof/>
                <w:webHidden/>
              </w:rPr>
              <w:fldChar w:fldCharType="begin"/>
            </w:r>
            <w:r>
              <w:rPr>
                <w:noProof/>
                <w:webHidden/>
              </w:rPr>
              <w:instrText xml:space="preserve"> PAGEREF _Toc7635582 \h </w:instrText>
            </w:r>
            <w:r>
              <w:rPr>
                <w:noProof/>
                <w:webHidden/>
              </w:rPr>
            </w:r>
            <w:r>
              <w:rPr>
                <w:noProof/>
                <w:webHidden/>
              </w:rPr>
              <w:fldChar w:fldCharType="separate"/>
            </w:r>
            <w:r>
              <w:rPr>
                <w:noProof/>
                <w:webHidden/>
              </w:rPr>
              <w:t>8</w:t>
            </w:r>
            <w:r>
              <w:rPr>
                <w:noProof/>
                <w:webHidden/>
              </w:rPr>
              <w:fldChar w:fldCharType="end"/>
            </w:r>
          </w:hyperlink>
        </w:p>
        <w:p w14:paraId="43AC1039" w14:textId="445B047F" w:rsidR="0087763C" w:rsidRDefault="0087763C">
          <w:pPr>
            <w:pStyle w:val="TOC2"/>
            <w:tabs>
              <w:tab w:val="right" w:leader="dot" w:pos="7927"/>
            </w:tabs>
            <w:rPr>
              <w:rFonts w:asciiTheme="minorHAnsi" w:eastAsiaTheme="minorEastAsia" w:hAnsiTheme="minorHAnsi"/>
              <w:noProof/>
              <w:sz w:val="22"/>
              <w:lang w:val="en-ID" w:eastAsia="en-ID"/>
            </w:rPr>
          </w:pPr>
          <w:hyperlink w:anchor="_Toc7635583" w:history="1">
            <w:r w:rsidRPr="008A7626">
              <w:rPr>
                <w:rStyle w:val="Hyperlink"/>
                <w:noProof/>
              </w:rPr>
              <w:t>2.2 Cloud Computing</w:t>
            </w:r>
            <w:r>
              <w:rPr>
                <w:noProof/>
                <w:webHidden/>
              </w:rPr>
              <w:tab/>
            </w:r>
            <w:r>
              <w:rPr>
                <w:noProof/>
                <w:webHidden/>
              </w:rPr>
              <w:fldChar w:fldCharType="begin"/>
            </w:r>
            <w:r>
              <w:rPr>
                <w:noProof/>
                <w:webHidden/>
              </w:rPr>
              <w:instrText xml:space="preserve"> PAGEREF _Toc7635583 \h </w:instrText>
            </w:r>
            <w:r>
              <w:rPr>
                <w:noProof/>
                <w:webHidden/>
              </w:rPr>
            </w:r>
            <w:r>
              <w:rPr>
                <w:noProof/>
                <w:webHidden/>
              </w:rPr>
              <w:fldChar w:fldCharType="separate"/>
            </w:r>
            <w:r>
              <w:rPr>
                <w:noProof/>
                <w:webHidden/>
              </w:rPr>
              <w:t>9</w:t>
            </w:r>
            <w:r>
              <w:rPr>
                <w:noProof/>
                <w:webHidden/>
              </w:rPr>
              <w:fldChar w:fldCharType="end"/>
            </w:r>
          </w:hyperlink>
        </w:p>
        <w:p w14:paraId="3AF7281C" w14:textId="29570EC4" w:rsidR="0087763C" w:rsidRDefault="0087763C">
          <w:pPr>
            <w:pStyle w:val="TOC2"/>
            <w:tabs>
              <w:tab w:val="right" w:leader="dot" w:pos="7927"/>
            </w:tabs>
            <w:rPr>
              <w:rFonts w:asciiTheme="minorHAnsi" w:eastAsiaTheme="minorEastAsia" w:hAnsiTheme="minorHAnsi"/>
              <w:noProof/>
              <w:sz w:val="22"/>
              <w:lang w:val="en-ID" w:eastAsia="en-ID"/>
            </w:rPr>
          </w:pPr>
          <w:hyperlink w:anchor="_Toc7635584" w:history="1">
            <w:r w:rsidRPr="008A7626">
              <w:rPr>
                <w:rStyle w:val="Hyperlink"/>
                <w:noProof/>
              </w:rPr>
              <w:t>2.3 Service Oriented Architecture (SOA)</w:t>
            </w:r>
            <w:r>
              <w:rPr>
                <w:noProof/>
                <w:webHidden/>
              </w:rPr>
              <w:tab/>
            </w:r>
            <w:r>
              <w:rPr>
                <w:noProof/>
                <w:webHidden/>
              </w:rPr>
              <w:fldChar w:fldCharType="begin"/>
            </w:r>
            <w:r>
              <w:rPr>
                <w:noProof/>
                <w:webHidden/>
              </w:rPr>
              <w:instrText xml:space="preserve"> PAGEREF _Toc7635584 \h </w:instrText>
            </w:r>
            <w:r>
              <w:rPr>
                <w:noProof/>
                <w:webHidden/>
              </w:rPr>
            </w:r>
            <w:r>
              <w:rPr>
                <w:noProof/>
                <w:webHidden/>
              </w:rPr>
              <w:fldChar w:fldCharType="separate"/>
            </w:r>
            <w:r>
              <w:rPr>
                <w:noProof/>
                <w:webHidden/>
              </w:rPr>
              <w:t>11</w:t>
            </w:r>
            <w:r>
              <w:rPr>
                <w:noProof/>
                <w:webHidden/>
              </w:rPr>
              <w:fldChar w:fldCharType="end"/>
            </w:r>
          </w:hyperlink>
        </w:p>
        <w:p w14:paraId="36CA8600" w14:textId="3B3B975A" w:rsidR="0087763C" w:rsidRDefault="0087763C">
          <w:pPr>
            <w:pStyle w:val="TOC3"/>
            <w:tabs>
              <w:tab w:val="right" w:leader="dot" w:pos="7927"/>
            </w:tabs>
            <w:rPr>
              <w:rFonts w:asciiTheme="minorHAnsi" w:eastAsiaTheme="minorEastAsia" w:hAnsiTheme="minorHAnsi"/>
              <w:noProof/>
              <w:sz w:val="22"/>
              <w:lang w:val="en-ID" w:eastAsia="en-ID"/>
            </w:rPr>
          </w:pPr>
          <w:hyperlink w:anchor="_Toc7635585" w:history="1">
            <w:r w:rsidRPr="008A7626">
              <w:rPr>
                <w:rStyle w:val="Hyperlink"/>
                <w:noProof/>
              </w:rPr>
              <w:t>2.3.1 Web Services</w:t>
            </w:r>
            <w:r>
              <w:rPr>
                <w:noProof/>
                <w:webHidden/>
              </w:rPr>
              <w:tab/>
            </w:r>
            <w:r>
              <w:rPr>
                <w:noProof/>
                <w:webHidden/>
              </w:rPr>
              <w:fldChar w:fldCharType="begin"/>
            </w:r>
            <w:r>
              <w:rPr>
                <w:noProof/>
                <w:webHidden/>
              </w:rPr>
              <w:instrText xml:space="preserve"> PAGEREF _Toc7635585 \h </w:instrText>
            </w:r>
            <w:r>
              <w:rPr>
                <w:noProof/>
                <w:webHidden/>
              </w:rPr>
            </w:r>
            <w:r>
              <w:rPr>
                <w:noProof/>
                <w:webHidden/>
              </w:rPr>
              <w:fldChar w:fldCharType="separate"/>
            </w:r>
            <w:r>
              <w:rPr>
                <w:noProof/>
                <w:webHidden/>
              </w:rPr>
              <w:t>13</w:t>
            </w:r>
            <w:r>
              <w:rPr>
                <w:noProof/>
                <w:webHidden/>
              </w:rPr>
              <w:fldChar w:fldCharType="end"/>
            </w:r>
          </w:hyperlink>
        </w:p>
        <w:p w14:paraId="128380F3" w14:textId="56A1A25F" w:rsidR="0087763C" w:rsidRDefault="0087763C">
          <w:pPr>
            <w:pStyle w:val="TOC2"/>
            <w:tabs>
              <w:tab w:val="right" w:leader="dot" w:pos="7927"/>
            </w:tabs>
            <w:rPr>
              <w:rFonts w:asciiTheme="minorHAnsi" w:eastAsiaTheme="minorEastAsia" w:hAnsiTheme="minorHAnsi"/>
              <w:noProof/>
              <w:sz w:val="22"/>
              <w:lang w:val="en-ID" w:eastAsia="en-ID"/>
            </w:rPr>
          </w:pPr>
          <w:hyperlink w:anchor="_Toc7635586" w:history="1">
            <w:r w:rsidRPr="008A7626">
              <w:rPr>
                <w:rStyle w:val="Hyperlink"/>
                <w:noProof/>
              </w:rPr>
              <w:t>2.4 SOA Design Pattern</w:t>
            </w:r>
            <w:r>
              <w:rPr>
                <w:noProof/>
                <w:webHidden/>
              </w:rPr>
              <w:tab/>
            </w:r>
            <w:r>
              <w:rPr>
                <w:noProof/>
                <w:webHidden/>
              </w:rPr>
              <w:fldChar w:fldCharType="begin"/>
            </w:r>
            <w:r>
              <w:rPr>
                <w:noProof/>
                <w:webHidden/>
              </w:rPr>
              <w:instrText xml:space="preserve"> PAGEREF _Toc7635586 \h </w:instrText>
            </w:r>
            <w:r>
              <w:rPr>
                <w:noProof/>
                <w:webHidden/>
              </w:rPr>
            </w:r>
            <w:r>
              <w:rPr>
                <w:noProof/>
                <w:webHidden/>
              </w:rPr>
              <w:fldChar w:fldCharType="separate"/>
            </w:r>
            <w:r>
              <w:rPr>
                <w:noProof/>
                <w:webHidden/>
              </w:rPr>
              <w:t>19</w:t>
            </w:r>
            <w:r>
              <w:rPr>
                <w:noProof/>
                <w:webHidden/>
              </w:rPr>
              <w:fldChar w:fldCharType="end"/>
            </w:r>
          </w:hyperlink>
        </w:p>
        <w:p w14:paraId="59F6A0AD" w14:textId="6C24EA8C" w:rsidR="0087763C" w:rsidRDefault="0087763C">
          <w:pPr>
            <w:pStyle w:val="TOC2"/>
            <w:tabs>
              <w:tab w:val="right" w:leader="dot" w:pos="7927"/>
            </w:tabs>
            <w:rPr>
              <w:rFonts w:asciiTheme="minorHAnsi" w:eastAsiaTheme="minorEastAsia" w:hAnsiTheme="minorHAnsi"/>
              <w:noProof/>
              <w:sz w:val="22"/>
              <w:lang w:val="en-ID" w:eastAsia="en-ID"/>
            </w:rPr>
          </w:pPr>
          <w:hyperlink w:anchor="_Toc7635587" w:history="1">
            <w:r w:rsidRPr="008A7626">
              <w:rPr>
                <w:rStyle w:val="Hyperlink"/>
                <w:noProof/>
              </w:rPr>
              <w:t>2.5 Software Quality Attributes</w:t>
            </w:r>
            <w:r>
              <w:rPr>
                <w:noProof/>
                <w:webHidden/>
              </w:rPr>
              <w:tab/>
            </w:r>
            <w:r>
              <w:rPr>
                <w:noProof/>
                <w:webHidden/>
              </w:rPr>
              <w:fldChar w:fldCharType="begin"/>
            </w:r>
            <w:r>
              <w:rPr>
                <w:noProof/>
                <w:webHidden/>
              </w:rPr>
              <w:instrText xml:space="preserve"> PAGEREF _Toc7635587 \h </w:instrText>
            </w:r>
            <w:r>
              <w:rPr>
                <w:noProof/>
                <w:webHidden/>
              </w:rPr>
            </w:r>
            <w:r>
              <w:rPr>
                <w:noProof/>
                <w:webHidden/>
              </w:rPr>
              <w:fldChar w:fldCharType="separate"/>
            </w:r>
            <w:r>
              <w:rPr>
                <w:noProof/>
                <w:webHidden/>
              </w:rPr>
              <w:t>23</w:t>
            </w:r>
            <w:r>
              <w:rPr>
                <w:noProof/>
                <w:webHidden/>
              </w:rPr>
              <w:fldChar w:fldCharType="end"/>
            </w:r>
          </w:hyperlink>
        </w:p>
        <w:p w14:paraId="657EE1BD" w14:textId="4B16255D" w:rsidR="0087763C" w:rsidRDefault="0087763C">
          <w:pPr>
            <w:pStyle w:val="TOC3"/>
            <w:tabs>
              <w:tab w:val="right" w:leader="dot" w:pos="7927"/>
            </w:tabs>
            <w:rPr>
              <w:rFonts w:asciiTheme="minorHAnsi" w:eastAsiaTheme="minorEastAsia" w:hAnsiTheme="minorHAnsi"/>
              <w:noProof/>
              <w:sz w:val="22"/>
              <w:lang w:val="en-ID" w:eastAsia="en-ID"/>
            </w:rPr>
          </w:pPr>
          <w:hyperlink w:anchor="_Toc7635588" w:history="1">
            <w:r w:rsidRPr="008A7626">
              <w:rPr>
                <w:rStyle w:val="Hyperlink"/>
                <w:noProof/>
              </w:rPr>
              <w:t>2.5.1 Performance</w:t>
            </w:r>
            <w:r>
              <w:rPr>
                <w:noProof/>
                <w:webHidden/>
              </w:rPr>
              <w:tab/>
            </w:r>
            <w:r>
              <w:rPr>
                <w:noProof/>
                <w:webHidden/>
              </w:rPr>
              <w:fldChar w:fldCharType="begin"/>
            </w:r>
            <w:r>
              <w:rPr>
                <w:noProof/>
                <w:webHidden/>
              </w:rPr>
              <w:instrText xml:space="preserve"> PAGEREF _Toc7635588 \h </w:instrText>
            </w:r>
            <w:r>
              <w:rPr>
                <w:noProof/>
                <w:webHidden/>
              </w:rPr>
            </w:r>
            <w:r>
              <w:rPr>
                <w:noProof/>
                <w:webHidden/>
              </w:rPr>
              <w:fldChar w:fldCharType="separate"/>
            </w:r>
            <w:r>
              <w:rPr>
                <w:noProof/>
                <w:webHidden/>
              </w:rPr>
              <w:t>24</w:t>
            </w:r>
            <w:r>
              <w:rPr>
                <w:noProof/>
                <w:webHidden/>
              </w:rPr>
              <w:fldChar w:fldCharType="end"/>
            </w:r>
          </w:hyperlink>
        </w:p>
        <w:p w14:paraId="4FA70825" w14:textId="26A6CD20" w:rsidR="0087763C" w:rsidRDefault="0087763C">
          <w:pPr>
            <w:pStyle w:val="TOC3"/>
            <w:tabs>
              <w:tab w:val="right" w:leader="dot" w:pos="7927"/>
            </w:tabs>
            <w:rPr>
              <w:rFonts w:asciiTheme="minorHAnsi" w:eastAsiaTheme="minorEastAsia" w:hAnsiTheme="minorHAnsi"/>
              <w:noProof/>
              <w:sz w:val="22"/>
              <w:lang w:val="en-ID" w:eastAsia="en-ID"/>
            </w:rPr>
          </w:pPr>
          <w:hyperlink w:anchor="_Toc7635589" w:history="1">
            <w:r w:rsidRPr="008A7626">
              <w:rPr>
                <w:rStyle w:val="Hyperlink"/>
                <w:noProof/>
              </w:rPr>
              <w:t>2.5.2 Scalability</w:t>
            </w:r>
            <w:r>
              <w:rPr>
                <w:noProof/>
                <w:webHidden/>
              </w:rPr>
              <w:tab/>
            </w:r>
            <w:r>
              <w:rPr>
                <w:noProof/>
                <w:webHidden/>
              </w:rPr>
              <w:fldChar w:fldCharType="begin"/>
            </w:r>
            <w:r>
              <w:rPr>
                <w:noProof/>
                <w:webHidden/>
              </w:rPr>
              <w:instrText xml:space="preserve"> PAGEREF _Toc7635589 \h </w:instrText>
            </w:r>
            <w:r>
              <w:rPr>
                <w:noProof/>
                <w:webHidden/>
              </w:rPr>
            </w:r>
            <w:r>
              <w:rPr>
                <w:noProof/>
                <w:webHidden/>
              </w:rPr>
              <w:fldChar w:fldCharType="separate"/>
            </w:r>
            <w:r>
              <w:rPr>
                <w:noProof/>
                <w:webHidden/>
              </w:rPr>
              <w:t>25</w:t>
            </w:r>
            <w:r>
              <w:rPr>
                <w:noProof/>
                <w:webHidden/>
              </w:rPr>
              <w:fldChar w:fldCharType="end"/>
            </w:r>
          </w:hyperlink>
        </w:p>
        <w:p w14:paraId="55F05047" w14:textId="20B5B3E3" w:rsidR="0087763C" w:rsidRDefault="0087763C">
          <w:pPr>
            <w:pStyle w:val="TOC2"/>
            <w:tabs>
              <w:tab w:val="right" w:leader="dot" w:pos="7927"/>
            </w:tabs>
            <w:rPr>
              <w:rFonts w:asciiTheme="minorHAnsi" w:eastAsiaTheme="minorEastAsia" w:hAnsiTheme="minorHAnsi"/>
              <w:noProof/>
              <w:sz w:val="22"/>
              <w:lang w:val="en-ID" w:eastAsia="en-ID"/>
            </w:rPr>
          </w:pPr>
          <w:hyperlink w:anchor="_Toc7635590" w:history="1">
            <w:r w:rsidRPr="008A7626">
              <w:rPr>
                <w:rStyle w:val="Hyperlink"/>
                <w:noProof/>
              </w:rPr>
              <w:t>2.6 Architecure Tradeoff Analysis Method (ATAM)</w:t>
            </w:r>
            <w:r>
              <w:rPr>
                <w:noProof/>
                <w:webHidden/>
              </w:rPr>
              <w:tab/>
            </w:r>
            <w:r>
              <w:rPr>
                <w:noProof/>
                <w:webHidden/>
              </w:rPr>
              <w:fldChar w:fldCharType="begin"/>
            </w:r>
            <w:r>
              <w:rPr>
                <w:noProof/>
                <w:webHidden/>
              </w:rPr>
              <w:instrText xml:space="preserve"> PAGEREF _Toc7635590 \h </w:instrText>
            </w:r>
            <w:r>
              <w:rPr>
                <w:noProof/>
                <w:webHidden/>
              </w:rPr>
            </w:r>
            <w:r>
              <w:rPr>
                <w:noProof/>
                <w:webHidden/>
              </w:rPr>
              <w:fldChar w:fldCharType="separate"/>
            </w:r>
            <w:r>
              <w:rPr>
                <w:noProof/>
                <w:webHidden/>
              </w:rPr>
              <w:t>27</w:t>
            </w:r>
            <w:r>
              <w:rPr>
                <w:noProof/>
                <w:webHidden/>
              </w:rPr>
              <w:fldChar w:fldCharType="end"/>
            </w:r>
          </w:hyperlink>
        </w:p>
        <w:p w14:paraId="7F448FA7" w14:textId="500D9224" w:rsidR="0087763C" w:rsidRDefault="0087763C">
          <w:pPr>
            <w:pStyle w:val="TOC2"/>
            <w:tabs>
              <w:tab w:val="right" w:leader="dot" w:pos="7927"/>
            </w:tabs>
            <w:rPr>
              <w:rFonts w:asciiTheme="minorHAnsi" w:eastAsiaTheme="minorEastAsia" w:hAnsiTheme="minorHAnsi"/>
              <w:noProof/>
              <w:sz w:val="22"/>
              <w:lang w:val="en-ID" w:eastAsia="en-ID"/>
            </w:rPr>
          </w:pPr>
          <w:hyperlink w:anchor="_Toc7635591" w:history="1">
            <w:r w:rsidRPr="008A7626">
              <w:rPr>
                <w:rStyle w:val="Hyperlink"/>
                <w:noProof/>
              </w:rPr>
              <w:t>2.7 Rangkaian Analisis Tinjauan Pustaka (Jurnal Terkait)</w:t>
            </w:r>
            <w:r>
              <w:rPr>
                <w:noProof/>
                <w:webHidden/>
              </w:rPr>
              <w:tab/>
            </w:r>
            <w:r>
              <w:rPr>
                <w:noProof/>
                <w:webHidden/>
              </w:rPr>
              <w:fldChar w:fldCharType="begin"/>
            </w:r>
            <w:r>
              <w:rPr>
                <w:noProof/>
                <w:webHidden/>
              </w:rPr>
              <w:instrText xml:space="preserve"> PAGEREF _Toc7635591 \h </w:instrText>
            </w:r>
            <w:r>
              <w:rPr>
                <w:noProof/>
                <w:webHidden/>
              </w:rPr>
            </w:r>
            <w:r>
              <w:rPr>
                <w:noProof/>
                <w:webHidden/>
              </w:rPr>
              <w:fldChar w:fldCharType="separate"/>
            </w:r>
            <w:r>
              <w:rPr>
                <w:noProof/>
                <w:webHidden/>
              </w:rPr>
              <w:t>31</w:t>
            </w:r>
            <w:r>
              <w:rPr>
                <w:noProof/>
                <w:webHidden/>
              </w:rPr>
              <w:fldChar w:fldCharType="end"/>
            </w:r>
          </w:hyperlink>
        </w:p>
        <w:p w14:paraId="0447EE09" w14:textId="484B64D9" w:rsidR="0087763C" w:rsidRDefault="0087763C">
          <w:pPr>
            <w:pStyle w:val="TOC3"/>
            <w:tabs>
              <w:tab w:val="right" w:leader="dot" w:pos="7927"/>
            </w:tabs>
            <w:rPr>
              <w:rFonts w:asciiTheme="minorHAnsi" w:eastAsiaTheme="minorEastAsia" w:hAnsiTheme="minorHAnsi"/>
              <w:noProof/>
              <w:sz w:val="22"/>
              <w:lang w:val="en-ID" w:eastAsia="en-ID"/>
            </w:rPr>
          </w:pPr>
          <w:hyperlink w:anchor="_Toc7635592" w:history="1">
            <w:r w:rsidRPr="008A7626">
              <w:rPr>
                <w:rStyle w:val="Hyperlink"/>
                <w:noProof/>
              </w:rPr>
              <w:t>2.7.1 E-Learning dan Komputasi Awan</w:t>
            </w:r>
            <w:r>
              <w:rPr>
                <w:noProof/>
                <w:webHidden/>
              </w:rPr>
              <w:tab/>
            </w:r>
            <w:r>
              <w:rPr>
                <w:noProof/>
                <w:webHidden/>
              </w:rPr>
              <w:fldChar w:fldCharType="begin"/>
            </w:r>
            <w:r>
              <w:rPr>
                <w:noProof/>
                <w:webHidden/>
              </w:rPr>
              <w:instrText xml:space="preserve"> PAGEREF _Toc7635592 \h </w:instrText>
            </w:r>
            <w:r>
              <w:rPr>
                <w:noProof/>
                <w:webHidden/>
              </w:rPr>
            </w:r>
            <w:r>
              <w:rPr>
                <w:noProof/>
                <w:webHidden/>
              </w:rPr>
              <w:fldChar w:fldCharType="separate"/>
            </w:r>
            <w:r>
              <w:rPr>
                <w:noProof/>
                <w:webHidden/>
              </w:rPr>
              <w:t>31</w:t>
            </w:r>
            <w:r>
              <w:rPr>
                <w:noProof/>
                <w:webHidden/>
              </w:rPr>
              <w:fldChar w:fldCharType="end"/>
            </w:r>
          </w:hyperlink>
        </w:p>
        <w:p w14:paraId="56838631" w14:textId="00AC64DE" w:rsidR="0087763C" w:rsidRDefault="0087763C">
          <w:pPr>
            <w:pStyle w:val="TOC3"/>
            <w:tabs>
              <w:tab w:val="right" w:leader="dot" w:pos="7927"/>
            </w:tabs>
            <w:rPr>
              <w:rFonts w:asciiTheme="minorHAnsi" w:eastAsiaTheme="minorEastAsia" w:hAnsiTheme="minorHAnsi"/>
              <w:noProof/>
              <w:sz w:val="22"/>
              <w:lang w:val="en-ID" w:eastAsia="en-ID"/>
            </w:rPr>
          </w:pPr>
          <w:hyperlink w:anchor="_Toc7635593" w:history="1">
            <w:r w:rsidRPr="008A7626">
              <w:rPr>
                <w:rStyle w:val="Hyperlink"/>
                <w:noProof/>
              </w:rPr>
              <w:t>2.7.2 E-Learning dan SOA</w:t>
            </w:r>
            <w:r>
              <w:rPr>
                <w:noProof/>
                <w:webHidden/>
              </w:rPr>
              <w:tab/>
            </w:r>
            <w:r>
              <w:rPr>
                <w:noProof/>
                <w:webHidden/>
              </w:rPr>
              <w:fldChar w:fldCharType="begin"/>
            </w:r>
            <w:r>
              <w:rPr>
                <w:noProof/>
                <w:webHidden/>
              </w:rPr>
              <w:instrText xml:space="preserve"> PAGEREF _Toc7635593 \h </w:instrText>
            </w:r>
            <w:r>
              <w:rPr>
                <w:noProof/>
                <w:webHidden/>
              </w:rPr>
            </w:r>
            <w:r>
              <w:rPr>
                <w:noProof/>
                <w:webHidden/>
              </w:rPr>
              <w:fldChar w:fldCharType="separate"/>
            </w:r>
            <w:r>
              <w:rPr>
                <w:noProof/>
                <w:webHidden/>
              </w:rPr>
              <w:t>38</w:t>
            </w:r>
            <w:r>
              <w:rPr>
                <w:noProof/>
                <w:webHidden/>
              </w:rPr>
              <w:fldChar w:fldCharType="end"/>
            </w:r>
          </w:hyperlink>
        </w:p>
        <w:p w14:paraId="0EBFE51D" w14:textId="20F250BB" w:rsidR="0087763C" w:rsidRDefault="0087763C">
          <w:pPr>
            <w:pStyle w:val="TOC3"/>
            <w:tabs>
              <w:tab w:val="right" w:leader="dot" w:pos="7927"/>
            </w:tabs>
            <w:rPr>
              <w:rFonts w:asciiTheme="minorHAnsi" w:eastAsiaTheme="minorEastAsia" w:hAnsiTheme="minorHAnsi"/>
              <w:noProof/>
              <w:sz w:val="22"/>
              <w:lang w:val="en-ID" w:eastAsia="en-ID"/>
            </w:rPr>
          </w:pPr>
          <w:hyperlink w:anchor="_Toc7635594" w:history="1">
            <w:r w:rsidRPr="008A7626">
              <w:rPr>
                <w:rStyle w:val="Hyperlink"/>
                <w:noProof/>
              </w:rPr>
              <w:t>2.7.3 Representational State Transfer (REST)</w:t>
            </w:r>
            <w:r>
              <w:rPr>
                <w:noProof/>
                <w:webHidden/>
              </w:rPr>
              <w:tab/>
            </w:r>
            <w:r>
              <w:rPr>
                <w:noProof/>
                <w:webHidden/>
              </w:rPr>
              <w:fldChar w:fldCharType="begin"/>
            </w:r>
            <w:r>
              <w:rPr>
                <w:noProof/>
                <w:webHidden/>
              </w:rPr>
              <w:instrText xml:space="preserve"> PAGEREF _Toc7635594 \h </w:instrText>
            </w:r>
            <w:r>
              <w:rPr>
                <w:noProof/>
                <w:webHidden/>
              </w:rPr>
            </w:r>
            <w:r>
              <w:rPr>
                <w:noProof/>
                <w:webHidden/>
              </w:rPr>
              <w:fldChar w:fldCharType="separate"/>
            </w:r>
            <w:r>
              <w:rPr>
                <w:noProof/>
                <w:webHidden/>
              </w:rPr>
              <w:t>47</w:t>
            </w:r>
            <w:r>
              <w:rPr>
                <w:noProof/>
                <w:webHidden/>
              </w:rPr>
              <w:fldChar w:fldCharType="end"/>
            </w:r>
          </w:hyperlink>
        </w:p>
        <w:p w14:paraId="72C53ECE" w14:textId="076F01E5" w:rsidR="0087763C" w:rsidRDefault="0087763C">
          <w:pPr>
            <w:pStyle w:val="TOC3"/>
            <w:tabs>
              <w:tab w:val="right" w:leader="dot" w:pos="7927"/>
            </w:tabs>
            <w:rPr>
              <w:rFonts w:asciiTheme="minorHAnsi" w:eastAsiaTheme="minorEastAsia" w:hAnsiTheme="minorHAnsi"/>
              <w:noProof/>
              <w:sz w:val="22"/>
              <w:lang w:val="en-ID" w:eastAsia="en-ID"/>
            </w:rPr>
          </w:pPr>
          <w:hyperlink w:anchor="_Toc7635595" w:history="1">
            <w:r w:rsidRPr="008A7626">
              <w:rPr>
                <w:rStyle w:val="Hyperlink"/>
                <w:noProof/>
              </w:rPr>
              <w:t>2.7.4 Architecure Tradeoff Analysis Method (ATAM)</w:t>
            </w:r>
            <w:r>
              <w:rPr>
                <w:noProof/>
                <w:webHidden/>
              </w:rPr>
              <w:tab/>
            </w:r>
            <w:r>
              <w:rPr>
                <w:noProof/>
                <w:webHidden/>
              </w:rPr>
              <w:fldChar w:fldCharType="begin"/>
            </w:r>
            <w:r>
              <w:rPr>
                <w:noProof/>
                <w:webHidden/>
              </w:rPr>
              <w:instrText xml:space="preserve"> PAGEREF _Toc7635595 \h </w:instrText>
            </w:r>
            <w:r>
              <w:rPr>
                <w:noProof/>
                <w:webHidden/>
              </w:rPr>
            </w:r>
            <w:r>
              <w:rPr>
                <w:noProof/>
                <w:webHidden/>
              </w:rPr>
              <w:fldChar w:fldCharType="separate"/>
            </w:r>
            <w:r>
              <w:rPr>
                <w:noProof/>
                <w:webHidden/>
              </w:rPr>
              <w:t>49</w:t>
            </w:r>
            <w:r>
              <w:rPr>
                <w:noProof/>
                <w:webHidden/>
              </w:rPr>
              <w:fldChar w:fldCharType="end"/>
            </w:r>
          </w:hyperlink>
        </w:p>
        <w:p w14:paraId="14076AA9" w14:textId="622D5239" w:rsidR="0087763C" w:rsidRDefault="0087763C">
          <w:pPr>
            <w:pStyle w:val="TOC1"/>
            <w:tabs>
              <w:tab w:val="right" w:leader="dot" w:pos="7927"/>
            </w:tabs>
            <w:rPr>
              <w:rFonts w:asciiTheme="minorHAnsi" w:eastAsiaTheme="minorEastAsia" w:hAnsiTheme="minorHAnsi"/>
              <w:noProof/>
              <w:sz w:val="22"/>
              <w:lang w:val="en-ID" w:eastAsia="en-ID"/>
            </w:rPr>
          </w:pPr>
          <w:hyperlink w:anchor="_Toc7635596" w:history="1">
            <w:r w:rsidRPr="008A7626">
              <w:rPr>
                <w:rStyle w:val="Hyperlink"/>
                <w:noProof/>
              </w:rPr>
              <w:t>BAB III. METODOLOGI</w:t>
            </w:r>
            <w:r>
              <w:rPr>
                <w:noProof/>
                <w:webHidden/>
              </w:rPr>
              <w:tab/>
            </w:r>
            <w:r>
              <w:rPr>
                <w:noProof/>
                <w:webHidden/>
              </w:rPr>
              <w:fldChar w:fldCharType="begin"/>
            </w:r>
            <w:r>
              <w:rPr>
                <w:noProof/>
                <w:webHidden/>
              </w:rPr>
              <w:instrText xml:space="preserve"> PAGEREF _Toc7635596 \h </w:instrText>
            </w:r>
            <w:r>
              <w:rPr>
                <w:noProof/>
                <w:webHidden/>
              </w:rPr>
            </w:r>
            <w:r>
              <w:rPr>
                <w:noProof/>
                <w:webHidden/>
              </w:rPr>
              <w:fldChar w:fldCharType="separate"/>
            </w:r>
            <w:r>
              <w:rPr>
                <w:noProof/>
                <w:webHidden/>
              </w:rPr>
              <w:t>56</w:t>
            </w:r>
            <w:r>
              <w:rPr>
                <w:noProof/>
                <w:webHidden/>
              </w:rPr>
              <w:fldChar w:fldCharType="end"/>
            </w:r>
          </w:hyperlink>
        </w:p>
        <w:p w14:paraId="7B9398C0" w14:textId="1C90A55F" w:rsidR="0087763C" w:rsidRDefault="0087763C">
          <w:pPr>
            <w:pStyle w:val="TOC2"/>
            <w:tabs>
              <w:tab w:val="right" w:leader="dot" w:pos="7927"/>
            </w:tabs>
            <w:rPr>
              <w:rFonts w:asciiTheme="minorHAnsi" w:eastAsiaTheme="minorEastAsia" w:hAnsiTheme="minorHAnsi"/>
              <w:noProof/>
              <w:sz w:val="22"/>
              <w:lang w:val="en-ID" w:eastAsia="en-ID"/>
            </w:rPr>
          </w:pPr>
          <w:hyperlink w:anchor="_Toc7635597" w:history="1">
            <w:r w:rsidRPr="008A7626">
              <w:rPr>
                <w:rStyle w:val="Hyperlink"/>
                <w:noProof/>
              </w:rPr>
              <w:t>3.1 Kerangka Pikir</w:t>
            </w:r>
            <w:r>
              <w:rPr>
                <w:noProof/>
                <w:webHidden/>
              </w:rPr>
              <w:tab/>
            </w:r>
            <w:r>
              <w:rPr>
                <w:noProof/>
                <w:webHidden/>
              </w:rPr>
              <w:fldChar w:fldCharType="begin"/>
            </w:r>
            <w:r>
              <w:rPr>
                <w:noProof/>
                <w:webHidden/>
              </w:rPr>
              <w:instrText xml:space="preserve"> PAGEREF _Toc7635597 \h </w:instrText>
            </w:r>
            <w:r>
              <w:rPr>
                <w:noProof/>
                <w:webHidden/>
              </w:rPr>
            </w:r>
            <w:r>
              <w:rPr>
                <w:noProof/>
                <w:webHidden/>
              </w:rPr>
              <w:fldChar w:fldCharType="separate"/>
            </w:r>
            <w:r>
              <w:rPr>
                <w:noProof/>
                <w:webHidden/>
              </w:rPr>
              <w:t>56</w:t>
            </w:r>
            <w:r>
              <w:rPr>
                <w:noProof/>
                <w:webHidden/>
              </w:rPr>
              <w:fldChar w:fldCharType="end"/>
            </w:r>
          </w:hyperlink>
        </w:p>
        <w:p w14:paraId="68580944" w14:textId="4BA888DF" w:rsidR="0087763C" w:rsidRDefault="0087763C">
          <w:pPr>
            <w:pStyle w:val="TOC2"/>
            <w:tabs>
              <w:tab w:val="right" w:leader="dot" w:pos="7927"/>
            </w:tabs>
            <w:rPr>
              <w:rFonts w:asciiTheme="minorHAnsi" w:eastAsiaTheme="minorEastAsia" w:hAnsiTheme="minorHAnsi"/>
              <w:noProof/>
              <w:sz w:val="22"/>
              <w:lang w:val="en-ID" w:eastAsia="en-ID"/>
            </w:rPr>
          </w:pPr>
          <w:hyperlink w:anchor="_Toc7635598" w:history="1">
            <w:r w:rsidRPr="008A7626">
              <w:rPr>
                <w:rStyle w:val="Hyperlink"/>
                <w:noProof/>
              </w:rPr>
              <w:t>3.2 Rancangan Solusi Arsitektur</w:t>
            </w:r>
            <w:r>
              <w:rPr>
                <w:noProof/>
                <w:webHidden/>
              </w:rPr>
              <w:tab/>
            </w:r>
            <w:r>
              <w:rPr>
                <w:noProof/>
                <w:webHidden/>
              </w:rPr>
              <w:fldChar w:fldCharType="begin"/>
            </w:r>
            <w:r>
              <w:rPr>
                <w:noProof/>
                <w:webHidden/>
              </w:rPr>
              <w:instrText xml:space="preserve"> PAGEREF _Toc7635598 \h </w:instrText>
            </w:r>
            <w:r>
              <w:rPr>
                <w:noProof/>
                <w:webHidden/>
              </w:rPr>
            </w:r>
            <w:r>
              <w:rPr>
                <w:noProof/>
                <w:webHidden/>
              </w:rPr>
              <w:fldChar w:fldCharType="separate"/>
            </w:r>
            <w:r>
              <w:rPr>
                <w:noProof/>
                <w:webHidden/>
              </w:rPr>
              <w:t>58</w:t>
            </w:r>
            <w:r>
              <w:rPr>
                <w:noProof/>
                <w:webHidden/>
              </w:rPr>
              <w:fldChar w:fldCharType="end"/>
            </w:r>
          </w:hyperlink>
        </w:p>
        <w:p w14:paraId="146857F0" w14:textId="53E93ADB" w:rsidR="0087763C" w:rsidRDefault="0087763C">
          <w:pPr>
            <w:pStyle w:val="TOC3"/>
            <w:tabs>
              <w:tab w:val="right" w:leader="dot" w:pos="7927"/>
            </w:tabs>
            <w:rPr>
              <w:rFonts w:asciiTheme="minorHAnsi" w:eastAsiaTheme="minorEastAsia" w:hAnsiTheme="minorHAnsi"/>
              <w:noProof/>
              <w:sz w:val="22"/>
              <w:lang w:val="en-ID" w:eastAsia="en-ID"/>
            </w:rPr>
          </w:pPr>
          <w:hyperlink w:anchor="_Toc7635599" w:history="1">
            <w:r w:rsidRPr="008A7626">
              <w:rPr>
                <w:rStyle w:val="Hyperlink"/>
                <w:noProof/>
              </w:rPr>
              <w:t>3.2.1 REST Constraint</w:t>
            </w:r>
            <w:r>
              <w:rPr>
                <w:noProof/>
                <w:webHidden/>
              </w:rPr>
              <w:tab/>
            </w:r>
            <w:r>
              <w:rPr>
                <w:noProof/>
                <w:webHidden/>
              </w:rPr>
              <w:fldChar w:fldCharType="begin"/>
            </w:r>
            <w:r>
              <w:rPr>
                <w:noProof/>
                <w:webHidden/>
              </w:rPr>
              <w:instrText xml:space="preserve"> PAGEREF _Toc7635599 \h </w:instrText>
            </w:r>
            <w:r>
              <w:rPr>
                <w:noProof/>
                <w:webHidden/>
              </w:rPr>
            </w:r>
            <w:r>
              <w:rPr>
                <w:noProof/>
                <w:webHidden/>
              </w:rPr>
              <w:fldChar w:fldCharType="separate"/>
            </w:r>
            <w:r>
              <w:rPr>
                <w:noProof/>
                <w:webHidden/>
              </w:rPr>
              <w:t>62</w:t>
            </w:r>
            <w:r>
              <w:rPr>
                <w:noProof/>
                <w:webHidden/>
              </w:rPr>
              <w:fldChar w:fldCharType="end"/>
            </w:r>
          </w:hyperlink>
        </w:p>
        <w:p w14:paraId="02024AB0" w14:textId="2BE36EE0" w:rsidR="0087763C" w:rsidRDefault="0087763C">
          <w:pPr>
            <w:pStyle w:val="TOC3"/>
            <w:tabs>
              <w:tab w:val="right" w:leader="dot" w:pos="7927"/>
            </w:tabs>
            <w:rPr>
              <w:rFonts w:asciiTheme="minorHAnsi" w:eastAsiaTheme="minorEastAsia" w:hAnsiTheme="minorHAnsi"/>
              <w:noProof/>
              <w:sz w:val="22"/>
              <w:lang w:val="en-ID" w:eastAsia="en-ID"/>
            </w:rPr>
          </w:pPr>
          <w:hyperlink w:anchor="_Toc7635600" w:history="1">
            <w:r w:rsidRPr="008A7626">
              <w:rPr>
                <w:rStyle w:val="Hyperlink"/>
                <w:noProof/>
                <w:lang w:val="en-ID"/>
              </w:rPr>
              <w:t>3.2.2 SOA Design Pattern</w:t>
            </w:r>
            <w:r>
              <w:rPr>
                <w:noProof/>
                <w:webHidden/>
              </w:rPr>
              <w:tab/>
            </w:r>
            <w:r>
              <w:rPr>
                <w:noProof/>
                <w:webHidden/>
              </w:rPr>
              <w:fldChar w:fldCharType="begin"/>
            </w:r>
            <w:r>
              <w:rPr>
                <w:noProof/>
                <w:webHidden/>
              </w:rPr>
              <w:instrText xml:space="preserve"> PAGEREF _Toc7635600 \h </w:instrText>
            </w:r>
            <w:r>
              <w:rPr>
                <w:noProof/>
                <w:webHidden/>
              </w:rPr>
            </w:r>
            <w:r>
              <w:rPr>
                <w:noProof/>
                <w:webHidden/>
              </w:rPr>
              <w:fldChar w:fldCharType="separate"/>
            </w:r>
            <w:r>
              <w:rPr>
                <w:noProof/>
                <w:webHidden/>
              </w:rPr>
              <w:t>64</w:t>
            </w:r>
            <w:r>
              <w:rPr>
                <w:noProof/>
                <w:webHidden/>
              </w:rPr>
              <w:fldChar w:fldCharType="end"/>
            </w:r>
          </w:hyperlink>
        </w:p>
        <w:p w14:paraId="2CF7F3C4" w14:textId="2B852717" w:rsidR="0087763C" w:rsidRDefault="0087763C">
          <w:pPr>
            <w:pStyle w:val="TOC2"/>
            <w:tabs>
              <w:tab w:val="right" w:leader="dot" w:pos="7927"/>
            </w:tabs>
            <w:rPr>
              <w:rFonts w:asciiTheme="minorHAnsi" w:eastAsiaTheme="minorEastAsia" w:hAnsiTheme="minorHAnsi"/>
              <w:noProof/>
              <w:sz w:val="22"/>
              <w:lang w:val="en-ID" w:eastAsia="en-ID"/>
            </w:rPr>
          </w:pPr>
          <w:hyperlink w:anchor="_Toc7635601" w:history="1">
            <w:r w:rsidRPr="008A7626">
              <w:rPr>
                <w:rStyle w:val="Hyperlink"/>
                <w:noProof/>
              </w:rPr>
              <w:t>3.3 Rencana Evaluasi</w:t>
            </w:r>
            <w:r>
              <w:rPr>
                <w:noProof/>
                <w:webHidden/>
              </w:rPr>
              <w:tab/>
            </w:r>
            <w:r>
              <w:rPr>
                <w:noProof/>
                <w:webHidden/>
              </w:rPr>
              <w:fldChar w:fldCharType="begin"/>
            </w:r>
            <w:r>
              <w:rPr>
                <w:noProof/>
                <w:webHidden/>
              </w:rPr>
              <w:instrText xml:space="preserve"> PAGEREF _Toc7635601 \h </w:instrText>
            </w:r>
            <w:r>
              <w:rPr>
                <w:noProof/>
                <w:webHidden/>
              </w:rPr>
            </w:r>
            <w:r>
              <w:rPr>
                <w:noProof/>
                <w:webHidden/>
              </w:rPr>
              <w:fldChar w:fldCharType="separate"/>
            </w:r>
            <w:r>
              <w:rPr>
                <w:noProof/>
                <w:webHidden/>
              </w:rPr>
              <w:t>66</w:t>
            </w:r>
            <w:r>
              <w:rPr>
                <w:noProof/>
                <w:webHidden/>
              </w:rPr>
              <w:fldChar w:fldCharType="end"/>
            </w:r>
          </w:hyperlink>
        </w:p>
        <w:p w14:paraId="3F4F7807" w14:textId="3EC18234" w:rsidR="0087763C" w:rsidRDefault="0087763C">
          <w:pPr>
            <w:pStyle w:val="TOC3"/>
            <w:tabs>
              <w:tab w:val="right" w:leader="dot" w:pos="7927"/>
            </w:tabs>
            <w:rPr>
              <w:rFonts w:asciiTheme="minorHAnsi" w:eastAsiaTheme="minorEastAsia" w:hAnsiTheme="minorHAnsi"/>
              <w:noProof/>
              <w:sz w:val="22"/>
              <w:lang w:val="en-ID" w:eastAsia="en-ID"/>
            </w:rPr>
          </w:pPr>
          <w:hyperlink w:anchor="_Toc7635602" w:history="1">
            <w:r w:rsidRPr="008A7626">
              <w:rPr>
                <w:rStyle w:val="Hyperlink"/>
                <w:noProof/>
              </w:rPr>
              <w:t>3.3.1 Skenario dan Pertanyaan Desain</w:t>
            </w:r>
            <w:r>
              <w:rPr>
                <w:noProof/>
                <w:webHidden/>
              </w:rPr>
              <w:tab/>
            </w:r>
            <w:r>
              <w:rPr>
                <w:noProof/>
                <w:webHidden/>
              </w:rPr>
              <w:fldChar w:fldCharType="begin"/>
            </w:r>
            <w:r>
              <w:rPr>
                <w:noProof/>
                <w:webHidden/>
              </w:rPr>
              <w:instrText xml:space="preserve"> PAGEREF _Toc7635602 \h </w:instrText>
            </w:r>
            <w:r>
              <w:rPr>
                <w:noProof/>
                <w:webHidden/>
              </w:rPr>
            </w:r>
            <w:r>
              <w:rPr>
                <w:noProof/>
                <w:webHidden/>
              </w:rPr>
              <w:fldChar w:fldCharType="separate"/>
            </w:r>
            <w:r>
              <w:rPr>
                <w:noProof/>
                <w:webHidden/>
              </w:rPr>
              <w:t>66</w:t>
            </w:r>
            <w:r>
              <w:rPr>
                <w:noProof/>
                <w:webHidden/>
              </w:rPr>
              <w:fldChar w:fldCharType="end"/>
            </w:r>
          </w:hyperlink>
        </w:p>
        <w:p w14:paraId="66BC7C82" w14:textId="09127B0B" w:rsidR="0087763C" w:rsidRDefault="0087763C">
          <w:pPr>
            <w:pStyle w:val="TOC3"/>
            <w:tabs>
              <w:tab w:val="right" w:leader="dot" w:pos="7927"/>
            </w:tabs>
            <w:rPr>
              <w:rFonts w:asciiTheme="minorHAnsi" w:eastAsiaTheme="minorEastAsia" w:hAnsiTheme="minorHAnsi"/>
              <w:noProof/>
              <w:sz w:val="22"/>
              <w:lang w:val="en-ID" w:eastAsia="en-ID"/>
            </w:rPr>
          </w:pPr>
          <w:hyperlink w:anchor="_Toc7635603" w:history="1">
            <w:r w:rsidRPr="008A7626">
              <w:rPr>
                <w:rStyle w:val="Hyperlink"/>
                <w:noProof/>
              </w:rPr>
              <w:t>3.3.2 Skenario Kongkret</w:t>
            </w:r>
            <w:r>
              <w:rPr>
                <w:noProof/>
                <w:webHidden/>
              </w:rPr>
              <w:tab/>
            </w:r>
            <w:r>
              <w:rPr>
                <w:noProof/>
                <w:webHidden/>
              </w:rPr>
              <w:fldChar w:fldCharType="begin"/>
            </w:r>
            <w:r>
              <w:rPr>
                <w:noProof/>
                <w:webHidden/>
              </w:rPr>
              <w:instrText xml:space="preserve"> PAGEREF _Toc7635603 \h </w:instrText>
            </w:r>
            <w:r>
              <w:rPr>
                <w:noProof/>
                <w:webHidden/>
              </w:rPr>
            </w:r>
            <w:r>
              <w:rPr>
                <w:noProof/>
                <w:webHidden/>
              </w:rPr>
              <w:fldChar w:fldCharType="separate"/>
            </w:r>
            <w:r>
              <w:rPr>
                <w:noProof/>
                <w:webHidden/>
              </w:rPr>
              <w:t>69</w:t>
            </w:r>
            <w:r>
              <w:rPr>
                <w:noProof/>
                <w:webHidden/>
              </w:rPr>
              <w:fldChar w:fldCharType="end"/>
            </w:r>
          </w:hyperlink>
        </w:p>
        <w:p w14:paraId="68016A81" w14:textId="097405A5" w:rsidR="0087763C" w:rsidRDefault="0087763C">
          <w:pPr>
            <w:pStyle w:val="TOC3"/>
            <w:tabs>
              <w:tab w:val="right" w:leader="dot" w:pos="7927"/>
            </w:tabs>
            <w:rPr>
              <w:rFonts w:asciiTheme="minorHAnsi" w:eastAsiaTheme="minorEastAsia" w:hAnsiTheme="minorHAnsi"/>
              <w:noProof/>
              <w:sz w:val="22"/>
              <w:lang w:val="en-ID" w:eastAsia="en-ID"/>
            </w:rPr>
          </w:pPr>
          <w:hyperlink w:anchor="_Toc7635604" w:history="1">
            <w:r w:rsidRPr="008A7626">
              <w:rPr>
                <w:rStyle w:val="Hyperlink"/>
                <w:noProof/>
              </w:rPr>
              <w:t>3.3.3 Output ATAM: Analisis Arsitektur</w:t>
            </w:r>
            <w:r>
              <w:rPr>
                <w:noProof/>
                <w:webHidden/>
              </w:rPr>
              <w:tab/>
            </w:r>
            <w:r>
              <w:rPr>
                <w:noProof/>
                <w:webHidden/>
              </w:rPr>
              <w:fldChar w:fldCharType="begin"/>
            </w:r>
            <w:r>
              <w:rPr>
                <w:noProof/>
                <w:webHidden/>
              </w:rPr>
              <w:instrText xml:space="preserve"> PAGEREF _Toc7635604 \h </w:instrText>
            </w:r>
            <w:r>
              <w:rPr>
                <w:noProof/>
                <w:webHidden/>
              </w:rPr>
            </w:r>
            <w:r>
              <w:rPr>
                <w:noProof/>
                <w:webHidden/>
              </w:rPr>
              <w:fldChar w:fldCharType="separate"/>
            </w:r>
            <w:r>
              <w:rPr>
                <w:noProof/>
                <w:webHidden/>
              </w:rPr>
              <w:t>70</w:t>
            </w:r>
            <w:r>
              <w:rPr>
                <w:noProof/>
                <w:webHidden/>
              </w:rPr>
              <w:fldChar w:fldCharType="end"/>
            </w:r>
          </w:hyperlink>
        </w:p>
        <w:p w14:paraId="195FCA8E" w14:textId="16CBAE49" w:rsidR="0087763C" w:rsidRDefault="0087763C">
          <w:pPr>
            <w:pStyle w:val="TOC2"/>
            <w:tabs>
              <w:tab w:val="right" w:leader="dot" w:pos="7927"/>
            </w:tabs>
            <w:rPr>
              <w:rFonts w:asciiTheme="minorHAnsi" w:eastAsiaTheme="minorEastAsia" w:hAnsiTheme="minorHAnsi"/>
              <w:noProof/>
              <w:sz w:val="22"/>
              <w:lang w:val="en-ID" w:eastAsia="en-ID"/>
            </w:rPr>
          </w:pPr>
          <w:hyperlink w:anchor="_Toc7635605" w:history="1">
            <w:r w:rsidRPr="008A7626">
              <w:rPr>
                <w:rStyle w:val="Hyperlink"/>
                <w:noProof/>
              </w:rPr>
              <w:t>3.4 Rencana Kegiatan</w:t>
            </w:r>
            <w:r>
              <w:rPr>
                <w:noProof/>
                <w:webHidden/>
              </w:rPr>
              <w:tab/>
            </w:r>
            <w:r>
              <w:rPr>
                <w:noProof/>
                <w:webHidden/>
              </w:rPr>
              <w:fldChar w:fldCharType="begin"/>
            </w:r>
            <w:r>
              <w:rPr>
                <w:noProof/>
                <w:webHidden/>
              </w:rPr>
              <w:instrText xml:space="preserve"> PAGEREF _Toc7635605 \h </w:instrText>
            </w:r>
            <w:r>
              <w:rPr>
                <w:noProof/>
                <w:webHidden/>
              </w:rPr>
            </w:r>
            <w:r>
              <w:rPr>
                <w:noProof/>
                <w:webHidden/>
              </w:rPr>
              <w:fldChar w:fldCharType="separate"/>
            </w:r>
            <w:r>
              <w:rPr>
                <w:noProof/>
                <w:webHidden/>
              </w:rPr>
              <w:t>76</w:t>
            </w:r>
            <w:r>
              <w:rPr>
                <w:noProof/>
                <w:webHidden/>
              </w:rPr>
              <w:fldChar w:fldCharType="end"/>
            </w:r>
          </w:hyperlink>
        </w:p>
        <w:p w14:paraId="0AEA6E73" w14:textId="74E236DF" w:rsidR="0087763C" w:rsidRDefault="0087763C">
          <w:pPr>
            <w:pStyle w:val="TOC1"/>
            <w:tabs>
              <w:tab w:val="right" w:leader="dot" w:pos="7927"/>
            </w:tabs>
            <w:rPr>
              <w:rFonts w:asciiTheme="minorHAnsi" w:eastAsiaTheme="minorEastAsia" w:hAnsiTheme="minorHAnsi"/>
              <w:noProof/>
              <w:sz w:val="22"/>
              <w:lang w:val="en-ID" w:eastAsia="en-ID"/>
            </w:rPr>
          </w:pPr>
          <w:hyperlink w:anchor="_Toc7635606" w:history="1">
            <w:r w:rsidRPr="008A7626">
              <w:rPr>
                <w:rStyle w:val="Hyperlink"/>
                <w:noProof/>
              </w:rPr>
              <w:t>DAFTAR PUSTAKA</w:t>
            </w:r>
            <w:r>
              <w:rPr>
                <w:noProof/>
                <w:webHidden/>
              </w:rPr>
              <w:tab/>
            </w:r>
            <w:r>
              <w:rPr>
                <w:noProof/>
                <w:webHidden/>
              </w:rPr>
              <w:fldChar w:fldCharType="begin"/>
            </w:r>
            <w:r>
              <w:rPr>
                <w:noProof/>
                <w:webHidden/>
              </w:rPr>
              <w:instrText xml:space="preserve"> PAGEREF _Toc7635606 \h </w:instrText>
            </w:r>
            <w:r>
              <w:rPr>
                <w:noProof/>
                <w:webHidden/>
              </w:rPr>
            </w:r>
            <w:r>
              <w:rPr>
                <w:noProof/>
                <w:webHidden/>
              </w:rPr>
              <w:fldChar w:fldCharType="separate"/>
            </w:r>
            <w:r>
              <w:rPr>
                <w:noProof/>
                <w:webHidden/>
              </w:rPr>
              <w:t>77</w:t>
            </w:r>
            <w:r>
              <w:rPr>
                <w:noProof/>
                <w:webHidden/>
              </w:rPr>
              <w:fldChar w:fldCharType="end"/>
            </w:r>
          </w:hyperlink>
        </w:p>
        <w:p w14:paraId="067D6383" w14:textId="3DB99FCD" w:rsidR="00802CF6" w:rsidRDefault="00802CF6" w:rsidP="00170F6F">
          <w:pPr>
            <w:spacing w:line="360" w:lineRule="auto"/>
          </w:pPr>
          <w:r>
            <w:rPr>
              <w:b/>
              <w:bCs/>
              <w:noProof/>
            </w:rPr>
            <w:fldChar w:fldCharType="end"/>
          </w:r>
        </w:p>
      </w:sdtContent>
    </w:sdt>
    <w:p w14:paraId="67920944" w14:textId="77777777" w:rsidR="00DB13B6" w:rsidRDefault="00DB13B6">
      <w:pPr>
        <w:spacing w:after="160" w:line="259" w:lineRule="auto"/>
        <w:jc w:val="left"/>
        <w:rPr>
          <w:rFonts w:ascii="Arial" w:eastAsiaTheme="majorEastAsia" w:hAnsi="Arial" w:cstheme="majorBidi"/>
          <w:b/>
          <w:sz w:val="32"/>
          <w:szCs w:val="32"/>
        </w:rPr>
      </w:pPr>
      <w:r>
        <w:br w:type="page"/>
      </w:r>
    </w:p>
    <w:p w14:paraId="43998B7B" w14:textId="476778CC" w:rsidR="00802CF6" w:rsidRDefault="00802CF6" w:rsidP="001378D1">
      <w:pPr>
        <w:pStyle w:val="Heading1"/>
        <w:numPr>
          <w:ilvl w:val="0"/>
          <w:numId w:val="0"/>
        </w:numPr>
      </w:pPr>
      <w:bookmarkStart w:id="3" w:name="_Toc7635574"/>
      <w:r>
        <w:lastRenderedPageBreak/>
        <w:t>Daftar Gambar</w:t>
      </w:r>
      <w:bookmarkEnd w:id="3"/>
    </w:p>
    <w:p w14:paraId="063DF23C" w14:textId="77777777" w:rsidR="00EA04D8" w:rsidRDefault="00EA04D8" w:rsidP="00802CF6"/>
    <w:p w14:paraId="20C750DD" w14:textId="215235E9" w:rsidR="0087763C" w:rsidRDefault="00F97DC6">
      <w:pPr>
        <w:pStyle w:val="TableofFigures"/>
        <w:tabs>
          <w:tab w:val="right" w:leader="dot" w:pos="7927"/>
        </w:tabs>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7635607" w:history="1">
        <w:r w:rsidR="0087763C" w:rsidRPr="0077483B">
          <w:rPr>
            <w:rStyle w:val="Hyperlink"/>
            <w:noProof/>
          </w:rPr>
          <w:t>Gambar II.1 Service dapat mengenkapsulasi sejumlah logic yang berbeda</w:t>
        </w:r>
        <w:r w:rsidR="0087763C">
          <w:rPr>
            <w:noProof/>
            <w:webHidden/>
          </w:rPr>
          <w:tab/>
        </w:r>
        <w:r w:rsidR="0087763C">
          <w:rPr>
            <w:noProof/>
            <w:webHidden/>
          </w:rPr>
          <w:fldChar w:fldCharType="begin"/>
        </w:r>
        <w:r w:rsidR="0087763C">
          <w:rPr>
            <w:noProof/>
            <w:webHidden/>
          </w:rPr>
          <w:instrText xml:space="preserve"> PAGEREF _Toc7635607 \h </w:instrText>
        </w:r>
        <w:r w:rsidR="0087763C">
          <w:rPr>
            <w:noProof/>
            <w:webHidden/>
          </w:rPr>
        </w:r>
        <w:r w:rsidR="0087763C">
          <w:rPr>
            <w:noProof/>
            <w:webHidden/>
          </w:rPr>
          <w:fldChar w:fldCharType="separate"/>
        </w:r>
        <w:r w:rsidR="0087763C">
          <w:rPr>
            <w:noProof/>
            <w:webHidden/>
          </w:rPr>
          <w:t>12</w:t>
        </w:r>
        <w:r w:rsidR="0087763C">
          <w:rPr>
            <w:noProof/>
            <w:webHidden/>
          </w:rPr>
          <w:fldChar w:fldCharType="end"/>
        </w:r>
      </w:hyperlink>
    </w:p>
    <w:p w14:paraId="1975FDA3" w14:textId="479CF9C6"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08" w:history="1">
        <w:r w:rsidRPr="0077483B">
          <w:rPr>
            <w:rStyle w:val="Hyperlink"/>
            <w:noProof/>
          </w:rPr>
          <w:t>Gambar II.2 Gambaran proses interaksi client-server</w:t>
        </w:r>
        <w:r>
          <w:rPr>
            <w:noProof/>
            <w:webHidden/>
          </w:rPr>
          <w:tab/>
        </w:r>
        <w:r>
          <w:rPr>
            <w:noProof/>
            <w:webHidden/>
          </w:rPr>
          <w:fldChar w:fldCharType="begin"/>
        </w:r>
        <w:r>
          <w:rPr>
            <w:noProof/>
            <w:webHidden/>
          </w:rPr>
          <w:instrText xml:space="preserve"> PAGEREF _Toc7635608 \h </w:instrText>
        </w:r>
        <w:r>
          <w:rPr>
            <w:noProof/>
            <w:webHidden/>
          </w:rPr>
        </w:r>
        <w:r>
          <w:rPr>
            <w:noProof/>
            <w:webHidden/>
          </w:rPr>
          <w:fldChar w:fldCharType="separate"/>
        </w:r>
        <w:r>
          <w:rPr>
            <w:noProof/>
            <w:webHidden/>
          </w:rPr>
          <w:t>14</w:t>
        </w:r>
        <w:r>
          <w:rPr>
            <w:noProof/>
            <w:webHidden/>
          </w:rPr>
          <w:fldChar w:fldCharType="end"/>
        </w:r>
      </w:hyperlink>
    </w:p>
    <w:p w14:paraId="5E901767" w14:textId="2934E617"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09" w:history="1">
        <w:r w:rsidRPr="0077483B">
          <w:rPr>
            <w:rStyle w:val="Hyperlink"/>
            <w:noProof/>
          </w:rPr>
          <w:t>Gambar II.3 Sistem berlapis dalam gaya arsitektur REST</w:t>
        </w:r>
        <w:r>
          <w:rPr>
            <w:noProof/>
            <w:webHidden/>
          </w:rPr>
          <w:tab/>
        </w:r>
        <w:r>
          <w:rPr>
            <w:noProof/>
            <w:webHidden/>
          </w:rPr>
          <w:fldChar w:fldCharType="begin"/>
        </w:r>
        <w:r>
          <w:rPr>
            <w:noProof/>
            <w:webHidden/>
          </w:rPr>
          <w:instrText xml:space="preserve"> PAGEREF _Toc7635609 \h </w:instrText>
        </w:r>
        <w:r>
          <w:rPr>
            <w:noProof/>
            <w:webHidden/>
          </w:rPr>
        </w:r>
        <w:r>
          <w:rPr>
            <w:noProof/>
            <w:webHidden/>
          </w:rPr>
          <w:fldChar w:fldCharType="separate"/>
        </w:r>
        <w:r>
          <w:rPr>
            <w:noProof/>
            <w:webHidden/>
          </w:rPr>
          <w:t>18</w:t>
        </w:r>
        <w:r>
          <w:rPr>
            <w:noProof/>
            <w:webHidden/>
          </w:rPr>
          <w:fldChar w:fldCharType="end"/>
        </w:r>
      </w:hyperlink>
    </w:p>
    <w:p w14:paraId="58DEA54E" w14:textId="3E5D091E"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0" w:history="1">
        <w:r w:rsidRPr="0077483B">
          <w:rPr>
            <w:rStyle w:val="Hyperlink"/>
            <w:noProof/>
          </w:rPr>
          <w:t>Gambar II.4 Konsumen mengakses layanan kontrak yang berbeda</w:t>
        </w:r>
        <w:r>
          <w:rPr>
            <w:noProof/>
            <w:webHidden/>
          </w:rPr>
          <w:tab/>
        </w:r>
        <w:r>
          <w:rPr>
            <w:noProof/>
            <w:webHidden/>
          </w:rPr>
          <w:fldChar w:fldCharType="begin"/>
        </w:r>
        <w:r>
          <w:rPr>
            <w:noProof/>
            <w:webHidden/>
          </w:rPr>
          <w:instrText xml:space="preserve"> PAGEREF _Toc7635610 \h </w:instrText>
        </w:r>
        <w:r>
          <w:rPr>
            <w:noProof/>
            <w:webHidden/>
          </w:rPr>
        </w:r>
        <w:r>
          <w:rPr>
            <w:noProof/>
            <w:webHidden/>
          </w:rPr>
          <w:fldChar w:fldCharType="separate"/>
        </w:r>
        <w:r>
          <w:rPr>
            <w:noProof/>
            <w:webHidden/>
          </w:rPr>
          <w:t>20</w:t>
        </w:r>
        <w:r>
          <w:rPr>
            <w:noProof/>
            <w:webHidden/>
          </w:rPr>
          <w:fldChar w:fldCharType="end"/>
        </w:r>
      </w:hyperlink>
    </w:p>
    <w:p w14:paraId="707887D6" w14:textId="1FB335EF"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1" w:history="1">
        <w:r w:rsidRPr="0077483B">
          <w:rPr>
            <w:rStyle w:val="Hyperlink"/>
            <w:noProof/>
          </w:rPr>
          <w:t>Gambar II.5 Layanan kontrak yang seragam sebagai solusi kompleksitas</w:t>
        </w:r>
        <w:r>
          <w:rPr>
            <w:noProof/>
            <w:webHidden/>
          </w:rPr>
          <w:tab/>
        </w:r>
        <w:r>
          <w:rPr>
            <w:noProof/>
            <w:webHidden/>
          </w:rPr>
          <w:fldChar w:fldCharType="begin"/>
        </w:r>
        <w:r>
          <w:rPr>
            <w:noProof/>
            <w:webHidden/>
          </w:rPr>
          <w:instrText xml:space="preserve"> PAGEREF _Toc7635611 \h </w:instrText>
        </w:r>
        <w:r>
          <w:rPr>
            <w:noProof/>
            <w:webHidden/>
          </w:rPr>
        </w:r>
        <w:r>
          <w:rPr>
            <w:noProof/>
            <w:webHidden/>
          </w:rPr>
          <w:fldChar w:fldCharType="separate"/>
        </w:r>
        <w:r>
          <w:rPr>
            <w:noProof/>
            <w:webHidden/>
          </w:rPr>
          <w:t>20</w:t>
        </w:r>
        <w:r>
          <w:rPr>
            <w:noProof/>
            <w:webHidden/>
          </w:rPr>
          <w:fldChar w:fldCharType="end"/>
        </w:r>
      </w:hyperlink>
    </w:p>
    <w:p w14:paraId="5B000929" w14:textId="5EA8D88B"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2" w:history="1">
        <w:r w:rsidRPr="0077483B">
          <w:rPr>
            <w:rStyle w:val="Hyperlink"/>
            <w:noProof/>
          </w:rPr>
          <w:t>Gambar II.6 Design Pattern berupa Endpoint Redirection</w:t>
        </w:r>
        <w:r>
          <w:rPr>
            <w:noProof/>
            <w:webHidden/>
          </w:rPr>
          <w:tab/>
        </w:r>
        <w:r>
          <w:rPr>
            <w:noProof/>
            <w:webHidden/>
          </w:rPr>
          <w:fldChar w:fldCharType="begin"/>
        </w:r>
        <w:r>
          <w:rPr>
            <w:noProof/>
            <w:webHidden/>
          </w:rPr>
          <w:instrText xml:space="preserve"> PAGEREF _Toc7635612 \h </w:instrText>
        </w:r>
        <w:r>
          <w:rPr>
            <w:noProof/>
            <w:webHidden/>
          </w:rPr>
        </w:r>
        <w:r>
          <w:rPr>
            <w:noProof/>
            <w:webHidden/>
          </w:rPr>
          <w:fldChar w:fldCharType="separate"/>
        </w:r>
        <w:r>
          <w:rPr>
            <w:noProof/>
            <w:webHidden/>
          </w:rPr>
          <w:t>22</w:t>
        </w:r>
        <w:r>
          <w:rPr>
            <w:noProof/>
            <w:webHidden/>
          </w:rPr>
          <w:fldChar w:fldCharType="end"/>
        </w:r>
      </w:hyperlink>
    </w:p>
    <w:p w14:paraId="2B6C63CE" w14:textId="12163267" w:rsidR="0087763C" w:rsidRDefault="0087763C">
      <w:pPr>
        <w:pStyle w:val="TableofFigures"/>
        <w:tabs>
          <w:tab w:val="right" w:leader="dot" w:pos="7927"/>
        </w:tabs>
        <w:rPr>
          <w:rFonts w:asciiTheme="minorHAnsi" w:eastAsiaTheme="minorEastAsia" w:hAnsiTheme="minorHAnsi"/>
          <w:noProof/>
          <w:sz w:val="22"/>
          <w:lang w:val="en-ID" w:eastAsia="en-ID"/>
        </w:rPr>
      </w:pPr>
      <w:hyperlink r:id="rId15" w:anchor="_Toc7635613" w:history="1">
        <w:r w:rsidRPr="0077483B">
          <w:rPr>
            <w:rStyle w:val="Hyperlink"/>
            <w:noProof/>
          </w:rPr>
          <w:t xml:space="preserve">Gambar II.7 HTTP </w:t>
        </w:r>
        <w:r w:rsidRPr="0077483B">
          <w:rPr>
            <w:rStyle w:val="Hyperlink"/>
            <w:i/>
            <w:noProof/>
          </w:rPr>
          <w:t>Endpoint Redirection</w:t>
        </w:r>
        <w:r>
          <w:rPr>
            <w:noProof/>
            <w:webHidden/>
          </w:rPr>
          <w:tab/>
        </w:r>
        <w:r>
          <w:rPr>
            <w:noProof/>
            <w:webHidden/>
          </w:rPr>
          <w:fldChar w:fldCharType="begin"/>
        </w:r>
        <w:r>
          <w:rPr>
            <w:noProof/>
            <w:webHidden/>
          </w:rPr>
          <w:instrText xml:space="preserve"> PAGEREF _Toc7635613 \h </w:instrText>
        </w:r>
        <w:r>
          <w:rPr>
            <w:noProof/>
            <w:webHidden/>
          </w:rPr>
        </w:r>
        <w:r>
          <w:rPr>
            <w:noProof/>
            <w:webHidden/>
          </w:rPr>
          <w:fldChar w:fldCharType="separate"/>
        </w:r>
        <w:r>
          <w:rPr>
            <w:noProof/>
            <w:webHidden/>
          </w:rPr>
          <w:t>23</w:t>
        </w:r>
        <w:r>
          <w:rPr>
            <w:noProof/>
            <w:webHidden/>
          </w:rPr>
          <w:fldChar w:fldCharType="end"/>
        </w:r>
      </w:hyperlink>
    </w:p>
    <w:p w14:paraId="783D9D9D" w14:textId="21F70930"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4" w:history="1">
        <w:r w:rsidRPr="0077483B">
          <w:rPr>
            <w:rStyle w:val="Hyperlink"/>
            <w:noProof/>
          </w:rPr>
          <w:t xml:space="preserve">Gambar II.8 Model </w:t>
        </w:r>
        <w:r w:rsidRPr="0077483B">
          <w:rPr>
            <w:rStyle w:val="Hyperlink"/>
            <w:i/>
            <w:noProof/>
          </w:rPr>
          <w:t>Mobile Learning</w:t>
        </w:r>
        <w:r w:rsidRPr="0077483B">
          <w:rPr>
            <w:rStyle w:val="Hyperlink"/>
            <w:noProof/>
          </w:rPr>
          <w:t xml:space="preserve"> dengan </w:t>
        </w:r>
        <w:r w:rsidRPr="0077483B">
          <w:rPr>
            <w:rStyle w:val="Hyperlink"/>
            <w:i/>
            <w:noProof/>
          </w:rPr>
          <w:t>cloud computing</w:t>
        </w:r>
        <w:r>
          <w:rPr>
            <w:noProof/>
            <w:webHidden/>
          </w:rPr>
          <w:tab/>
        </w:r>
        <w:r>
          <w:rPr>
            <w:noProof/>
            <w:webHidden/>
          </w:rPr>
          <w:fldChar w:fldCharType="begin"/>
        </w:r>
        <w:r>
          <w:rPr>
            <w:noProof/>
            <w:webHidden/>
          </w:rPr>
          <w:instrText xml:space="preserve"> PAGEREF _Toc7635614 \h </w:instrText>
        </w:r>
        <w:r>
          <w:rPr>
            <w:noProof/>
            <w:webHidden/>
          </w:rPr>
        </w:r>
        <w:r>
          <w:rPr>
            <w:noProof/>
            <w:webHidden/>
          </w:rPr>
          <w:fldChar w:fldCharType="separate"/>
        </w:r>
        <w:r>
          <w:rPr>
            <w:noProof/>
            <w:webHidden/>
          </w:rPr>
          <w:t>31</w:t>
        </w:r>
        <w:r>
          <w:rPr>
            <w:noProof/>
            <w:webHidden/>
          </w:rPr>
          <w:fldChar w:fldCharType="end"/>
        </w:r>
      </w:hyperlink>
    </w:p>
    <w:p w14:paraId="6ED490AF" w14:textId="34112C98"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5" w:history="1">
        <w:r w:rsidRPr="0077483B">
          <w:rPr>
            <w:rStyle w:val="Hyperlink"/>
            <w:noProof/>
          </w:rPr>
          <w:t>Gambar II.9 HPC untuk ekosistem Mobile E-Learning</w:t>
        </w:r>
        <w:r>
          <w:rPr>
            <w:noProof/>
            <w:webHidden/>
          </w:rPr>
          <w:tab/>
        </w:r>
        <w:r>
          <w:rPr>
            <w:noProof/>
            <w:webHidden/>
          </w:rPr>
          <w:fldChar w:fldCharType="begin"/>
        </w:r>
        <w:r>
          <w:rPr>
            <w:noProof/>
            <w:webHidden/>
          </w:rPr>
          <w:instrText xml:space="preserve"> PAGEREF _Toc7635615 \h </w:instrText>
        </w:r>
        <w:r>
          <w:rPr>
            <w:noProof/>
            <w:webHidden/>
          </w:rPr>
        </w:r>
        <w:r>
          <w:rPr>
            <w:noProof/>
            <w:webHidden/>
          </w:rPr>
          <w:fldChar w:fldCharType="separate"/>
        </w:r>
        <w:r>
          <w:rPr>
            <w:noProof/>
            <w:webHidden/>
          </w:rPr>
          <w:t>33</w:t>
        </w:r>
        <w:r>
          <w:rPr>
            <w:noProof/>
            <w:webHidden/>
          </w:rPr>
          <w:fldChar w:fldCharType="end"/>
        </w:r>
      </w:hyperlink>
    </w:p>
    <w:p w14:paraId="6BBF8521" w14:textId="1286E755"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6" w:history="1">
        <w:r w:rsidRPr="0077483B">
          <w:rPr>
            <w:rStyle w:val="Hyperlink"/>
            <w:noProof/>
          </w:rPr>
          <w:t>Gambar II.10 Struktur system mobile E-Learning berbasiskan cloud computing  oleh Chen, et.al.</w:t>
        </w:r>
        <w:r>
          <w:rPr>
            <w:noProof/>
            <w:webHidden/>
          </w:rPr>
          <w:tab/>
        </w:r>
        <w:r>
          <w:rPr>
            <w:noProof/>
            <w:webHidden/>
          </w:rPr>
          <w:fldChar w:fldCharType="begin"/>
        </w:r>
        <w:r>
          <w:rPr>
            <w:noProof/>
            <w:webHidden/>
          </w:rPr>
          <w:instrText xml:space="preserve"> PAGEREF _Toc7635616 \h </w:instrText>
        </w:r>
        <w:r>
          <w:rPr>
            <w:noProof/>
            <w:webHidden/>
          </w:rPr>
        </w:r>
        <w:r>
          <w:rPr>
            <w:noProof/>
            <w:webHidden/>
          </w:rPr>
          <w:fldChar w:fldCharType="separate"/>
        </w:r>
        <w:r>
          <w:rPr>
            <w:noProof/>
            <w:webHidden/>
          </w:rPr>
          <w:t>35</w:t>
        </w:r>
        <w:r>
          <w:rPr>
            <w:noProof/>
            <w:webHidden/>
          </w:rPr>
          <w:fldChar w:fldCharType="end"/>
        </w:r>
      </w:hyperlink>
    </w:p>
    <w:p w14:paraId="2D63310F" w14:textId="5936108E"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7" w:history="1">
        <w:r w:rsidRPr="0077483B">
          <w:rPr>
            <w:rStyle w:val="Hyperlink"/>
            <w:noProof/>
          </w:rPr>
          <w:t>Gambar II.11 Gambaran model LMS yang diajukan oleh Chen, et.al</w:t>
        </w:r>
        <w:r>
          <w:rPr>
            <w:noProof/>
            <w:webHidden/>
          </w:rPr>
          <w:tab/>
        </w:r>
        <w:r>
          <w:rPr>
            <w:noProof/>
            <w:webHidden/>
          </w:rPr>
          <w:fldChar w:fldCharType="begin"/>
        </w:r>
        <w:r>
          <w:rPr>
            <w:noProof/>
            <w:webHidden/>
          </w:rPr>
          <w:instrText xml:space="preserve"> PAGEREF _Toc7635617 \h </w:instrText>
        </w:r>
        <w:r>
          <w:rPr>
            <w:noProof/>
            <w:webHidden/>
          </w:rPr>
        </w:r>
        <w:r>
          <w:rPr>
            <w:noProof/>
            <w:webHidden/>
          </w:rPr>
          <w:fldChar w:fldCharType="separate"/>
        </w:r>
        <w:r>
          <w:rPr>
            <w:noProof/>
            <w:webHidden/>
          </w:rPr>
          <w:t>38</w:t>
        </w:r>
        <w:r>
          <w:rPr>
            <w:noProof/>
            <w:webHidden/>
          </w:rPr>
          <w:fldChar w:fldCharType="end"/>
        </w:r>
      </w:hyperlink>
    </w:p>
    <w:p w14:paraId="515DDFD8" w14:textId="3984CF0C"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8" w:history="1">
        <w:r w:rsidRPr="0077483B">
          <w:rPr>
            <w:rStyle w:val="Hyperlink"/>
            <w:noProof/>
          </w:rPr>
          <w:t>Gambar II.12 LMS Moodle yang terhubung dengan software tools untuk praktikum ilmu komputer menggunakan prinsip SOA</w:t>
        </w:r>
        <w:r>
          <w:rPr>
            <w:noProof/>
            <w:webHidden/>
          </w:rPr>
          <w:tab/>
        </w:r>
        <w:r>
          <w:rPr>
            <w:noProof/>
            <w:webHidden/>
          </w:rPr>
          <w:fldChar w:fldCharType="begin"/>
        </w:r>
        <w:r>
          <w:rPr>
            <w:noProof/>
            <w:webHidden/>
          </w:rPr>
          <w:instrText xml:space="preserve"> PAGEREF _Toc7635618 \h </w:instrText>
        </w:r>
        <w:r>
          <w:rPr>
            <w:noProof/>
            <w:webHidden/>
          </w:rPr>
        </w:r>
        <w:r>
          <w:rPr>
            <w:noProof/>
            <w:webHidden/>
          </w:rPr>
          <w:fldChar w:fldCharType="separate"/>
        </w:r>
        <w:r>
          <w:rPr>
            <w:noProof/>
            <w:webHidden/>
          </w:rPr>
          <w:t>39</w:t>
        </w:r>
        <w:r>
          <w:rPr>
            <w:noProof/>
            <w:webHidden/>
          </w:rPr>
          <w:fldChar w:fldCharType="end"/>
        </w:r>
      </w:hyperlink>
    </w:p>
    <w:p w14:paraId="196141AE" w14:textId="531119A0"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19" w:history="1">
        <w:r w:rsidRPr="0077483B">
          <w:rPr>
            <w:rStyle w:val="Hyperlink"/>
            <w:noProof/>
          </w:rPr>
          <w:t>Gambar II.13 Komunikasi antara Tool Consumer dan Tool Provider via REST web services</w:t>
        </w:r>
        <w:r>
          <w:rPr>
            <w:noProof/>
            <w:webHidden/>
          </w:rPr>
          <w:tab/>
        </w:r>
        <w:r>
          <w:rPr>
            <w:noProof/>
            <w:webHidden/>
          </w:rPr>
          <w:fldChar w:fldCharType="begin"/>
        </w:r>
        <w:r>
          <w:rPr>
            <w:noProof/>
            <w:webHidden/>
          </w:rPr>
          <w:instrText xml:space="preserve"> PAGEREF _Toc7635619 \h </w:instrText>
        </w:r>
        <w:r>
          <w:rPr>
            <w:noProof/>
            <w:webHidden/>
          </w:rPr>
        </w:r>
        <w:r>
          <w:rPr>
            <w:noProof/>
            <w:webHidden/>
          </w:rPr>
          <w:fldChar w:fldCharType="separate"/>
        </w:r>
        <w:r>
          <w:rPr>
            <w:noProof/>
            <w:webHidden/>
          </w:rPr>
          <w:t>41</w:t>
        </w:r>
        <w:r>
          <w:rPr>
            <w:noProof/>
            <w:webHidden/>
          </w:rPr>
          <w:fldChar w:fldCharType="end"/>
        </w:r>
      </w:hyperlink>
    </w:p>
    <w:p w14:paraId="43216C61" w14:textId="4F053BD3"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0" w:history="1">
        <w:r w:rsidRPr="0077483B">
          <w:rPr>
            <w:rStyle w:val="Hyperlink"/>
            <w:noProof/>
          </w:rPr>
          <w:t>Gambar II.14 Penggunaan Service API Learning Interoperabilty Tool dengan Roslyn Compiler Service</w:t>
        </w:r>
        <w:r>
          <w:rPr>
            <w:noProof/>
            <w:webHidden/>
          </w:rPr>
          <w:tab/>
        </w:r>
        <w:r>
          <w:rPr>
            <w:noProof/>
            <w:webHidden/>
          </w:rPr>
          <w:fldChar w:fldCharType="begin"/>
        </w:r>
        <w:r>
          <w:rPr>
            <w:noProof/>
            <w:webHidden/>
          </w:rPr>
          <w:instrText xml:space="preserve"> PAGEREF _Toc7635620 \h </w:instrText>
        </w:r>
        <w:r>
          <w:rPr>
            <w:noProof/>
            <w:webHidden/>
          </w:rPr>
        </w:r>
        <w:r>
          <w:rPr>
            <w:noProof/>
            <w:webHidden/>
          </w:rPr>
          <w:fldChar w:fldCharType="separate"/>
        </w:r>
        <w:r>
          <w:rPr>
            <w:noProof/>
            <w:webHidden/>
          </w:rPr>
          <w:t>41</w:t>
        </w:r>
        <w:r>
          <w:rPr>
            <w:noProof/>
            <w:webHidden/>
          </w:rPr>
          <w:fldChar w:fldCharType="end"/>
        </w:r>
      </w:hyperlink>
    </w:p>
    <w:p w14:paraId="7447999B" w14:textId="0AAC7269"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1" w:history="1">
        <w:r w:rsidRPr="0077483B">
          <w:rPr>
            <w:rStyle w:val="Hyperlink"/>
            <w:noProof/>
          </w:rPr>
          <w:t xml:space="preserve">Gambar II.15 Arsitekur Moodle </w:t>
        </w:r>
        <w:r w:rsidRPr="0077483B">
          <w:rPr>
            <w:rStyle w:val="Hyperlink"/>
            <w:i/>
            <w:noProof/>
          </w:rPr>
          <w:t>Integration</w:t>
        </w:r>
        <w:r w:rsidRPr="0077483B">
          <w:rPr>
            <w:rStyle w:val="Hyperlink"/>
            <w:noProof/>
          </w:rPr>
          <w:t xml:space="preserve"> dan </w:t>
        </w:r>
        <w:r w:rsidRPr="0077483B">
          <w:rPr>
            <w:rStyle w:val="Hyperlink"/>
            <w:i/>
            <w:noProof/>
          </w:rPr>
          <w:t>Service Development</w:t>
        </w:r>
        <w:r w:rsidRPr="0077483B">
          <w:rPr>
            <w:rStyle w:val="Hyperlink"/>
            <w:noProof/>
          </w:rPr>
          <w:t xml:space="preserve"> </w:t>
        </w:r>
        <w:r w:rsidRPr="0077483B">
          <w:rPr>
            <w:rStyle w:val="Hyperlink"/>
            <w:i/>
            <w:noProof/>
          </w:rPr>
          <w:t>dengan Learning Interoperability Tool</w:t>
        </w:r>
        <w:r>
          <w:rPr>
            <w:noProof/>
            <w:webHidden/>
          </w:rPr>
          <w:tab/>
        </w:r>
        <w:r>
          <w:rPr>
            <w:noProof/>
            <w:webHidden/>
          </w:rPr>
          <w:fldChar w:fldCharType="begin"/>
        </w:r>
        <w:r>
          <w:rPr>
            <w:noProof/>
            <w:webHidden/>
          </w:rPr>
          <w:instrText xml:space="preserve"> PAGEREF _Toc7635621 \h </w:instrText>
        </w:r>
        <w:r>
          <w:rPr>
            <w:noProof/>
            <w:webHidden/>
          </w:rPr>
        </w:r>
        <w:r>
          <w:rPr>
            <w:noProof/>
            <w:webHidden/>
          </w:rPr>
          <w:fldChar w:fldCharType="separate"/>
        </w:r>
        <w:r>
          <w:rPr>
            <w:noProof/>
            <w:webHidden/>
          </w:rPr>
          <w:t>42</w:t>
        </w:r>
        <w:r>
          <w:rPr>
            <w:noProof/>
            <w:webHidden/>
          </w:rPr>
          <w:fldChar w:fldCharType="end"/>
        </w:r>
      </w:hyperlink>
    </w:p>
    <w:p w14:paraId="79DCBD60" w14:textId="65F6F2D0"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2" w:history="1">
        <w:r w:rsidRPr="0077483B">
          <w:rPr>
            <w:rStyle w:val="Hyperlink"/>
            <w:noProof/>
          </w:rPr>
          <w:t xml:space="preserve">Gambar II.16 Arsitektur </w:t>
        </w:r>
        <w:r w:rsidRPr="0077483B">
          <w:rPr>
            <w:rStyle w:val="Hyperlink"/>
            <w:i/>
            <w:noProof/>
          </w:rPr>
          <w:t>Virtual Campus</w:t>
        </w:r>
        <w:r w:rsidRPr="0077483B">
          <w:rPr>
            <w:rStyle w:val="Hyperlink"/>
            <w:noProof/>
          </w:rPr>
          <w:t xml:space="preserve"> dengan </w:t>
        </w:r>
        <w:r w:rsidRPr="0077483B">
          <w:rPr>
            <w:rStyle w:val="Hyperlink"/>
            <w:i/>
            <w:noProof/>
          </w:rPr>
          <w:t>canonical interface</w:t>
        </w:r>
        <w:r w:rsidRPr="0077483B">
          <w:rPr>
            <w:rStyle w:val="Hyperlink"/>
            <w:noProof/>
          </w:rPr>
          <w:t xml:space="preserve"> untuk menjembatani LMS dengan arsitektur yang berbeda</w:t>
        </w:r>
        <w:r>
          <w:rPr>
            <w:noProof/>
            <w:webHidden/>
          </w:rPr>
          <w:tab/>
        </w:r>
        <w:r>
          <w:rPr>
            <w:noProof/>
            <w:webHidden/>
          </w:rPr>
          <w:fldChar w:fldCharType="begin"/>
        </w:r>
        <w:r>
          <w:rPr>
            <w:noProof/>
            <w:webHidden/>
          </w:rPr>
          <w:instrText xml:space="preserve"> PAGEREF _Toc7635622 \h </w:instrText>
        </w:r>
        <w:r>
          <w:rPr>
            <w:noProof/>
            <w:webHidden/>
          </w:rPr>
        </w:r>
        <w:r>
          <w:rPr>
            <w:noProof/>
            <w:webHidden/>
          </w:rPr>
          <w:fldChar w:fldCharType="separate"/>
        </w:r>
        <w:r>
          <w:rPr>
            <w:noProof/>
            <w:webHidden/>
          </w:rPr>
          <w:t>43</w:t>
        </w:r>
        <w:r>
          <w:rPr>
            <w:noProof/>
            <w:webHidden/>
          </w:rPr>
          <w:fldChar w:fldCharType="end"/>
        </w:r>
      </w:hyperlink>
    </w:p>
    <w:p w14:paraId="245A05A3" w14:textId="52BC84D2"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3" w:history="1">
        <w:r w:rsidRPr="0077483B">
          <w:rPr>
            <w:rStyle w:val="Hyperlink"/>
            <w:noProof/>
          </w:rPr>
          <w:t>Gambar II.17 Tiga roles dalam Service-Oriented Architecture (SOA ) dalam pengembangan asritektur aplikasi mobile untuk pendidikan</w:t>
        </w:r>
        <w:r>
          <w:rPr>
            <w:noProof/>
            <w:webHidden/>
          </w:rPr>
          <w:tab/>
        </w:r>
        <w:r>
          <w:rPr>
            <w:noProof/>
            <w:webHidden/>
          </w:rPr>
          <w:fldChar w:fldCharType="begin"/>
        </w:r>
        <w:r>
          <w:rPr>
            <w:noProof/>
            <w:webHidden/>
          </w:rPr>
          <w:instrText xml:space="preserve"> PAGEREF _Toc7635623 \h </w:instrText>
        </w:r>
        <w:r>
          <w:rPr>
            <w:noProof/>
            <w:webHidden/>
          </w:rPr>
        </w:r>
        <w:r>
          <w:rPr>
            <w:noProof/>
            <w:webHidden/>
          </w:rPr>
          <w:fldChar w:fldCharType="separate"/>
        </w:r>
        <w:r>
          <w:rPr>
            <w:noProof/>
            <w:webHidden/>
          </w:rPr>
          <w:t>44</w:t>
        </w:r>
        <w:r>
          <w:rPr>
            <w:noProof/>
            <w:webHidden/>
          </w:rPr>
          <w:fldChar w:fldCharType="end"/>
        </w:r>
      </w:hyperlink>
    </w:p>
    <w:p w14:paraId="2C96F823" w14:textId="6CB768B6"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4" w:history="1">
        <w:r w:rsidRPr="0077483B">
          <w:rPr>
            <w:rStyle w:val="Hyperlink"/>
            <w:noProof/>
          </w:rPr>
          <w:t>Gambar II.18 Gambaran arsitektur Mobile Learning dengan JSON</w:t>
        </w:r>
        <w:r>
          <w:rPr>
            <w:noProof/>
            <w:webHidden/>
          </w:rPr>
          <w:tab/>
        </w:r>
        <w:r>
          <w:rPr>
            <w:noProof/>
            <w:webHidden/>
          </w:rPr>
          <w:fldChar w:fldCharType="begin"/>
        </w:r>
        <w:r>
          <w:rPr>
            <w:noProof/>
            <w:webHidden/>
          </w:rPr>
          <w:instrText xml:space="preserve"> PAGEREF _Toc7635624 \h </w:instrText>
        </w:r>
        <w:r>
          <w:rPr>
            <w:noProof/>
            <w:webHidden/>
          </w:rPr>
        </w:r>
        <w:r>
          <w:rPr>
            <w:noProof/>
            <w:webHidden/>
          </w:rPr>
          <w:fldChar w:fldCharType="separate"/>
        </w:r>
        <w:r>
          <w:rPr>
            <w:noProof/>
            <w:webHidden/>
          </w:rPr>
          <w:t>46</w:t>
        </w:r>
        <w:r>
          <w:rPr>
            <w:noProof/>
            <w:webHidden/>
          </w:rPr>
          <w:fldChar w:fldCharType="end"/>
        </w:r>
      </w:hyperlink>
    </w:p>
    <w:p w14:paraId="36BA19DA" w14:textId="76DF30B0"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5" w:history="1">
        <w:r w:rsidRPr="0077483B">
          <w:rPr>
            <w:rStyle w:val="Hyperlink"/>
            <w:noProof/>
          </w:rPr>
          <w:t>Gambar III.1 Kerangka pikir penelitian</w:t>
        </w:r>
        <w:r>
          <w:rPr>
            <w:noProof/>
            <w:webHidden/>
          </w:rPr>
          <w:tab/>
        </w:r>
        <w:r>
          <w:rPr>
            <w:noProof/>
            <w:webHidden/>
          </w:rPr>
          <w:fldChar w:fldCharType="begin"/>
        </w:r>
        <w:r>
          <w:rPr>
            <w:noProof/>
            <w:webHidden/>
          </w:rPr>
          <w:instrText xml:space="preserve"> PAGEREF _Toc7635625 \h </w:instrText>
        </w:r>
        <w:r>
          <w:rPr>
            <w:noProof/>
            <w:webHidden/>
          </w:rPr>
        </w:r>
        <w:r>
          <w:rPr>
            <w:noProof/>
            <w:webHidden/>
          </w:rPr>
          <w:fldChar w:fldCharType="separate"/>
        </w:r>
        <w:r>
          <w:rPr>
            <w:noProof/>
            <w:webHidden/>
          </w:rPr>
          <w:t>57</w:t>
        </w:r>
        <w:r>
          <w:rPr>
            <w:noProof/>
            <w:webHidden/>
          </w:rPr>
          <w:fldChar w:fldCharType="end"/>
        </w:r>
      </w:hyperlink>
    </w:p>
    <w:p w14:paraId="1C7E9072" w14:textId="5A2D4415"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6" w:history="1">
        <w:r w:rsidRPr="0077483B">
          <w:rPr>
            <w:rStyle w:val="Hyperlink"/>
            <w:noProof/>
          </w:rPr>
          <w:t>Gambar III.2 Rancangan desain Arsitektur E-Learning Multitenant</w:t>
        </w:r>
        <w:r>
          <w:rPr>
            <w:noProof/>
            <w:webHidden/>
          </w:rPr>
          <w:tab/>
        </w:r>
        <w:r>
          <w:rPr>
            <w:noProof/>
            <w:webHidden/>
          </w:rPr>
          <w:fldChar w:fldCharType="begin"/>
        </w:r>
        <w:r>
          <w:rPr>
            <w:noProof/>
            <w:webHidden/>
          </w:rPr>
          <w:instrText xml:space="preserve"> PAGEREF _Toc7635626 \h </w:instrText>
        </w:r>
        <w:r>
          <w:rPr>
            <w:noProof/>
            <w:webHidden/>
          </w:rPr>
        </w:r>
        <w:r>
          <w:rPr>
            <w:noProof/>
            <w:webHidden/>
          </w:rPr>
          <w:fldChar w:fldCharType="separate"/>
        </w:r>
        <w:r>
          <w:rPr>
            <w:noProof/>
            <w:webHidden/>
          </w:rPr>
          <w:t>58</w:t>
        </w:r>
        <w:r>
          <w:rPr>
            <w:noProof/>
            <w:webHidden/>
          </w:rPr>
          <w:fldChar w:fldCharType="end"/>
        </w:r>
      </w:hyperlink>
    </w:p>
    <w:p w14:paraId="3E782D7F" w14:textId="6C20F6C7"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7" w:history="1">
        <w:r w:rsidRPr="0077483B">
          <w:rPr>
            <w:rStyle w:val="Hyperlink"/>
            <w:noProof/>
          </w:rPr>
          <w:t>Gambar III.3 Gambaran strategi deployment sistem E-Learning di Cloud</w:t>
        </w:r>
        <w:r>
          <w:rPr>
            <w:noProof/>
            <w:webHidden/>
          </w:rPr>
          <w:tab/>
        </w:r>
        <w:r>
          <w:rPr>
            <w:noProof/>
            <w:webHidden/>
          </w:rPr>
          <w:fldChar w:fldCharType="begin"/>
        </w:r>
        <w:r>
          <w:rPr>
            <w:noProof/>
            <w:webHidden/>
          </w:rPr>
          <w:instrText xml:space="preserve"> PAGEREF _Toc7635627 \h </w:instrText>
        </w:r>
        <w:r>
          <w:rPr>
            <w:noProof/>
            <w:webHidden/>
          </w:rPr>
        </w:r>
        <w:r>
          <w:rPr>
            <w:noProof/>
            <w:webHidden/>
          </w:rPr>
          <w:fldChar w:fldCharType="separate"/>
        </w:r>
        <w:r>
          <w:rPr>
            <w:noProof/>
            <w:webHidden/>
          </w:rPr>
          <w:t>61</w:t>
        </w:r>
        <w:r>
          <w:rPr>
            <w:noProof/>
            <w:webHidden/>
          </w:rPr>
          <w:fldChar w:fldCharType="end"/>
        </w:r>
      </w:hyperlink>
    </w:p>
    <w:p w14:paraId="237630F0" w14:textId="2FA2D3F7"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8" w:history="1">
        <w:r w:rsidRPr="0077483B">
          <w:rPr>
            <w:rStyle w:val="Hyperlink"/>
            <w:noProof/>
          </w:rPr>
          <w:t>Gambar III.4 SOA Design Pattern Core Controller LMS berupa Reusable Contract</w:t>
        </w:r>
        <w:r>
          <w:rPr>
            <w:noProof/>
            <w:webHidden/>
          </w:rPr>
          <w:tab/>
        </w:r>
        <w:r>
          <w:rPr>
            <w:noProof/>
            <w:webHidden/>
          </w:rPr>
          <w:fldChar w:fldCharType="begin"/>
        </w:r>
        <w:r>
          <w:rPr>
            <w:noProof/>
            <w:webHidden/>
          </w:rPr>
          <w:instrText xml:space="preserve"> PAGEREF _Toc7635628 \h </w:instrText>
        </w:r>
        <w:r>
          <w:rPr>
            <w:noProof/>
            <w:webHidden/>
          </w:rPr>
        </w:r>
        <w:r>
          <w:rPr>
            <w:noProof/>
            <w:webHidden/>
          </w:rPr>
          <w:fldChar w:fldCharType="separate"/>
        </w:r>
        <w:r>
          <w:rPr>
            <w:noProof/>
            <w:webHidden/>
          </w:rPr>
          <w:t>65</w:t>
        </w:r>
        <w:r>
          <w:rPr>
            <w:noProof/>
            <w:webHidden/>
          </w:rPr>
          <w:fldChar w:fldCharType="end"/>
        </w:r>
      </w:hyperlink>
    </w:p>
    <w:p w14:paraId="08402BD3" w14:textId="020E5821"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29" w:history="1">
        <w:r w:rsidRPr="0077483B">
          <w:rPr>
            <w:rStyle w:val="Hyperlink"/>
            <w:noProof/>
          </w:rPr>
          <w:t>Gambar III.5 Tampilan proses stress test pada software Siege</w:t>
        </w:r>
        <w:r>
          <w:rPr>
            <w:noProof/>
            <w:webHidden/>
          </w:rPr>
          <w:tab/>
        </w:r>
        <w:r>
          <w:rPr>
            <w:noProof/>
            <w:webHidden/>
          </w:rPr>
          <w:fldChar w:fldCharType="begin"/>
        </w:r>
        <w:r>
          <w:rPr>
            <w:noProof/>
            <w:webHidden/>
          </w:rPr>
          <w:instrText xml:space="preserve"> PAGEREF _Toc7635629 \h </w:instrText>
        </w:r>
        <w:r>
          <w:rPr>
            <w:noProof/>
            <w:webHidden/>
          </w:rPr>
        </w:r>
        <w:r>
          <w:rPr>
            <w:noProof/>
            <w:webHidden/>
          </w:rPr>
          <w:fldChar w:fldCharType="separate"/>
        </w:r>
        <w:r>
          <w:rPr>
            <w:noProof/>
            <w:webHidden/>
          </w:rPr>
          <w:t>74</w:t>
        </w:r>
        <w:r>
          <w:rPr>
            <w:noProof/>
            <w:webHidden/>
          </w:rPr>
          <w:fldChar w:fldCharType="end"/>
        </w:r>
      </w:hyperlink>
    </w:p>
    <w:p w14:paraId="46AA0845" w14:textId="7A1207EF" w:rsidR="00665003" w:rsidRDefault="00F97DC6" w:rsidP="00665003">
      <w:pPr>
        <w:rPr>
          <w:rFonts w:ascii="Arial" w:eastAsiaTheme="majorEastAsia" w:hAnsi="Arial" w:cstheme="majorBidi"/>
          <w:b/>
          <w:sz w:val="32"/>
          <w:szCs w:val="32"/>
        </w:rPr>
      </w:pPr>
      <w:r>
        <w:fldChar w:fldCharType="end"/>
      </w:r>
      <w:r w:rsidR="00665003">
        <w:br w:type="page"/>
      </w:r>
    </w:p>
    <w:p w14:paraId="072DC576" w14:textId="14896A9C" w:rsidR="00802CF6" w:rsidRPr="001737DB" w:rsidRDefault="00A4137A" w:rsidP="001378D1">
      <w:pPr>
        <w:pStyle w:val="Heading1"/>
        <w:numPr>
          <w:ilvl w:val="0"/>
          <w:numId w:val="0"/>
        </w:numPr>
      </w:pPr>
      <w:bookmarkStart w:id="4" w:name="_Toc7635575"/>
      <w:r w:rsidRPr="001737DB">
        <w:lastRenderedPageBreak/>
        <w:t>Daftar Tabel</w:t>
      </w:r>
      <w:bookmarkEnd w:id="4"/>
    </w:p>
    <w:p w14:paraId="10993CD7" w14:textId="74514EF7" w:rsidR="0087763C" w:rsidRDefault="001E5201">
      <w:pPr>
        <w:pStyle w:val="TableofFigures"/>
        <w:tabs>
          <w:tab w:val="right" w:leader="dot" w:pos="7927"/>
        </w:tabs>
        <w:rPr>
          <w:rFonts w:asciiTheme="minorHAnsi" w:eastAsiaTheme="minorEastAsia" w:hAnsiTheme="minorHAnsi"/>
          <w:noProof/>
          <w:sz w:val="22"/>
          <w:lang w:val="en-ID" w:eastAsia="en-ID"/>
        </w:rPr>
      </w:pPr>
      <w:r w:rsidRPr="00A909B7">
        <w:fldChar w:fldCharType="begin"/>
      </w:r>
      <w:r w:rsidRPr="00A909B7">
        <w:instrText xml:space="preserve"> TOC \h \z \c "Tabel" </w:instrText>
      </w:r>
      <w:r w:rsidRPr="00A909B7">
        <w:fldChar w:fldCharType="separate"/>
      </w:r>
      <w:hyperlink w:anchor="_Toc7635630" w:history="1">
        <w:r w:rsidR="0087763C" w:rsidRPr="003728BD">
          <w:rPr>
            <w:rStyle w:val="Hyperlink"/>
            <w:noProof/>
          </w:rPr>
          <w:t>Tabel II.1 Contoh Uniform Contract CRUD</w:t>
        </w:r>
        <w:r w:rsidR="0087763C">
          <w:rPr>
            <w:noProof/>
            <w:webHidden/>
          </w:rPr>
          <w:tab/>
        </w:r>
        <w:r w:rsidR="0087763C">
          <w:rPr>
            <w:noProof/>
            <w:webHidden/>
          </w:rPr>
          <w:fldChar w:fldCharType="begin"/>
        </w:r>
        <w:r w:rsidR="0087763C">
          <w:rPr>
            <w:noProof/>
            <w:webHidden/>
          </w:rPr>
          <w:instrText xml:space="preserve"> PAGEREF _Toc7635630 \h </w:instrText>
        </w:r>
        <w:r w:rsidR="0087763C">
          <w:rPr>
            <w:noProof/>
            <w:webHidden/>
          </w:rPr>
        </w:r>
        <w:r w:rsidR="0087763C">
          <w:rPr>
            <w:noProof/>
            <w:webHidden/>
          </w:rPr>
          <w:fldChar w:fldCharType="separate"/>
        </w:r>
        <w:r w:rsidR="0087763C">
          <w:rPr>
            <w:noProof/>
            <w:webHidden/>
          </w:rPr>
          <w:t>21</w:t>
        </w:r>
        <w:r w:rsidR="0087763C">
          <w:rPr>
            <w:noProof/>
            <w:webHidden/>
          </w:rPr>
          <w:fldChar w:fldCharType="end"/>
        </w:r>
      </w:hyperlink>
    </w:p>
    <w:p w14:paraId="61BFB508" w14:textId="51B427DE"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1" w:history="1">
        <w:r w:rsidRPr="003728BD">
          <w:rPr>
            <w:rStyle w:val="Hyperlink"/>
            <w:noProof/>
          </w:rPr>
          <w:t>Tabel II.2 Langkah-langkah ATAM</w:t>
        </w:r>
        <w:r>
          <w:rPr>
            <w:noProof/>
            <w:webHidden/>
          </w:rPr>
          <w:tab/>
        </w:r>
        <w:r>
          <w:rPr>
            <w:noProof/>
            <w:webHidden/>
          </w:rPr>
          <w:fldChar w:fldCharType="begin"/>
        </w:r>
        <w:r>
          <w:rPr>
            <w:noProof/>
            <w:webHidden/>
          </w:rPr>
          <w:instrText xml:space="preserve"> PAGEREF _Toc7635631 \h </w:instrText>
        </w:r>
        <w:r>
          <w:rPr>
            <w:noProof/>
            <w:webHidden/>
          </w:rPr>
        </w:r>
        <w:r>
          <w:rPr>
            <w:noProof/>
            <w:webHidden/>
          </w:rPr>
          <w:fldChar w:fldCharType="separate"/>
        </w:r>
        <w:r>
          <w:rPr>
            <w:noProof/>
            <w:webHidden/>
          </w:rPr>
          <w:t>27</w:t>
        </w:r>
        <w:r>
          <w:rPr>
            <w:noProof/>
            <w:webHidden/>
          </w:rPr>
          <w:fldChar w:fldCharType="end"/>
        </w:r>
      </w:hyperlink>
    </w:p>
    <w:p w14:paraId="1290E533" w14:textId="4E718C4A"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2" w:history="1">
        <w:r w:rsidRPr="003728BD">
          <w:rPr>
            <w:rStyle w:val="Hyperlink"/>
            <w:noProof/>
          </w:rPr>
          <w:t>Tabel II.3 Skenario umum yang dikonversi menjadi skenario pengujian</w:t>
        </w:r>
        <w:r>
          <w:rPr>
            <w:noProof/>
            <w:webHidden/>
          </w:rPr>
          <w:tab/>
        </w:r>
        <w:r>
          <w:rPr>
            <w:noProof/>
            <w:webHidden/>
          </w:rPr>
          <w:fldChar w:fldCharType="begin"/>
        </w:r>
        <w:r>
          <w:rPr>
            <w:noProof/>
            <w:webHidden/>
          </w:rPr>
          <w:instrText xml:space="preserve"> PAGEREF _Toc7635632 \h </w:instrText>
        </w:r>
        <w:r>
          <w:rPr>
            <w:noProof/>
            <w:webHidden/>
          </w:rPr>
        </w:r>
        <w:r>
          <w:rPr>
            <w:noProof/>
            <w:webHidden/>
          </w:rPr>
          <w:fldChar w:fldCharType="separate"/>
        </w:r>
        <w:r>
          <w:rPr>
            <w:noProof/>
            <w:webHidden/>
          </w:rPr>
          <w:t>29</w:t>
        </w:r>
        <w:r>
          <w:rPr>
            <w:noProof/>
            <w:webHidden/>
          </w:rPr>
          <w:fldChar w:fldCharType="end"/>
        </w:r>
      </w:hyperlink>
    </w:p>
    <w:p w14:paraId="5BB5A194" w14:textId="598751E8"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3" w:history="1">
        <w:r w:rsidRPr="003728BD">
          <w:rPr>
            <w:rStyle w:val="Hyperlink"/>
            <w:noProof/>
          </w:rPr>
          <w:t>Tabel II.4 Hasil tinjauan pustaka</w:t>
        </w:r>
        <w:r>
          <w:rPr>
            <w:noProof/>
            <w:webHidden/>
          </w:rPr>
          <w:tab/>
        </w:r>
        <w:r>
          <w:rPr>
            <w:noProof/>
            <w:webHidden/>
          </w:rPr>
          <w:fldChar w:fldCharType="begin"/>
        </w:r>
        <w:r>
          <w:rPr>
            <w:noProof/>
            <w:webHidden/>
          </w:rPr>
          <w:instrText xml:space="preserve"> PAGEREF _Toc7635633 \h </w:instrText>
        </w:r>
        <w:r>
          <w:rPr>
            <w:noProof/>
            <w:webHidden/>
          </w:rPr>
        </w:r>
        <w:r>
          <w:rPr>
            <w:noProof/>
            <w:webHidden/>
          </w:rPr>
          <w:fldChar w:fldCharType="separate"/>
        </w:r>
        <w:r>
          <w:rPr>
            <w:noProof/>
            <w:webHidden/>
          </w:rPr>
          <w:t>51</w:t>
        </w:r>
        <w:r>
          <w:rPr>
            <w:noProof/>
            <w:webHidden/>
          </w:rPr>
          <w:fldChar w:fldCharType="end"/>
        </w:r>
      </w:hyperlink>
    </w:p>
    <w:p w14:paraId="6204929D" w14:textId="35AD21CC"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4" w:history="1">
        <w:r w:rsidRPr="003728BD">
          <w:rPr>
            <w:rStyle w:val="Hyperlink"/>
            <w:noProof/>
          </w:rPr>
          <w:t>Tabel III.1Sintaks umum URI</w:t>
        </w:r>
        <w:r>
          <w:rPr>
            <w:noProof/>
            <w:webHidden/>
          </w:rPr>
          <w:tab/>
        </w:r>
        <w:r>
          <w:rPr>
            <w:noProof/>
            <w:webHidden/>
          </w:rPr>
          <w:fldChar w:fldCharType="begin"/>
        </w:r>
        <w:r>
          <w:rPr>
            <w:noProof/>
            <w:webHidden/>
          </w:rPr>
          <w:instrText xml:space="preserve"> PAGEREF _Toc7635634 \h </w:instrText>
        </w:r>
        <w:r>
          <w:rPr>
            <w:noProof/>
            <w:webHidden/>
          </w:rPr>
        </w:r>
        <w:r>
          <w:rPr>
            <w:noProof/>
            <w:webHidden/>
          </w:rPr>
          <w:fldChar w:fldCharType="separate"/>
        </w:r>
        <w:r>
          <w:rPr>
            <w:noProof/>
            <w:webHidden/>
          </w:rPr>
          <w:t>63</w:t>
        </w:r>
        <w:r>
          <w:rPr>
            <w:noProof/>
            <w:webHidden/>
          </w:rPr>
          <w:fldChar w:fldCharType="end"/>
        </w:r>
      </w:hyperlink>
    </w:p>
    <w:p w14:paraId="647987CB" w14:textId="20A39CBD"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5" w:history="1">
        <w:r w:rsidRPr="003728BD">
          <w:rPr>
            <w:rStyle w:val="Hyperlink"/>
            <w:noProof/>
          </w:rPr>
          <w:t>Tabel III.2 Penggunaan pola URI pada core controller</w:t>
        </w:r>
        <w:r>
          <w:rPr>
            <w:noProof/>
            <w:webHidden/>
          </w:rPr>
          <w:tab/>
        </w:r>
        <w:r>
          <w:rPr>
            <w:noProof/>
            <w:webHidden/>
          </w:rPr>
          <w:fldChar w:fldCharType="begin"/>
        </w:r>
        <w:r>
          <w:rPr>
            <w:noProof/>
            <w:webHidden/>
          </w:rPr>
          <w:instrText xml:space="preserve"> PAGEREF _Toc7635635 \h </w:instrText>
        </w:r>
        <w:r>
          <w:rPr>
            <w:noProof/>
            <w:webHidden/>
          </w:rPr>
        </w:r>
        <w:r>
          <w:rPr>
            <w:noProof/>
            <w:webHidden/>
          </w:rPr>
          <w:fldChar w:fldCharType="separate"/>
        </w:r>
        <w:r>
          <w:rPr>
            <w:noProof/>
            <w:webHidden/>
          </w:rPr>
          <w:t>64</w:t>
        </w:r>
        <w:r>
          <w:rPr>
            <w:noProof/>
            <w:webHidden/>
          </w:rPr>
          <w:fldChar w:fldCharType="end"/>
        </w:r>
      </w:hyperlink>
    </w:p>
    <w:p w14:paraId="255B7321" w14:textId="5FE44C69"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6" w:history="1">
        <w:r w:rsidRPr="003728BD">
          <w:rPr>
            <w:rStyle w:val="Hyperlink"/>
            <w:noProof/>
          </w:rPr>
          <w:t>Tabel III.3 Skenario Umum Atribut Kualitas</w:t>
        </w:r>
        <w:r>
          <w:rPr>
            <w:noProof/>
            <w:webHidden/>
          </w:rPr>
          <w:tab/>
        </w:r>
        <w:r>
          <w:rPr>
            <w:noProof/>
            <w:webHidden/>
          </w:rPr>
          <w:fldChar w:fldCharType="begin"/>
        </w:r>
        <w:r>
          <w:rPr>
            <w:noProof/>
            <w:webHidden/>
          </w:rPr>
          <w:instrText xml:space="preserve"> PAGEREF _Toc7635636 \h </w:instrText>
        </w:r>
        <w:r>
          <w:rPr>
            <w:noProof/>
            <w:webHidden/>
          </w:rPr>
        </w:r>
        <w:r>
          <w:rPr>
            <w:noProof/>
            <w:webHidden/>
          </w:rPr>
          <w:fldChar w:fldCharType="separate"/>
        </w:r>
        <w:r>
          <w:rPr>
            <w:noProof/>
            <w:webHidden/>
          </w:rPr>
          <w:t>67</w:t>
        </w:r>
        <w:r>
          <w:rPr>
            <w:noProof/>
            <w:webHidden/>
          </w:rPr>
          <w:fldChar w:fldCharType="end"/>
        </w:r>
      </w:hyperlink>
    </w:p>
    <w:p w14:paraId="405C808C" w14:textId="2D3F044B"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7" w:history="1">
        <w:r w:rsidRPr="003728BD">
          <w:rPr>
            <w:rStyle w:val="Hyperlink"/>
            <w:noProof/>
          </w:rPr>
          <w:t>Tabel III.4 Skenario Umum REST dalam availability</w:t>
        </w:r>
        <w:r>
          <w:rPr>
            <w:noProof/>
            <w:webHidden/>
          </w:rPr>
          <w:tab/>
        </w:r>
        <w:r>
          <w:rPr>
            <w:noProof/>
            <w:webHidden/>
          </w:rPr>
          <w:fldChar w:fldCharType="begin"/>
        </w:r>
        <w:r>
          <w:rPr>
            <w:noProof/>
            <w:webHidden/>
          </w:rPr>
          <w:instrText xml:space="preserve"> PAGEREF _Toc7635637 \h </w:instrText>
        </w:r>
        <w:r>
          <w:rPr>
            <w:noProof/>
            <w:webHidden/>
          </w:rPr>
        </w:r>
        <w:r>
          <w:rPr>
            <w:noProof/>
            <w:webHidden/>
          </w:rPr>
          <w:fldChar w:fldCharType="separate"/>
        </w:r>
        <w:r>
          <w:rPr>
            <w:noProof/>
            <w:webHidden/>
          </w:rPr>
          <w:t>68</w:t>
        </w:r>
        <w:r>
          <w:rPr>
            <w:noProof/>
            <w:webHidden/>
          </w:rPr>
          <w:fldChar w:fldCharType="end"/>
        </w:r>
      </w:hyperlink>
    </w:p>
    <w:p w14:paraId="37BC403E" w14:textId="332793C6"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8" w:history="1">
        <w:r w:rsidRPr="003728BD">
          <w:rPr>
            <w:rStyle w:val="Hyperlink"/>
            <w:noProof/>
          </w:rPr>
          <w:t>Tabel III.5 Gambaran Skenario Kongret yang hendak dicapai</w:t>
        </w:r>
        <w:r>
          <w:rPr>
            <w:noProof/>
            <w:webHidden/>
          </w:rPr>
          <w:tab/>
        </w:r>
        <w:r>
          <w:rPr>
            <w:noProof/>
            <w:webHidden/>
          </w:rPr>
          <w:fldChar w:fldCharType="begin"/>
        </w:r>
        <w:r>
          <w:rPr>
            <w:noProof/>
            <w:webHidden/>
          </w:rPr>
          <w:instrText xml:space="preserve"> PAGEREF _Toc7635638 \h </w:instrText>
        </w:r>
        <w:r>
          <w:rPr>
            <w:noProof/>
            <w:webHidden/>
          </w:rPr>
        </w:r>
        <w:r>
          <w:rPr>
            <w:noProof/>
            <w:webHidden/>
          </w:rPr>
          <w:fldChar w:fldCharType="separate"/>
        </w:r>
        <w:r>
          <w:rPr>
            <w:noProof/>
            <w:webHidden/>
          </w:rPr>
          <w:t>69</w:t>
        </w:r>
        <w:r>
          <w:rPr>
            <w:noProof/>
            <w:webHidden/>
          </w:rPr>
          <w:fldChar w:fldCharType="end"/>
        </w:r>
      </w:hyperlink>
    </w:p>
    <w:p w14:paraId="4BF96C01" w14:textId="16B4CE44"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39" w:history="1">
        <w:r w:rsidRPr="003728BD">
          <w:rPr>
            <w:rStyle w:val="Hyperlink"/>
            <w:noProof/>
          </w:rPr>
          <w:t>Tabel III.6 Hasil analitik dari contoh skenario kongkret secara umum</w:t>
        </w:r>
        <w:r>
          <w:rPr>
            <w:noProof/>
            <w:webHidden/>
          </w:rPr>
          <w:tab/>
        </w:r>
        <w:r>
          <w:rPr>
            <w:noProof/>
            <w:webHidden/>
          </w:rPr>
          <w:fldChar w:fldCharType="begin"/>
        </w:r>
        <w:r>
          <w:rPr>
            <w:noProof/>
            <w:webHidden/>
          </w:rPr>
          <w:instrText xml:space="preserve"> PAGEREF _Toc7635639 \h </w:instrText>
        </w:r>
        <w:r>
          <w:rPr>
            <w:noProof/>
            <w:webHidden/>
          </w:rPr>
        </w:r>
        <w:r>
          <w:rPr>
            <w:noProof/>
            <w:webHidden/>
          </w:rPr>
          <w:fldChar w:fldCharType="separate"/>
        </w:r>
        <w:r>
          <w:rPr>
            <w:noProof/>
            <w:webHidden/>
          </w:rPr>
          <w:t>71</w:t>
        </w:r>
        <w:r>
          <w:rPr>
            <w:noProof/>
            <w:webHidden/>
          </w:rPr>
          <w:fldChar w:fldCharType="end"/>
        </w:r>
      </w:hyperlink>
    </w:p>
    <w:p w14:paraId="3AB14844" w14:textId="65161E04"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40" w:history="1">
        <w:r w:rsidRPr="003728BD">
          <w:rPr>
            <w:rStyle w:val="Hyperlink"/>
            <w:noProof/>
          </w:rPr>
          <w:t>Tabel III.7 Contoh analitik dari contoh skenario kongkret SC2</w:t>
        </w:r>
        <w:r>
          <w:rPr>
            <w:noProof/>
            <w:webHidden/>
          </w:rPr>
          <w:tab/>
        </w:r>
        <w:r>
          <w:rPr>
            <w:noProof/>
            <w:webHidden/>
          </w:rPr>
          <w:fldChar w:fldCharType="begin"/>
        </w:r>
        <w:r>
          <w:rPr>
            <w:noProof/>
            <w:webHidden/>
          </w:rPr>
          <w:instrText xml:space="preserve"> PAGEREF _Toc7635640 \h </w:instrText>
        </w:r>
        <w:r>
          <w:rPr>
            <w:noProof/>
            <w:webHidden/>
          </w:rPr>
        </w:r>
        <w:r>
          <w:rPr>
            <w:noProof/>
            <w:webHidden/>
          </w:rPr>
          <w:fldChar w:fldCharType="separate"/>
        </w:r>
        <w:r>
          <w:rPr>
            <w:noProof/>
            <w:webHidden/>
          </w:rPr>
          <w:t>72</w:t>
        </w:r>
        <w:r>
          <w:rPr>
            <w:noProof/>
            <w:webHidden/>
          </w:rPr>
          <w:fldChar w:fldCharType="end"/>
        </w:r>
      </w:hyperlink>
    </w:p>
    <w:p w14:paraId="3E2E33BE" w14:textId="75BAC544"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41" w:history="1">
        <w:r w:rsidRPr="003728BD">
          <w:rPr>
            <w:rStyle w:val="Hyperlink"/>
            <w:noProof/>
          </w:rPr>
          <w:t>Tabel III.8 Contoh hasil analitik skenario kongkret SC2 dan P1</w:t>
        </w:r>
        <w:r>
          <w:rPr>
            <w:noProof/>
            <w:webHidden/>
          </w:rPr>
          <w:tab/>
        </w:r>
        <w:r>
          <w:rPr>
            <w:noProof/>
            <w:webHidden/>
          </w:rPr>
          <w:fldChar w:fldCharType="begin"/>
        </w:r>
        <w:r>
          <w:rPr>
            <w:noProof/>
            <w:webHidden/>
          </w:rPr>
          <w:instrText xml:space="preserve"> PAGEREF _Toc7635641 \h </w:instrText>
        </w:r>
        <w:r>
          <w:rPr>
            <w:noProof/>
            <w:webHidden/>
          </w:rPr>
        </w:r>
        <w:r>
          <w:rPr>
            <w:noProof/>
            <w:webHidden/>
          </w:rPr>
          <w:fldChar w:fldCharType="separate"/>
        </w:r>
        <w:r>
          <w:rPr>
            <w:noProof/>
            <w:webHidden/>
          </w:rPr>
          <w:t>72</w:t>
        </w:r>
        <w:r>
          <w:rPr>
            <w:noProof/>
            <w:webHidden/>
          </w:rPr>
          <w:fldChar w:fldCharType="end"/>
        </w:r>
      </w:hyperlink>
    </w:p>
    <w:p w14:paraId="0D83CE1A" w14:textId="0750DF1E"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42" w:history="1">
        <w:r w:rsidRPr="003728BD">
          <w:rPr>
            <w:rStyle w:val="Hyperlink"/>
            <w:noProof/>
          </w:rPr>
          <w:t xml:space="preserve">Tabel III.9 Tabel evaluasi </w:t>
        </w:r>
        <w:r w:rsidRPr="003728BD">
          <w:rPr>
            <w:rStyle w:val="Hyperlink"/>
            <w:i/>
            <w:noProof/>
          </w:rPr>
          <w:t>stress test</w:t>
        </w:r>
        <w:r w:rsidRPr="003728BD">
          <w:rPr>
            <w:rStyle w:val="Hyperlink"/>
            <w:noProof/>
          </w:rPr>
          <w:t xml:space="preserve"> aspek scalability cluster E-Learning</w:t>
        </w:r>
        <w:r>
          <w:rPr>
            <w:noProof/>
            <w:webHidden/>
          </w:rPr>
          <w:tab/>
        </w:r>
        <w:r>
          <w:rPr>
            <w:noProof/>
            <w:webHidden/>
          </w:rPr>
          <w:fldChar w:fldCharType="begin"/>
        </w:r>
        <w:r>
          <w:rPr>
            <w:noProof/>
            <w:webHidden/>
          </w:rPr>
          <w:instrText xml:space="preserve"> PAGEREF _Toc7635642 \h </w:instrText>
        </w:r>
        <w:r>
          <w:rPr>
            <w:noProof/>
            <w:webHidden/>
          </w:rPr>
        </w:r>
        <w:r>
          <w:rPr>
            <w:noProof/>
            <w:webHidden/>
          </w:rPr>
          <w:fldChar w:fldCharType="separate"/>
        </w:r>
        <w:r>
          <w:rPr>
            <w:noProof/>
            <w:webHidden/>
          </w:rPr>
          <w:t>74</w:t>
        </w:r>
        <w:r>
          <w:rPr>
            <w:noProof/>
            <w:webHidden/>
          </w:rPr>
          <w:fldChar w:fldCharType="end"/>
        </w:r>
      </w:hyperlink>
    </w:p>
    <w:p w14:paraId="14867944" w14:textId="7F2CE499"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43" w:history="1">
        <w:r w:rsidRPr="003728BD">
          <w:rPr>
            <w:rStyle w:val="Hyperlink"/>
            <w:noProof/>
          </w:rPr>
          <w:t>Tabel III.10 Rencana tabel evaluasi untuk performance multitenant</w:t>
        </w:r>
        <w:r>
          <w:rPr>
            <w:noProof/>
            <w:webHidden/>
          </w:rPr>
          <w:tab/>
        </w:r>
        <w:r>
          <w:rPr>
            <w:noProof/>
            <w:webHidden/>
          </w:rPr>
          <w:fldChar w:fldCharType="begin"/>
        </w:r>
        <w:r>
          <w:rPr>
            <w:noProof/>
            <w:webHidden/>
          </w:rPr>
          <w:instrText xml:space="preserve"> PAGEREF _Toc7635643 \h </w:instrText>
        </w:r>
        <w:r>
          <w:rPr>
            <w:noProof/>
            <w:webHidden/>
          </w:rPr>
        </w:r>
        <w:r>
          <w:rPr>
            <w:noProof/>
            <w:webHidden/>
          </w:rPr>
          <w:fldChar w:fldCharType="separate"/>
        </w:r>
        <w:r>
          <w:rPr>
            <w:noProof/>
            <w:webHidden/>
          </w:rPr>
          <w:t>75</w:t>
        </w:r>
        <w:r>
          <w:rPr>
            <w:noProof/>
            <w:webHidden/>
          </w:rPr>
          <w:fldChar w:fldCharType="end"/>
        </w:r>
      </w:hyperlink>
    </w:p>
    <w:p w14:paraId="05E6D390" w14:textId="028E5E06" w:rsidR="0087763C" w:rsidRDefault="0087763C">
      <w:pPr>
        <w:pStyle w:val="TableofFigures"/>
        <w:tabs>
          <w:tab w:val="right" w:leader="dot" w:pos="7927"/>
        </w:tabs>
        <w:rPr>
          <w:rFonts w:asciiTheme="minorHAnsi" w:eastAsiaTheme="minorEastAsia" w:hAnsiTheme="minorHAnsi"/>
          <w:noProof/>
          <w:sz w:val="22"/>
          <w:lang w:val="en-ID" w:eastAsia="en-ID"/>
        </w:rPr>
      </w:pPr>
      <w:hyperlink w:anchor="_Toc7635644" w:history="1">
        <w:r w:rsidRPr="003728BD">
          <w:rPr>
            <w:rStyle w:val="Hyperlink"/>
            <w:noProof/>
          </w:rPr>
          <w:t>Tabel III.11 Rencana Kegiatan Penelitian</w:t>
        </w:r>
        <w:r>
          <w:rPr>
            <w:noProof/>
            <w:webHidden/>
          </w:rPr>
          <w:tab/>
        </w:r>
        <w:r>
          <w:rPr>
            <w:noProof/>
            <w:webHidden/>
          </w:rPr>
          <w:fldChar w:fldCharType="begin"/>
        </w:r>
        <w:r>
          <w:rPr>
            <w:noProof/>
            <w:webHidden/>
          </w:rPr>
          <w:instrText xml:space="preserve"> PAGEREF _Toc7635644 \h </w:instrText>
        </w:r>
        <w:r>
          <w:rPr>
            <w:noProof/>
            <w:webHidden/>
          </w:rPr>
        </w:r>
        <w:r>
          <w:rPr>
            <w:noProof/>
            <w:webHidden/>
          </w:rPr>
          <w:fldChar w:fldCharType="separate"/>
        </w:r>
        <w:r>
          <w:rPr>
            <w:noProof/>
            <w:webHidden/>
          </w:rPr>
          <w:t>76</w:t>
        </w:r>
        <w:r>
          <w:rPr>
            <w:noProof/>
            <w:webHidden/>
          </w:rPr>
          <w:fldChar w:fldCharType="end"/>
        </w:r>
      </w:hyperlink>
    </w:p>
    <w:p w14:paraId="275E8203" w14:textId="2D39770F" w:rsidR="009F2DD9" w:rsidRDefault="001E5201" w:rsidP="00F005AE">
      <w:pPr>
        <w:tabs>
          <w:tab w:val="left" w:pos="3075"/>
        </w:tabs>
        <w:spacing w:line="360" w:lineRule="auto"/>
      </w:pPr>
      <w:r w:rsidRPr="00A909B7">
        <w:fldChar w:fldCharType="end"/>
      </w:r>
      <w:r w:rsidR="009F2DD9">
        <w:tab/>
      </w:r>
    </w:p>
    <w:p w14:paraId="13C8C935" w14:textId="77777777" w:rsidR="009F2DD9" w:rsidRDefault="009F2DD9">
      <w:pPr>
        <w:spacing w:after="160" w:line="259" w:lineRule="auto"/>
        <w:jc w:val="left"/>
      </w:pPr>
      <w:r>
        <w:br w:type="page"/>
      </w:r>
    </w:p>
    <w:p w14:paraId="4686DC07" w14:textId="77777777" w:rsidR="006C0923" w:rsidRDefault="006C0923" w:rsidP="009F2DD9">
      <w:pPr>
        <w:tabs>
          <w:tab w:val="left" w:pos="3075"/>
        </w:tabs>
        <w:sectPr w:rsidR="006C0923" w:rsidSect="000D466B">
          <w:headerReference w:type="default" r:id="rId16"/>
          <w:footerReference w:type="default" r:id="rId17"/>
          <w:type w:val="continuous"/>
          <w:pgSz w:w="11906" w:h="16838" w:code="9"/>
          <w:pgMar w:top="1701" w:right="1701" w:bottom="1701" w:left="2268" w:header="709" w:footer="709" w:gutter="0"/>
          <w:pgNumType w:fmt="lowerRoman" w:start="2"/>
          <w:cols w:space="708"/>
          <w:docGrid w:linePitch="360"/>
        </w:sectPr>
      </w:pPr>
      <w:bookmarkStart w:id="5" w:name="_GoBack"/>
      <w:bookmarkEnd w:id="5"/>
    </w:p>
    <w:p w14:paraId="435FB7CA" w14:textId="7F5B68D0" w:rsidR="003C1A59" w:rsidRPr="000933B4" w:rsidRDefault="00E61CA6" w:rsidP="00C01AE3">
      <w:pPr>
        <w:pStyle w:val="Heading1"/>
      </w:pPr>
      <w:r>
        <w:lastRenderedPageBreak/>
        <w:t xml:space="preserve"> </w:t>
      </w:r>
      <w:r>
        <w:br/>
      </w:r>
      <w:bookmarkStart w:id="6" w:name="_Toc7635576"/>
      <w:r w:rsidR="003C1A59" w:rsidRPr="000933B4">
        <w:t>PENDAHULUAN</w:t>
      </w:r>
      <w:bookmarkEnd w:id="6"/>
    </w:p>
    <w:p w14:paraId="4A1A85D7" w14:textId="33A8EFC9" w:rsidR="003C1A59" w:rsidRPr="00620965" w:rsidRDefault="00E61CA6" w:rsidP="00E61CA6">
      <w:pPr>
        <w:pStyle w:val="Heading2"/>
        <w:ind w:left="284"/>
      </w:pPr>
      <w:bookmarkStart w:id="7" w:name="_Hlk1772242"/>
      <w:r>
        <w:t xml:space="preserve"> </w:t>
      </w:r>
      <w:r>
        <w:tab/>
      </w:r>
      <w:bookmarkStart w:id="8" w:name="_Toc7635577"/>
      <w:r w:rsidR="003C1A59" w:rsidRPr="00620965">
        <w:t>Latar Belakang</w:t>
      </w:r>
      <w:bookmarkEnd w:id="8"/>
    </w:p>
    <w:p w14:paraId="768D718D" w14:textId="65F613BC" w:rsidR="003C1A59" w:rsidRDefault="003929EB" w:rsidP="003169A9">
      <w:pPr>
        <w:pStyle w:val="ListParagraph"/>
        <w:ind w:left="0" w:firstLine="720"/>
        <w:rPr>
          <w:rFonts w:cs="Times New Roman"/>
        </w:rPr>
      </w:pPr>
      <w:r>
        <w:rPr>
          <w:rFonts w:cs="Times New Roman"/>
        </w:rPr>
        <w:t>Penetrasi juml</w:t>
      </w:r>
      <w:r w:rsidR="000B2DB2">
        <w:rPr>
          <w:rFonts w:cs="Times New Roman"/>
        </w:rPr>
        <w:t>a</w:t>
      </w:r>
      <w:r>
        <w:rPr>
          <w:rFonts w:cs="Times New Roman"/>
        </w:rPr>
        <w:t>h pengguna internet di Indonesia s</w:t>
      </w:r>
      <w:r w:rsidR="000B2DB2">
        <w:rPr>
          <w:rFonts w:cs="Times New Roman"/>
        </w:rPr>
        <w:t>angat berkembang pesat.</w:t>
      </w:r>
      <w:r w:rsidR="00B84F9F">
        <w:rPr>
          <w:rFonts w:cs="Times New Roman"/>
        </w:rPr>
        <w:t xml:space="preserve"> Berdasarkan </w:t>
      </w:r>
      <w:r w:rsidR="00422397">
        <w:rPr>
          <w:rFonts w:cs="Times New Roman"/>
        </w:rPr>
        <w:t>statist</w:t>
      </w:r>
      <w:r w:rsidR="008C62A8">
        <w:rPr>
          <w:rFonts w:cs="Times New Roman"/>
        </w:rPr>
        <w:t>istik</w:t>
      </w:r>
      <w:r w:rsidR="00EE7B0C">
        <w:rPr>
          <w:rFonts w:cs="Times New Roman"/>
        </w:rPr>
        <w:t xml:space="preserve"> jumlah</w:t>
      </w:r>
      <w:r w:rsidR="002A058C">
        <w:rPr>
          <w:rFonts w:cs="Times New Roman"/>
        </w:rPr>
        <w:t xml:space="preserve"> pengguna internet di Indonesia adalah ke</w:t>
      </w:r>
      <w:r w:rsidR="00484B23">
        <w:rPr>
          <w:rFonts w:cs="Times New Roman"/>
        </w:rPr>
        <w:t>-lima ter</w:t>
      </w:r>
      <w:r w:rsidR="00BE4738">
        <w:rPr>
          <w:rFonts w:cs="Times New Roman"/>
        </w:rPr>
        <w:t xml:space="preserve">besar </w:t>
      </w:r>
      <w:r w:rsidR="00484B23">
        <w:rPr>
          <w:rFonts w:cs="Times New Roman"/>
        </w:rPr>
        <w:t>di dunia dengan jumlah</w:t>
      </w:r>
      <w:r w:rsidR="00BE4738">
        <w:rPr>
          <w:rFonts w:cs="Times New Roman"/>
        </w:rPr>
        <w:t xml:space="preserve"> 143.2</w:t>
      </w:r>
      <w:r w:rsidR="009343E0">
        <w:rPr>
          <w:rFonts w:cs="Times New Roman"/>
        </w:rPr>
        <w:t>6</w:t>
      </w:r>
      <w:r w:rsidR="00FD32C1">
        <w:rPr>
          <w:rFonts w:cs="Times New Roman"/>
        </w:rPr>
        <w:t xml:space="preserve"> juta atau sekitar 5</w:t>
      </w:r>
      <w:r w:rsidR="00976C1E">
        <w:rPr>
          <w:rFonts w:cs="Times New Roman"/>
        </w:rPr>
        <w:t>4</w:t>
      </w:r>
      <w:r w:rsidR="00FD32C1">
        <w:rPr>
          <w:rFonts w:cs="Times New Roman"/>
        </w:rPr>
        <w:t>% dari total po</w:t>
      </w:r>
      <w:r w:rsidR="009343E0">
        <w:rPr>
          <w:rFonts w:cs="Times New Roman"/>
        </w:rPr>
        <w:t>p</w:t>
      </w:r>
      <w:r w:rsidR="00FD32C1">
        <w:rPr>
          <w:rFonts w:cs="Times New Roman"/>
        </w:rPr>
        <w:t>ulasi</w:t>
      </w:r>
      <w:r w:rsidR="009343E0">
        <w:rPr>
          <w:rFonts w:cs="Times New Roman"/>
        </w:rPr>
        <w:t xml:space="preserve"> penduduk</w:t>
      </w:r>
      <w:r w:rsidR="00B4542C">
        <w:rPr>
          <w:rFonts w:cs="Times New Roman"/>
        </w:rPr>
        <w:t xml:space="preserve"> </w:t>
      </w:r>
      <w:r w:rsidR="00B4542C">
        <w:rPr>
          <w:rFonts w:cs="Times New Roman"/>
        </w:rPr>
        <w:fldChar w:fldCharType="begin" w:fldLock="1"/>
      </w:r>
      <w:r w:rsidR="002D481D">
        <w:rPr>
          <w:rFonts w:cs="Times New Roman"/>
        </w:rPr>
        <w:instrText>ADDIN CSL_CITATION {"citationItems":[{"id":"ITEM-1","itemData":{"URL":"https://www.internetworldstats.com/top20.htm","accessed":{"date-parts":[["2019","4","9"]]},"id":"ITEM-1","issued":{"date-parts":[["2019"]]},"title":"Internet World Stats","type":"webpage"},"uris":["http://www.mendeley.com/documents/?uuid=322c171d-a3ac-352e-9c28-992f79291f67"]}],"mendeley":{"formattedCitation":"(“Internet World Stats,” 2019)","plainTextFormattedCitation":"(“Internet World Stats,” 2019)","previouslyFormattedCitation":"(“Internet World Stats,” 2019)"},"properties":{"noteIndex":0},"schema":"https://github.com/citation-style-language/schema/raw/master/csl-citation.json"}</w:instrText>
      </w:r>
      <w:r w:rsidR="00B4542C">
        <w:rPr>
          <w:rFonts w:cs="Times New Roman"/>
        </w:rPr>
        <w:fldChar w:fldCharType="separate"/>
      </w:r>
      <w:r w:rsidR="00B4542C" w:rsidRPr="00B4542C">
        <w:rPr>
          <w:rFonts w:cs="Times New Roman"/>
        </w:rPr>
        <w:t>(“Internet World Stats,” 2019)</w:t>
      </w:r>
      <w:r w:rsidR="00B4542C">
        <w:rPr>
          <w:rFonts w:cs="Times New Roman"/>
        </w:rPr>
        <w:fldChar w:fldCharType="end"/>
      </w:r>
      <w:r w:rsidR="00FD32C1">
        <w:rPr>
          <w:rFonts w:cs="Times New Roman"/>
        </w:rPr>
        <w:t xml:space="preserve">. </w:t>
      </w:r>
      <w:r w:rsidR="00484B23">
        <w:rPr>
          <w:rFonts w:cs="Times New Roman"/>
        </w:rPr>
        <w:t xml:space="preserve"> </w:t>
      </w:r>
      <w:r w:rsidR="005D25FC">
        <w:rPr>
          <w:rFonts w:cs="Times New Roman"/>
        </w:rPr>
        <w:t>Dengan internet</w:t>
      </w:r>
      <w:r w:rsidR="003C1A59" w:rsidRPr="4B91437D">
        <w:rPr>
          <w:rFonts w:cs="Times New Roman"/>
        </w:rPr>
        <w:t xml:space="preserve"> </w:t>
      </w:r>
      <w:r w:rsidR="0072603D">
        <w:rPr>
          <w:rFonts w:cs="Times New Roman"/>
        </w:rPr>
        <w:t xml:space="preserve">maka </w:t>
      </w:r>
      <w:r w:rsidR="003C1A59" w:rsidRPr="4B91437D">
        <w:rPr>
          <w:rFonts w:cs="Times New Roman"/>
        </w:rPr>
        <w:t xml:space="preserve">era baru </w:t>
      </w:r>
      <w:r w:rsidR="00CA61F3">
        <w:rPr>
          <w:rFonts w:cs="Times New Roman"/>
        </w:rPr>
        <w:t xml:space="preserve">kebutuhan </w:t>
      </w:r>
      <w:r w:rsidR="003C1A59" w:rsidRPr="4B91437D">
        <w:rPr>
          <w:rFonts w:cs="Times New Roman"/>
        </w:rPr>
        <w:t xml:space="preserve">informasi </w:t>
      </w:r>
      <w:r w:rsidR="00CA61F3">
        <w:rPr>
          <w:rFonts w:cs="Times New Roman"/>
        </w:rPr>
        <w:t>menjadi lebih</w:t>
      </w:r>
      <w:r w:rsidR="003C1A59" w:rsidRPr="4B91437D">
        <w:rPr>
          <w:rFonts w:cs="Times New Roman"/>
        </w:rPr>
        <w:t xml:space="preserve"> luas</w:t>
      </w:r>
      <w:r w:rsidR="00C15025">
        <w:rPr>
          <w:rFonts w:cs="Times New Roman"/>
        </w:rPr>
        <w:t xml:space="preserve"> </w:t>
      </w:r>
      <w:r w:rsidR="00E45DBC">
        <w:rPr>
          <w:rFonts w:cs="Times New Roman"/>
        </w:rPr>
        <w:t xml:space="preserve">dan </w:t>
      </w:r>
      <w:r w:rsidR="003C1A59" w:rsidRPr="4B91437D">
        <w:rPr>
          <w:rFonts w:cs="Times New Roman"/>
        </w:rPr>
        <w:t xml:space="preserve">kebutuhan belajar kita meningkat, sehingga jenis pembelajaran jarak jauh seperti </w:t>
      </w:r>
      <w:r w:rsidR="00B61CF4" w:rsidRPr="00BE2953">
        <w:rPr>
          <w:rFonts w:cs="Times New Roman"/>
          <w:i/>
        </w:rPr>
        <w:t>Digital Learning</w:t>
      </w:r>
      <w:r w:rsidR="00B61CF4">
        <w:rPr>
          <w:rFonts w:cs="Times New Roman"/>
        </w:rPr>
        <w:t xml:space="preserve"> atau </w:t>
      </w:r>
      <w:r w:rsidR="00D50AD3">
        <w:rPr>
          <w:rFonts w:cs="Times New Roman"/>
        </w:rPr>
        <w:t>E</w:t>
      </w:r>
      <w:r w:rsidR="003C1A59" w:rsidRPr="4B91437D">
        <w:rPr>
          <w:rFonts w:cs="Times New Roman"/>
          <w:i/>
          <w:iCs/>
        </w:rPr>
        <w:t>-Learning</w:t>
      </w:r>
      <w:r w:rsidR="003C1A59" w:rsidRPr="4B91437D">
        <w:rPr>
          <w:rFonts w:cs="Times New Roman"/>
        </w:rPr>
        <w:t xml:space="preserve"> yang bisa diakses melalui perangkat</w:t>
      </w:r>
      <w:r w:rsidR="006B6BDF">
        <w:rPr>
          <w:rFonts w:cs="Times New Roman"/>
        </w:rPr>
        <w:t xml:space="preserve"> bergerak seperti laptop, tablet dan </w:t>
      </w:r>
      <w:r w:rsidR="006B6BDF" w:rsidRPr="00BD3B36">
        <w:rPr>
          <w:rFonts w:cs="Times New Roman"/>
          <w:i/>
        </w:rPr>
        <w:t>handphone</w:t>
      </w:r>
      <w:r w:rsidR="000075C5">
        <w:rPr>
          <w:rFonts w:cs="Times New Roman"/>
        </w:rPr>
        <w:t xml:space="preserve"> </w:t>
      </w:r>
      <w:r w:rsidR="003C1A59" w:rsidRPr="4B91437D">
        <w:rPr>
          <w:rFonts w:cs="Times New Roman"/>
        </w:rPr>
        <w:t xml:space="preserve">sangat dibutuhkan untuk mencapai pembelajaran kapan saja dan di mana saja. </w:t>
      </w:r>
    </w:p>
    <w:p w14:paraId="33DBB7CB" w14:textId="2D6C5DCB" w:rsidR="00024A34" w:rsidRPr="002B249D" w:rsidRDefault="0046555A" w:rsidP="003169A9">
      <w:pPr>
        <w:pStyle w:val="ListParagraph"/>
        <w:ind w:left="0" w:firstLine="720"/>
        <w:rPr>
          <w:rFonts w:cs="Times New Roman"/>
        </w:rPr>
      </w:pPr>
      <w:r>
        <w:rPr>
          <w:rFonts w:cs="Times New Roman"/>
        </w:rPr>
        <w:t xml:space="preserve">Menurut </w:t>
      </w:r>
      <w:sdt>
        <w:sdtPr>
          <w:rPr>
            <w:rFonts w:cs="Times New Roman"/>
          </w:rPr>
          <w:id w:val="-450934900"/>
          <w:citation/>
        </w:sdtPr>
        <w:sdtEndPr/>
        <w:sdtContent>
          <w:r>
            <w:rPr>
              <w:rFonts w:cs="Times New Roman"/>
            </w:rPr>
            <w:fldChar w:fldCharType="begin"/>
          </w:r>
          <w:r>
            <w:rPr>
              <w:rFonts w:cs="Times New Roman"/>
              <w:lang w:val="en-US"/>
            </w:rPr>
            <w:instrText xml:space="preserve"> CITATION Nas18 \l 1033 </w:instrText>
          </w:r>
          <w:r>
            <w:rPr>
              <w:rFonts w:cs="Times New Roman"/>
            </w:rPr>
            <w:fldChar w:fldCharType="separate"/>
          </w:r>
          <w:r>
            <w:rPr>
              <w:rFonts w:cs="Times New Roman"/>
              <w:lang w:val="en-US"/>
            </w:rPr>
            <w:t xml:space="preserve"> </w:t>
          </w:r>
          <w:r w:rsidRPr="00A60A4D">
            <w:rPr>
              <w:rFonts w:cs="Times New Roman"/>
              <w:lang w:val="en-US"/>
            </w:rPr>
            <w:t>(Nasir, 2018)</w:t>
          </w:r>
          <w:r>
            <w:rPr>
              <w:rFonts w:cs="Times New Roman"/>
            </w:rPr>
            <w:fldChar w:fldCharType="end"/>
          </w:r>
        </w:sdtContent>
      </w:sdt>
      <w:r>
        <w:rPr>
          <w:rFonts w:cs="Times New Roman"/>
        </w:rPr>
        <w:t>,</w:t>
      </w:r>
      <w:r w:rsidRPr="00024A34">
        <w:rPr>
          <w:rFonts w:cs="Times New Roman"/>
        </w:rPr>
        <w:t xml:space="preserve"> </w:t>
      </w:r>
      <w:r w:rsidR="00BE2953">
        <w:rPr>
          <w:rFonts w:cs="Times New Roman"/>
        </w:rPr>
        <w:t>p</w:t>
      </w:r>
      <w:r w:rsidR="00024A34" w:rsidRPr="00024A34">
        <w:rPr>
          <w:rFonts w:cs="Times New Roman"/>
        </w:rPr>
        <w:t>eningkatan akses pendidikan di Indonesia harus mengikuti perkembangan zaman yang saat ini sudah memasuki era revolusi</w:t>
      </w:r>
      <w:r w:rsidR="0059491C">
        <w:rPr>
          <w:rFonts w:cs="Times New Roman"/>
        </w:rPr>
        <w:t xml:space="preserve"> </w:t>
      </w:r>
      <w:r w:rsidR="00024A34" w:rsidRPr="00024A34">
        <w:rPr>
          <w:rFonts w:cs="Times New Roman"/>
        </w:rPr>
        <w:t xml:space="preserve">industri 4.0. Pendidikan jarak jauh atau </w:t>
      </w:r>
      <w:r w:rsidR="00024A34" w:rsidRPr="0059491C">
        <w:rPr>
          <w:rFonts w:cs="Times New Roman"/>
          <w:i/>
        </w:rPr>
        <w:t>online education</w:t>
      </w:r>
      <w:r w:rsidR="00024A34" w:rsidRPr="00024A34">
        <w:rPr>
          <w:rFonts w:cs="Times New Roman"/>
        </w:rPr>
        <w:t xml:space="preserve"> akan memiliki peran strategis untuk perluasan dan pemerataan pendidikan yang diharapkan seluruh masyarakat di pelosok wilayah Indonesia dapat memiliki kualitas pendidikan yang sama. Proses pembelajaran ini juga akan menjadi semakin </w:t>
      </w:r>
      <w:r w:rsidR="001B6F5E">
        <w:rPr>
          <w:rFonts w:cs="Times New Roman"/>
        </w:rPr>
        <w:t>f</w:t>
      </w:r>
      <w:r w:rsidR="00024A34" w:rsidRPr="00024A34">
        <w:rPr>
          <w:rFonts w:cs="Times New Roman"/>
        </w:rPr>
        <w:t>leksibel, terdistribusi dengan baik, semakin tepat waktu, dan sesuai permintaan</w:t>
      </w:r>
      <w:r w:rsidR="00A60A4D">
        <w:rPr>
          <w:rFonts w:cs="Times New Roman"/>
        </w:rPr>
        <w:t>.</w:t>
      </w:r>
    </w:p>
    <w:p w14:paraId="2B4A365E" w14:textId="283C8E7B" w:rsidR="003C1A59" w:rsidRDefault="003C1A59" w:rsidP="00A4512C">
      <w:pPr>
        <w:pStyle w:val="ListParagraph"/>
        <w:ind w:left="0" w:firstLine="720"/>
        <w:rPr>
          <w:rFonts w:cs="Times New Roman"/>
          <w:szCs w:val="24"/>
        </w:rPr>
      </w:pPr>
      <w:r>
        <w:rPr>
          <w:rFonts w:cs="Times New Roman"/>
          <w:szCs w:val="24"/>
        </w:rPr>
        <w:t xml:space="preserve">Solusi </w:t>
      </w:r>
      <w:r w:rsidRPr="00C03E58">
        <w:rPr>
          <w:rFonts w:cs="Times New Roman"/>
          <w:i/>
          <w:szCs w:val="24"/>
        </w:rPr>
        <w:t>cloud computing</w:t>
      </w:r>
      <w:r w:rsidRPr="00C03E58">
        <w:rPr>
          <w:rFonts w:cs="Times New Roman"/>
          <w:szCs w:val="24"/>
        </w:rPr>
        <w:t xml:space="preserve"> </w:t>
      </w:r>
      <w:r w:rsidR="00744370">
        <w:rPr>
          <w:rFonts w:cs="Times New Roman"/>
          <w:szCs w:val="24"/>
        </w:rPr>
        <w:t xml:space="preserve">atau komputasi awan </w:t>
      </w:r>
      <w:r w:rsidRPr="00C03E58">
        <w:rPr>
          <w:rFonts w:cs="Times New Roman"/>
          <w:szCs w:val="24"/>
        </w:rPr>
        <w:t xml:space="preserve">dalam dunia pendidikan  menyediakan ide pengembangan baru </w:t>
      </w:r>
      <w:r w:rsidR="002254BC">
        <w:rPr>
          <w:rFonts w:cs="Times New Roman"/>
          <w:szCs w:val="24"/>
        </w:rPr>
        <w:t>yakni berupa</w:t>
      </w:r>
      <w:r w:rsidRPr="00C03E58">
        <w:rPr>
          <w:rFonts w:cs="Times New Roman"/>
          <w:szCs w:val="24"/>
        </w:rPr>
        <w:t xml:space="preserve"> </w:t>
      </w:r>
      <w:r w:rsidRPr="00C03E58">
        <w:rPr>
          <w:rFonts w:cs="Times New Roman"/>
          <w:i/>
          <w:szCs w:val="24"/>
        </w:rPr>
        <w:t>mobile learning</w:t>
      </w:r>
      <w:r w:rsidRPr="00C03E58">
        <w:rPr>
          <w:rFonts w:cs="Times New Roman"/>
          <w:szCs w:val="24"/>
        </w:rPr>
        <w:t xml:space="preserve">. Dengan sistem </w:t>
      </w:r>
      <w:r w:rsidRPr="00C03E58">
        <w:rPr>
          <w:rFonts w:cs="Times New Roman"/>
          <w:i/>
          <w:szCs w:val="24"/>
        </w:rPr>
        <w:t>cloud computing</w:t>
      </w:r>
      <w:r w:rsidRPr="00C03E58">
        <w:rPr>
          <w:rFonts w:cs="Times New Roman"/>
          <w:szCs w:val="24"/>
        </w:rPr>
        <w:t xml:space="preserve">, banyak sekali tugas komputasi dan penyimpanan yang dilakukan oleh mesin server yang ada di </w:t>
      </w:r>
      <w:r w:rsidRPr="00C03E58">
        <w:rPr>
          <w:rFonts w:cs="Times New Roman"/>
          <w:i/>
          <w:szCs w:val="24"/>
        </w:rPr>
        <w:t>cloud</w:t>
      </w:r>
      <w:r w:rsidRPr="00C03E58">
        <w:rPr>
          <w:rFonts w:cs="Times New Roman"/>
          <w:szCs w:val="24"/>
        </w:rPr>
        <w:t xml:space="preserve">. Dengan demikian tidak ada lagi keterbatasan </w:t>
      </w:r>
      <w:r w:rsidR="008A4F12">
        <w:rPr>
          <w:rFonts w:cs="Times New Roman"/>
          <w:szCs w:val="24"/>
        </w:rPr>
        <w:t xml:space="preserve"> baik</w:t>
      </w:r>
      <w:r w:rsidR="00830705">
        <w:rPr>
          <w:rFonts w:cs="Times New Roman"/>
          <w:szCs w:val="24"/>
        </w:rPr>
        <w:t xml:space="preserve"> </w:t>
      </w:r>
      <w:r w:rsidR="00830705" w:rsidRPr="00C03E58">
        <w:rPr>
          <w:rFonts w:cs="Times New Roman"/>
          <w:szCs w:val="24"/>
        </w:rPr>
        <w:t>da</w:t>
      </w:r>
      <w:r w:rsidR="00830705">
        <w:rPr>
          <w:rFonts w:cs="Times New Roman"/>
          <w:szCs w:val="24"/>
        </w:rPr>
        <w:t>r</w:t>
      </w:r>
      <w:r w:rsidR="00830705" w:rsidRPr="00C03E58">
        <w:rPr>
          <w:rFonts w:cs="Times New Roman"/>
          <w:szCs w:val="24"/>
        </w:rPr>
        <w:t xml:space="preserve">i fungsi software, daya komputasi dan kapasitas penyimpanan karena semuanya ditangani oleh mesin yang ada di </w:t>
      </w:r>
      <w:r w:rsidR="00830705" w:rsidRPr="00C03E58">
        <w:rPr>
          <w:rFonts w:cs="Times New Roman"/>
          <w:i/>
          <w:szCs w:val="24"/>
        </w:rPr>
        <w:t>cloud.</w:t>
      </w:r>
    </w:p>
    <w:p w14:paraId="13CB035F" w14:textId="1E354E9A" w:rsidR="00882410" w:rsidRDefault="003C1A59" w:rsidP="003169A9">
      <w:pPr>
        <w:pStyle w:val="ListParagraph"/>
        <w:ind w:left="0" w:firstLine="720"/>
      </w:pPr>
      <w:r w:rsidRPr="4B91437D">
        <w:rPr>
          <w:rFonts w:cs="Times New Roman"/>
        </w:rPr>
        <w:lastRenderedPageBreak/>
        <w:t>Mengacu pada perkembangan di atas,</w:t>
      </w:r>
      <w:r w:rsidR="00FA063C">
        <w:rPr>
          <w:rFonts w:cs="Times New Roman"/>
        </w:rPr>
        <w:t xml:space="preserve"> maka kebutuhan akan </w:t>
      </w:r>
      <w:r w:rsidR="00F51808">
        <w:rPr>
          <w:rFonts w:cs="Times New Roman"/>
        </w:rPr>
        <w:t xml:space="preserve">solusi teknologi informasi </w:t>
      </w:r>
      <w:r w:rsidR="00A5468D">
        <w:rPr>
          <w:rFonts w:cs="Times New Roman"/>
        </w:rPr>
        <w:t>di bidang pendidikan</w:t>
      </w:r>
      <w:r w:rsidR="006A220F">
        <w:rPr>
          <w:rFonts w:cs="Times New Roman"/>
        </w:rPr>
        <w:t xml:space="preserve"> untuk mendukung E-Learning</w:t>
      </w:r>
      <w:r w:rsidR="00411CCE">
        <w:rPr>
          <w:rFonts w:cs="Times New Roman"/>
        </w:rPr>
        <w:t xml:space="preserve"> </w:t>
      </w:r>
      <w:r w:rsidR="0091742C">
        <w:rPr>
          <w:rFonts w:cs="Times New Roman"/>
        </w:rPr>
        <w:t>juga</w:t>
      </w:r>
      <w:r w:rsidR="000605AD">
        <w:rPr>
          <w:rFonts w:cs="Times New Roman"/>
        </w:rPr>
        <w:t xml:space="preserve"> </w:t>
      </w:r>
      <w:r w:rsidR="00CE6EAA">
        <w:rPr>
          <w:rFonts w:cs="Times New Roman"/>
        </w:rPr>
        <w:t>meningkat. L</w:t>
      </w:r>
      <w:r w:rsidRPr="4B91437D">
        <w:rPr>
          <w:rFonts w:cs="Times New Roman"/>
        </w:rPr>
        <w:t xml:space="preserve">embaga pendidikan baik itu universitas, sekolah, lembaga kursus </w:t>
      </w:r>
      <w:r w:rsidR="00B62F6B">
        <w:rPr>
          <w:rFonts w:cs="Times New Roman"/>
        </w:rPr>
        <w:t>bahkan</w:t>
      </w:r>
      <w:r w:rsidRPr="4B91437D">
        <w:rPr>
          <w:rFonts w:cs="Times New Roman"/>
        </w:rPr>
        <w:t xml:space="preserve"> perusahaan </w:t>
      </w:r>
      <w:r w:rsidR="00BD19A0">
        <w:rPr>
          <w:rFonts w:cs="Times New Roman"/>
        </w:rPr>
        <w:t xml:space="preserve">beberapa </w:t>
      </w:r>
      <w:r w:rsidRPr="4B91437D">
        <w:rPr>
          <w:rFonts w:cs="Times New Roman"/>
        </w:rPr>
        <w:t xml:space="preserve">telah mengimplementasikan sistem </w:t>
      </w:r>
      <w:r w:rsidR="002254BC" w:rsidRPr="009E3F38">
        <w:rPr>
          <w:rFonts w:cs="Times New Roman"/>
          <w:i/>
        </w:rPr>
        <w:t>digital learning</w:t>
      </w:r>
      <w:r w:rsidRPr="4B91437D">
        <w:rPr>
          <w:rFonts w:cs="Times New Roman"/>
        </w:rPr>
        <w:t xml:space="preserve"> </w:t>
      </w:r>
      <w:r w:rsidR="0055306E">
        <w:rPr>
          <w:rFonts w:cs="Times New Roman"/>
        </w:rPr>
        <w:t xml:space="preserve">melalui </w:t>
      </w:r>
      <w:r w:rsidR="0055306E" w:rsidRPr="005A64D1">
        <w:rPr>
          <w:rFonts w:cs="Times New Roman"/>
          <w:i/>
        </w:rPr>
        <w:t>Learning Management System</w:t>
      </w:r>
      <w:r w:rsidR="00BE615C">
        <w:rPr>
          <w:rFonts w:cs="Times New Roman"/>
        </w:rPr>
        <w:t xml:space="preserve"> (LMS)</w:t>
      </w:r>
      <w:r w:rsidR="005A64D1">
        <w:rPr>
          <w:rFonts w:cs="Times New Roman"/>
        </w:rPr>
        <w:t xml:space="preserve">. </w:t>
      </w:r>
      <w:r w:rsidRPr="4B91437D">
        <w:rPr>
          <w:rFonts w:cs="Times New Roman"/>
        </w:rPr>
        <w:t xml:space="preserve">Salah satu platfom LMS </w:t>
      </w:r>
      <w:r w:rsidR="00BE615C">
        <w:rPr>
          <w:rFonts w:cs="Times New Roman"/>
        </w:rPr>
        <w:t>cukup</w:t>
      </w:r>
      <w:r w:rsidRPr="4B91437D">
        <w:rPr>
          <w:rFonts w:cs="Times New Roman"/>
        </w:rPr>
        <w:t xml:space="preserve"> populer dipakai</w:t>
      </w:r>
      <w:r w:rsidR="001D590A">
        <w:rPr>
          <w:rFonts w:cs="Times New Roman"/>
        </w:rPr>
        <w:t xml:space="preserve"> dan bersifat </w:t>
      </w:r>
      <w:r w:rsidR="001D590A" w:rsidRPr="001D590A">
        <w:rPr>
          <w:rFonts w:cs="Times New Roman"/>
          <w:i/>
        </w:rPr>
        <w:t>Open Source</w:t>
      </w:r>
      <w:r w:rsidRPr="4B91437D">
        <w:rPr>
          <w:rFonts w:cs="Times New Roman"/>
        </w:rPr>
        <w:t xml:space="preserve"> adalah Moodle </w:t>
      </w:r>
      <w:r w:rsidRPr="4B91437D">
        <w:rPr>
          <w:rFonts w:cs="Times New Roman"/>
          <w:i/>
          <w:iCs/>
        </w:rPr>
        <w:t>(</w:t>
      </w:r>
      <w:r w:rsidR="4B91437D" w:rsidRPr="4B91437D">
        <w:rPr>
          <w:i/>
          <w:iCs/>
        </w:rPr>
        <w:t>Modular Object-Oriented Dynamic Learning Environment</w:t>
      </w:r>
      <w:r w:rsidRPr="4B91437D">
        <w:rPr>
          <w:rFonts w:cs="Times New Roman"/>
          <w:i/>
          <w:iCs/>
        </w:rPr>
        <w:t>)</w:t>
      </w:r>
      <w:r w:rsidRPr="4B91437D">
        <w:rPr>
          <w:rFonts w:cs="Times New Roman"/>
        </w:rPr>
        <w:t>. Secara statistik Moodle telah diimple</w:t>
      </w:r>
      <w:r w:rsidR="00646D48">
        <w:rPr>
          <w:rFonts w:cs="Times New Roman"/>
        </w:rPr>
        <w:t>men</w:t>
      </w:r>
      <w:r w:rsidRPr="4B91437D">
        <w:rPr>
          <w:rFonts w:cs="Times New Roman"/>
        </w:rPr>
        <w:t xml:space="preserve">tasikan pada </w:t>
      </w:r>
      <w:r w:rsidR="4B91437D" w:rsidRPr="4B91437D">
        <w:t xml:space="preserve">92.971 situs terdaftar yang tersebar di 229 negara dimana terdiri dari 17,982,765 materi </w:t>
      </w:r>
      <w:r w:rsidR="0061171C">
        <w:t>pelajaran</w:t>
      </w:r>
      <w:r w:rsidR="4B91437D" w:rsidRPr="4B91437D">
        <w:t xml:space="preserve"> dengan total user sebanyak 148,620,029</w:t>
      </w:r>
      <w:r w:rsidR="002D481D">
        <w:t xml:space="preserve"> </w:t>
      </w:r>
      <w:r w:rsidR="002D481D">
        <w:fldChar w:fldCharType="begin" w:fldLock="1"/>
      </w:r>
      <w:r w:rsidR="00CD6BC3">
        <w:instrText>ADDIN CSL_CITATION {"citationItems":[{"id":"ITEM-1","itemData":{"URL":"https://moodle.net/stats/","accessed":{"date-parts":[["2019","4","9"]]},"id":"ITEM-1","issued":{"date-parts":[["2019"]]},"title":"Moodle Statistics","type":"webpage"},"uris":["http://www.mendeley.com/documents/?uuid=bd718915-7240-3fd2-9765-c795fc23861d"]}],"mendeley":{"formattedCitation":"(“Moodle Statistics,” 2019)","plainTextFormattedCitation":"(“Moodle Statistics,” 2019)","previouslyFormattedCitation":"(“Moodle Statistics,” 2019)"},"properties":{"noteIndex":0},"schema":"https://github.com/citation-style-language/schema/raw/master/csl-citation.json"}</w:instrText>
      </w:r>
      <w:r w:rsidR="002D481D">
        <w:fldChar w:fldCharType="separate"/>
      </w:r>
      <w:r w:rsidR="002D481D" w:rsidRPr="002D481D">
        <w:t>(“Moodle Statistics,” 2019)</w:t>
      </w:r>
      <w:r w:rsidR="002D481D">
        <w:fldChar w:fldCharType="end"/>
      </w:r>
      <w:r w:rsidR="002D481D">
        <w:t>.</w:t>
      </w:r>
    </w:p>
    <w:p w14:paraId="040C7A9D" w14:textId="77777777" w:rsidR="007A20DA" w:rsidRDefault="4B91437D" w:rsidP="003169A9">
      <w:pPr>
        <w:pStyle w:val="ListParagraph"/>
        <w:ind w:left="0" w:firstLine="720"/>
      </w:pPr>
      <w:r w:rsidRPr="4B91437D">
        <w:t xml:space="preserve">Berdasarkan studi </w:t>
      </w:r>
      <w:sdt>
        <w:sdtPr>
          <w:id w:val="1340273789"/>
          <w:citation/>
        </w:sdtPr>
        <w:sdtEndPr/>
        <w:sdtContent>
          <w:r w:rsidR="00416D2A">
            <w:fldChar w:fldCharType="begin"/>
          </w:r>
          <w:r w:rsidR="00416D2A">
            <w:rPr>
              <w:lang w:val="en-US"/>
            </w:rPr>
            <w:instrText xml:space="preserve">CITATION Esc11 \l 1033 </w:instrText>
          </w:r>
          <w:r w:rsidR="00416D2A">
            <w:fldChar w:fldCharType="separate"/>
          </w:r>
          <w:r w:rsidR="00416D2A">
            <w:rPr>
              <w:lang w:val="en-US"/>
            </w:rPr>
            <w:t>(Rodriguez &amp; Lazano, 2011)</w:t>
          </w:r>
          <w:r w:rsidR="00416D2A">
            <w:fldChar w:fldCharType="end"/>
          </w:r>
        </w:sdtContent>
      </w:sdt>
      <w:r w:rsidR="00740E4D">
        <w:t xml:space="preserve"> </w:t>
      </w:r>
      <w:r w:rsidR="007A32F8">
        <w:t xml:space="preserve"> </w:t>
      </w:r>
      <w:r w:rsidR="008F79D2">
        <w:t xml:space="preserve">telah meneliti </w:t>
      </w:r>
      <w:r w:rsidR="00AE6C4A">
        <w:t xml:space="preserve"> terkait </w:t>
      </w:r>
      <w:r w:rsidR="00AE6C4A" w:rsidRPr="00A11B7A">
        <w:t>hubungan sebab akibat antara persepsi tentang kegunaan, persepsi kemudahan penggunaan dan perilaku penggunaan aktual</w:t>
      </w:r>
      <w:r w:rsidR="00AE6C4A">
        <w:t xml:space="preserve"> </w:t>
      </w:r>
      <w:r w:rsidR="00CA11B0">
        <w:t xml:space="preserve"> pada </w:t>
      </w:r>
      <w:r w:rsidR="008F79D2">
        <w:t xml:space="preserve">teknologi Moodle </w:t>
      </w:r>
      <w:r w:rsidR="00FB40B0">
        <w:t xml:space="preserve">melalui </w:t>
      </w:r>
      <w:r w:rsidR="00A11B7A">
        <w:t xml:space="preserve"> </w:t>
      </w:r>
      <w:r w:rsidR="00A11B7A" w:rsidRPr="00EE0B46">
        <w:rPr>
          <w:i/>
        </w:rPr>
        <w:t>Technology Acceptance Model</w:t>
      </w:r>
      <w:r w:rsidR="00A11B7A" w:rsidRPr="00A11B7A">
        <w:t xml:space="preserve"> (TAM). </w:t>
      </w:r>
      <w:r w:rsidR="00304E3C">
        <w:t>Hasilnya m</w:t>
      </w:r>
      <w:r w:rsidR="00304E3C" w:rsidRPr="00304E3C">
        <w:t xml:space="preserve">ereka yang menggunakan </w:t>
      </w:r>
      <w:r w:rsidR="00304E3C" w:rsidRPr="005333B9">
        <w:rPr>
          <w:i/>
        </w:rPr>
        <w:t>platform</w:t>
      </w:r>
      <w:r w:rsidR="00304E3C" w:rsidRPr="00304E3C">
        <w:t xml:space="preserve"> Moodle tampaknya mendapatkan nilai yang lebih baik daripada mereka yang jarang atau tidak pernah menggunakannya.</w:t>
      </w:r>
      <w:r w:rsidR="00E72E00">
        <w:t xml:space="preserve"> </w:t>
      </w:r>
    </w:p>
    <w:p w14:paraId="5B02D62E" w14:textId="76AA730C" w:rsidR="00E72E00" w:rsidRPr="00882410" w:rsidRDefault="00E72E00" w:rsidP="003169A9">
      <w:pPr>
        <w:pStyle w:val="ListParagraph"/>
        <w:ind w:left="0" w:firstLine="720"/>
        <w:rPr>
          <w:rFonts w:cs="Times New Roman"/>
        </w:rPr>
      </w:pPr>
      <w:r>
        <w:rPr>
          <w:rFonts w:cs="Times New Roman"/>
          <w:szCs w:val="24"/>
        </w:rPr>
        <w:t xml:space="preserve">Peneliti yang lain yakni </w:t>
      </w:r>
      <w:sdt>
        <w:sdtPr>
          <w:rPr>
            <w:rFonts w:cs="Times New Roman"/>
            <w:szCs w:val="24"/>
          </w:rPr>
          <w:id w:val="-2006814100"/>
          <w:citation/>
        </w:sdtPr>
        <w:sdtEndPr/>
        <w:sdtContent>
          <w:r>
            <w:rPr>
              <w:rFonts w:cs="Times New Roman"/>
              <w:szCs w:val="24"/>
            </w:rPr>
            <w:fldChar w:fldCharType="begin"/>
          </w:r>
          <w:r>
            <w:rPr>
              <w:rFonts w:cs="Times New Roman"/>
              <w:szCs w:val="24"/>
              <w:lang w:val="en-US"/>
            </w:rPr>
            <w:instrText xml:space="preserve">CITATION Dee17 \l 1033 </w:instrText>
          </w:r>
          <w:r>
            <w:rPr>
              <w:rFonts w:cs="Times New Roman"/>
              <w:szCs w:val="24"/>
            </w:rPr>
            <w:fldChar w:fldCharType="separate"/>
          </w:r>
          <w:r w:rsidRPr="0038615A">
            <w:rPr>
              <w:rFonts w:cs="Times New Roman"/>
              <w:szCs w:val="24"/>
              <w:lang w:val="en-US"/>
            </w:rPr>
            <w:t>(Deepak, 2017)</w:t>
          </w:r>
          <w:r>
            <w:rPr>
              <w:rFonts w:cs="Times New Roman"/>
              <w:szCs w:val="24"/>
            </w:rPr>
            <w:fldChar w:fldCharType="end"/>
          </w:r>
        </w:sdtContent>
      </w:sdt>
      <w:r>
        <w:rPr>
          <w:rFonts w:cs="Times New Roman"/>
          <w:szCs w:val="24"/>
        </w:rPr>
        <w:t xml:space="preserve"> telah melakuan studi terkait evaluasi fitur-fitur Moodle dengan metode </w:t>
      </w:r>
      <w:r w:rsidRPr="006F1B66">
        <w:rPr>
          <w:rFonts w:cs="Times New Roman"/>
          <w:i/>
          <w:szCs w:val="24"/>
        </w:rPr>
        <w:t>Qualitative Weight and Sum</w:t>
      </w:r>
      <w:r w:rsidRPr="004604CA">
        <w:rPr>
          <w:rFonts w:cs="Times New Roman"/>
          <w:szCs w:val="24"/>
        </w:rPr>
        <w:t xml:space="preserve"> (QWS)</w:t>
      </w:r>
      <w:r>
        <w:rPr>
          <w:rFonts w:cs="Times New Roman"/>
          <w:szCs w:val="24"/>
        </w:rPr>
        <w:t xml:space="preserve"> pada sebuah universitas di Finlandia yang digunakan pada 1000 kelas perkuliahan memberikan  kesimpulan bahwa fitur </w:t>
      </w:r>
      <w:r w:rsidRPr="00BE2953">
        <w:rPr>
          <w:rFonts w:cs="Times New Roman"/>
          <w:i/>
          <w:szCs w:val="24"/>
        </w:rPr>
        <w:t>assignment, lesson</w:t>
      </w:r>
      <w:r>
        <w:rPr>
          <w:rFonts w:cs="Times New Roman"/>
          <w:szCs w:val="24"/>
        </w:rPr>
        <w:t xml:space="preserve">, forum, </w:t>
      </w:r>
      <w:r w:rsidRPr="00BE2953">
        <w:rPr>
          <w:rFonts w:cs="Times New Roman"/>
          <w:i/>
          <w:szCs w:val="24"/>
        </w:rPr>
        <w:t xml:space="preserve">quiz </w:t>
      </w:r>
      <w:r>
        <w:rPr>
          <w:rFonts w:cs="Times New Roman"/>
          <w:szCs w:val="24"/>
        </w:rPr>
        <w:t xml:space="preserve">dan </w:t>
      </w:r>
      <w:r w:rsidRPr="00BE2953">
        <w:rPr>
          <w:rFonts w:cs="Times New Roman"/>
          <w:i/>
          <w:szCs w:val="24"/>
        </w:rPr>
        <w:t>workshop</w:t>
      </w:r>
      <w:r>
        <w:rPr>
          <w:rFonts w:cs="Times New Roman"/>
          <w:szCs w:val="24"/>
        </w:rPr>
        <w:t xml:space="preserve"> adalah fitur-fitur yang sangat penting digunakan dalam proses pe</w:t>
      </w:r>
      <w:r w:rsidR="003A6E1C">
        <w:rPr>
          <w:rFonts w:cs="Times New Roman"/>
          <w:szCs w:val="24"/>
        </w:rPr>
        <w:t>rkuliahan</w:t>
      </w:r>
      <w:r>
        <w:rPr>
          <w:rFonts w:cs="Times New Roman"/>
          <w:szCs w:val="24"/>
        </w:rPr>
        <w:t xml:space="preserve">. </w:t>
      </w:r>
    </w:p>
    <w:p w14:paraId="74B1CB0F" w14:textId="7828F266" w:rsidR="00F7549D" w:rsidRDefault="00304E3C" w:rsidP="00641AE9">
      <w:pPr>
        <w:pStyle w:val="ListParagraph"/>
        <w:ind w:left="0" w:firstLine="720"/>
        <w:rPr>
          <w:rFonts w:cs="Times New Roman"/>
          <w:szCs w:val="24"/>
        </w:rPr>
      </w:pPr>
      <w:r w:rsidRPr="00304E3C">
        <w:t xml:space="preserve"> </w:t>
      </w:r>
      <w:r w:rsidR="005762AC">
        <w:t xml:space="preserve">Kajian lainnya </w:t>
      </w:r>
      <w:r w:rsidR="00474DC9">
        <w:t xml:space="preserve">dilakukan oleh </w:t>
      </w:r>
      <w:sdt>
        <w:sdtPr>
          <w:rPr>
            <w:rFonts w:cs="Times New Roman"/>
            <w:szCs w:val="24"/>
          </w:rPr>
          <w:id w:val="1534229420"/>
          <w:citation/>
        </w:sdtPr>
        <w:sdtEndPr/>
        <w:sdtContent>
          <w:r w:rsidR="00474DC9">
            <w:rPr>
              <w:rFonts w:cs="Times New Roman"/>
              <w:szCs w:val="24"/>
            </w:rPr>
            <w:fldChar w:fldCharType="begin"/>
          </w:r>
          <w:r w:rsidR="00474DC9">
            <w:rPr>
              <w:rFonts w:cs="Times New Roman"/>
              <w:szCs w:val="24"/>
              <w:lang w:val="en-US"/>
            </w:rPr>
            <w:instrText xml:space="preserve">CITATION Sto12 \l 1033 </w:instrText>
          </w:r>
          <w:r w:rsidR="00474DC9">
            <w:rPr>
              <w:rFonts w:cs="Times New Roman"/>
              <w:szCs w:val="24"/>
            </w:rPr>
            <w:fldChar w:fldCharType="separate"/>
          </w:r>
          <w:r w:rsidR="00474DC9" w:rsidRPr="00414432">
            <w:rPr>
              <w:rFonts w:cs="Times New Roman"/>
              <w:szCs w:val="24"/>
              <w:lang w:val="en-US"/>
            </w:rPr>
            <w:t>(Kitanov &amp; Davcev, 2012)</w:t>
          </w:r>
          <w:r w:rsidR="00474DC9">
            <w:rPr>
              <w:rFonts w:cs="Times New Roman"/>
              <w:szCs w:val="24"/>
            </w:rPr>
            <w:fldChar w:fldCharType="end"/>
          </w:r>
        </w:sdtContent>
      </w:sdt>
      <w:r w:rsidR="00934457">
        <w:rPr>
          <w:rFonts w:cs="Times New Roman"/>
        </w:rPr>
        <w:t xml:space="preserve"> </w:t>
      </w:r>
      <w:r w:rsidR="005762AC">
        <w:t xml:space="preserve">terkait </w:t>
      </w:r>
      <w:r w:rsidR="000515C9">
        <w:t xml:space="preserve">penerapan </w:t>
      </w:r>
      <w:r w:rsidR="005762AC">
        <w:t xml:space="preserve">Moodle yang lebih teknis </w:t>
      </w:r>
      <w:r w:rsidR="00474DC9">
        <w:t xml:space="preserve">pada </w:t>
      </w:r>
      <w:r w:rsidR="00474DC9" w:rsidRPr="00BE2953">
        <w:rPr>
          <w:i/>
        </w:rPr>
        <w:t>private cloud</w:t>
      </w:r>
      <w:r w:rsidR="00474DC9">
        <w:t xml:space="preserve"> universitas </w:t>
      </w:r>
      <w:r w:rsidR="00934457">
        <w:t>berupa</w:t>
      </w:r>
      <w:r w:rsidR="000515C9">
        <w:t xml:space="preserve"> </w:t>
      </w:r>
      <w:r w:rsidR="003C1A59" w:rsidRPr="4B91437D">
        <w:rPr>
          <w:rFonts w:cs="Times New Roman"/>
        </w:rPr>
        <w:t xml:space="preserve"> implementasi </w:t>
      </w:r>
      <w:r w:rsidR="000515C9">
        <w:rPr>
          <w:rFonts w:cs="Times New Roman"/>
        </w:rPr>
        <w:t>infrast</w:t>
      </w:r>
      <w:r w:rsidR="00457E8B">
        <w:rPr>
          <w:rFonts w:cs="Times New Roman"/>
        </w:rPr>
        <w:t>r</w:t>
      </w:r>
      <w:r w:rsidR="000515C9">
        <w:rPr>
          <w:rFonts w:cs="Times New Roman"/>
        </w:rPr>
        <w:t xml:space="preserve">uktur </w:t>
      </w:r>
      <w:r w:rsidR="003C1A59" w:rsidRPr="000515C9">
        <w:rPr>
          <w:rFonts w:cs="Times New Roman"/>
          <w:i/>
        </w:rPr>
        <w:t xml:space="preserve">mobile learning </w:t>
      </w:r>
      <w:r w:rsidR="003C1A59" w:rsidRPr="4B91437D">
        <w:rPr>
          <w:rFonts w:cs="Times New Roman"/>
        </w:rPr>
        <w:t xml:space="preserve">berbasis </w:t>
      </w:r>
      <w:r w:rsidR="003C1A59" w:rsidRPr="000515C9">
        <w:rPr>
          <w:rFonts w:cs="Times New Roman"/>
          <w:i/>
        </w:rPr>
        <w:t>cloud computing</w:t>
      </w:r>
      <w:r w:rsidR="003C1A59" w:rsidRPr="4B91437D">
        <w:rPr>
          <w:rFonts w:cs="Times New Roman"/>
        </w:rPr>
        <w:t xml:space="preserve"> dengan </w:t>
      </w:r>
      <w:r w:rsidR="003C1A59" w:rsidRPr="4B91437D">
        <w:rPr>
          <w:rFonts w:cs="Times New Roman"/>
          <w:i/>
          <w:iCs/>
        </w:rPr>
        <w:t>High Performa</w:t>
      </w:r>
      <w:r w:rsidR="00457E8B">
        <w:rPr>
          <w:rFonts w:cs="Times New Roman"/>
          <w:i/>
          <w:iCs/>
        </w:rPr>
        <w:t>n</w:t>
      </w:r>
      <w:r w:rsidR="003C1A59" w:rsidRPr="4B91437D">
        <w:rPr>
          <w:rFonts w:cs="Times New Roman"/>
          <w:i/>
          <w:iCs/>
        </w:rPr>
        <w:t xml:space="preserve">ce </w:t>
      </w:r>
      <w:r w:rsidR="003C1A59" w:rsidRPr="4B91437D">
        <w:rPr>
          <w:rFonts w:cs="Times New Roman"/>
          <w:i/>
          <w:iCs/>
        </w:rPr>
        <w:lastRenderedPageBreak/>
        <w:t>Computing</w:t>
      </w:r>
      <w:r w:rsidR="00934457">
        <w:rPr>
          <w:rFonts w:cs="Times New Roman"/>
          <w:i/>
          <w:iCs/>
        </w:rPr>
        <w:t>.</w:t>
      </w:r>
      <w:r w:rsidR="003C1A59" w:rsidRPr="4B91437D">
        <w:rPr>
          <w:rFonts w:cs="Times New Roman"/>
        </w:rPr>
        <w:t xml:space="preserve"> </w:t>
      </w:r>
      <w:r w:rsidR="00641527">
        <w:rPr>
          <w:rFonts w:cs="Times New Roman"/>
        </w:rPr>
        <w:t xml:space="preserve">Selain itu </w:t>
      </w:r>
      <w:sdt>
        <w:sdtPr>
          <w:rPr>
            <w:rFonts w:cs="Times New Roman"/>
            <w:szCs w:val="24"/>
          </w:rPr>
          <w:id w:val="-1292587617"/>
          <w:citation/>
        </w:sdtPr>
        <w:sdtEndPr/>
        <w:sdtContent>
          <w:r w:rsidR="00641527">
            <w:rPr>
              <w:rFonts w:cs="Times New Roman"/>
              <w:szCs w:val="24"/>
            </w:rPr>
            <w:fldChar w:fldCharType="begin"/>
          </w:r>
          <w:r w:rsidR="00641527">
            <w:rPr>
              <w:rFonts w:cs="Times New Roman"/>
              <w:szCs w:val="24"/>
            </w:rPr>
            <w:instrText xml:space="preserve"> CITATION AlK14 \l 1033 </w:instrText>
          </w:r>
          <w:r w:rsidR="00641527">
            <w:rPr>
              <w:rFonts w:cs="Times New Roman"/>
              <w:szCs w:val="24"/>
            </w:rPr>
            <w:fldChar w:fldCharType="separate"/>
          </w:r>
          <w:r w:rsidR="00641527" w:rsidRPr="001F2158">
            <w:rPr>
              <w:rFonts w:cs="Times New Roman"/>
              <w:szCs w:val="24"/>
            </w:rPr>
            <w:t>(Al-Khanjari, Al-Roshdi, &amp; Kraiem, 2014)</w:t>
          </w:r>
          <w:r w:rsidR="00641527">
            <w:rPr>
              <w:rFonts w:cs="Times New Roman"/>
              <w:szCs w:val="24"/>
            </w:rPr>
            <w:fldChar w:fldCharType="end"/>
          </w:r>
        </w:sdtContent>
      </w:sdt>
      <w:r w:rsidR="00641527">
        <w:rPr>
          <w:rFonts w:cs="Times New Roman"/>
          <w:szCs w:val="24"/>
        </w:rPr>
        <w:t xml:space="preserve"> dalam jurnal penelitiannya yang berjudul </w:t>
      </w:r>
      <w:r w:rsidR="006B06E3">
        <w:rPr>
          <w:rFonts w:cs="Times New Roman"/>
          <w:szCs w:val="24"/>
        </w:rPr>
        <w:t>p</w:t>
      </w:r>
      <w:r w:rsidR="00641527" w:rsidRPr="00A9295D">
        <w:rPr>
          <w:rFonts w:cs="Times New Roman"/>
          <w:szCs w:val="24"/>
        </w:rPr>
        <w:t xml:space="preserve">engembangan </w:t>
      </w:r>
      <w:r w:rsidR="00A909B7">
        <w:rPr>
          <w:rFonts w:cs="Times New Roman"/>
          <w:szCs w:val="24"/>
        </w:rPr>
        <w:t>desain</w:t>
      </w:r>
      <w:r w:rsidR="00641527" w:rsidRPr="00A9295D">
        <w:rPr>
          <w:rFonts w:cs="Times New Roman"/>
          <w:szCs w:val="24"/>
        </w:rPr>
        <w:t xml:space="preserve"> arsitektur lanjut untuk </w:t>
      </w:r>
      <w:r w:rsidR="00641527" w:rsidRPr="00934457">
        <w:rPr>
          <w:rFonts w:cs="Times New Roman"/>
          <w:i/>
          <w:szCs w:val="24"/>
        </w:rPr>
        <w:t>resource virtual</w:t>
      </w:r>
      <w:r w:rsidR="00641527" w:rsidRPr="00A9295D">
        <w:rPr>
          <w:rFonts w:cs="Times New Roman"/>
          <w:szCs w:val="24"/>
        </w:rPr>
        <w:t xml:space="preserve"> pada pembelajaran ilmu komputer </w:t>
      </w:r>
      <w:r w:rsidR="00641527">
        <w:rPr>
          <w:rFonts w:cs="Times New Roman"/>
          <w:szCs w:val="24"/>
        </w:rPr>
        <w:t>telah mengajukan pengembangan des</w:t>
      </w:r>
      <w:r w:rsidR="00457E8B">
        <w:rPr>
          <w:rFonts w:cs="Times New Roman"/>
          <w:szCs w:val="24"/>
        </w:rPr>
        <w:t>ain</w:t>
      </w:r>
      <w:r w:rsidR="00641527">
        <w:rPr>
          <w:rFonts w:cs="Times New Roman"/>
          <w:szCs w:val="24"/>
        </w:rPr>
        <w:t xml:space="preserve"> arsitektur LMS Moodle dengan menggunakan prinsip </w:t>
      </w:r>
      <w:r w:rsidR="00641527" w:rsidRPr="008211DC">
        <w:rPr>
          <w:rFonts w:cs="Times New Roman"/>
          <w:i/>
          <w:szCs w:val="24"/>
        </w:rPr>
        <w:t>Service Oriented Architecture</w:t>
      </w:r>
      <w:r w:rsidR="00641527">
        <w:rPr>
          <w:rFonts w:cs="Times New Roman"/>
          <w:szCs w:val="24"/>
        </w:rPr>
        <w:t xml:space="preserve">  (SOA)</w:t>
      </w:r>
      <w:r w:rsidR="008A1225">
        <w:rPr>
          <w:rFonts w:cs="Times New Roman"/>
          <w:szCs w:val="24"/>
        </w:rPr>
        <w:t xml:space="preserve">. </w:t>
      </w:r>
      <w:r w:rsidR="00630E57">
        <w:rPr>
          <w:rFonts w:cs="Times New Roman"/>
          <w:szCs w:val="24"/>
        </w:rPr>
        <w:t xml:space="preserve">Protokol </w:t>
      </w:r>
      <w:r w:rsidR="00101A06" w:rsidRPr="001F1AC8">
        <w:rPr>
          <w:rFonts w:cs="Times New Roman"/>
          <w:i/>
          <w:szCs w:val="24"/>
        </w:rPr>
        <w:t>web service</w:t>
      </w:r>
      <w:r w:rsidR="00101A06">
        <w:rPr>
          <w:rFonts w:cs="Times New Roman"/>
          <w:szCs w:val="24"/>
        </w:rPr>
        <w:t xml:space="preserve"> </w:t>
      </w:r>
      <w:r w:rsidR="00630E57">
        <w:rPr>
          <w:rFonts w:cs="Times New Roman"/>
          <w:szCs w:val="24"/>
        </w:rPr>
        <w:t>berbasis SOA yakni</w:t>
      </w:r>
      <w:r w:rsidR="00101A06">
        <w:rPr>
          <w:rFonts w:cs="Times New Roman"/>
          <w:szCs w:val="24"/>
        </w:rPr>
        <w:t xml:space="preserve"> </w:t>
      </w:r>
      <w:r w:rsidR="00101A06" w:rsidRPr="00D16D0C">
        <w:rPr>
          <w:rFonts w:cs="Times New Roman"/>
          <w:i/>
          <w:szCs w:val="24"/>
        </w:rPr>
        <w:t xml:space="preserve">Representational State Transfer </w:t>
      </w:r>
      <w:r w:rsidR="00101A06">
        <w:rPr>
          <w:rFonts w:cs="Times New Roman"/>
          <w:i/>
          <w:szCs w:val="24"/>
        </w:rPr>
        <w:t xml:space="preserve">(REST) </w:t>
      </w:r>
      <w:r w:rsidR="00101A06">
        <w:rPr>
          <w:rFonts w:cs="Times New Roman"/>
          <w:szCs w:val="24"/>
        </w:rPr>
        <w:t xml:space="preserve">digunakan untuk </w:t>
      </w:r>
      <w:r w:rsidR="000F1E6B">
        <w:rPr>
          <w:rFonts w:cs="Times New Roman"/>
          <w:szCs w:val="24"/>
        </w:rPr>
        <w:t>konektivitas</w:t>
      </w:r>
      <w:r w:rsidR="00641AE9">
        <w:rPr>
          <w:rFonts w:cs="Times New Roman"/>
          <w:szCs w:val="24"/>
        </w:rPr>
        <w:t xml:space="preserve"> </w:t>
      </w:r>
      <w:r w:rsidR="00641AE9" w:rsidRPr="00CE558C">
        <w:rPr>
          <w:rFonts w:cs="Times New Roman"/>
          <w:szCs w:val="24"/>
        </w:rPr>
        <w:t>dengan aplikasi e</w:t>
      </w:r>
      <w:r w:rsidR="001F1AC8">
        <w:rPr>
          <w:rFonts w:cs="Times New Roman"/>
          <w:szCs w:val="24"/>
        </w:rPr>
        <w:t>ks</w:t>
      </w:r>
      <w:r w:rsidR="00641AE9" w:rsidRPr="00CE558C">
        <w:rPr>
          <w:rFonts w:cs="Times New Roman"/>
          <w:szCs w:val="24"/>
        </w:rPr>
        <w:t xml:space="preserve">ternal seperti </w:t>
      </w:r>
      <w:r w:rsidR="00641AE9" w:rsidRPr="001F1AC8">
        <w:rPr>
          <w:rFonts w:cs="Times New Roman"/>
          <w:i/>
          <w:szCs w:val="24"/>
        </w:rPr>
        <w:t>virtual lab</w:t>
      </w:r>
      <w:r w:rsidR="00641AE9">
        <w:rPr>
          <w:rFonts w:cs="Times New Roman"/>
          <w:szCs w:val="24"/>
        </w:rPr>
        <w:t xml:space="preserve"> atau </w:t>
      </w:r>
      <w:r w:rsidR="00641AE9" w:rsidRPr="001F1AC8">
        <w:rPr>
          <w:rFonts w:cs="Times New Roman"/>
          <w:i/>
          <w:szCs w:val="24"/>
        </w:rPr>
        <w:t xml:space="preserve">virtual </w:t>
      </w:r>
      <w:r w:rsidR="001F1AC8" w:rsidRPr="001F1AC8">
        <w:rPr>
          <w:rFonts w:cs="Times New Roman"/>
          <w:i/>
          <w:szCs w:val="24"/>
        </w:rPr>
        <w:t>c</w:t>
      </w:r>
      <w:r w:rsidR="00641AE9" w:rsidRPr="001F1AC8">
        <w:rPr>
          <w:rFonts w:cs="Times New Roman"/>
          <w:i/>
          <w:szCs w:val="24"/>
        </w:rPr>
        <w:t>ompiler</w:t>
      </w:r>
      <w:r w:rsidR="00641AE9">
        <w:rPr>
          <w:rFonts w:cs="Times New Roman"/>
          <w:szCs w:val="24"/>
        </w:rPr>
        <w:t>. Dengan</w:t>
      </w:r>
      <w:r w:rsidR="00641AE9" w:rsidRPr="001F60D5">
        <w:rPr>
          <w:rFonts w:cs="Times New Roman"/>
          <w:szCs w:val="24"/>
        </w:rPr>
        <w:t xml:space="preserve"> penggunaan SOA </w:t>
      </w:r>
      <w:r w:rsidR="00641AE9">
        <w:rPr>
          <w:rFonts w:cs="Times New Roman"/>
          <w:szCs w:val="24"/>
        </w:rPr>
        <w:t xml:space="preserve">ini </w:t>
      </w:r>
      <w:r w:rsidR="00641AE9" w:rsidRPr="001F60D5">
        <w:rPr>
          <w:rFonts w:cs="Times New Roman"/>
          <w:szCs w:val="24"/>
        </w:rPr>
        <w:t>dapat mengatasi keterbatasan LMS dalam mendukung kegiatan praktikum bidang ilmu komputer</w:t>
      </w:r>
      <w:r w:rsidR="00641AE9">
        <w:rPr>
          <w:rFonts w:cs="Times New Roman"/>
          <w:szCs w:val="24"/>
        </w:rPr>
        <w:t>.</w:t>
      </w:r>
    </w:p>
    <w:p w14:paraId="19FE320C" w14:textId="6B418F17" w:rsidR="006143A9" w:rsidRPr="00473330" w:rsidRDefault="00821637" w:rsidP="003B12B8">
      <w:pPr>
        <w:ind w:firstLine="720"/>
        <w:rPr>
          <w:color w:val="FF0000"/>
        </w:rPr>
      </w:pPr>
      <w:r>
        <w:t>SOA merupakan konsep arsitektur</w:t>
      </w:r>
      <w:r w:rsidR="00DC2048">
        <w:t xml:space="preserve"> dalam des</w:t>
      </w:r>
      <w:r w:rsidR="001F1AC8">
        <w:t>ai</w:t>
      </w:r>
      <w:r w:rsidR="00DC2048">
        <w:t>n software yang</w:t>
      </w:r>
      <w:r w:rsidR="006C6C9B">
        <w:t xml:space="preserve"> </w:t>
      </w:r>
      <w:r w:rsidR="00DC2048">
        <w:t xml:space="preserve">menekankan penggunaaan kombinasi layanan yang </w:t>
      </w:r>
      <w:r w:rsidR="00DC2048" w:rsidRPr="002E7306">
        <w:rPr>
          <w:i/>
        </w:rPr>
        <w:t>loosely coupled</w:t>
      </w:r>
      <w:r w:rsidR="006C6C9B">
        <w:t xml:space="preserve"> untuk kebutuhan bisnis</w:t>
      </w:r>
      <w:r w:rsidR="00BF3723">
        <w:t xml:space="preserve"> </w:t>
      </w:r>
      <w:r w:rsidR="00CD6BC3">
        <w:fldChar w:fldCharType="begin" w:fldLock="1"/>
      </w:r>
      <w:r w:rsidR="006203A0">
        <w:instrText>ADDIN CSL_CITATION {"citationItems":[{"id":"ITEM-1","itemData":{"author":[{"dropping-particle":"","family":"Graham","given":"Ian","non-dropping-particle":"","parse-names":false,"suffix":""}],"id":"ITEM-1","issued":{"date-parts":[["2008"]]},"publisher":"John Wiley and Sons Inc.","title":"Requirements Modelling and Specification for Service Oriented Architecture","type":"book"},"uris":["http://www.mendeley.com/documents/?uuid=0ebfb7f8-e659-499c-ac50-444a74c00ca3"]}],"mendeley":{"formattedCitation":"(Graham, 2008)","plainTextFormattedCitation":"(Graham, 2008)","previouslyFormattedCitation":"(Graham, 2008)"},"properties":{"noteIndex":0},"schema":"https://github.com/citation-style-language/schema/raw/master/csl-citation.json"}</w:instrText>
      </w:r>
      <w:r w:rsidR="00CD6BC3">
        <w:fldChar w:fldCharType="separate"/>
      </w:r>
      <w:r w:rsidR="00CD6BC3" w:rsidRPr="00CD6BC3">
        <w:rPr>
          <w:noProof/>
        </w:rPr>
        <w:t>(Graham, 2008)</w:t>
      </w:r>
      <w:r w:rsidR="00CD6BC3">
        <w:fldChar w:fldCharType="end"/>
      </w:r>
      <w:r w:rsidR="002E7306">
        <w:t xml:space="preserve">. </w:t>
      </w:r>
      <w:r w:rsidR="002E7306">
        <w:rPr>
          <w:i/>
        </w:rPr>
        <w:t>L</w:t>
      </w:r>
      <w:r w:rsidR="002E7306" w:rsidRPr="002E7306">
        <w:rPr>
          <w:i/>
        </w:rPr>
        <w:t>oosely coupled</w:t>
      </w:r>
      <w:r w:rsidR="002E7306">
        <w:t xml:space="preserve"> </w:t>
      </w:r>
      <w:r w:rsidR="002E7306" w:rsidRPr="002E7306">
        <w:t>artinya sebuah service dapat dipanggil oleh program</w:t>
      </w:r>
      <w:r w:rsidR="005D31CE">
        <w:t xml:space="preserve"> atau </w:t>
      </w:r>
      <w:r w:rsidR="002E7306" w:rsidRPr="002E7306">
        <w:t>service lainnya tanpa program pemanggil tersebut perlu memperhatikan di mana lokasi service yang dipanggil berada dan platform</w:t>
      </w:r>
      <w:r w:rsidR="00460E93">
        <w:t xml:space="preserve"> atau </w:t>
      </w:r>
      <w:r w:rsidR="002E7306" w:rsidRPr="002E7306">
        <w:t>teknologi apa yang digunakan oleh service tersebut</w:t>
      </w:r>
      <w:r w:rsidR="00833118">
        <w:t>.</w:t>
      </w:r>
      <w:r w:rsidR="00EB1120">
        <w:t xml:space="preserve"> </w:t>
      </w:r>
      <w:r w:rsidR="002D436B">
        <w:t xml:space="preserve">Kecenderungan saat ini </w:t>
      </w:r>
      <w:r w:rsidR="00343379">
        <w:t xml:space="preserve">dimana </w:t>
      </w:r>
      <w:r w:rsidR="002D436B">
        <w:t>sistem</w:t>
      </w:r>
      <w:r w:rsidR="00343379">
        <w:t xml:space="preserve"> informasi</w:t>
      </w:r>
      <w:r w:rsidR="002132B9">
        <w:t xml:space="preserve"> di bidang pendidikan seperti</w:t>
      </w:r>
      <w:r w:rsidR="002D436B">
        <w:t xml:space="preserve"> LMS </w:t>
      </w:r>
      <w:r w:rsidR="00A90915">
        <w:t>membutuhkan banyak integrasi</w:t>
      </w:r>
      <w:r w:rsidR="00EB1120">
        <w:t xml:space="preserve"> layanan</w:t>
      </w:r>
      <w:r w:rsidR="00740DDD">
        <w:t xml:space="preserve"> dan </w:t>
      </w:r>
      <w:r w:rsidR="00F45443" w:rsidRPr="001C17EA">
        <w:rPr>
          <w:i/>
        </w:rPr>
        <w:t xml:space="preserve">service </w:t>
      </w:r>
      <w:r w:rsidR="00F45443">
        <w:t>dapat digunak</w:t>
      </w:r>
      <w:r w:rsidR="002845AC">
        <w:t>an</w:t>
      </w:r>
      <w:r w:rsidR="00F45443">
        <w:t xml:space="preserve"> kembali (</w:t>
      </w:r>
      <w:r w:rsidR="00F45443" w:rsidRPr="002845AC">
        <w:rPr>
          <w:i/>
        </w:rPr>
        <w:t>reus</w:t>
      </w:r>
      <w:r w:rsidR="00460E93">
        <w:rPr>
          <w:i/>
        </w:rPr>
        <w:t>e</w:t>
      </w:r>
      <w:r w:rsidR="00F45443">
        <w:t>)</w:t>
      </w:r>
      <w:r w:rsidR="00EB1120">
        <w:t xml:space="preserve"> </w:t>
      </w:r>
      <w:r w:rsidR="0038622B">
        <w:t xml:space="preserve">maka prinsip SOA </w:t>
      </w:r>
      <w:r w:rsidR="00360400">
        <w:t>sangat penting</w:t>
      </w:r>
      <w:r w:rsidR="00857984">
        <w:t xml:space="preserve"> untuk diterapkan</w:t>
      </w:r>
      <w:r w:rsidR="00E43372">
        <w:t>.</w:t>
      </w:r>
      <w:r w:rsidR="006143A9">
        <w:t xml:space="preserve"> </w:t>
      </w:r>
    </w:p>
    <w:p w14:paraId="6C60BB23" w14:textId="6BB05E11" w:rsidR="001C5285" w:rsidRDefault="00176AA8" w:rsidP="001C5285">
      <w:pPr>
        <w:pStyle w:val="ListParagraph"/>
        <w:ind w:left="0" w:firstLine="720"/>
        <w:rPr>
          <w:rFonts w:cs="Times New Roman"/>
          <w:szCs w:val="24"/>
        </w:rPr>
      </w:pPr>
      <w:r>
        <w:rPr>
          <w:rFonts w:cs="Times New Roman"/>
          <w:szCs w:val="24"/>
        </w:rPr>
        <w:t>Saat ini t</w:t>
      </w:r>
      <w:r w:rsidR="00E815A9">
        <w:rPr>
          <w:rFonts w:cs="Times New Roman"/>
          <w:szCs w:val="24"/>
        </w:rPr>
        <w:t xml:space="preserve">eknologi web yang cukup berkembang pesat </w:t>
      </w:r>
      <w:r w:rsidR="00B8306E">
        <w:rPr>
          <w:rFonts w:cs="Times New Roman"/>
          <w:szCs w:val="24"/>
        </w:rPr>
        <w:t>dimana</w:t>
      </w:r>
      <w:r w:rsidR="00136418">
        <w:rPr>
          <w:rFonts w:cs="Times New Roman"/>
          <w:szCs w:val="24"/>
        </w:rPr>
        <w:t xml:space="preserve"> web service digunak</w:t>
      </w:r>
      <w:r w:rsidR="007973C3">
        <w:rPr>
          <w:rFonts w:cs="Times New Roman"/>
          <w:szCs w:val="24"/>
        </w:rPr>
        <w:t>an sebagai basis teknologi untuk layanan.</w:t>
      </w:r>
      <w:r w:rsidR="007973C3" w:rsidRPr="00D16D0C">
        <w:rPr>
          <w:rFonts w:cs="Times New Roman"/>
          <w:i/>
          <w:szCs w:val="24"/>
        </w:rPr>
        <w:t xml:space="preserve"> </w:t>
      </w:r>
      <w:r w:rsidR="00696B38" w:rsidRPr="00D16D0C">
        <w:rPr>
          <w:rFonts w:cs="Times New Roman"/>
          <w:i/>
          <w:szCs w:val="24"/>
        </w:rPr>
        <w:t xml:space="preserve">Representational State Transfer </w:t>
      </w:r>
      <w:r w:rsidR="00696B38">
        <w:rPr>
          <w:rFonts w:cs="Times New Roman"/>
          <w:szCs w:val="24"/>
        </w:rPr>
        <w:t xml:space="preserve">(REST) merupakan </w:t>
      </w:r>
      <w:r w:rsidR="006203A0">
        <w:rPr>
          <w:rFonts w:cs="Times New Roman"/>
          <w:szCs w:val="24"/>
        </w:rPr>
        <w:t xml:space="preserve">sebuah </w:t>
      </w:r>
      <w:r w:rsidR="00A909B7">
        <w:rPr>
          <w:rFonts w:cs="Times New Roman"/>
          <w:szCs w:val="24"/>
        </w:rPr>
        <w:t>desain</w:t>
      </w:r>
      <w:r w:rsidR="006203A0">
        <w:rPr>
          <w:rFonts w:cs="Times New Roman"/>
          <w:szCs w:val="24"/>
        </w:rPr>
        <w:t xml:space="preserve"> SOA untuk hypermedia atau sistem terdistribusi </w:t>
      </w:r>
      <w:r w:rsidR="006203A0">
        <w:rPr>
          <w:rFonts w:cs="Times New Roman"/>
          <w:szCs w:val="24"/>
        </w:rPr>
        <w:fldChar w:fldCharType="begin" w:fldLock="1"/>
      </w:r>
      <w:r w:rsidR="00CB06CF">
        <w:rPr>
          <w:rFonts w:cs="Times New Roman"/>
          <w:szCs w:val="24"/>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6203A0">
        <w:rPr>
          <w:rFonts w:cs="Times New Roman"/>
          <w:szCs w:val="24"/>
        </w:rPr>
        <w:fldChar w:fldCharType="separate"/>
      </w:r>
      <w:r w:rsidR="006203A0" w:rsidRPr="006203A0">
        <w:rPr>
          <w:rFonts w:cs="Times New Roman"/>
          <w:szCs w:val="24"/>
        </w:rPr>
        <w:t>(Thomas Fielding, 2000)</w:t>
      </w:r>
      <w:r w:rsidR="006203A0">
        <w:rPr>
          <w:rFonts w:cs="Times New Roman"/>
          <w:szCs w:val="24"/>
        </w:rPr>
        <w:fldChar w:fldCharType="end"/>
      </w:r>
      <w:r w:rsidR="00BB78EB">
        <w:rPr>
          <w:rFonts w:cs="Times New Roman"/>
          <w:szCs w:val="24"/>
        </w:rPr>
        <w:t xml:space="preserve">. REST </w:t>
      </w:r>
      <w:r w:rsidR="006A3073">
        <w:rPr>
          <w:rFonts w:cs="Times New Roman"/>
          <w:szCs w:val="24"/>
        </w:rPr>
        <w:t>adalah gaya arsitektur untuk membuat</w:t>
      </w:r>
      <w:r w:rsidR="00AF3AE5">
        <w:rPr>
          <w:rFonts w:cs="Times New Roman"/>
          <w:szCs w:val="24"/>
        </w:rPr>
        <w:t xml:space="preserve"> SOA berbasis web dan sering disebut RESTful web serv</w:t>
      </w:r>
      <w:r w:rsidR="006028EA">
        <w:rPr>
          <w:rFonts w:cs="Times New Roman"/>
          <w:szCs w:val="24"/>
        </w:rPr>
        <w:t>ice</w:t>
      </w:r>
      <w:r w:rsidR="00AF3AE5">
        <w:rPr>
          <w:rFonts w:cs="Times New Roman"/>
          <w:szCs w:val="24"/>
        </w:rPr>
        <w:t xml:space="preserve">. </w:t>
      </w:r>
      <w:r w:rsidR="000519F7">
        <w:rPr>
          <w:rFonts w:cs="Times New Roman"/>
          <w:szCs w:val="24"/>
        </w:rPr>
        <w:t xml:space="preserve">Ini telah menjadi </w:t>
      </w:r>
      <w:r w:rsidR="00AB6110" w:rsidRPr="00D61D01">
        <w:rPr>
          <w:rFonts w:cs="Times New Roman"/>
          <w:i/>
          <w:szCs w:val="24"/>
        </w:rPr>
        <w:t xml:space="preserve">industry </w:t>
      </w:r>
      <w:r w:rsidR="00AB6110" w:rsidRPr="00D61D01">
        <w:rPr>
          <w:rFonts w:cs="Times New Roman"/>
          <w:i/>
          <w:szCs w:val="24"/>
        </w:rPr>
        <w:lastRenderedPageBreak/>
        <w:t>standard</w:t>
      </w:r>
      <w:r w:rsidR="00AB6110">
        <w:rPr>
          <w:rFonts w:cs="Times New Roman"/>
          <w:szCs w:val="24"/>
        </w:rPr>
        <w:t xml:space="preserve"> pada </w:t>
      </w:r>
      <w:r w:rsidR="00FF63B6">
        <w:rPr>
          <w:rFonts w:cs="Times New Roman"/>
          <w:szCs w:val="24"/>
        </w:rPr>
        <w:t xml:space="preserve"> arsitektur software barbasis </w:t>
      </w:r>
      <w:r w:rsidR="00AB6110">
        <w:rPr>
          <w:rFonts w:cs="Times New Roman"/>
          <w:szCs w:val="24"/>
        </w:rPr>
        <w:t xml:space="preserve">SOA berskala besar </w:t>
      </w:r>
      <w:r w:rsidR="00B35ED1">
        <w:rPr>
          <w:rFonts w:cs="Times New Roman"/>
          <w:szCs w:val="24"/>
        </w:rPr>
        <w:fldChar w:fldCharType="begin" w:fldLock="1"/>
      </w:r>
      <w:r w:rsidR="00336863">
        <w:rPr>
          <w:rFonts w:cs="Times New Roman"/>
          <w:szCs w:val="24"/>
        </w:rPr>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00B35ED1">
        <w:rPr>
          <w:rFonts w:cs="Times New Roman"/>
          <w:szCs w:val="24"/>
        </w:rPr>
        <w:fldChar w:fldCharType="separate"/>
      </w:r>
      <w:r w:rsidR="00B35ED1" w:rsidRPr="00B35ED1">
        <w:rPr>
          <w:rFonts w:cs="Times New Roman"/>
          <w:szCs w:val="24"/>
        </w:rPr>
        <w:t>(Fielding et al., 2017)</w:t>
      </w:r>
      <w:r w:rsidR="00B35ED1">
        <w:rPr>
          <w:rFonts w:cs="Times New Roman"/>
          <w:szCs w:val="24"/>
        </w:rPr>
        <w:fldChar w:fldCharType="end"/>
      </w:r>
      <w:r w:rsidR="00AB6110">
        <w:rPr>
          <w:rFonts w:cs="Times New Roman"/>
          <w:szCs w:val="24"/>
        </w:rPr>
        <w:t>.</w:t>
      </w:r>
      <w:r w:rsidR="00CC29F6">
        <w:rPr>
          <w:rFonts w:cs="Times New Roman"/>
          <w:szCs w:val="24"/>
        </w:rPr>
        <w:t xml:space="preserve"> </w:t>
      </w:r>
    </w:p>
    <w:p w14:paraId="268E366C" w14:textId="77777777" w:rsidR="001C5285" w:rsidRDefault="006B0966" w:rsidP="001C5285">
      <w:pPr>
        <w:pStyle w:val="ListParagraph"/>
        <w:ind w:left="0" w:firstLine="720"/>
      </w:pPr>
      <w:r w:rsidRPr="006B0966">
        <w:t xml:space="preserve">Memilih arsitektur yang tepat untuk sistem </w:t>
      </w:r>
      <w:r w:rsidR="00A5720C">
        <w:t>software berskala</w:t>
      </w:r>
      <w:r w:rsidRPr="006B0966">
        <w:t xml:space="preserve"> besar sangat penting untuk mencapai persyaratan fungsional, atribut kualitas, dan kebutuhan organisasi. Atribut kualitas perangkat lunak seperti </w:t>
      </w:r>
      <w:r w:rsidR="007D51EE" w:rsidRPr="006232B6">
        <w:rPr>
          <w:i/>
        </w:rPr>
        <w:t>reali</w:t>
      </w:r>
      <w:r w:rsidR="00D6614C" w:rsidRPr="006232B6">
        <w:rPr>
          <w:i/>
        </w:rPr>
        <w:t>bility</w:t>
      </w:r>
      <w:r w:rsidRPr="006232B6">
        <w:rPr>
          <w:i/>
        </w:rPr>
        <w:t xml:space="preserve">, </w:t>
      </w:r>
      <w:r w:rsidR="00D6614C" w:rsidRPr="006232B6">
        <w:rPr>
          <w:i/>
        </w:rPr>
        <w:t>performa</w:t>
      </w:r>
      <w:r w:rsidR="00A813C1" w:rsidRPr="006232B6">
        <w:rPr>
          <w:i/>
        </w:rPr>
        <w:t>nce</w:t>
      </w:r>
      <w:r w:rsidRPr="006B0966">
        <w:t xml:space="preserve"> </w:t>
      </w:r>
      <w:r w:rsidR="003B455C">
        <w:t xml:space="preserve">dan </w:t>
      </w:r>
      <w:r w:rsidR="003B455C" w:rsidRPr="006232B6">
        <w:rPr>
          <w:i/>
        </w:rPr>
        <w:t>modifiability</w:t>
      </w:r>
      <w:r w:rsidR="00AC53F6">
        <w:t xml:space="preserve"> </w:t>
      </w:r>
      <w:r w:rsidR="00B278EB">
        <w:t xml:space="preserve">sangat </w:t>
      </w:r>
      <w:r w:rsidR="00980109">
        <w:t xml:space="preserve">bergantung pada </w:t>
      </w:r>
      <w:r w:rsidRPr="006B0966">
        <w:t xml:space="preserve"> desain arsitektur perangkat lunak </w:t>
      </w:r>
      <w:r w:rsidR="00980109">
        <w:t xml:space="preserve">secara keseluruhan </w:t>
      </w:r>
      <w:r w:rsidR="00C5490C">
        <w:t>dibandingkan</w:t>
      </w:r>
      <w:r w:rsidR="00906970">
        <w:t xml:space="preserve"> </w:t>
      </w:r>
      <w:r w:rsidR="00831393">
        <w:t xml:space="preserve">kebergantungan </w:t>
      </w:r>
      <w:r w:rsidR="00906970">
        <w:t xml:space="preserve">pada </w:t>
      </w:r>
      <w:r w:rsidR="00831393">
        <w:t>praktek</w:t>
      </w:r>
      <w:r w:rsidR="00051E28">
        <w:t xml:space="preserve"> pemilihan bahasa </w:t>
      </w:r>
      <w:r w:rsidR="009E1112">
        <w:t>pemrograman</w:t>
      </w:r>
      <w:r w:rsidRPr="006B0966">
        <w:t xml:space="preserve">, </w:t>
      </w:r>
      <w:r w:rsidR="00241574">
        <w:t>detail desain</w:t>
      </w:r>
      <w:r w:rsidRPr="006B0966">
        <w:t xml:space="preserve">, </w:t>
      </w:r>
      <w:r w:rsidR="00241574">
        <w:t>algoritma</w:t>
      </w:r>
      <w:r w:rsidRPr="006B0966">
        <w:t>, pengujian</w:t>
      </w:r>
      <w:r w:rsidR="00C5490C">
        <w:t xml:space="preserve"> dan sebagainya</w:t>
      </w:r>
      <w:r w:rsidR="006762A6">
        <w:t xml:space="preserve"> </w:t>
      </w:r>
      <w:r w:rsidR="006762A6">
        <w:fldChar w:fldCharType="begin" w:fldLock="1"/>
      </w:r>
      <w:r w:rsidR="006762A6">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6762A6">
        <w:fldChar w:fldCharType="separate"/>
      </w:r>
      <w:r w:rsidR="006762A6" w:rsidRPr="006762A6">
        <w:t>(Kazman et al., 1998)</w:t>
      </w:r>
      <w:r w:rsidR="006762A6">
        <w:fldChar w:fldCharType="end"/>
      </w:r>
      <w:r w:rsidRPr="006B0966">
        <w:t xml:space="preserve">. Ini tidak berarti bahwa bahasa pemrograman atau algoritma tidak penting, tetapi mendefinisikan cetak biru struktur perangkat lunak sangat penting untuk mencapai atribut kualitas. Pada dasarnya, tidak ada arsitektur perangkat lunak terbaik atau terburuk. Semua desain arsitektur harus memiliki </w:t>
      </w:r>
      <w:r w:rsidRPr="002E6369">
        <w:rPr>
          <w:i/>
        </w:rPr>
        <w:t>tradeoff</w:t>
      </w:r>
      <w:r w:rsidRPr="006B0966">
        <w:t xml:space="preserve"> atau kompromi dalam atribut kualitas. Sebagai contoh, jika kita meningkatkan keamanan suatu perangkat lunak harus ada</w:t>
      </w:r>
      <w:r w:rsidRPr="007F7938">
        <w:rPr>
          <w:i/>
        </w:rPr>
        <w:t xml:space="preserve"> tradeoff</w:t>
      </w:r>
      <w:r w:rsidRPr="006B0966">
        <w:t xml:space="preserve"> dalam </w:t>
      </w:r>
      <w:r w:rsidR="003A117A" w:rsidRPr="003A117A">
        <w:rPr>
          <w:i/>
        </w:rPr>
        <w:t>performance</w:t>
      </w:r>
      <w:r w:rsidRPr="006B0966">
        <w:t xml:space="preserve">. Untuk menghadapi masalah ini, </w:t>
      </w:r>
      <w:r w:rsidR="007F7938">
        <w:t>terdapat</w:t>
      </w:r>
      <w:r w:rsidRPr="006B0966">
        <w:t xml:space="preserve"> </w:t>
      </w:r>
      <w:r w:rsidR="007E69EE">
        <w:t xml:space="preserve">metode </w:t>
      </w:r>
      <w:r w:rsidRPr="006B0966">
        <w:t xml:space="preserve">yang disebut </w:t>
      </w:r>
      <w:r w:rsidRPr="007E69EE">
        <w:rPr>
          <w:i/>
        </w:rPr>
        <w:t>Architecture Tradeoff Analysis Method</w:t>
      </w:r>
      <w:r w:rsidRPr="006B0966">
        <w:t xml:space="preserve"> (ATAM). Metode ini memberikan evaluasi dalam atribut kualitas perangkat lunak seperti </w:t>
      </w:r>
      <w:r w:rsidR="007E69EE" w:rsidRPr="00B65846">
        <w:rPr>
          <w:i/>
        </w:rPr>
        <w:t>realibility</w:t>
      </w:r>
      <w:r w:rsidRPr="00B65846">
        <w:rPr>
          <w:i/>
        </w:rPr>
        <w:t xml:space="preserve">, </w:t>
      </w:r>
      <w:r w:rsidR="007E69EE" w:rsidRPr="00B65846">
        <w:rPr>
          <w:i/>
        </w:rPr>
        <w:t>performa</w:t>
      </w:r>
      <w:r w:rsidR="00B65846" w:rsidRPr="00B65846">
        <w:rPr>
          <w:i/>
        </w:rPr>
        <w:t>n</w:t>
      </w:r>
      <w:r w:rsidR="007E69EE" w:rsidRPr="00B65846">
        <w:rPr>
          <w:i/>
        </w:rPr>
        <w:t>ce</w:t>
      </w:r>
      <w:r w:rsidRPr="00B65846">
        <w:rPr>
          <w:i/>
        </w:rPr>
        <w:t xml:space="preserve">, </w:t>
      </w:r>
      <w:r w:rsidR="007E69EE" w:rsidRPr="00B65846">
        <w:rPr>
          <w:i/>
        </w:rPr>
        <w:t>security</w:t>
      </w:r>
      <w:r w:rsidRPr="00B65846">
        <w:rPr>
          <w:i/>
        </w:rPr>
        <w:t>,</w:t>
      </w:r>
      <w:r w:rsidR="007E69EE" w:rsidRPr="00B65846">
        <w:rPr>
          <w:i/>
        </w:rPr>
        <w:t xml:space="preserve"> </w:t>
      </w:r>
      <w:r w:rsidR="00B34B2E" w:rsidRPr="00B65846">
        <w:rPr>
          <w:i/>
        </w:rPr>
        <w:t>modifialibility</w:t>
      </w:r>
      <w:r w:rsidR="00B34B2E">
        <w:t xml:space="preserve"> dan sebagainya</w:t>
      </w:r>
      <w:r w:rsidRPr="006B0966">
        <w:t xml:space="preserve">. Selain itu, metode ini juga menguji dan mengevaluasi pertukaran teknik dan risiko antara keputusan desain arsitektur </w:t>
      </w:r>
      <w:r w:rsidR="00F10BCA">
        <w:fldChar w:fldCharType="begin" w:fldLock="1"/>
      </w:r>
      <w:r w:rsidR="00B97777">
        <w:instrText>ADDIN CSL_CITATION {"citationItems":[{"id":"ITEM-1","itemData":{"author":[{"dropping-particle":"","family":"Barbacci","given":"Mario","non-dropping-particle":"","parse-names":false,"suffix":""},{"dropping-particle":"","family":"Clements","given":"Paul","non-dropping-particle":"","parse-names":false,"suffix":""},{"dropping-particle":"","family":"Lattanze","given":"Anthony","non-dropping-particle":"","parse-names":false,"suffix":""},{"dropping-particle":"","family":"Northrop","given":"Linda","non-dropping-particle":"","parse-names":false,"suffix":""},{"dropping-particle":"","family":"Wood","given":"William","non-dropping-particle":"","parse-names":false,"suffix":""}],"id":"ITEM-1","issued":{"date-parts":[["2003"]]},"title":"Using the Architecture Tradeoff Analysis Method SM (ATAM SM ) to Evaluate the Software Architecture for a Product Line of Avionics Systems: A Case Study","type":"report"},"uris":["http://www.mendeley.com/documents/?uuid=750de306-c378-3b95-8783-583a27b60f32"]}],"mendeley":{"formattedCitation":"(Barbacci, Clements, Lattanze, Northrop, &amp; Wood, 2003)","manualFormatting":"(Barbacci, et al., 2003)","plainTextFormattedCitation":"(Barbacci, Clements, Lattanze, Northrop, &amp; Wood, 2003)","previouslyFormattedCitation":"(Barbacci, Clements, Lattanze, Northrop, &amp; Wood, 2003)"},"properties":{"noteIndex":0},"schema":"https://github.com/citation-style-language/schema/raw/master/csl-citation.json"}</w:instrText>
      </w:r>
      <w:r w:rsidR="00F10BCA">
        <w:fldChar w:fldCharType="separate"/>
      </w:r>
      <w:r w:rsidR="00F10BCA" w:rsidRPr="00F10BCA">
        <w:t xml:space="preserve">(Barbacci, </w:t>
      </w:r>
      <w:r w:rsidR="00B97777">
        <w:t>et al.</w:t>
      </w:r>
      <w:r w:rsidR="00F10BCA" w:rsidRPr="00F10BCA">
        <w:t>, 2003)</w:t>
      </w:r>
      <w:r w:rsidR="00F10BCA">
        <w:fldChar w:fldCharType="end"/>
      </w:r>
      <w:r w:rsidRPr="006B0966">
        <w:t>.</w:t>
      </w:r>
      <w:r w:rsidR="001D3165">
        <w:t xml:space="preserve"> </w:t>
      </w:r>
    </w:p>
    <w:p w14:paraId="1E98CF21" w14:textId="77777777" w:rsidR="001C5285" w:rsidRDefault="00B319D7" w:rsidP="001C5285">
      <w:pPr>
        <w:pStyle w:val="ListParagraph"/>
        <w:ind w:left="0" w:firstLine="720"/>
      </w:pPr>
      <w:r w:rsidRPr="00266594">
        <w:t xml:space="preserve">Penggunaan </w:t>
      </w:r>
      <w:r w:rsidRPr="00266594">
        <w:rPr>
          <w:i/>
        </w:rPr>
        <w:t>Representational State Transfer</w:t>
      </w:r>
      <w:r w:rsidRPr="00266594">
        <w:t xml:space="preserve"> (REST) sebagai gaya arsitektur untuk mengintegrasikan layanan dan aplikasi membawa beberapa manfaat, tetapi juga menimbulkan tantangan dan risiko</w:t>
      </w:r>
      <w:r>
        <w:t xml:space="preserve">. </w:t>
      </w:r>
      <w:r w:rsidR="003D2A94">
        <w:t xml:space="preserve"> </w:t>
      </w:r>
      <w:r w:rsidR="003D2A94">
        <w:fldChar w:fldCharType="begin" w:fldLock="1"/>
      </w:r>
      <w:r w:rsidR="004534C1">
        <w:instrText>ADDIN CSL_CITATION {"citationItems":[{"id":"ITEM-1","itemData":{"DOI":"10.1109/WICSA.2014.29","ISBN":"9781479934126","abstract":"The use of Representational State Transfer (REST) as an architectural style for integrating services and applications brings several benefits, but also poses new challenges and risks. Particularly important among those risks are failures to effectively address quality attribute requirements such as security, reliability, and performance. An architecture evaluation early in the software life cycle can identify and help mitigate those risks. In this paper we present guidelines to assist architecture evaluation activities in REST-based systems. These guidelines can be systematically used in conjunction with scenario-based evaluation methods to reason about design considerations and trade-offs. This paper also presents a proof of concept to describe how to use the guidelines in the context of an Architecture Trade-off Analysis Method (ATAM) evaluation","author":[{"dropping-particle":"","family":"Costa","given":"Bruno","non-dropping-particle":"","parse-names":false,"suffix":""},{"dropping-particle":"","family":"Pires","given":"Paulo F.","non-dropping-particle":"","parse-names":false,"suffix":""},{"dropping-particle":"","family":"Delicato","given":"Flavia C.","non-dropping-particle":"","parse-names":false,"suffix":""},{"dropping-particle":"","family":"Merson","given":"Paulo","non-dropping-particle":"","parse-names":false,"suffix":""}],"container-title":"Proceedings - Working IEEE/IFIP Conference on Software Architecture 2014, WICSA 2014","id":"ITEM-1","issued":{"date-parts":[["2014"]]},"page":"105-114","publisher":"IEEE Computer Society","title":"Evaluating a Representational State Transfer (REST) architecture: What is the impact of REST in my architecture?","type":"paper-conference"},"uris":["http://www.mendeley.com/documents/?uuid=8030c538-549f-348f-a598-3402ae60ebf0"]}],"mendeley":{"formattedCitation":"(Costa, Pires, Delicato, &amp; Merson, 2014)","manualFormatting":"(Costa, et al., 2014)","plainTextFormattedCitation":"(Costa, Pires, Delicato, &amp; Merson, 2014)","previouslyFormattedCitation":"(Costa, Pires, Delicato, &amp; Merson, 2014)"},"properties":{"noteIndex":0},"schema":"https://github.com/citation-style-language/schema/raw/master/csl-citation.json"}</w:instrText>
      </w:r>
      <w:r w:rsidR="003D2A94">
        <w:fldChar w:fldCharType="separate"/>
      </w:r>
      <w:r w:rsidR="003D2A94" w:rsidRPr="00054668">
        <w:t xml:space="preserve">(Costa, </w:t>
      </w:r>
      <w:r w:rsidR="003D2A94">
        <w:t>et al.</w:t>
      </w:r>
      <w:r w:rsidR="003D2A94" w:rsidRPr="00054668">
        <w:t>, 2014)</w:t>
      </w:r>
      <w:r w:rsidR="003D2A94">
        <w:fldChar w:fldCharType="end"/>
      </w:r>
      <w:r w:rsidR="003D2A94">
        <w:t xml:space="preserve"> </w:t>
      </w:r>
      <w:r w:rsidR="0094174A">
        <w:t xml:space="preserve">telah menyajikan </w:t>
      </w:r>
      <w:r w:rsidR="00917368">
        <w:t>pe</w:t>
      </w:r>
      <w:r w:rsidR="00656A32">
        <w:t>doman</w:t>
      </w:r>
      <w:r w:rsidR="00917368">
        <w:t xml:space="preserve"> mengenai penggunaan </w:t>
      </w:r>
      <w:r w:rsidR="0094174A">
        <w:t>m</w:t>
      </w:r>
      <w:r w:rsidR="00F150CA">
        <w:t xml:space="preserve">etode ATAM  untuk membantu evaluator </w:t>
      </w:r>
      <w:r w:rsidR="00BF0F6D">
        <w:t xml:space="preserve">mengevaluasi arsitektur berbasis REST </w:t>
      </w:r>
      <w:r w:rsidR="00F82674">
        <w:t>agar dapat</w:t>
      </w:r>
      <w:r w:rsidR="00794D6B" w:rsidRPr="00794D6B">
        <w:t xml:space="preserve"> mengidentifikasi </w:t>
      </w:r>
      <w:r w:rsidR="00F124A9" w:rsidRPr="00F85E8F">
        <w:rPr>
          <w:i/>
        </w:rPr>
        <w:lastRenderedPageBreak/>
        <w:t>trade-off</w:t>
      </w:r>
      <w:r w:rsidR="00794D6B" w:rsidRPr="00794D6B">
        <w:t xml:space="preserve"> dan risiko untuk mengatasi persyaratan atribut </w:t>
      </w:r>
      <w:r w:rsidR="00F124A9">
        <w:t>kualitas</w:t>
      </w:r>
      <w:r w:rsidR="00D83CC5">
        <w:t xml:space="preserve"> seperti </w:t>
      </w:r>
      <w:r w:rsidR="00D83CC5" w:rsidRPr="00D83CC5">
        <w:t xml:space="preserve">seperti </w:t>
      </w:r>
      <w:r w:rsidR="00D83CC5" w:rsidRPr="00C758BA">
        <w:rPr>
          <w:i/>
        </w:rPr>
        <w:t>security, realibility</w:t>
      </w:r>
      <w:r w:rsidR="00D83CC5" w:rsidRPr="00D83CC5">
        <w:t xml:space="preserve"> dan </w:t>
      </w:r>
      <w:r w:rsidR="00887D0B" w:rsidRPr="00C758BA">
        <w:rPr>
          <w:i/>
        </w:rPr>
        <w:t>performance</w:t>
      </w:r>
      <w:r w:rsidR="00FE48C1">
        <w:t xml:space="preserve">. </w:t>
      </w:r>
    </w:p>
    <w:p w14:paraId="64B5B0D4" w14:textId="1A488907" w:rsidR="001C5285" w:rsidRDefault="00405CDB" w:rsidP="001C5285">
      <w:pPr>
        <w:pStyle w:val="ListParagraph"/>
        <w:ind w:left="0" w:firstLine="720"/>
        <w:rPr>
          <w:rFonts w:cs="Times New Roman"/>
        </w:rPr>
      </w:pPr>
      <w:r>
        <w:rPr>
          <w:rFonts w:cs="Times New Roman"/>
        </w:rPr>
        <w:t>Terkait kajian-kajian di</w:t>
      </w:r>
      <w:r w:rsidR="00692EA7">
        <w:rPr>
          <w:rFonts w:cs="Times New Roman"/>
        </w:rPr>
        <w:t xml:space="preserve"> atas</w:t>
      </w:r>
      <w:r w:rsidR="00173471">
        <w:rPr>
          <w:rFonts w:cs="Times New Roman"/>
        </w:rPr>
        <w:t>,</w:t>
      </w:r>
      <w:r w:rsidR="00335132">
        <w:rPr>
          <w:rFonts w:cs="Times New Roman"/>
        </w:rPr>
        <w:t xml:space="preserve"> penulis menemukan celah penelitan terkait </w:t>
      </w:r>
      <w:r w:rsidR="00DF1C7C">
        <w:rPr>
          <w:rFonts w:cs="Times New Roman"/>
        </w:rPr>
        <w:t xml:space="preserve">bagaimana </w:t>
      </w:r>
      <w:r w:rsidR="009F25B0">
        <w:rPr>
          <w:rFonts w:cs="Times New Roman"/>
        </w:rPr>
        <w:t>melakukan optimalisasi pada arsitektur ber</w:t>
      </w:r>
      <w:r w:rsidR="00271AA5">
        <w:rPr>
          <w:rFonts w:cs="Times New Roman"/>
        </w:rPr>
        <w:t>b</w:t>
      </w:r>
      <w:r w:rsidR="009F25B0">
        <w:rPr>
          <w:rFonts w:cs="Times New Roman"/>
        </w:rPr>
        <w:t xml:space="preserve">asis REST </w:t>
      </w:r>
      <w:r w:rsidR="00271AA5">
        <w:rPr>
          <w:rFonts w:cs="Times New Roman"/>
        </w:rPr>
        <w:t xml:space="preserve">pada </w:t>
      </w:r>
      <w:r w:rsidR="00046B06">
        <w:rPr>
          <w:rFonts w:cs="Times New Roman"/>
        </w:rPr>
        <w:t xml:space="preserve">ekosistem komputasi awan untuk mendukung platform </w:t>
      </w:r>
      <w:r w:rsidR="00046B06" w:rsidRPr="00FC5834">
        <w:rPr>
          <w:rFonts w:cs="Times New Roman"/>
          <w:i/>
        </w:rPr>
        <w:t>E-Learning</w:t>
      </w:r>
      <w:r w:rsidR="00F46F0E" w:rsidRPr="00FC5834">
        <w:rPr>
          <w:rFonts w:cs="Times New Roman"/>
          <w:i/>
        </w:rPr>
        <w:t xml:space="preserve"> </w:t>
      </w:r>
      <w:r w:rsidR="00F46F0E">
        <w:rPr>
          <w:rFonts w:cs="Times New Roman"/>
        </w:rPr>
        <w:t>khususnya dengan LMS Moodle</w:t>
      </w:r>
      <w:r w:rsidR="00046B06">
        <w:rPr>
          <w:rFonts w:cs="Times New Roman"/>
        </w:rPr>
        <w:t xml:space="preserve">. </w:t>
      </w:r>
      <w:r w:rsidR="00173471">
        <w:rPr>
          <w:rFonts w:cs="Times New Roman"/>
        </w:rPr>
        <w:t xml:space="preserve"> </w:t>
      </w:r>
      <w:r w:rsidR="0038110C">
        <w:rPr>
          <w:rFonts w:cs="Times New Roman"/>
        </w:rPr>
        <w:t>Pada penelitian</w:t>
      </w:r>
      <w:r w:rsidR="00173471">
        <w:rPr>
          <w:rFonts w:cs="Times New Roman"/>
        </w:rPr>
        <w:t xml:space="preserve"> ini penulis </w:t>
      </w:r>
      <w:r w:rsidR="00E70575">
        <w:rPr>
          <w:rFonts w:cs="Times New Roman"/>
        </w:rPr>
        <w:t>akan</w:t>
      </w:r>
      <w:r w:rsidR="00173471">
        <w:rPr>
          <w:rFonts w:cs="Times New Roman"/>
        </w:rPr>
        <w:t xml:space="preserve"> </w:t>
      </w:r>
      <w:r w:rsidR="008967D2">
        <w:rPr>
          <w:rFonts w:cs="Times New Roman"/>
        </w:rPr>
        <w:t>membuat des</w:t>
      </w:r>
      <w:r w:rsidR="00B87598">
        <w:rPr>
          <w:rFonts w:cs="Times New Roman"/>
        </w:rPr>
        <w:t>ain</w:t>
      </w:r>
      <w:r w:rsidR="008967D2">
        <w:rPr>
          <w:rFonts w:cs="Times New Roman"/>
        </w:rPr>
        <w:t xml:space="preserve"> arsitektur LMS Moodle secara </w:t>
      </w:r>
      <w:r w:rsidR="008967D2" w:rsidRPr="00544F92">
        <w:rPr>
          <w:rFonts w:cs="Times New Roman"/>
          <w:i/>
        </w:rPr>
        <w:t>centralized</w:t>
      </w:r>
      <w:r w:rsidR="00535E2E">
        <w:rPr>
          <w:rFonts w:cs="Times New Roman"/>
        </w:rPr>
        <w:t xml:space="preserve"> </w:t>
      </w:r>
      <w:r w:rsidR="00E1060D">
        <w:rPr>
          <w:rFonts w:cs="Times New Roman"/>
        </w:rPr>
        <w:t xml:space="preserve">pada ekosistem komputasi awan </w:t>
      </w:r>
      <w:r w:rsidR="00535E2E">
        <w:rPr>
          <w:rFonts w:cs="Times New Roman"/>
        </w:rPr>
        <w:t>dengan menggunakan prinsip SOA</w:t>
      </w:r>
      <w:r w:rsidR="00E1060D">
        <w:rPr>
          <w:rFonts w:cs="Times New Roman"/>
        </w:rPr>
        <w:t xml:space="preserve">. </w:t>
      </w:r>
      <w:r w:rsidR="008967D2">
        <w:rPr>
          <w:rFonts w:cs="Times New Roman"/>
        </w:rPr>
        <w:t xml:space="preserve"> Untuk mendes</w:t>
      </w:r>
      <w:r w:rsidR="00B87598">
        <w:rPr>
          <w:rFonts w:cs="Times New Roman"/>
        </w:rPr>
        <w:t>ain</w:t>
      </w:r>
      <w:r w:rsidR="008967D2">
        <w:rPr>
          <w:rFonts w:cs="Times New Roman"/>
        </w:rPr>
        <w:t xml:space="preserve"> arsitektur ini, penelitian ini menggunakan REST </w:t>
      </w:r>
      <w:r w:rsidR="008967D2" w:rsidRPr="007F0BEB">
        <w:rPr>
          <w:rFonts w:cs="Times New Roman"/>
          <w:i/>
        </w:rPr>
        <w:t>Constraint</w:t>
      </w:r>
      <w:r w:rsidR="008967D2">
        <w:rPr>
          <w:rFonts w:cs="Times New Roman"/>
        </w:rPr>
        <w:t xml:space="preserve">, SOA </w:t>
      </w:r>
      <w:r w:rsidR="008967D2" w:rsidRPr="00696399">
        <w:rPr>
          <w:rFonts w:cs="Times New Roman"/>
          <w:i/>
        </w:rPr>
        <w:t xml:space="preserve">design </w:t>
      </w:r>
      <w:r w:rsidR="007F0BEB" w:rsidRPr="00696399">
        <w:rPr>
          <w:rFonts w:cs="Times New Roman"/>
          <w:i/>
        </w:rPr>
        <w:t>p</w:t>
      </w:r>
      <w:r w:rsidR="008967D2" w:rsidRPr="00696399">
        <w:rPr>
          <w:rFonts w:cs="Times New Roman"/>
          <w:i/>
        </w:rPr>
        <w:t>attern</w:t>
      </w:r>
      <w:r w:rsidR="008967D2">
        <w:rPr>
          <w:rFonts w:cs="Times New Roman"/>
        </w:rPr>
        <w:t xml:space="preserve"> </w:t>
      </w:r>
      <w:r w:rsidR="008967D2">
        <w:rPr>
          <w:rFonts w:cs="Times New Roman"/>
        </w:rPr>
        <w:fldChar w:fldCharType="begin" w:fldLock="1"/>
      </w:r>
      <w:r w:rsidR="008967D2">
        <w:rPr>
          <w:rFonts w:cs="Times New Roman"/>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Carlyle, Pautasso, &amp; Balasubramanian, 2012)","manualFormatting":"(Erl, et al., 2012)","plainTextFormattedCitation":"(Erl, Carlyle, Pautasso, &amp; Balasubramanian, 2012)","previouslyFormattedCitation":"(Erl, Carlyle, Pautasso, &amp; Balasubramanian, 2012)"},"properties":{"noteIndex":0},"schema":"https://github.com/citation-style-language/schema/raw/master/csl-citation.json"}</w:instrText>
      </w:r>
      <w:r w:rsidR="008967D2">
        <w:rPr>
          <w:rFonts w:cs="Times New Roman"/>
        </w:rPr>
        <w:fldChar w:fldCharType="separate"/>
      </w:r>
      <w:r w:rsidR="008967D2" w:rsidRPr="008A3519">
        <w:rPr>
          <w:rFonts w:cs="Times New Roman"/>
        </w:rPr>
        <w:t xml:space="preserve">(Erl, </w:t>
      </w:r>
      <w:r w:rsidR="008967D2">
        <w:rPr>
          <w:rFonts w:cs="Times New Roman"/>
        </w:rPr>
        <w:t>et al.</w:t>
      </w:r>
      <w:r w:rsidR="008967D2" w:rsidRPr="008A3519">
        <w:rPr>
          <w:rFonts w:cs="Times New Roman"/>
        </w:rPr>
        <w:t>, 2012)</w:t>
      </w:r>
      <w:r w:rsidR="008967D2">
        <w:rPr>
          <w:rFonts w:cs="Times New Roman"/>
        </w:rPr>
        <w:fldChar w:fldCharType="end"/>
      </w:r>
      <w:r w:rsidR="008967D2">
        <w:rPr>
          <w:rFonts w:cs="Times New Roman"/>
        </w:rPr>
        <w:t xml:space="preserve"> dan REST </w:t>
      </w:r>
      <w:r w:rsidR="008967D2" w:rsidRPr="00696399">
        <w:rPr>
          <w:rFonts w:cs="Times New Roman"/>
          <w:i/>
        </w:rPr>
        <w:t>design pattern</w:t>
      </w:r>
      <w:r w:rsidR="008967D2">
        <w:rPr>
          <w:rFonts w:cs="Times New Roman"/>
        </w:rPr>
        <w:t xml:space="preserve"> </w:t>
      </w:r>
      <w:r w:rsidR="008967D2">
        <w:rPr>
          <w:rFonts w:cs="Times New Roman"/>
        </w:rPr>
        <w:fldChar w:fldCharType="begin" w:fldLock="1"/>
      </w:r>
      <w:r w:rsidR="00CB06CF">
        <w:rPr>
          <w:rFonts w:cs="Times New Roman"/>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8967D2">
        <w:rPr>
          <w:rFonts w:cs="Times New Roman"/>
        </w:rPr>
        <w:fldChar w:fldCharType="separate"/>
      </w:r>
      <w:r w:rsidR="008967D2" w:rsidRPr="005B55E8">
        <w:rPr>
          <w:rFonts w:cs="Times New Roman"/>
        </w:rPr>
        <w:t>(Thomas Fielding, 2000)</w:t>
      </w:r>
      <w:r w:rsidR="008967D2">
        <w:rPr>
          <w:rFonts w:cs="Times New Roman"/>
        </w:rPr>
        <w:fldChar w:fldCharType="end"/>
      </w:r>
      <w:r w:rsidR="008967D2">
        <w:rPr>
          <w:rFonts w:cs="Times New Roman"/>
        </w:rPr>
        <w:t xml:space="preserve">.  </w:t>
      </w:r>
      <w:r w:rsidR="008967D2" w:rsidRPr="00B37C81">
        <w:rPr>
          <w:rFonts w:cs="Times New Roman"/>
          <w:i/>
        </w:rPr>
        <w:t xml:space="preserve">Architecture Tradde-off Analysis Method </w:t>
      </w:r>
      <w:r w:rsidR="008967D2">
        <w:rPr>
          <w:rFonts w:cs="Times New Roman"/>
        </w:rPr>
        <w:t xml:space="preserve">(ATAM) akan digunakan untuk mengevaluasi </w:t>
      </w:r>
      <w:r w:rsidR="008967D2" w:rsidRPr="00B37C81">
        <w:rPr>
          <w:rFonts w:cs="Times New Roman"/>
          <w:i/>
        </w:rPr>
        <w:t>trade-off</w:t>
      </w:r>
      <w:r w:rsidR="008967D2">
        <w:rPr>
          <w:rFonts w:cs="Times New Roman"/>
        </w:rPr>
        <w:t xml:space="preserve"> dan resiko pada pemilihan desain arsitektur </w:t>
      </w:r>
      <w:r w:rsidR="008967D2">
        <w:rPr>
          <w:rFonts w:cs="Times New Roman"/>
        </w:rPr>
        <w:fldChar w:fldCharType="begin" w:fldLock="1"/>
      </w:r>
      <w:r w:rsidR="00B97777">
        <w:rPr>
          <w:rFonts w:cs="Times New Roman"/>
        </w:rPr>
        <w:instrText>ADDIN CSL_CITATION {"citationItems":[{"id":"ITEM-1","itemData":{"author":[{"dropping-particle":"","family":"Barbacci","given":"Mario","non-dropping-particle":"","parse-names":false,"suffix":""},{"dropping-particle":"","family":"Clements","given":"Paul","non-dropping-particle":"","parse-names":false,"suffix":""},{"dropping-particle":"","family":"Lattanze","given":"Anthony","non-dropping-particle":"","parse-names":false,"suffix":""},{"dropping-particle":"","family":"Northrop","given":"Linda","non-dropping-particle":"","parse-names":false,"suffix":""},{"dropping-particle":"","family":"Wood","given":"William","non-dropping-particle":"","parse-names":false,"suffix":""}],"id":"ITEM-1","issued":{"date-parts":[["2003"]]},"title":"Using the Architecture Tradeoff Analysis Method SM (ATAM SM ) to Evaluate the Software Architecture for a Product Line of Avionics Systems: A Case Study","type":"report"},"uris":["http://www.mendeley.com/documents/?uuid=750de306-c378-3b95-8783-583a27b60f32"]}],"mendeley":{"formattedCitation":"(Barbacci et al., 2003)","manualFormatting":"(Barbacci, et al., 2003)","plainTextFormattedCitation":"(Barbacci et al., 2003)","previouslyFormattedCitation":"(Barbacci et al., 2003)"},"properties":{"noteIndex":0},"schema":"https://github.com/citation-style-language/schema/raw/master/csl-citation.json"}</w:instrText>
      </w:r>
      <w:r w:rsidR="008967D2">
        <w:rPr>
          <w:rFonts w:cs="Times New Roman"/>
        </w:rPr>
        <w:fldChar w:fldCharType="separate"/>
      </w:r>
      <w:r w:rsidR="008967D2" w:rsidRPr="00E26FC4">
        <w:rPr>
          <w:rFonts w:cs="Times New Roman"/>
        </w:rPr>
        <w:t>(Barbacci,</w:t>
      </w:r>
      <w:r w:rsidR="008967D2">
        <w:rPr>
          <w:rFonts w:cs="Times New Roman"/>
        </w:rPr>
        <w:t xml:space="preserve"> et al.</w:t>
      </w:r>
      <w:r w:rsidR="008967D2" w:rsidRPr="00E26FC4">
        <w:rPr>
          <w:rFonts w:cs="Times New Roman"/>
        </w:rPr>
        <w:t>, 2003)</w:t>
      </w:r>
      <w:r w:rsidR="008967D2">
        <w:rPr>
          <w:rFonts w:cs="Times New Roman"/>
        </w:rPr>
        <w:fldChar w:fldCharType="end"/>
      </w:r>
      <w:r w:rsidR="008967D2">
        <w:rPr>
          <w:rFonts w:cs="Times New Roman"/>
        </w:rPr>
        <w:t xml:space="preserve">. Proses evaluasi adalah berbasis skenario dan fokus pada </w:t>
      </w:r>
      <w:r w:rsidR="008967D2" w:rsidRPr="002746B4">
        <w:rPr>
          <w:rFonts w:cs="Times New Roman"/>
          <w:i/>
        </w:rPr>
        <w:t>software quality attributes</w:t>
      </w:r>
      <w:r w:rsidR="008967D2">
        <w:rPr>
          <w:rFonts w:cs="Times New Roman"/>
        </w:rPr>
        <w:t xml:space="preserve"> </w:t>
      </w:r>
      <w:r w:rsidR="008967D2">
        <w:rPr>
          <w:rFonts w:cs="Times New Roman"/>
        </w:rPr>
        <w:fldChar w:fldCharType="begin" w:fldLock="1"/>
      </w:r>
      <w:r w:rsidR="004534C1">
        <w:rPr>
          <w:rFonts w:cs="Times New Roman"/>
        </w:rPr>
        <w:instrText>ADDIN CSL_CITATION {"citationItems":[{"id":"ITEM-1","itemData":{"DOI":"10.1109/WICSA.2014.29","ISBN":"9781479934126","abstract":"The use of Representational State Transfer (REST) as an architectural style for integrating services and applications brings several benefits, but also poses new challenges and risks. Particularly important among those risks are failures to effectively address quality attribute requirements such as security, reliability, and performance. An architecture evaluation early in the software life cycle can identify and help mitigate those risks. In this paper we present guidelines to assist architecture evaluation activities in REST-based systems. These guidelines can be systematically used in conjunction with scenario-based evaluation methods to reason about design considerations and trade-offs. This paper also presents a proof of concept to describe how to use the guidelines in the context of an Architecture Trade-off Analysis Method (ATAM) evaluation","author":[{"dropping-particle":"","family":"Costa","given":"Bruno","non-dropping-particle":"","parse-names":false,"suffix":""},{"dropping-particle":"","family":"Pires","given":"Paulo F.","non-dropping-particle":"","parse-names":false,"suffix":""},{"dropping-particle":"","family":"Delicato","given":"Flavia C.","non-dropping-particle":"","parse-names":false,"suffix":""},{"dropping-particle":"","family":"Merson","given":"Paulo","non-dropping-particle":"","parse-names":false,"suffix":""}],"container-title":"Proceedings - Working IEEE/IFIP Conference on Software Architecture 2014, WICSA 2014","id":"ITEM-1","issued":{"date-parts":[["2014"]]},"page":"105-114","publisher":"IEEE Computer Society","title":"Evaluating a Representational State Transfer (REST) architecture: What is the impact of REST in my architecture?","type":"paper-conference"},"uris":["http://www.mendeley.com/documents/?uuid=8030c538-549f-348f-a598-3402ae60ebf0"]}],"mendeley":{"formattedCitation":"(Costa et al., 2014)","manualFormatting":"(Costa, et al., 2014)","plainTextFormattedCitation":"(Costa et al., 2014)","previouslyFormattedCitation":"(Costa et al., 2014)"},"properties":{"noteIndex":0},"schema":"https://github.com/citation-style-language/schema/raw/master/csl-citation.json"}</w:instrText>
      </w:r>
      <w:r w:rsidR="008967D2">
        <w:rPr>
          <w:rFonts w:cs="Times New Roman"/>
        </w:rPr>
        <w:fldChar w:fldCharType="separate"/>
      </w:r>
      <w:r w:rsidR="008967D2" w:rsidRPr="00406EFB">
        <w:rPr>
          <w:rFonts w:cs="Times New Roman"/>
        </w:rPr>
        <w:t xml:space="preserve">(Costa, </w:t>
      </w:r>
      <w:r w:rsidR="008967D2">
        <w:rPr>
          <w:rFonts w:cs="Times New Roman"/>
        </w:rPr>
        <w:t>et al.</w:t>
      </w:r>
      <w:r w:rsidR="008967D2" w:rsidRPr="00406EFB">
        <w:rPr>
          <w:rFonts w:cs="Times New Roman"/>
        </w:rPr>
        <w:t>, 2014)</w:t>
      </w:r>
      <w:r w:rsidR="008967D2">
        <w:rPr>
          <w:rFonts w:cs="Times New Roman"/>
        </w:rPr>
        <w:fldChar w:fldCharType="end"/>
      </w:r>
      <w:r>
        <w:rPr>
          <w:rFonts w:cs="Times New Roman"/>
        </w:rPr>
        <w:t>.</w:t>
      </w:r>
    </w:p>
    <w:p w14:paraId="40D762C7" w14:textId="0F6D0717" w:rsidR="00405CDB" w:rsidRPr="001C5285" w:rsidRDefault="00405CDB" w:rsidP="001C5285">
      <w:pPr>
        <w:rPr>
          <w:rFonts w:cs="Times New Roman"/>
          <w:szCs w:val="24"/>
        </w:rPr>
      </w:pPr>
      <w:r w:rsidRPr="001C5285">
        <w:rPr>
          <w:rFonts w:cs="Times New Roman"/>
        </w:rPr>
        <w:t>Beberapa aspek yang a</w:t>
      </w:r>
      <w:r w:rsidR="00061E84" w:rsidRPr="001C5285">
        <w:rPr>
          <w:rFonts w:cs="Times New Roman"/>
        </w:rPr>
        <w:t>k</w:t>
      </w:r>
      <w:r w:rsidRPr="001C5285">
        <w:rPr>
          <w:rFonts w:cs="Times New Roman"/>
        </w:rPr>
        <w:t>a</w:t>
      </w:r>
      <w:r w:rsidR="00061E84" w:rsidRPr="001C5285">
        <w:rPr>
          <w:rFonts w:cs="Times New Roman"/>
        </w:rPr>
        <w:t>n</w:t>
      </w:r>
      <w:r w:rsidRPr="001C5285">
        <w:rPr>
          <w:rFonts w:cs="Times New Roman"/>
        </w:rPr>
        <w:t xml:space="preserve"> menjadi fokus evaluasi itu antara </w:t>
      </w:r>
      <w:proofErr w:type="gramStart"/>
      <w:r w:rsidRPr="001C5285">
        <w:rPr>
          <w:rFonts w:cs="Times New Roman"/>
        </w:rPr>
        <w:t>lain :</w:t>
      </w:r>
      <w:proofErr w:type="gramEnd"/>
    </w:p>
    <w:p w14:paraId="21F53AF8" w14:textId="2BEA64E1" w:rsidR="00405CDB" w:rsidRDefault="00405CDB" w:rsidP="00187D65">
      <w:pPr>
        <w:pStyle w:val="ListParagraph"/>
        <w:numPr>
          <w:ilvl w:val="0"/>
          <w:numId w:val="2"/>
        </w:numPr>
        <w:rPr>
          <w:rFonts w:cs="Times New Roman"/>
          <w:szCs w:val="24"/>
        </w:rPr>
      </w:pPr>
      <w:r>
        <w:rPr>
          <w:rFonts w:cs="Times New Roman"/>
          <w:szCs w:val="24"/>
        </w:rPr>
        <w:t xml:space="preserve">Aspek </w:t>
      </w:r>
      <w:r w:rsidRPr="00BE2953">
        <w:rPr>
          <w:rFonts w:cs="Times New Roman"/>
          <w:i/>
          <w:szCs w:val="24"/>
        </w:rPr>
        <w:t>performance</w:t>
      </w:r>
      <w:r>
        <w:rPr>
          <w:rFonts w:cs="Times New Roman"/>
          <w:szCs w:val="24"/>
        </w:rPr>
        <w:t>, yakni bagaimana menangani banyaknya user yang mengakses LMS secara bersamaan (</w:t>
      </w:r>
      <w:r w:rsidRPr="000122B3">
        <w:rPr>
          <w:rFonts w:cs="Times New Roman"/>
          <w:i/>
          <w:szCs w:val="24"/>
        </w:rPr>
        <w:t>concurrent</w:t>
      </w:r>
      <w:r>
        <w:rPr>
          <w:rFonts w:cs="Times New Roman"/>
          <w:szCs w:val="24"/>
        </w:rPr>
        <w:t xml:space="preserve">). Bagaimana menjaga sistem bisa diandalkan dalam menangani aktivitas pembelajaran seperti </w:t>
      </w:r>
      <w:r w:rsidR="00C97D92">
        <w:rPr>
          <w:rFonts w:cs="Times New Roman"/>
          <w:szCs w:val="24"/>
        </w:rPr>
        <w:t>Q</w:t>
      </w:r>
      <w:r>
        <w:rPr>
          <w:rFonts w:cs="Times New Roman"/>
          <w:szCs w:val="24"/>
        </w:rPr>
        <w:t xml:space="preserve">uiz, PR, </w:t>
      </w:r>
      <w:r w:rsidR="00C97D92">
        <w:rPr>
          <w:rFonts w:cs="Times New Roman"/>
          <w:szCs w:val="24"/>
        </w:rPr>
        <w:t>F</w:t>
      </w:r>
      <w:r>
        <w:rPr>
          <w:rFonts w:cs="Times New Roman"/>
          <w:szCs w:val="24"/>
        </w:rPr>
        <w:t>orum dan lainnya.</w:t>
      </w:r>
    </w:p>
    <w:p w14:paraId="75F06EC0" w14:textId="434C23AE" w:rsidR="002A5D97" w:rsidRPr="00B045FD" w:rsidRDefault="00405CDB" w:rsidP="00B045FD">
      <w:pPr>
        <w:pStyle w:val="ListParagraph"/>
        <w:numPr>
          <w:ilvl w:val="0"/>
          <w:numId w:val="2"/>
        </w:numPr>
        <w:rPr>
          <w:rFonts w:cs="Times New Roman"/>
          <w:szCs w:val="24"/>
        </w:rPr>
      </w:pPr>
      <w:r>
        <w:rPr>
          <w:rFonts w:cs="Times New Roman"/>
          <w:szCs w:val="24"/>
        </w:rPr>
        <w:t xml:space="preserve">Aspek </w:t>
      </w:r>
      <w:r w:rsidRPr="00BF0198">
        <w:rPr>
          <w:rFonts w:cs="Times New Roman"/>
          <w:i/>
          <w:szCs w:val="24"/>
        </w:rPr>
        <w:t>scalability</w:t>
      </w:r>
      <w:r>
        <w:rPr>
          <w:rFonts w:cs="Times New Roman"/>
          <w:szCs w:val="24"/>
        </w:rPr>
        <w:t xml:space="preserve">, yakni bagaimana mempersiapkan segala perubahan terkait ukuran sistem yang ada cloud. Penyediaan infrastruktur cloud yang </w:t>
      </w:r>
      <w:r w:rsidRPr="0078345A">
        <w:rPr>
          <w:rFonts w:cs="Times New Roman"/>
          <w:i/>
          <w:szCs w:val="24"/>
        </w:rPr>
        <w:t>over provisioning</w:t>
      </w:r>
      <w:r>
        <w:rPr>
          <w:rFonts w:cs="Times New Roman"/>
          <w:szCs w:val="24"/>
        </w:rPr>
        <w:t xml:space="preserve"> (</w:t>
      </w:r>
      <w:r w:rsidRPr="00950E7E">
        <w:rPr>
          <w:rFonts w:cs="Times New Roman"/>
          <w:i/>
          <w:szCs w:val="24"/>
        </w:rPr>
        <w:t>resource</w:t>
      </w:r>
      <w:r>
        <w:rPr>
          <w:rFonts w:cs="Times New Roman"/>
          <w:szCs w:val="24"/>
        </w:rPr>
        <w:t xml:space="preserve"> berlebihan namun utilisasi rendah) yang berefek pada pemborosan biaya, ataupun </w:t>
      </w:r>
      <w:r w:rsidRPr="0078345A">
        <w:rPr>
          <w:rFonts w:cs="Times New Roman"/>
          <w:i/>
          <w:szCs w:val="24"/>
        </w:rPr>
        <w:t>under provisioning</w:t>
      </w:r>
      <w:r>
        <w:rPr>
          <w:rFonts w:cs="Times New Roman"/>
          <w:szCs w:val="24"/>
        </w:rPr>
        <w:t xml:space="preserve"> (utilisasi tinggi melebihi</w:t>
      </w:r>
      <w:r w:rsidRPr="00950E7E">
        <w:rPr>
          <w:rFonts w:cs="Times New Roman"/>
          <w:i/>
          <w:szCs w:val="24"/>
        </w:rPr>
        <w:t xml:space="preserve"> resource</w:t>
      </w:r>
      <w:r>
        <w:rPr>
          <w:rFonts w:cs="Times New Roman"/>
          <w:szCs w:val="24"/>
        </w:rPr>
        <w:t xml:space="preserve"> yang ditetapkan) yang berefek pada akses user menjadi lambat.</w:t>
      </w:r>
    </w:p>
    <w:p w14:paraId="62F873BE" w14:textId="7B1A14F0" w:rsidR="003C1A59" w:rsidRPr="000D091C" w:rsidRDefault="00F525F9" w:rsidP="00F525F9">
      <w:pPr>
        <w:pStyle w:val="Heading2"/>
        <w:ind w:left="284"/>
      </w:pPr>
      <w:r>
        <w:lastRenderedPageBreak/>
        <w:t xml:space="preserve"> </w:t>
      </w:r>
      <w:r>
        <w:tab/>
      </w:r>
      <w:bookmarkStart w:id="9" w:name="_Toc7635578"/>
      <w:r w:rsidR="003C1A59" w:rsidRPr="000D091C">
        <w:t>Rumusan Masalah</w:t>
      </w:r>
      <w:bookmarkEnd w:id="9"/>
    </w:p>
    <w:p w14:paraId="0F4AF242" w14:textId="77777777" w:rsidR="0039097C" w:rsidRDefault="003C1A59" w:rsidP="00131AEF">
      <w:pPr>
        <w:pStyle w:val="ListParagraph"/>
        <w:ind w:left="0" w:firstLine="709"/>
        <w:rPr>
          <w:rFonts w:cs="Times New Roman"/>
          <w:color w:val="000000"/>
          <w:szCs w:val="24"/>
        </w:rPr>
      </w:pPr>
      <w:r>
        <w:rPr>
          <w:rFonts w:cs="Times New Roman"/>
          <w:color w:val="000000"/>
          <w:szCs w:val="24"/>
        </w:rPr>
        <w:t>Mengacu pada temuan masalah pada latar belakang di atas maka berikut adalah rumusan masalah dalam penelitian  ini</w:t>
      </w:r>
      <w:r w:rsidR="00233CA5">
        <w:rPr>
          <w:rFonts w:cs="Times New Roman"/>
          <w:color w:val="000000"/>
          <w:szCs w:val="24"/>
        </w:rPr>
        <w:t xml:space="preserve"> adalah</w:t>
      </w:r>
      <w:r w:rsidR="0039097C">
        <w:rPr>
          <w:rFonts w:cs="Times New Roman"/>
          <w:color w:val="000000"/>
          <w:szCs w:val="24"/>
        </w:rPr>
        <w:t>:</w:t>
      </w:r>
    </w:p>
    <w:p w14:paraId="1D930084" w14:textId="5DB6F65C" w:rsidR="0026100B" w:rsidRDefault="00192B87" w:rsidP="00187D65">
      <w:pPr>
        <w:pStyle w:val="ListParagraph"/>
        <w:numPr>
          <w:ilvl w:val="0"/>
          <w:numId w:val="9"/>
        </w:numPr>
        <w:ind w:left="426"/>
        <w:rPr>
          <w:rFonts w:cs="Times New Roman"/>
          <w:color w:val="000000"/>
          <w:szCs w:val="24"/>
        </w:rPr>
      </w:pPr>
      <w:r>
        <w:rPr>
          <w:rFonts w:cs="Times New Roman"/>
          <w:color w:val="000000"/>
          <w:szCs w:val="24"/>
        </w:rPr>
        <w:t>B</w:t>
      </w:r>
      <w:r w:rsidR="00233CA5">
        <w:rPr>
          <w:rFonts w:cs="Times New Roman"/>
          <w:color w:val="000000"/>
          <w:szCs w:val="24"/>
        </w:rPr>
        <w:t>ag</w:t>
      </w:r>
      <w:r w:rsidR="00140661">
        <w:rPr>
          <w:rFonts w:cs="Times New Roman"/>
          <w:color w:val="000000"/>
          <w:szCs w:val="24"/>
        </w:rPr>
        <w:t>a</w:t>
      </w:r>
      <w:r w:rsidR="00233CA5">
        <w:rPr>
          <w:rFonts w:cs="Times New Roman"/>
          <w:color w:val="000000"/>
          <w:szCs w:val="24"/>
        </w:rPr>
        <w:t>imana melakukan evaluasi</w:t>
      </w:r>
      <w:r w:rsidR="0036225F">
        <w:rPr>
          <w:rFonts w:cs="Times New Roman"/>
          <w:color w:val="000000"/>
          <w:szCs w:val="24"/>
        </w:rPr>
        <w:t xml:space="preserve"> dan optimalisasi</w:t>
      </w:r>
      <w:r w:rsidR="00233CA5">
        <w:rPr>
          <w:rFonts w:cs="Times New Roman"/>
          <w:color w:val="000000"/>
          <w:szCs w:val="24"/>
        </w:rPr>
        <w:t xml:space="preserve"> terkait </w:t>
      </w:r>
      <w:r w:rsidR="00590023">
        <w:rPr>
          <w:rFonts w:cs="Times New Roman"/>
          <w:color w:val="000000"/>
          <w:szCs w:val="24"/>
        </w:rPr>
        <w:t xml:space="preserve">arsitektur </w:t>
      </w:r>
      <w:r w:rsidR="000A448B">
        <w:rPr>
          <w:rFonts w:cs="Times New Roman"/>
          <w:color w:val="000000"/>
          <w:szCs w:val="24"/>
        </w:rPr>
        <w:t xml:space="preserve"> REST </w:t>
      </w:r>
      <w:r w:rsidR="00590023">
        <w:rPr>
          <w:rFonts w:cs="Times New Roman"/>
          <w:color w:val="000000"/>
          <w:szCs w:val="24"/>
        </w:rPr>
        <w:t xml:space="preserve">LMS Moodle </w:t>
      </w:r>
      <w:r w:rsidR="00C57428">
        <w:rPr>
          <w:rFonts w:cs="Times New Roman"/>
          <w:color w:val="000000"/>
          <w:szCs w:val="24"/>
        </w:rPr>
        <w:t>pada</w:t>
      </w:r>
      <w:r w:rsidR="00D579B7">
        <w:rPr>
          <w:rFonts w:cs="Times New Roman"/>
          <w:color w:val="000000"/>
          <w:szCs w:val="24"/>
        </w:rPr>
        <w:t xml:space="preserve"> ekosistem komputasi awan sehingga menghasilkan </w:t>
      </w:r>
      <w:r w:rsidR="00C5244F">
        <w:rPr>
          <w:rFonts w:cs="Times New Roman"/>
          <w:color w:val="000000"/>
          <w:szCs w:val="24"/>
        </w:rPr>
        <w:t xml:space="preserve">nilai </w:t>
      </w:r>
      <w:r w:rsidR="00C5244F" w:rsidRPr="0036225F">
        <w:rPr>
          <w:rFonts w:cs="Times New Roman"/>
          <w:i/>
          <w:color w:val="000000"/>
          <w:szCs w:val="24"/>
        </w:rPr>
        <w:t>trade-off</w:t>
      </w:r>
      <w:r w:rsidR="00C5244F">
        <w:rPr>
          <w:rFonts w:cs="Times New Roman"/>
          <w:color w:val="000000"/>
          <w:szCs w:val="24"/>
        </w:rPr>
        <w:t xml:space="preserve"> yang optimal baik dari sisi </w:t>
      </w:r>
      <w:r w:rsidR="00BB1824" w:rsidRPr="00025E47">
        <w:rPr>
          <w:rFonts w:cs="Times New Roman"/>
          <w:i/>
          <w:color w:val="000000"/>
          <w:szCs w:val="24"/>
        </w:rPr>
        <w:t>performa</w:t>
      </w:r>
      <w:r w:rsidR="00025E47" w:rsidRPr="00025E47">
        <w:rPr>
          <w:rFonts w:cs="Times New Roman"/>
          <w:i/>
          <w:color w:val="000000"/>
          <w:szCs w:val="24"/>
        </w:rPr>
        <w:t>n</w:t>
      </w:r>
      <w:r w:rsidR="00BB1824" w:rsidRPr="00025E47">
        <w:rPr>
          <w:rFonts w:cs="Times New Roman"/>
          <w:i/>
          <w:color w:val="000000"/>
          <w:szCs w:val="24"/>
        </w:rPr>
        <w:t xml:space="preserve">ce </w:t>
      </w:r>
      <w:r w:rsidR="0039097C" w:rsidRPr="00025E47">
        <w:rPr>
          <w:rFonts w:cs="Times New Roman"/>
          <w:i/>
          <w:color w:val="000000"/>
          <w:szCs w:val="24"/>
        </w:rPr>
        <w:t>dan scalability</w:t>
      </w:r>
      <w:r w:rsidR="00A13747">
        <w:rPr>
          <w:rFonts w:cs="Times New Roman"/>
          <w:color w:val="000000"/>
          <w:szCs w:val="24"/>
        </w:rPr>
        <w:t>?</w:t>
      </w:r>
    </w:p>
    <w:p w14:paraId="0B691D2E" w14:textId="0AE1CCD1" w:rsidR="003C1A59" w:rsidRPr="002C6294" w:rsidRDefault="003C1A59" w:rsidP="00187D65">
      <w:pPr>
        <w:pStyle w:val="ListParagraph"/>
        <w:numPr>
          <w:ilvl w:val="0"/>
          <w:numId w:val="9"/>
        </w:numPr>
        <w:ind w:left="426"/>
        <w:rPr>
          <w:rFonts w:cs="Times New Roman"/>
          <w:color w:val="000000"/>
          <w:szCs w:val="24"/>
        </w:rPr>
      </w:pPr>
      <w:r w:rsidRPr="002C6294">
        <w:rPr>
          <w:rFonts w:cs="Times New Roman"/>
          <w:color w:val="000000"/>
          <w:szCs w:val="24"/>
        </w:rPr>
        <w:t>Bagaimana gambaran</w:t>
      </w:r>
      <w:r w:rsidR="000C6C27">
        <w:rPr>
          <w:rFonts w:cs="Times New Roman"/>
          <w:color w:val="000000"/>
          <w:szCs w:val="24"/>
        </w:rPr>
        <w:t xml:space="preserve"> desain</w:t>
      </w:r>
      <w:r w:rsidRPr="002C6294">
        <w:rPr>
          <w:rFonts w:cs="Times New Roman"/>
          <w:color w:val="000000"/>
          <w:szCs w:val="24"/>
        </w:rPr>
        <w:t xml:space="preserve"> model arsitektur</w:t>
      </w:r>
      <w:r w:rsidR="000A448B">
        <w:rPr>
          <w:rFonts w:cs="Times New Roman"/>
          <w:color w:val="000000"/>
          <w:szCs w:val="24"/>
        </w:rPr>
        <w:t xml:space="preserve"> REST</w:t>
      </w:r>
      <w:r w:rsidR="00FF14F3" w:rsidRPr="002C6294">
        <w:rPr>
          <w:rFonts w:cs="Times New Roman"/>
          <w:color w:val="000000"/>
          <w:szCs w:val="24"/>
        </w:rPr>
        <w:t xml:space="preserve"> </w:t>
      </w:r>
      <w:r w:rsidR="00797156" w:rsidRPr="002C6294">
        <w:rPr>
          <w:rFonts w:cs="Times New Roman"/>
          <w:color w:val="000000"/>
          <w:szCs w:val="24"/>
        </w:rPr>
        <w:t xml:space="preserve">LMS Moodle yang </w:t>
      </w:r>
      <w:r w:rsidR="00655D34">
        <w:rPr>
          <w:rFonts w:cs="Times New Roman"/>
          <w:color w:val="000000"/>
          <w:szCs w:val="24"/>
        </w:rPr>
        <w:t>terbaik</w:t>
      </w:r>
      <w:r w:rsidR="00797156" w:rsidRPr="002C6294">
        <w:rPr>
          <w:rFonts w:cs="Times New Roman"/>
          <w:color w:val="000000"/>
          <w:szCs w:val="24"/>
        </w:rPr>
        <w:t xml:space="preserve"> setelah dilakukan </w:t>
      </w:r>
      <w:r w:rsidR="00655D34">
        <w:rPr>
          <w:rFonts w:cs="Times New Roman"/>
          <w:color w:val="000000"/>
          <w:szCs w:val="24"/>
        </w:rPr>
        <w:t xml:space="preserve">evaluasi dan </w:t>
      </w:r>
      <w:r w:rsidR="0036225F">
        <w:rPr>
          <w:rFonts w:cs="Times New Roman"/>
          <w:color w:val="000000"/>
          <w:szCs w:val="24"/>
        </w:rPr>
        <w:t>optimalisasi</w:t>
      </w:r>
      <w:r w:rsidR="00D40D65">
        <w:rPr>
          <w:rFonts w:cs="Times New Roman"/>
          <w:color w:val="000000"/>
          <w:szCs w:val="24"/>
        </w:rPr>
        <w:t>.</w:t>
      </w:r>
    </w:p>
    <w:p w14:paraId="5A9117BF" w14:textId="77777777" w:rsidR="003C1A59" w:rsidRDefault="003C1A59" w:rsidP="003C1A59">
      <w:pPr>
        <w:pStyle w:val="ListParagraph"/>
        <w:spacing w:line="360" w:lineRule="auto"/>
        <w:rPr>
          <w:rFonts w:cs="Times New Roman"/>
          <w:color w:val="000000"/>
          <w:szCs w:val="24"/>
        </w:rPr>
      </w:pPr>
    </w:p>
    <w:p w14:paraId="0B48D068" w14:textId="6B680026" w:rsidR="003C1A59" w:rsidRPr="00A707B1" w:rsidRDefault="00F525F9" w:rsidP="00F525F9">
      <w:pPr>
        <w:pStyle w:val="Heading2"/>
        <w:ind w:left="284"/>
      </w:pPr>
      <w:r>
        <w:t xml:space="preserve"> </w:t>
      </w:r>
      <w:r>
        <w:tab/>
      </w:r>
      <w:bookmarkStart w:id="10" w:name="_Toc7635579"/>
      <w:r w:rsidR="003C1A59" w:rsidRPr="00A707B1">
        <w:t>Tujuan dan Manfaat</w:t>
      </w:r>
      <w:bookmarkEnd w:id="10"/>
    </w:p>
    <w:p w14:paraId="036FED57" w14:textId="053ECF6B" w:rsidR="003C1A59" w:rsidRDefault="001E1703" w:rsidP="00F525F9">
      <w:pPr>
        <w:pStyle w:val="ListParagraph"/>
        <w:ind w:left="360" w:firstLine="349"/>
        <w:rPr>
          <w:rFonts w:cs="Times New Roman"/>
          <w:color w:val="000000"/>
          <w:szCs w:val="24"/>
        </w:rPr>
      </w:pPr>
      <w:r>
        <w:rPr>
          <w:rFonts w:cs="Times New Roman"/>
          <w:color w:val="000000"/>
          <w:szCs w:val="24"/>
        </w:rPr>
        <w:t>Tujuan penelitian ini adalah:</w:t>
      </w:r>
    </w:p>
    <w:p w14:paraId="77F0E7FC" w14:textId="0DCDAEBF" w:rsidR="003C1A59" w:rsidRPr="002C6294" w:rsidRDefault="003C1A59" w:rsidP="00187D65">
      <w:pPr>
        <w:pStyle w:val="ListParagraph"/>
        <w:numPr>
          <w:ilvl w:val="0"/>
          <w:numId w:val="10"/>
        </w:numPr>
        <w:ind w:left="709"/>
        <w:rPr>
          <w:rFonts w:cs="Times New Roman"/>
          <w:color w:val="000000"/>
          <w:szCs w:val="24"/>
        </w:rPr>
      </w:pPr>
      <w:r>
        <w:rPr>
          <w:rFonts w:cs="Times New Roman"/>
          <w:color w:val="000000"/>
          <w:szCs w:val="24"/>
        </w:rPr>
        <w:t>Melakukan evaluasi</w:t>
      </w:r>
      <w:r w:rsidR="008F1DD1">
        <w:rPr>
          <w:rFonts w:cs="Times New Roman"/>
          <w:color w:val="000000"/>
          <w:szCs w:val="24"/>
        </w:rPr>
        <w:t xml:space="preserve"> </w:t>
      </w:r>
      <w:r>
        <w:rPr>
          <w:rFonts w:cs="Times New Roman"/>
          <w:color w:val="000000"/>
          <w:szCs w:val="24"/>
        </w:rPr>
        <w:t xml:space="preserve">terkait </w:t>
      </w:r>
      <w:r w:rsidR="0095534A">
        <w:rPr>
          <w:rFonts w:cs="Times New Roman"/>
          <w:color w:val="000000"/>
          <w:szCs w:val="24"/>
        </w:rPr>
        <w:t xml:space="preserve">atribut kualitas </w:t>
      </w:r>
      <w:r w:rsidR="00576AC9">
        <w:rPr>
          <w:rFonts w:cs="Times New Roman"/>
          <w:color w:val="000000"/>
          <w:szCs w:val="24"/>
        </w:rPr>
        <w:t>di aspek</w:t>
      </w:r>
      <w:r w:rsidR="0094744E">
        <w:rPr>
          <w:rFonts w:cs="Times New Roman"/>
          <w:color w:val="000000"/>
          <w:szCs w:val="24"/>
        </w:rPr>
        <w:t xml:space="preserve"> </w:t>
      </w:r>
      <w:r w:rsidR="0094744E" w:rsidRPr="00CC704B">
        <w:rPr>
          <w:rFonts w:cs="Times New Roman"/>
          <w:i/>
          <w:color w:val="000000"/>
          <w:szCs w:val="24"/>
        </w:rPr>
        <w:t>performace</w:t>
      </w:r>
      <w:r w:rsidR="00D40D65">
        <w:rPr>
          <w:rFonts w:cs="Times New Roman"/>
          <w:i/>
          <w:color w:val="000000"/>
          <w:szCs w:val="24"/>
        </w:rPr>
        <w:t xml:space="preserve"> </w:t>
      </w:r>
      <w:r w:rsidR="0094744E" w:rsidRPr="00D40D65">
        <w:rPr>
          <w:rFonts w:cs="Times New Roman"/>
          <w:color w:val="000000"/>
          <w:szCs w:val="24"/>
        </w:rPr>
        <w:t xml:space="preserve">dan </w:t>
      </w:r>
      <w:r w:rsidR="0094744E" w:rsidRPr="00CC704B">
        <w:rPr>
          <w:rFonts w:cs="Times New Roman"/>
          <w:i/>
          <w:color w:val="000000"/>
          <w:szCs w:val="24"/>
        </w:rPr>
        <w:t>scalability</w:t>
      </w:r>
      <w:r w:rsidR="002C6294" w:rsidRPr="00CC704B">
        <w:rPr>
          <w:rFonts w:cs="Times New Roman"/>
          <w:i/>
          <w:color w:val="000000"/>
          <w:szCs w:val="24"/>
        </w:rPr>
        <w:t xml:space="preserve"> </w:t>
      </w:r>
      <w:r w:rsidRPr="002C6294">
        <w:rPr>
          <w:rFonts w:cs="Times New Roman"/>
          <w:color w:val="000000"/>
          <w:szCs w:val="24"/>
        </w:rPr>
        <w:t xml:space="preserve"> </w:t>
      </w:r>
      <w:r w:rsidR="00CC704B">
        <w:rPr>
          <w:rFonts w:cs="Times New Roman"/>
          <w:color w:val="000000"/>
          <w:szCs w:val="24"/>
        </w:rPr>
        <w:t xml:space="preserve">pada </w:t>
      </w:r>
      <w:r w:rsidRPr="002C6294">
        <w:rPr>
          <w:rFonts w:cs="Times New Roman"/>
          <w:color w:val="000000"/>
          <w:szCs w:val="24"/>
        </w:rPr>
        <w:t xml:space="preserve"> </w:t>
      </w:r>
      <w:r w:rsidR="002B1537" w:rsidRPr="002B1537">
        <w:rPr>
          <w:rFonts w:cs="Times New Roman"/>
          <w:color w:val="000000"/>
          <w:szCs w:val="24"/>
        </w:rPr>
        <w:t>LMS Moodle</w:t>
      </w:r>
      <w:r w:rsidRPr="002C6294">
        <w:rPr>
          <w:rFonts w:cs="Times New Roman"/>
          <w:color w:val="000000"/>
          <w:szCs w:val="24"/>
        </w:rPr>
        <w:t xml:space="preserve"> </w:t>
      </w:r>
      <w:r w:rsidR="005E407E">
        <w:rPr>
          <w:rFonts w:cs="Times New Roman"/>
          <w:color w:val="000000"/>
          <w:szCs w:val="24"/>
        </w:rPr>
        <w:t>di</w:t>
      </w:r>
      <w:r w:rsidRPr="002C6294">
        <w:rPr>
          <w:rFonts w:cs="Times New Roman"/>
          <w:color w:val="000000"/>
          <w:szCs w:val="24"/>
        </w:rPr>
        <w:t xml:space="preserve"> </w:t>
      </w:r>
      <w:r w:rsidR="002B1537">
        <w:rPr>
          <w:rFonts w:cs="Times New Roman"/>
          <w:color w:val="000000"/>
          <w:szCs w:val="24"/>
        </w:rPr>
        <w:t xml:space="preserve">ekosistem </w:t>
      </w:r>
      <w:r w:rsidR="00C547C7">
        <w:rPr>
          <w:rFonts w:cs="Times New Roman"/>
          <w:color w:val="000000"/>
          <w:szCs w:val="24"/>
        </w:rPr>
        <w:t>komputasi awan</w:t>
      </w:r>
      <w:r w:rsidRPr="002C6294">
        <w:rPr>
          <w:rFonts w:cs="Times New Roman"/>
          <w:color w:val="000000"/>
          <w:szCs w:val="24"/>
        </w:rPr>
        <w:t xml:space="preserve"> dengan </w:t>
      </w:r>
      <w:r w:rsidR="002B1537">
        <w:rPr>
          <w:rFonts w:cs="Times New Roman"/>
          <w:color w:val="000000"/>
          <w:szCs w:val="24"/>
        </w:rPr>
        <w:t xml:space="preserve">dengan menggunakan </w:t>
      </w:r>
      <w:r w:rsidR="005D331F">
        <w:rPr>
          <w:rFonts w:cs="Times New Roman"/>
          <w:color w:val="000000"/>
          <w:szCs w:val="24"/>
        </w:rPr>
        <w:t>metode ATAM (</w:t>
      </w:r>
      <w:r w:rsidR="005D331F" w:rsidRPr="005D331F">
        <w:rPr>
          <w:rFonts w:cs="Times New Roman"/>
          <w:i/>
          <w:color w:val="000000"/>
          <w:szCs w:val="24"/>
        </w:rPr>
        <w:t>Architecture Trade-Off Analysis Method</w:t>
      </w:r>
      <w:r w:rsidR="005D331F">
        <w:rPr>
          <w:rFonts w:cs="Times New Roman"/>
          <w:color w:val="000000"/>
          <w:szCs w:val="24"/>
        </w:rPr>
        <w:t>)</w:t>
      </w:r>
    </w:p>
    <w:p w14:paraId="5B0A3653" w14:textId="7339D060" w:rsidR="00482F5F" w:rsidRPr="00874000" w:rsidRDefault="001008D4" w:rsidP="00187D65">
      <w:pPr>
        <w:pStyle w:val="ListParagraph"/>
        <w:numPr>
          <w:ilvl w:val="0"/>
          <w:numId w:val="1"/>
        </w:numPr>
        <w:rPr>
          <w:rFonts w:cs="Times New Roman"/>
          <w:color w:val="000000"/>
          <w:szCs w:val="24"/>
        </w:rPr>
      </w:pPr>
      <w:r>
        <w:rPr>
          <w:rFonts w:cs="Times New Roman"/>
          <w:color w:val="000000"/>
          <w:szCs w:val="24"/>
        </w:rPr>
        <w:t xml:space="preserve">Melakukan </w:t>
      </w:r>
      <w:r w:rsidR="00127269">
        <w:rPr>
          <w:rFonts w:cs="Times New Roman"/>
          <w:color w:val="000000"/>
          <w:szCs w:val="24"/>
        </w:rPr>
        <w:t>optimalisasi</w:t>
      </w:r>
      <w:r w:rsidR="003C1A59" w:rsidRPr="00876CE0">
        <w:rPr>
          <w:rFonts w:cs="Times New Roman"/>
          <w:i/>
          <w:color w:val="000000"/>
          <w:szCs w:val="24"/>
        </w:rPr>
        <w:t xml:space="preserve"> </w:t>
      </w:r>
      <w:r w:rsidR="003C1A59">
        <w:rPr>
          <w:rFonts w:cs="Times New Roman"/>
          <w:color w:val="000000"/>
          <w:szCs w:val="24"/>
        </w:rPr>
        <w:t xml:space="preserve"> arsitektur</w:t>
      </w:r>
      <w:r>
        <w:rPr>
          <w:rFonts w:cs="Times New Roman"/>
          <w:color w:val="000000"/>
          <w:szCs w:val="24"/>
        </w:rPr>
        <w:t xml:space="preserve"> </w:t>
      </w:r>
      <w:r w:rsidR="00732F1B" w:rsidRPr="00BE2953">
        <w:rPr>
          <w:rFonts w:cs="Times New Roman"/>
          <w:i/>
          <w:color w:val="000000"/>
          <w:szCs w:val="24"/>
        </w:rPr>
        <w:t>backend</w:t>
      </w:r>
      <w:r w:rsidR="003C1A59">
        <w:rPr>
          <w:rFonts w:cs="Times New Roman"/>
          <w:color w:val="000000"/>
          <w:szCs w:val="24"/>
        </w:rPr>
        <w:t xml:space="preserve"> </w:t>
      </w:r>
      <w:r w:rsidRPr="00732F1B">
        <w:rPr>
          <w:rFonts w:cs="Times New Roman"/>
          <w:color w:val="000000"/>
          <w:szCs w:val="24"/>
        </w:rPr>
        <w:t>LMS</w:t>
      </w:r>
      <w:r w:rsidR="00732F1B">
        <w:rPr>
          <w:rFonts w:cs="Times New Roman"/>
          <w:i/>
          <w:color w:val="000000"/>
          <w:szCs w:val="24"/>
        </w:rPr>
        <w:t xml:space="preserve"> </w:t>
      </w:r>
      <w:r w:rsidR="00732F1B">
        <w:rPr>
          <w:rFonts w:cs="Times New Roman"/>
          <w:color w:val="000000"/>
          <w:szCs w:val="24"/>
        </w:rPr>
        <w:t>Moodle</w:t>
      </w:r>
      <w:r>
        <w:rPr>
          <w:rFonts w:cs="Times New Roman"/>
          <w:i/>
          <w:color w:val="000000"/>
          <w:szCs w:val="24"/>
        </w:rPr>
        <w:t xml:space="preserve"> </w:t>
      </w:r>
      <w:r w:rsidR="003C1A59">
        <w:rPr>
          <w:rFonts w:cs="Times New Roman"/>
          <w:color w:val="000000"/>
          <w:szCs w:val="24"/>
        </w:rPr>
        <w:t xml:space="preserve"> </w:t>
      </w:r>
      <w:r w:rsidR="000152B3">
        <w:rPr>
          <w:rFonts w:cs="Times New Roman"/>
          <w:color w:val="000000"/>
          <w:szCs w:val="24"/>
        </w:rPr>
        <w:t>pada ekosistem komputasi awan</w:t>
      </w:r>
      <w:r w:rsidR="00B415B0">
        <w:rPr>
          <w:rFonts w:cs="Times New Roman"/>
          <w:color w:val="000000"/>
          <w:szCs w:val="24"/>
        </w:rPr>
        <w:t xml:space="preserve"> </w:t>
      </w:r>
      <w:r w:rsidR="00481E68">
        <w:rPr>
          <w:rFonts w:cs="Times New Roman"/>
          <w:color w:val="000000"/>
          <w:szCs w:val="24"/>
        </w:rPr>
        <w:t>mengacu pada</w:t>
      </w:r>
      <w:r w:rsidR="00912D17">
        <w:rPr>
          <w:rFonts w:cs="Times New Roman"/>
          <w:color w:val="000000"/>
          <w:szCs w:val="24"/>
        </w:rPr>
        <w:t xml:space="preserve"> hasil evaluasi dengan metode ATAM.</w:t>
      </w:r>
    </w:p>
    <w:p w14:paraId="55A7E3CB" w14:textId="77777777" w:rsidR="003C1A59" w:rsidRDefault="003C1A59" w:rsidP="003C1A59">
      <w:pPr>
        <w:spacing w:line="360" w:lineRule="auto"/>
        <w:ind w:left="360"/>
        <w:rPr>
          <w:rFonts w:cs="Times New Roman"/>
          <w:color w:val="000000"/>
          <w:szCs w:val="24"/>
        </w:rPr>
      </w:pPr>
      <w:r>
        <w:rPr>
          <w:rFonts w:cs="Times New Roman"/>
          <w:color w:val="000000"/>
          <w:szCs w:val="24"/>
        </w:rPr>
        <w:t>Manfaat:</w:t>
      </w:r>
    </w:p>
    <w:p w14:paraId="73D8AE5B" w14:textId="2060E7E8" w:rsidR="00025E47" w:rsidRPr="00025E47" w:rsidRDefault="00025E47" w:rsidP="00187D65">
      <w:pPr>
        <w:pStyle w:val="ListParagraph"/>
        <w:numPr>
          <w:ilvl w:val="0"/>
          <w:numId w:val="1"/>
        </w:numPr>
        <w:rPr>
          <w:rFonts w:cs="Times New Roman"/>
          <w:color w:val="000000"/>
          <w:szCs w:val="24"/>
        </w:rPr>
      </w:pPr>
      <w:r>
        <w:rPr>
          <w:rFonts w:cs="Times New Roman"/>
          <w:color w:val="000000"/>
          <w:szCs w:val="24"/>
        </w:rPr>
        <w:t xml:space="preserve">Memberikan evaluasi secara menyeluruh terkait </w:t>
      </w:r>
      <w:r w:rsidR="00A909B7">
        <w:rPr>
          <w:rFonts w:cs="Times New Roman"/>
          <w:color w:val="000000"/>
          <w:szCs w:val="24"/>
        </w:rPr>
        <w:t>desain</w:t>
      </w:r>
      <w:r>
        <w:rPr>
          <w:rFonts w:cs="Times New Roman"/>
          <w:color w:val="000000"/>
          <w:szCs w:val="24"/>
        </w:rPr>
        <w:t xml:space="preserve"> arsitektur LMS Moodle berbasis </w:t>
      </w:r>
      <w:r w:rsidR="00867D4C">
        <w:rPr>
          <w:rFonts w:cs="Times New Roman"/>
          <w:color w:val="000000"/>
          <w:szCs w:val="24"/>
        </w:rPr>
        <w:t xml:space="preserve">komputasi awan </w:t>
      </w:r>
      <w:r>
        <w:rPr>
          <w:rFonts w:cs="Times New Roman"/>
          <w:color w:val="000000"/>
          <w:szCs w:val="24"/>
        </w:rPr>
        <w:t>melalui pendekatan ATAM</w:t>
      </w:r>
    </w:p>
    <w:p w14:paraId="242095B7" w14:textId="3F03F5E1" w:rsidR="00483A87" w:rsidRDefault="003C1A59" w:rsidP="00187D65">
      <w:pPr>
        <w:pStyle w:val="ListParagraph"/>
        <w:numPr>
          <w:ilvl w:val="0"/>
          <w:numId w:val="1"/>
        </w:numPr>
        <w:rPr>
          <w:rFonts w:cs="Times New Roman"/>
          <w:color w:val="000000"/>
          <w:szCs w:val="24"/>
        </w:rPr>
      </w:pPr>
      <w:r>
        <w:rPr>
          <w:rFonts w:cs="Times New Roman"/>
          <w:color w:val="000000"/>
          <w:szCs w:val="24"/>
        </w:rPr>
        <w:t xml:space="preserve">Menjawab tantangan terkait aspek </w:t>
      </w:r>
      <w:r w:rsidR="00DB6B4E" w:rsidRPr="00CC704B">
        <w:rPr>
          <w:rFonts w:cs="Times New Roman"/>
          <w:i/>
          <w:color w:val="000000"/>
          <w:szCs w:val="24"/>
        </w:rPr>
        <w:t>performace</w:t>
      </w:r>
      <w:r w:rsidR="00E53DF8">
        <w:rPr>
          <w:rFonts w:cs="Times New Roman"/>
          <w:i/>
          <w:color w:val="000000"/>
          <w:szCs w:val="24"/>
        </w:rPr>
        <w:t xml:space="preserve"> </w:t>
      </w:r>
      <w:r w:rsidR="00DB6B4E" w:rsidRPr="00CC704B">
        <w:rPr>
          <w:rFonts w:cs="Times New Roman"/>
          <w:i/>
          <w:color w:val="000000"/>
          <w:szCs w:val="24"/>
        </w:rPr>
        <w:t xml:space="preserve">dan scalability </w:t>
      </w:r>
      <w:r w:rsidR="0070160C">
        <w:rPr>
          <w:rFonts w:cs="Times New Roman"/>
          <w:i/>
          <w:color w:val="000000"/>
          <w:szCs w:val="24"/>
        </w:rPr>
        <w:t xml:space="preserve"> </w:t>
      </w:r>
      <w:r w:rsidR="008C18B7">
        <w:rPr>
          <w:rFonts w:cs="Times New Roman"/>
          <w:color w:val="000000"/>
          <w:szCs w:val="24"/>
        </w:rPr>
        <w:t xml:space="preserve">pada </w:t>
      </w:r>
      <w:r w:rsidR="00E96CDE">
        <w:rPr>
          <w:rFonts w:cs="Times New Roman"/>
          <w:color w:val="000000"/>
          <w:szCs w:val="24"/>
        </w:rPr>
        <w:t xml:space="preserve">sistem </w:t>
      </w:r>
      <w:r w:rsidR="00E5119B">
        <w:rPr>
          <w:rFonts w:cs="Times New Roman"/>
          <w:color w:val="000000"/>
          <w:szCs w:val="24"/>
        </w:rPr>
        <w:t>LMS Moodle</w:t>
      </w:r>
      <w:r w:rsidR="00E96CDE">
        <w:rPr>
          <w:rFonts w:cs="Times New Roman"/>
          <w:color w:val="000000"/>
          <w:szCs w:val="24"/>
        </w:rPr>
        <w:t xml:space="preserve"> </w:t>
      </w:r>
      <w:r w:rsidR="00160742">
        <w:rPr>
          <w:rFonts w:cs="Times New Roman"/>
          <w:i/>
          <w:color w:val="000000"/>
          <w:szCs w:val="24"/>
        </w:rPr>
        <w:t xml:space="preserve"> </w:t>
      </w:r>
      <w:r w:rsidR="002C16AB">
        <w:rPr>
          <w:rFonts w:cs="Times New Roman"/>
          <w:color w:val="000000"/>
          <w:szCs w:val="24"/>
        </w:rPr>
        <w:t xml:space="preserve">sehingga </w:t>
      </w:r>
      <w:r w:rsidR="00825DEF">
        <w:rPr>
          <w:rFonts w:cs="Times New Roman"/>
          <w:color w:val="000000"/>
          <w:szCs w:val="24"/>
        </w:rPr>
        <w:t xml:space="preserve">bisa </w:t>
      </w:r>
      <w:r w:rsidR="002C16AB">
        <w:rPr>
          <w:rFonts w:cs="Times New Roman"/>
          <w:color w:val="000000"/>
          <w:szCs w:val="24"/>
        </w:rPr>
        <w:t xml:space="preserve"> dijadikan referensi </w:t>
      </w:r>
      <w:r w:rsidR="00646B2B">
        <w:rPr>
          <w:rFonts w:cs="Times New Roman"/>
          <w:color w:val="000000"/>
          <w:szCs w:val="24"/>
        </w:rPr>
        <w:t xml:space="preserve">untuk </w:t>
      </w:r>
      <w:r w:rsidR="00FE3D78">
        <w:rPr>
          <w:rFonts w:cs="Times New Roman"/>
          <w:color w:val="000000"/>
          <w:szCs w:val="24"/>
        </w:rPr>
        <w:t xml:space="preserve">mengimplemtasikan </w:t>
      </w:r>
      <w:r w:rsidR="00E5119B">
        <w:rPr>
          <w:rFonts w:cs="Times New Roman"/>
          <w:color w:val="000000"/>
          <w:szCs w:val="24"/>
        </w:rPr>
        <w:t xml:space="preserve">sistem </w:t>
      </w:r>
      <w:r w:rsidR="00E5119B" w:rsidRPr="003B2306">
        <w:rPr>
          <w:rFonts w:cs="Times New Roman"/>
          <w:i/>
          <w:color w:val="000000"/>
          <w:szCs w:val="24"/>
        </w:rPr>
        <w:t>E-Learning</w:t>
      </w:r>
      <w:r w:rsidR="00E5119B">
        <w:rPr>
          <w:rFonts w:cs="Times New Roman"/>
          <w:color w:val="000000"/>
          <w:szCs w:val="24"/>
        </w:rPr>
        <w:t xml:space="preserve"> yang bersifat</w:t>
      </w:r>
      <w:r w:rsidR="00745416">
        <w:rPr>
          <w:rFonts w:cs="Times New Roman"/>
          <w:color w:val="000000"/>
          <w:szCs w:val="24"/>
        </w:rPr>
        <w:t xml:space="preserve"> </w:t>
      </w:r>
      <w:r w:rsidR="00745416" w:rsidRPr="002E7150">
        <w:rPr>
          <w:rFonts w:cs="Times New Roman"/>
          <w:i/>
          <w:color w:val="000000"/>
          <w:szCs w:val="24"/>
        </w:rPr>
        <w:t>multi-tenant</w:t>
      </w:r>
      <w:r w:rsidR="000F7D02">
        <w:rPr>
          <w:rFonts w:cs="Times New Roman"/>
          <w:color w:val="000000"/>
          <w:szCs w:val="24"/>
        </w:rPr>
        <w:t xml:space="preserve"> </w:t>
      </w:r>
      <w:r w:rsidR="00795E90">
        <w:rPr>
          <w:rFonts w:cs="Times New Roman"/>
          <w:color w:val="000000"/>
          <w:szCs w:val="24"/>
        </w:rPr>
        <w:t xml:space="preserve">untuk </w:t>
      </w:r>
      <w:r w:rsidR="000F7D02">
        <w:rPr>
          <w:rFonts w:cs="Times New Roman"/>
          <w:color w:val="000000"/>
          <w:szCs w:val="24"/>
        </w:rPr>
        <w:t xml:space="preserve">melayani </w:t>
      </w:r>
      <w:r w:rsidR="000F7D02" w:rsidRPr="00562945">
        <w:rPr>
          <w:rFonts w:cs="Times New Roman"/>
          <w:i/>
          <w:color w:val="000000"/>
          <w:szCs w:val="24"/>
        </w:rPr>
        <w:t>stakeholder</w:t>
      </w:r>
      <w:r w:rsidR="000F7D02">
        <w:rPr>
          <w:rFonts w:cs="Times New Roman"/>
          <w:color w:val="000000"/>
          <w:szCs w:val="24"/>
        </w:rPr>
        <w:t xml:space="preserve"> terkait seperti universitas, sekolah, lembaga kursus dan perusahaan.</w:t>
      </w:r>
    </w:p>
    <w:p w14:paraId="15FC950E" w14:textId="77777777" w:rsidR="003B12B8" w:rsidRPr="003B12B8" w:rsidRDefault="003B12B8" w:rsidP="003B12B8">
      <w:pPr>
        <w:pStyle w:val="ListParagraph"/>
        <w:rPr>
          <w:rFonts w:cs="Times New Roman"/>
          <w:color w:val="000000"/>
          <w:szCs w:val="24"/>
        </w:rPr>
      </w:pPr>
    </w:p>
    <w:p w14:paraId="6DD58780" w14:textId="67E7D719" w:rsidR="003C1A59" w:rsidRPr="00A707B1" w:rsidRDefault="00EA1C8E" w:rsidP="00EA1C8E">
      <w:pPr>
        <w:pStyle w:val="Heading2"/>
        <w:ind w:left="284"/>
      </w:pPr>
      <w:r>
        <w:lastRenderedPageBreak/>
        <w:t xml:space="preserve"> </w:t>
      </w:r>
      <w:r>
        <w:tab/>
      </w:r>
      <w:bookmarkStart w:id="11" w:name="_Toc7635580"/>
      <w:r w:rsidR="003C1A59" w:rsidRPr="00A707B1">
        <w:t>Ruang Lingkup</w:t>
      </w:r>
      <w:bookmarkEnd w:id="11"/>
    </w:p>
    <w:p w14:paraId="1A9459D4" w14:textId="4846D330" w:rsidR="00C77749" w:rsidRDefault="00E365C7" w:rsidP="001E2DAF">
      <w:pPr>
        <w:ind w:firstLine="709"/>
        <w:rPr>
          <w:rFonts w:cs="Times New Roman"/>
          <w:szCs w:val="24"/>
        </w:rPr>
      </w:pPr>
      <w:r>
        <w:rPr>
          <w:rFonts w:cs="Times New Roman"/>
          <w:szCs w:val="24"/>
        </w:rPr>
        <w:t>Ruang lingkup penelitian ini adalah</w:t>
      </w:r>
      <w:r w:rsidR="00C77749">
        <w:rPr>
          <w:rFonts w:cs="Times New Roman"/>
          <w:szCs w:val="24"/>
        </w:rPr>
        <w:t>:</w:t>
      </w:r>
    </w:p>
    <w:p w14:paraId="5CDE01A9" w14:textId="48195CA2" w:rsidR="009B7CC9" w:rsidRDefault="009B7CC9" w:rsidP="00187D65">
      <w:pPr>
        <w:pStyle w:val="ListParagraph"/>
        <w:numPr>
          <w:ilvl w:val="0"/>
          <w:numId w:val="10"/>
        </w:numPr>
        <w:ind w:left="426"/>
        <w:rPr>
          <w:rFonts w:cs="Times New Roman"/>
          <w:szCs w:val="24"/>
        </w:rPr>
      </w:pPr>
      <w:r>
        <w:rPr>
          <w:rFonts w:cs="Times New Roman"/>
          <w:szCs w:val="24"/>
        </w:rPr>
        <w:t xml:space="preserve">Menggunakan </w:t>
      </w:r>
      <w:r w:rsidR="00C46F32">
        <w:rPr>
          <w:rFonts w:cs="Times New Roman"/>
          <w:szCs w:val="24"/>
        </w:rPr>
        <w:t>s</w:t>
      </w:r>
      <w:r w:rsidR="00A6753D">
        <w:rPr>
          <w:rFonts w:cs="Times New Roman"/>
          <w:szCs w:val="24"/>
        </w:rPr>
        <w:t xml:space="preserve">istem </w:t>
      </w:r>
      <w:r w:rsidR="00A6753D" w:rsidRPr="00C46F32">
        <w:rPr>
          <w:rFonts w:cs="Times New Roman"/>
          <w:i/>
          <w:szCs w:val="24"/>
        </w:rPr>
        <w:t>E-Learning</w:t>
      </w:r>
      <w:r w:rsidRPr="00C46F32">
        <w:rPr>
          <w:rFonts w:cs="Times New Roman"/>
          <w:i/>
          <w:szCs w:val="24"/>
        </w:rPr>
        <w:t xml:space="preserve"> </w:t>
      </w:r>
      <w:r>
        <w:rPr>
          <w:rFonts w:cs="Times New Roman"/>
          <w:szCs w:val="24"/>
        </w:rPr>
        <w:t xml:space="preserve">Moodle </w:t>
      </w:r>
      <w:r w:rsidR="002B6751">
        <w:rPr>
          <w:rFonts w:cs="Times New Roman"/>
          <w:szCs w:val="24"/>
        </w:rPr>
        <w:t xml:space="preserve">versi </w:t>
      </w:r>
      <w:r w:rsidR="008044B8">
        <w:rPr>
          <w:rFonts w:cs="Times New Roman"/>
          <w:szCs w:val="24"/>
        </w:rPr>
        <w:t>terupdate</w:t>
      </w:r>
      <w:r w:rsidR="00600A7E">
        <w:rPr>
          <w:rFonts w:cs="Times New Roman"/>
          <w:szCs w:val="24"/>
        </w:rPr>
        <w:t xml:space="preserve"> </w:t>
      </w:r>
      <w:r w:rsidR="008044B8">
        <w:rPr>
          <w:rFonts w:cs="Times New Roman"/>
          <w:szCs w:val="24"/>
        </w:rPr>
        <w:t xml:space="preserve"> </w:t>
      </w:r>
      <w:r>
        <w:rPr>
          <w:rFonts w:cs="Times New Roman"/>
          <w:szCs w:val="24"/>
        </w:rPr>
        <w:t>sebagai objek utama penelitian dan di</w:t>
      </w:r>
      <w:r w:rsidRPr="00193BED">
        <w:rPr>
          <w:rFonts w:cs="Times New Roman"/>
          <w:i/>
          <w:szCs w:val="24"/>
        </w:rPr>
        <w:t>host</w:t>
      </w:r>
      <w:r>
        <w:rPr>
          <w:rFonts w:cs="Times New Roman"/>
          <w:szCs w:val="24"/>
        </w:rPr>
        <w:t xml:space="preserve"> pada layanan cloud </w:t>
      </w:r>
      <w:r w:rsidRPr="00BE2953">
        <w:rPr>
          <w:rFonts w:cs="Times New Roman"/>
          <w:i/>
          <w:szCs w:val="24"/>
        </w:rPr>
        <w:t>Google Cloud Platform</w:t>
      </w:r>
      <w:r>
        <w:rPr>
          <w:rFonts w:cs="Times New Roman"/>
          <w:szCs w:val="24"/>
        </w:rPr>
        <w:t xml:space="preserve"> (GCP)</w:t>
      </w:r>
      <w:r w:rsidR="00A77E26">
        <w:rPr>
          <w:rFonts w:cs="Times New Roman"/>
          <w:szCs w:val="24"/>
        </w:rPr>
        <w:t>.</w:t>
      </w:r>
    </w:p>
    <w:p w14:paraId="53C6625F" w14:textId="01B31F97" w:rsidR="0046203C" w:rsidRPr="00B05CAD" w:rsidRDefault="00A77E26" w:rsidP="00187D65">
      <w:pPr>
        <w:pStyle w:val="ListParagraph"/>
        <w:numPr>
          <w:ilvl w:val="0"/>
          <w:numId w:val="10"/>
        </w:numPr>
        <w:ind w:left="426"/>
        <w:rPr>
          <w:rFonts w:cs="Times New Roman"/>
          <w:szCs w:val="24"/>
        </w:rPr>
      </w:pPr>
      <w:r>
        <w:rPr>
          <w:rFonts w:cs="Times New Roman"/>
          <w:szCs w:val="24"/>
        </w:rPr>
        <w:t xml:space="preserve">Melakukan pendekatan ATAM dalam mengevaluasi </w:t>
      </w:r>
      <w:r w:rsidR="007463F8">
        <w:rPr>
          <w:rFonts w:cs="Times New Roman"/>
          <w:szCs w:val="24"/>
        </w:rPr>
        <w:t xml:space="preserve">arsitektur </w:t>
      </w:r>
      <w:r w:rsidR="002655E4">
        <w:rPr>
          <w:rFonts w:cs="Times New Roman"/>
          <w:szCs w:val="24"/>
        </w:rPr>
        <w:t xml:space="preserve">Sistem </w:t>
      </w:r>
      <w:r w:rsidR="002655E4" w:rsidRPr="00C46F32">
        <w:rPr>
          <w:rFonts w:cs="Times New Roman"/>
          <w:i/>
          <w:szCs w:val="24"/>
        </w:rPr>
        <w:t>E-Learning</w:t>
      </w:r>
      <w:r w:rsidR="002655E4">
        <w:rPr>
          <w:rFonts w:cs="Times New Roman"/>
          <w:szCs w:val="24"/>
        </w:rPr>
        <w:t xml:space="preserve"> pada </w:t>
      </w:r>
      <w:r w:rsidR="0055764B">
        <w:rPr>
          <w:rFonts w:cs="Times New Roman"/>
          <w:szCs w:val="24"/>
        </w:rPr>
        <w:t>ekosistem komputasi awan.</w:t>
      </w:r>
      <w:r w:rsidR="00B05CAD">
        <w:rPr>
          <w:rFonts w:cs="Times New Roman"/>
          <w:szCs w:val="24"/>
        </w:rPr>
        <w:t xml:space="preserve"> </w:t>
      </w:r>
      <w:r w:rsidR="0046203C" w:rsidRPr="00B05CAD">
        <w:rPr>
          <w:rFonts w:cs="Times New Roman"/>
          <w:szCs w:val="24"/>
        </w:rPr>
        <w:t xml:space="preserve">Proses evaluasi </w:t>
      </w:r>
      <w:r w:rsidR="00A6753D" w:rsidRPr="00B05CAD">
        <w:rPr>
          <w:rFonts w:cs="Times New Roman"/>
          <w:szCs w:val="24"/>
        </w:rPr>
        <w:t xml:space="preserve">arsitektur </w:t>
      </w:r>
      <w:r w:rsidR="0046203C" w:rsidRPr="00B05CAD">
        <w:rPr>
          <w:rFonts w:cs="Times New Roman"/>
          <w:szCs w:val="24"/>
        </w:rPr>
        <w:t xml:space="preserve">fokus </w:t>
      </w:r>
      <w:r w:rsidR="00166CD6" w:rsidRPr="00B05CAD">
        <w:rPr>
          <w:rFonts w:cs="Times New Roman"/>
          <w:szCs w:val="24"/>
        </w:rPr>
        <w:t>pada atribut kualitas</w:t>
      </w:r>
      <w:r w:rsidR="00166CD6" w:rsidRPr="00B05CAD">
        <w:rPr>
          <w:rFonts w:cs="Times New Roman"/>
          <w:i/>
          <w:szCs w:val="24"/>
        </w:rPr>
        <w:t xml:space="preserve"> performance</w:t>
      </w:r>
      <w:r w:rsidR="00166CD6" w:rsidRPr="00B05CAD">
        <w:rPr>
          <w:rFonts w:cs="Times New Roman"/>
          <w:szCs w:val="24"/>
        </w:rPr>
        <w:t xml:space="preserve"> dan </w:t>
      </w:r>
      <w:r w:rsidR="00166CD6" w:rsidRPr="00B05CAD">
        <w:rPr>
          <w:rFonts w:cs="Times New Roman"/>
          <w:i/>
          <w:szCs w:val="24"/>
        </w:rPr>
        <w:t>scalability.</w:t>
      </w:r>
    </w:p>
    <w:p w14:paraId="49B14188" w14:textId="0ED015DC" w:rsidR="00260CA0" w:rsidRDefault="009E684D" w:rsidP="00260CA0">
      <w:pPr>
        <w:pStyle w:val="ListParagraph"/>
        <w:numPr>
          <w:ilvl w:val="0"/>
          <w:numId w:val="10"/>
        </w:numPr>
        <w:ind w:left="426"/>
        <w:rPr>
          <w:rFonts w:cs="Times New Roman"/>
          <w:szCs w:val="24"/>
        </w:rPr>
      </w:pPr>
      <w:r>
        <w:rPr>
          <w:rFonts w:cs="Times New Roman"/>
          <w:szCs w:val="24"/>
        </w:rPr>
        <w:t xml:space="preserve">Menggunakan </w:t>
      </w:r>
      <w:r w:rsidR="00B3754F">
        <w:rPr>
          <w:rFonts w:cs="Times New Roman"/>
          <w:szCs w:val="24"/>
        </w:rPr>
        <w:t xml:space="preserve">beberapa tools untuk </w:t>
      </w:r>
      <w:r w:rsidR="004E4E37">
        <w:rPr>
          <w:rFonts w:cs="Times New Roman"/>
          <w:szCs w:val="24"/>
        </w:rPr>
        <w:t xml:space="preserve">simulasi </w:t>
      </w:r>
      <w:r w:rsidR="002204C9">
        <w:rPr>
          <w:rFonts w:cs="Times New Roman"/>
          <w:szCs w:val="24"/>
        </w:rPr>
        <w:t>pengukuran</w:t>
      </w:r>
      <w:r w:rsidR="00B3754F">
        <w:rPr>
          <w:rFonts w:cs="Times New Roman"/>
          <w:szCs w:val="24"/>
        </w:rPr>
        <w:t xml:space="preserve"> performa </w:t>
      </w:r>
      <w:r w:rsidR="00FE1E27">
        <w:rPr>
          <w:rFonts w:cs="Times New Roman"/>
          <w:szCs w:val="24"/>
        </w:rPr>
        <w:t xml:space="preserve">sistem </w:t>
      </w:r>
      <w:r w:rsidR="00CB6AF2" w:rsidRPr="005B27A3">
        <w:rPr>
          <w:rFonts w:cs="Times New Roman"/>
          <w:i/>
          <w:szCs w:val="24"/>
        </w:rPr>
        <w:t>E-Learning</w:t>
      </w:r>
      <w:r w:rsidR="00CB6AF2">
        <w:rPr>
          <w:rFonts w:cs="Times New Roman"/>
          <w:szCs w:val="24"/>
        </w:rPr>
        <w:t xml:space="preserve"> yakni Apach</w:t>
      </w:r>
      <w:r w:rsidR="00006620">
        <w:rPr>
          <w:rFonts w:cs="Times New Roman"/>
          <w:szCs w:val="24"/>
        </w:rPr>
        <w:t xml:space="preserve">e </w:t>
      </w:r>
      <w:r w:rsidR="008F7035">
        <w:rPr>
          <w:rFonts w:cs="Times New Roman"/>
          <w:szCs w:val="24"/>
        </w:rPr>
        <w:t>Jmeter</w:t>
      </w:r>
      <w:r w:rsidR="00006620">
        <w:rPr>
          <w:rFonts w:cs="Times New Roman"/>
          <w:szCs w:val="24"/>
        </w:rPr>
        <w:t xml:space="preserve"> </w:t>
      </w:r>
      <w:r w:rsidR="008F7035">
        <w:rPr>
          <w:rFonts w:cs="Times New Roman"/>
          <w:szCs w:val="24"/>
        </w:rPr>
        <w:t xml:space="preserve">dan </w:t>
      </w:r>
      <w:bookmarkEnd w:id="7"/>
      <w:r w:rsidR="00A14051">
        <w:rPr>
          <w:rFonts w:cs="Times New Roman"/>
          <w:szCs w:val="24"/>
        </w:rPr>
        <w:t>Siege.</w:t>
      </w:r>
    </w:p>
    <w:p w14:paraId="7024AE60" w14:textId="1C7CFFC9" w:rsidR="004403BF" w:rsidRDefault="004403BF">
      <w:pPr>
        <w:spacing w:after="160" w:line="259" w:lineRule="auto"/>
        <w:jc w:val="left"/>
        <w:rPr>
          <w:rFonts w:cs="Times New Roman"/>
          <w:noProof/>
          <w:szCs w:val="24"/>
          <w:lang w:val="en-ID"/>
        </w:rPr>
      </w:pPr>
      <w:r>
        <w:rPr>
          <w:rFonts w:cs="Times New Roman"/>
          <w:szCs w:val="24"/>
        </w:rPr>
        <w:br w:type="page"/>
      </w:r>
    </w:p>
    <w:p w14:paraId="58328504" w14:textId="18F9B8C3" w:rsidR="00475CD9" w:rsidRDefault="00475CD9" w:rsidP="00260CA0">
      <w:pPr>
        <w:pStyle w:val="Heading1"/>
        <w:spacing w:before="0"/>
      </w:pPr>
      <w:r>
        <w:lastRenderedPageBreak/>
        <w:t xml:space="preserve"> </w:t>
      </w:r>
      <w:r w:rsidR="00744370">
        <w:br/>
      </w:r>
      <w:bookmarkStart w:id="12" w:name="_Toc7635581"/>
      <w:r>
        <w:t>LANDASAN TEORI</w:t>
      </w:r>
      <w:bookmarkEnd w:id="12"/>
    </w:p>
    <w:p w14:paraId="3FF13980" w14:textId="569288D5" w:rsidR="003E6C86" w:rsidRDefault="004D798D" w:rsidP="004D798D">
      <w:pPr>
        <w:pStyle w:val="Heading2"/>
        <w:ind w:left="284"/>
      </w:pPr>
      <w:r>
        <w:t xml:space="preserve"> </w:t>
      </w:r>
      <w:r>
        <w:tab/>
      </w:r>
      <w:bookmarkStart w:id="13" w:name="_Toc7635582"/>
      <w:r w:rsidR="00BB5AB5">
        <w:t>E-Learning</w:t>
      </w:r>
      <w:bookmarkEnd w:id="13"/>
      <w:r w:rsidR="00BB5AB5">
        <w:t xml:space="preserve"> </w:t>
      </w:r>
    </w:p>
    <w:p w14:paraId="2FD8B23A" w14:textId="214AF54E" w:rsidR="00BB5AB5" w:rsidRDefault="001D550A" w:rsidP="00875A7E">
      <w:pPr>
        <w:ind w:firstLine="720"/>
      </w:pPr>
      <w:r>
        <w:t xml:space="preserve">Menurut </w:t>
      </w:r>
      <w:r w:rsidR="002F4BEC">
        <w:fldChar w:fldCharType="begin" w:fldLock="1"/>
      </w:r>
      <w:r w:rsidR="007A65D5">
        <w:instrText>ADDIN CSL_CITATION {"citationItems":[{"id":"ITEM-1","itemData":{"author":[{"dropping-particle":"","family":"Darin E. Hartley","given":"","non-dropping-particle":"","parse-names":false,"suffix":""}],"id":"ITEM-1","issued":{"date-parts":[["2001"]]},"publisher":"American Society for Training and Development","title":"Selling E-Learning","type":"book"},"uris":["http://www.mendeley.com/documents/?uuid=3202eeba-ca54-4bba-8807-26f70d143fbe"]}],"mendeley":{"formattedCitation":"(Darin E. Hartley, 2001)","plainTextFormattedCitation":"(Darin E. Hartley, 2001)","previouslyFormattedCitation":"(Darin E. Hartley, 2001)"},"properties":{"noteIndex":0},"schema":"https://github.com/citation-style-language/schema/raw/master/csl-citation.json"}</w:instrText>
      </w:r>
      <w:r w:rsidR="002F4BEC">
        <w:fldChar w:fldCharType="separate"/>
      </w:r>
      <w:r w:rsidR="002F4BEC" w:rsidRPr="002F4BEC">
        <w:rPr>
          <w:noProof/>
        </w:rPr>
        <w:t>(Darin E. Hartley, 2001)</w:t>
      </w:r>
      <w:r w:rsidR="002F4BEC">
        <w:fldChar w:fldCharType="end"/>
      </w:r>
      <w:r w:rsidR="002F4BEC">
        <w:t xml:space="preserve"> </w:t>
      </w:r>
      <w:r w:rsidR="00A26B58" w:rsidRPr="00133976">
        <w:rPr>
          <w:i/>
        </w:rPr>
        <w:t>E-Learning</w:t>
      </w:r>
      <w:r w:rsidR="00A26B58" w:rsidRPr="00A26B58">
        <w:t xml:space="preserve"> merupakan suatu jenis belajar mengajar yang memungkinkan tersampaikannya bahan ajar ke siswa dengan menggunakan media Internet, Intranet atau media jaringan komputer lain</w:t>
      </w:r>
      <w:r w:rsidR="00397892">
        <w:t>.</w:t>
      </w:r>
      <w:r w:rsidR="003A5E69">
        <w:t xml:space="preserve"> </w:t>
      </w:r>
      <w:r w:rsidR="007A7504">
        <w:t>Sistem pembelajaran yang digunakan sebagai sarana untuk proses belajar mengajar yang dilaksanakan tanpa harus bertatap muka secara langsung antara guru dengan siswa</w:t>
      </w:r>
      <w:r w:rsidR="00397892">
        <w:t>.</w:t>
      </w:r>
      <w:r w:rsidR="00497A93">
        <w:t xml:space="preserve"> </w:t>
      </w:r>
    </w:p>
    <w:p w14:paraId="2AC919EF" w14:textId="0B1DA337" w:rsidR="00531A8A" w:rsidRDefault="00B01C20" w:rsidP="004C2BC7">
      <w:pPr>
        <w:ind w:firstLine="568"/>
      </w:pPr>
      <w:r w:rsidRPr="00133976">
        <w:rPr>
          <w:i/>
        </w:rPr>
        <w:t>E-</w:t>
      </w:r>
      <w:r w:rsidR="004D0BD2" w:rsidRPr="00133976">
        <w:rPr>
          <w:i/>
        </w:rPr>
        <w:t>L</w:t>
      </w:r>
      <w:r w:rsidRPr="00133976">
        <w:rPr>
          <w:i/>
        </w:rPr>
        <w:t>earning</w:t>
      </w:r>
      <w:r w:rsidRPr="00B01C20">
        <w:t xml:space="preserve"> berperan penting dalam proses pembelajaran</w:t>
      </w:r>
      <w:r w:rsidR="00D20547">
        <w:t xml:space="preserve"> karena </w:t>
      </w:r>
      <w:r w:rsidRPr="00B01C20">
        <w:t xml:space="preserve">memfasilitasi dalam </w:t>
      </w:r>
      <w:r w:rsidR="00BB4411">
        <w:t>akses</w:t>
      </w:r>
      <w:r w:rsidRPr="00B01C20">
        <w:t xml:space="preserve"> dan distribusi pengetahuan dengan menggunakan perangkat elektronik</w:t>
      </w:r>
      <w:r w:rsidR="004D538D">
        <w:t xml:space="preserve"> </w:t>
      </w:r>
      <w:r w:rsidR="00154A45">
        <w:fldChar w:fldCharType="begin" w:fldLock="1"/>
      </w:r>
      <w:r w:rsidR="008F201E">
        <w:instrText>ADDIN CSL_CITATION {"citationItems":[{"id":"ITEM-1","itemData":{"author":[{"dropping-particle":"","family":"Zhang D","given":"","non-dropping-particle":"","parse-names":false,"suffix":""}],"id":"ITEM-1","issue":"2","issued":{"date-parts":[["2004"]]},"page":"201-212","title":"Powering E-Learning In The New Millenium: An Overview of E-Learning and Enabling Technology, Information System Frontiers","type":"article-journal","volume":"5"},"uris":["http://www.mendeley.com/documents/?uuid=adfaf842-aa52-469e-84dd-07661ad5df92"]}],"mendeley":{"formattedCitation":"(Zhang D, 2004)","plainTextFormattedCitation":"(Zhang D, 2004)","previouslyFormattedCitation":"(Zhang D, 2004)"},"properties":{"noteIndex":0},"schema":"https://github.com/citation-style-language/schema/raw/master/csl-citation.json"}</w:instrText>
      </w:r>
      <w:r w:rsidR="00154A45">
        <w:fldChar w:fldCharType="separate"/>
      </w:r>
      <w:r w:rsidR="00154A45" w:rsidRPr="00154A45">
        <w:rPr>
          <w:noProof/>
        </w:rPr>
        <w:t>(Zhang D, 2004)</w:t>
      </w:r>
      <w:r w:rsidR="00154A45">
        <w:fldChar w:fldCharType="end"/>
      </w:r>
      <w:r w:rsidRPr="00B01C20">
        <w:t xml:space="preserve">. Beberapa universitas dan lembaga pendidikan di seluruh dunia mengadaptasi lingkungan </w:t>
      </w:r>
      <w:r w:rsidR="004D0BD2" w:rsidRPr="00D07F83">
        <w:rPr>
          <w:i/>
        </w:rPr>
        <w:t>E</w:t>
      </w:r>
      <w:r w:rsidRPr="00D07F83">
        <w:rPr>
          <w:i/>
        </w:rPr>
        <w:t>-</w:t>
      </w:r>
      <w:r w:rsidR="00BB4411" w:rsidRPr="00D07F83">
        <w:rPr>
          <w:i/>
        </w:rPr>
        <w:t>L</w:t>
      </w:r>
      <w:r w:rsidRPr="00D07F83">
        <w:rPr>
          <w:i/>
        </w:rPr>
        <w:t>earning</w:t>
      </w:r>
      <w:r w:rsidRPr="00B01C20">
        <w:t xml:space="preserve"> </w:t>
      </w:r>
      <w:r w:rsidR="00941E84">
        <w:t>selain sebagai alat pemb</w:t>
      </w:r>
      <w:r w:rsidR="004001B8">
        <w:t>e</w:t>
      </w:r>
      <w:r w:rsidR="00941E84">
        <w:t xml:space="preserve">lajaran utama juga untuk </w:t>
      </w:r>
      <w:r w:rsidRPr="00B01C20">
        <w:t xml:space="preserve">melengkapi metode pengajaran di kelas </w:t>
      </w:r>
      <w:r w:rsidR="00D72B25" w:rsidRPr="00B01C20">
        <w:t>konvensional</w:t>
      </w:r>
      <w:r w:rsidR="00D72B25">
        <w:t>.</w:t>
      </w:r>
      <w:r w:rsidRPr="00B01C20">
        <w:t xml:space="preserve"> </w:t>
      </w:r>
    </w:p>
    <w:p w14:paraId="4CDEFFD5" w14:textId="5ACB59FB" w:rsidR="006C0A8A" w:rsidRDefault="00C535F1" w:rsidP="00B12DCA">
      <w:pPr>
        <w:ind w:firstLine="720"/>
      </w:pPr>
      <w:r>
        <w:t xml:space="preserve">Sistem </w:t>
      </w:r>
      <w:r w:rsidRPr="00444574">
        <w:rPr>
          <w:i/>
        </w:rPr>
        <w:t>E</w:t>
      </w:r>
      <w:r w:rsidR="00826A21" w:rsidRPr="00444574">
        <w:rPr>
          <w:i/>
        </w:rPr>
        <w:t>-Learning</w:t>
      </w:r>
      <w:r w:rsidR="00826A21">
        <w:t xml:space="preserve"> </w:t>
      </w:r>
      <w:r w:rsidR="002D6CC0">
        <w:t>umumnya</w:t>
      </w:r>
      <w:r w:rsidR="00953268">
        <w:t xml:space="preserve"> diimplem</w:t>
      </w:r>
      <w:r w:rsidR="009136FB">
        <w:t>e</w:t>
      </w:r>
      <w:r w:rsidR="00953268">
        <w:t>n</w:t>
      </w:r>
      <w:r w:rsidR="009136FB">
        <w:t>t</w:t>
      </w:r>
      <w:r w:rsidR="00953268">
        <w:t xml:space="preserve">asikan dalam bentuk </w:t>
      </w:r>
      <w:r w:rsidR="00637854">
        <w:t xml:space="preserve">aplikasi </w:t>
      </w:r>
      <w:r w:rsidR="00826A21" w:rsidRPr="00CF3165">
        <w:rPr>
          <w:i/>
        </w:rPr>
        <w:t xml:space="preserve">Learning Management System </w:t>
      </w:r>
      <w:r w:rsidR="00826A21">
        <w:t>(LMS)</w:t>
      </w:r>
      <w:r w:rsidR="00BB49C9">
        <w:t>.</w:t>
      </w:r>
      <w:r w:rsidR="00F71CC8">
        <w:t xml:space="preserve"> </w:t>
      </w:r>
      <w:r w:rsidR="00BB49C9">
        <w:t xml:space="preserve"> LMS </w:t>
      </w:r>
      <w:r w:rsidR="0042390B">
        <w:t xml:space="preserve">adalah </w:t>
      </w:r>
      <w:r w:rsidR="00B03973" w:rsidRPr="00B03973">
        <w:t xml:space="preserve">aplikasi perangkat lunak untuk administrasi, dokumentasi, </w:t>
      </w:r>
      <w:r w:rsidR="00B03973" w:rsidRPr="004F7BA2">
        <w:rPr>
          <w:i/>
        </w:rPr>
        <w:t>tracking, reporting</w:t>
      </w:r>
      <w:r w:rsidR="00B03973" w:rsidRPr="00B03973">
        <w:t>, dan penyampaian materi pendidikan, program pelatihan, atau program pembelajaran dan pengembangan</w:t>
      </w:r>
      <w:r w:rsidR="00BA5852">
        <w:t xml:space="preserve"> </w:t>
      </w:r>
      <w:r w:rsidR="00BA5852">
        <w:fldChar w:fldCharType="begin" w:fldLock="1"/>
      </w:r>
      <w:r w:rsidR="00EA241F">
        <w:instrText>ADDIN CSL_CITATION {"citationItems":[{"id":"ITEM-1","itemData":{"author":[{"dropping-particle":"","family":"Davis","given":"Beth","non-dropping-particle":"","parse-names":false,"suffix":""},{"dropping-particle":"","family":"Carmean","given":"Colleen","non-dropping-particle":"","parse-names":false,"suffix":""},{"dropping-particle":"","family":"Wagner","given":"Ellen D","non-dropping-particle":"","parse-names":false,"suffix":""}],"id":"ITEM-1","issued":{"date-parts":[["2009"]]},"title":"The Evolution of the LMS: From Management to Learning","type":"report"},"uris":["http://www.mendeley.com/documents/?uuid=f76f06ce-2a34-4856-b74f-cd8083de5a90"]}],"mendeley":{"formattedCitation":"(Davis, Carmean, &amp; Wagner, 2009)","plainTextFormattedCitation":"(Davis, Carmean, &amp; Wagner, 2009)","previouslyFormattedCitation":"(Davis, Carmean, &amp; Wagner, 2009)"},"properties":{"noteIndex":0},"schema":"https://github.com/citation-style-language/schema/raw/master/csl-citation.json"}</w:instrText>
      </w:r>
      <w:r w:rsidR="00BA5852">
        <w:fldChar w:fldCharType="separate"/>
      </w:r>
      <w:r w:rsidR="00BA5852" w:rsidRPr="00BA5852">
        <w:rPr>
          <w:noProof/>
        </w:rPr>
        <w:t>(Davis, Carmean, &amp; Wagner, 2009)</w:t>
      </w:r>
      <w:r w:rsidR="00BA5852">
        <w:fldChar w:fldCharType="end"/>
      </w:r>
      <w:r w:rsidR="00B03973" w:rsidRPr="00B03973">
        <w:t>.</w:t>
      </w:r>
      <w:r w:rsidR="009D35B8">
        <w:t xml:space="preserve"> </w:t>
      </w:r>
      <w:r w:rsidR="0042390B">
        <w:t xml:space="preserve">Umumnya berupa aplikasi </w:t>
      </w:r>
      <w:r w:rsidR="008C7D64" w:rsidRPr="008C7D64">
        <w:t>berbasis web yang digunakan untuk merencanakan, mengimplementasikan, dan menilai proses pembelajaran tertentu. LMS menyediakan</w:t>
      </w:r>
      <w:r w:rsidR="004E4E27">
        <w:t xml:space="preserve"> layanan bagi</w:t>
      </w:r>
      <w:r w:rsidR="008C7D64" w:rsidRPr="008C7D64">
        <w:t xml:space="preserve"> </w:t>
      </w:r>
      <w:r w:rsidR="0048204A" w:rsidRPr="008C7D64">
        <w:t>para instruktur</w:t>
      </w:r>
      <w:r w:rsidR="008C7D64" w:rsidRPr="008C7D64">
        <w:t xml:space="preserve"> cara untuk membuat dan menyampaikan konten</w:t>
      </w:r>
      <w:r w:rsidR="005D5730">
        <w:t xml:space="preserve"> pembelajaran</w:t>
      </w:r>
      <w:r w:rsidR="008C7D64" w:rsidRPr="008C7D64">
        <w:t xml:space="preserve">, memantau partisipasi siswa, dan menilai kinerja siswa. </w:t>
      </w:r>
      <w:r w:rsidR="00800EAD">
        <w:t>LMS</w:t>
      </w:r>
      <w:r w:rsidR="008C7D64" w:rsidRPr="008C7D64">
        <w:t xml:space="preserve"> juga dapat memberi siswa kemampuan untuk menggunakan fitur interaktif seperti forum diskusi dan video conference</w:t>
      </w:r>
      <w:r w:rsidR="00CE50D0">
        <w:t>.</w:t>
      </w:r>
    </w:p>
    <w:p w14:paraId="6476DE03" w14:textId="1D5A1F2E" w:rsidR="000435B2" w:rsidRDefault="006C0A8A" w:rsidP="000435B2">
      <w:pPr>
        <w:ind w:firstLine="720"/>
      </w:pPr>
      <w:r>
        <w:lastRenderedPageBreak/>
        <w:t>Moodle</w:t>
      </w:r>
      <w:r w:rsidR="0096606C">
        <w:t xml:space="preserve"> </w:t>
      </w:r>
      <w:r w:rsidR="0096606C" w:rsidRPr="00043E8E">
        <w:t>(</w:t>
      </w:r>
      <w:r w:rsidR="0096606C" w:rsidRPr="00C77E86">
        <w:rPr>
          <w:i/>
        </w:rPr>
        <w:t>Modular Object-Oriented Dynamic Learning Environment</w:t>
      </w:r>
      <w:r w:rsidR="0096606C" w:rsidRPr="00043E8E">
        <w:t>)</w:t>
      </w:r>
      <w:r>
        <w:t xml:space="preserve"> adalah salah satu platform </w:t>
      </w:r>
      <w:r w:rsidR="00421AE8">
        <w:t>LMS</w:t>
      </w:r>
      <w:r>
        <w:t xml:space="preserve"> </w:t>
      </w:r>
      <w:r w:rsidRPr="00562945">
        <w:rPr>
          <w:i/>
        </w:rPr>
        <w:t>open-source</w:t>
      </w:r>
      <w:r>
        <w:t xml:space="preserve"> paling populer dengan sejumlah besar implementasi</w:t>
      </w:r>
      <w:r w:rsidR="00043E8E">
        <w:t xml:space="preserve"> di </w:t>
      </w:r>
      <w:r w:rsidR="00AC77E9">
        <w:t xml:space="preserve">sejumlah institusi pendidikan di </w:t>
      </w:r>
      <w:r w:rsidR="00043E8E">
        <w:t xml:space="preserve">dunia. </w:t>
      </w:r>
      <w:r w:rsidR="00043E8E" w:rsidRPr="00043E8E">
        <w:t>LMS cukup populer dipakai dan bersifat Open Source</w:t>
      </w:r>
      <w:r w:rsidR="005D1A4D">
        <w:t xml:space="preserve">. </w:t>
      </w:r>
      <w:r w:rsidR="000435B2">
        <w:t xml:space="preserve">Moodle ditulis dalam bahasa pemrograman PHP dan didistribusikan di bawah Lisensi Publik Umum GNU. Moodle diciptakan oleh Martin Dougiamas untuk membantu para pendidik untuk membuat pembelajaran </w:t>
      </w:r>
      <w:r w:rsidR="000435B2" w:rsidRPr="00562945">
        <w:rPr>
          <w:i/>
        </w:rPr>
        <w:t xml:space="preserve">online </w:t>
      </w:r>
      <w:r w:rsidR="000435B2">
        <w:t>dengan fokus pada interaksi dan konstruksi konten yang kolaboratif dengan evolusi yang berkelanjutan</w:t>
      </w:r>
      <w:r w:rsidR="00700C26">
        <w:t xml:space="preserve"> </w:t>
      </w:r>
      <w:r w:rsidR="00700C26">
        <w:fldChar w:fldCharType="begin" w:fldLock="1"/>
      </w:r>
      <w:r w:rsidR="00700C26">
        <w:instrText>ADDIN CSL_CITATION {"citationItems":[{"id":"ITEM-1","itemData":{"ISBN":"978-0-470-94942-9","abstract":"• Set up Moodle, add learners, and manage your online courses • Develop your own custom courses and use Moodle's collaboration features • Create assessment tools and add media • Add forums and wikis for group projects M o o d l e ® Ma kin g Ev ery th ing Ea sie r! ™ Open the book and find: • Moodle terms, conventions, and roles • How to use the Web-based editor • Different eLearning methods • Things to consider when creating a Moodle course • How the grade book works • Effective ways to use blogs and chats • Tips on using databases and RSS feeds • Creative ways to keep your students engaged and encourage participation Radana Dvorak has been involved in computer-based training since 1989. As an adjunct professor at PSU Graduate School of Education, she teaches trainers and educators how to use Moodle. She also heads a company that designs software tools. Go to Dummies.com ® for videos, step-by-step examples, how-to articles, or to shop! Stop noodling, start Moodling! This guide helps you get your course online with Moodle You've heard about the learning content management system with the funny name — Moodle. You've been wondering if it's right for your students. This book explains Moodle and what you can do with it. Then it helps you create your front page, add content and resources, incorporate chats and blogs, build and score quizzes, and become a true Moodler! • Make sense of Moodle — learn what Moodle does, how to navigate it, what goes into a great Moodle course, and how to understand your learners • Class act — develop and manage class content, incorporate audio and video, and evaluate student progress • Interact — generate interest by adding forums and chats and let students collaborate using wikis • Make the grade — create assignments, manage submissions, and develop and score quizzes • Manage Moodle — use Moodle tools to manage your courses and users, track and report class data, keep logs, and reuse courses Visit the companion Web site at www.dummies.com/go/ moodlefd for bonus chapters, source code, and additional information about Moodle Moodle ® Dvorak","author":[{"dropping-particle":"","family":"Dvorak","given":"Radana","non-dropping-particle":"","parse-names":false,"suffix":""}],"id":"ITEM-1","issued":{"date-parts":[["2011"]]},"number-of-pages":"19 - 20","publisher":"Wiley Publishing, Inc","publisher-place":"New Jersey","title":"Moodle for Dummies","type":"book"},"uris":["http://www.mendeley.com/documents/?uuid=010476d8-2aa6-49b0-bc9b-04fa57b77536"]}],"mendeley":{"formattedCitation":"(Dvorak, 2011)","plainTextFormattedCitation":"(Dvorak, 2011)","previouslyFormattedCitation":"(Dvorak, 2011)"},"properties":{"noteIndex":0},"schema":"https://github.com/citation-style-language/schema/raw/master/csl-citation.json"}</w:instrText>
      </w:r>
      <w:r w:rsidR="00700C26">
        <w:fldChar w:fldCharType="separate"/>
      </w:r>
      <w:r w:rsidR="00700C26" w:rsidRPr="00700C26">
        <w:rPr>
          <w:noProof/>
        </w:rPr>
        <w:t>(Dvorak, 2011)</w:t>
      </w:r>
      <w:r w:rsidR="00700C26">
        <w:fldChar w:fldCharType="end"/>
      </w:r>
      <w:r w:rsidR="006276FE">
        <w:t>.</w:t>
      </w:r>
    </w:p>
    <w:p w14:paraId="648F31D0" w14:textId="4A22A853" w:rsidR="000435B2" w:rsidRDefault="006B46CA" w:rsidP="004001B8">
      <w:pPr>
        <w:ind w:firstLine="720"/>
      </w:pPr>
      <w:r>
        <w:t xml:space="preserve">Universitas, sekolah, bisnis, dan instruktur individual menggunakannya untuk memberikan pembelajaran online dan untuk mendukung pembelajaran tatap muka tradisional. Desain modular Moodle memudahkan untuk membuat materi pembelajaran baru dengan menambahkan konten yang akan melibatkan peserta didik. Moodle menyediakan seperangkat tools berbasis web yang powerfull untuk berbagai aktivitas dan resource, seperti forum, </w:t>
      </w:r>
      <w:r w:rsidR="00F12797" w:rsidRPr="00CF0386">
        <w:rPr>
          <w:i/>
        </w:rPr>
        <w:t>messaging</w:t>
      </w:r>
      <w:r>
        <w:t>, tes</w:t>
      </w:r>
      <w:r w:rsidR="001F57B6">
        <w:t xml:space="preserve">, </w:t>
      </w:r>
      <w:r w:rsidR="00150315" w:rsidRPr="002B2864">
        <w:rPr>
          <w:i/>
        </w:rPr>
        <w:t>quiz</w:t>
      </w:r>
      <w:r>
        <w:t xml:space="preserve">, </w:t>
      </w:r>
      <w:r w:rsidRPr="00803C34">
        <w:rPr>
          <w:i/>
        </w:rPr>
        <w:t>assignment</w:t>
      </w:r>
      <w:r>
        <w:t xml:space="preserve">, </w:t>
      </w:r>
      <w:r w:rsidR="00A613F8" w:rsidRPr="00CF0386">
        <w:rPr>
          <w:i/>
        </w:rPr>
        <w:t xml:space="preserve">feedback, </w:t>
      </w:r>
      <w:r w:rsidRPr="00CF0386">
        <w:rPr>
          <w:i/>
        </w:rPr>
        <w:t>wiki, blog</w:t>
      </w:r>
      <w:r>
        <w:t xml:space="preserve">, </w:t>
      </w:r>
      <w:r w:rsidRPr="00CF0386">
        <w:rPr>
          <w:i/>
        </w:rPr>
        <w:t>glosarium</w:t>
      </w:r>
      <w:r>
        <w:t>, d</w:t>
      </w:r>
      <w:r w:rsidR="00B37C60">
        <w:t>an sebagainya</w:t>
      </w:r>
      <w:r w:rsidR="00190D2E">
        <w:t xml:space="preserve"> </w:t>
      </w:r>
      <w:r w:rsidR="00190D2E">
        <w:fldChar w:fldCharType="begin" w:fldLock="1"/>
      </w:r>
      <w:r w:rsidR="00CB06CF">
        <w:instrText>ADDIN CSL_CITATION {"citationItems":[{"id":"ITEM-1","itemData":{"ISBN":"9781788472197","author":[{"dropping-particle":"","family":"Nash","given":"Susan Smith","non-dropping-particle":"","parse-names":false,"suffix":""},{"dropping-particle":"","family":"Rice","given":"William","non-dropping-particle":"","parse-names":false,"suffix":""}],"edition":"4","id":"ITEM-1","issued":{"date-parts":[["2018"]]},"publisher":"Packt Publishing Ltd","title":"Moodle 3 E-Learning Course Development","type":"book"},"uris":["http://www.mendeley.com/documents/?uuid=aec8ee3c-55cc-46bc-a1fb-1d9a973519eb"]}],"mendeley":{"formattedCitation":"(Nash &amp; Rice, 2018)","plainTextFormattedCitation":"(Nash &amp; Rice, 2018)","previouslyFormattedCitation":"(Nash &amp; Rice, 2018)"},"properties":{"noteIndex":0},"schema":"https://github.com/citation-style-language/schema/raw/master/csl-citation.json"}</w:instrText>
      </w:r>
      <w:r w:rsidR="00190D2E">
        <w:fldChar w:fldCharType="separate"/>
      </w:r>
      <w:r w:rsidR="00190D2E" w:rsidRPr="00190D2E">
        <w:rPr>
          <w:noProof/>
        </w:rPr>
        <w:t>(Nash &amp; Rice, 2018)</w:t>
      </w:r>
      <w:r w:rsidR="00190D2E">
        <w:fldChar w:fldCharType="end"/>
      </w:r>
      <w:r w:rsidR="00190D2E">
        <w:t>.</w:t>
      </w:r>
    </w:p>
    <w:p w14:paraId="72B2CE93" w14:textId="2FC99CC0" w:rsidR="006C0A8A" w:rsidRDefault="00043E8E" w:rsidP="006C0A8A">
      <w:pPr>
        <w:ind w:firstLine="720"/>
      </w:pPr>
      <w:r w:rsidRPr="00043E8E">
        <w:t>Secara statistik Moodle telah diimplementasikan pada 92.971 situs terdaftar yang tersebar di 229 negara dimana terdiri dari 17,982,765 materi pelajaran dengan total user sebanyak 148,620,029 (“Moodle Statistics,” 2019).</w:t>
      </w:r>
    </w:p>
    <w:p w14:paraId="5D86A600" w14:textId="7D34542C" w:rsidR="00712933" w:rsidRDefault="00875A7E" w:rsidP="00875A7E">
      <w:pPr>
        <w:pStyle w:val="Heading2"/>
        <w:ind w:left="284"/>
      </w:pPr>
      <w:r>
        <w:t xml:space="preserve"> </w:t>
      </w:r>
      <w:r>
        <w:tab/>
      </w:r>
      <w:bookmarkStart w:id="14" w:name="_Toc7635583"/>
      <w:r w:rsidR="00712933">
        <w:t>C</w:t>
      </w:r>
      <w:r w:rsidR="003A1470">
        <w:t>loud Computing</w:t>
      </w:r>
      <w:bookmarkEnd w:id="14"/>
    </w:p>
    <w:p w14:paraId="410A1903" w14:textId="4B755B5B" w:rsidR="003A1470" w:rsidRDefault="003A1470" w:rsidP="00F43B10">
      <w:pPr>
        <w:ind w:left="142" w:firstLine="578"/>
      </w:pPr>
      <w:r w:rsidRPr="00C63ABF">
        <w:rPr>
          <w:i/>
        </w:rPr>
        <w:t>Cloud computing</w:t>
      </w:r>
      <w:r>
        <w:t xml:space="preserve"> </w:t>
      </w:r>
      <w:r w:rsidR="00744370">
        <w:t xml:space="preserve">atau komputasi awan </w:t>
      </w:r>
      <w:r>
        <w:t xml:space="preserve">adalah proses komputasi yang mengacu pada </w:t>
      </w:r>
      <w:r w:rsidRPr="00C63ABF">
        <w:rPr>
          <w:i/>
        </w:rPr>
        <w:t>delivery</w:t>
      </w:r>
      <w:r>
        <w:t xml:space="preserve"> sumber daya IT yang tervirtualisasi dan terdistribusi melalui internet dimana proses komputasi dikirimkan sebagai </w:t>
      </w:r>
      <w:r w:rsidRPr="007879F5">
        <w:rPr>
          <w:i/>
        </w:rPr>
        <w:t>service</w:t>
      </w:r>
      <w:r>
        <w:t xml:space="preserve"> yang bersifat </w:t>
      </w:r>
      <w:r w:rsidRPr="00C63ABF">
        <w:rPr>
          <w:i/>
        </w:rPr>
        <w:t>on demand</w:t>
      </w:r>
      <w:r>
        <w:t xml:space="preserve"> dan </w:t>
      </w:r>
      <w:r w:rsidRPr="00C63ABF">
        <w:rPr>
          <w:i/>
        </w:rPr>
        <w:t xml:space="preserve">user </w:t>
      </w:r>
      <w:r>
        <w:t>atau perusahaaan dapat berlangganan dengan mem-bayar biaya s</w:t>
      </w:r>
      <w:r w:rsidRPr="00C63ABF">
        <w:rPr>
          <w:i/>
        </w:rPr>
        <w:t xml:space="preserve">ubscription </w:t>
      </w:r>
      <w:r>
        <w:t>tertentu</w:t>
      </w:r>
      <w:r w:rsidR="007A65D5">
        <w:t xml:space="preserve"> </w:t>
      </w:r>
      <w:r w:rsidR="007A65D5">
        <w:fldChar w:fldCharType="begin" w:fldLock="1"/>
      </w:r>
      <w:r w:rsidR="000D62B3">
        <w:instrText>ADDIN CSL_CITATION {"citationItems":[{"id":"ITEM-1","itemData":{"author":[{"dropping-particle":"","family":"Debashis De","given":"","non-dropping-particle":"","parse-names":false,"suffix":""}],"id":"ITEM-1","issued":{"date-parts":[["2016"]]},"publisher":"CRC Press","title":"Mobile Cloud Computing: Architectures, Algorithms and Applications","type":"book"},"uris":["http://www.mendeley.com/documents/?uuid=da246677-9d23-478e-82be-a64db7b5e437"]}],"mendeley":{"formattedCitation":"(Debashis De, 2016)","plainTextFormattedCitation":"(Debashis De, 2016)","previouslyFormattedCitation":"(Debashis De, 2016)"},"properties":{"noteIndex":0},"schema":"https://github.com/citation-style-language/schema/raw/master/csl-citation.json"}</w:instrText>
      </w:r>
      <w:r w:rsidR="007A65D5">
        <w:fldChar w:fldCharType="separate"/>
      </w:r>
      <w:r w:rsidR="007A65D5" w:rsidRPr="007A65D5">
        <w:rPr>
          <w:noProof/>
        </w:rPr>
        <w:t>(Debashis De, 2016)</w:t>
      </w:r>
      <w:r w:rsidR="007A65D5">
        <w:fldChar w:fldCharType="end"/>
      </w:r>
      <w:r w:rsidR="000E0518">
        <w:t>.</w:t>
      </w:r>
    </w:p>
    <w:p w14:paraId="3B6E6095" w14:textId="2926AE08" w:rsidR="003A1470" w:rsidRDefault="003A1470" w:rsidP="00F43B10">
      <w:pPr>
        <w:ind w:left="142" w:firstLine="578"/>
      </w:pPr>
      <w:r w:rsidRPr="00C63ABF">
        <w:rPr>
          <w:i/>
        </w:rPr>
        <w:lastRenderedPageBreak/>
        <w:t>Cloud Computing</w:t>
      </w:r>
      <w:r>
        <w:t xml:space="preserve"> adalah pengembangan dari </w:t>
      </w:r>
      <w:r w:rsidRPr="00C63ABF">
        <w:rPr>
          <w:i/>
        </w:rPr>
        <w:t>di</w:t>
      </w:r>
      <w:r w:rsidR="00C63ABF" w:rsidRPr="00C63ABF">
        <w:rPr>
          <w:i/>
        </w:rPr>
        <w:t>st</w:t>
      </w:r>
      <w:r w:rsidRPr="00C63ABF">
        <w:rPr>
          <w:i/>
        </w:rPr>
        <w:t>ributed computing</w:t>
      </w:r>
      <w:r>
        <w:t xml:space="preserve">, </w:t>
      </w:r>
      <w:r w:rsidRPr="00C63ABF">
        <w:rPr>
          <w:i/>
        </w:rPr>
        <w:t>parallel computing</w:t>
      </w:r>
      <w:r>
        <w:t xml:space="preserve"> dan </w:t>
      </w:r>
      <w:r w:rsidRPr="00C63ABF">
        <w:rPr>
          <w:i/>
        </w:rPr>
        <w:t>Grid Computing</w:t>
      </w:r>
      <w:r>
        <w:t>. Ini adalah realisasi komersial dari konsep ilmu ko</w:t>
      </w:r>
      <w:r w:rsidR="00C63ABF">
        <w:t>m</w:t>
      </w:r>
      <w:r>
        <w:t xml:space="preserve">puter tersebut. Prinsip dasar dari </w:t>
      </w:r>
      <w:r w:rsidRPr="00C63ABF">
        <w:rPr>
          <w:i/>
        </w:rPr>
        <w:t>cloud computing</w:t>
      </w:r>
      <w:r>
        <w:t xml:space="preserve"> adalah untuk mengintegrasikan sejumlah besar data yang disimpan di komputer yang terdistribusi dan sumber daya prosesor untuk keperluan tugas kolaboratif serta menyediakan layanan (komputasi, penyimpanan, software dan hardware) untuk para pengguna. </w:t>
      </w:r>
    </w:p>
    <w:p w14:paraId="147BFB77" w14:textId="1B0977D5" w:rsidR="003A1470" w:rsidRDefault="003A1470" w:rsidP="003A1470">
      <w:r>
        <w:t xml:space="preserve">Model Layanan </w:t>
      </w:r>
      <w:r w:rsidRPr="002B2864">
        <w:rPr>
          <w:i/>
        </w:rPr>
        <w:t>Cloud Computing</w:t>
      </w:r>
      <w:r>
        <w:t xml:space="preserve"> terbagi menjadi sebagai berikut:</w:t>
      </w:r>
    </w:p>
    <w:p w14:paraId="736AB4B5" w14:textId="7F36D35C" w:rsidR="003A1470" w:rsidRDefault="003A1470" w:rsidP="00D57210">
      <w:pPr>
        <w:pStyle w:val="ListParagraph"/>
        <w:numPr>
          <w:ilvl w:val="0"/>
          <w:numId w:val="12"/>
        </w:numPr>
        <w:ind w:left="426"/>
      </w:pPr>
      <w:r w:rsidRPr="00C63ABF">
        <w:rPr>
          <w:i/>
        </w:rPr>
        <w:t>Infrasturucture as a Service</w:t>
      </w:r>
      <w:r>
        <w:t xml:space="preserve"> (IaaS). IaaS adalah sebuah model layanan dimana penyedia </w:t>
      </w:r>
      <w:r w:rsidRPr="002B2864">
        <w:rPr>
          <w:i/>
        </w:rPr>
        <w:t>cloud</w:t>
      </w:r>
      <w:r>
        <w:t xml:space="preserve"> menyediakan </w:t>
      </w:r>
      <w:r w:rsidRPr="002B2864">
        <w:rPr>
          <w:i/>
        </w:rPr>
        <w:t>hardware</w:t>
      </w:r>
      <w:r>
        <w:t xml:space="preserve"> (komputer server, penyimpanan data, jaringan, </w:t>
      </w:r>
      <w:r w:rsidR="00BF0198">
        <w:t>dan sebagainya</w:t>
      </w:r>
      <w:r>
        <w:t xml:space="preserve">) untuk pelanggan. Manajemen perangkat keras menjadi tanggung jawab penyedia layanan, dan pelanggan mengontrol </w:t>
      </w:r>
      <w:r w:rsidRPr="00D6625E">
        <w:rPr>
          <w:i/>
        </w:rPr>
        <w:t>operating system</w:t>
      </w:r>
      <w:r>
        <w:t xml:space="preserve"> serta aplikasi yang diinstal ke dalam server.</w:t>
      </w:r>
    </w:p>
    <w:p w14:paraId="1BC218F1" w14:textId="755767C8" w:rsidR="003A1470" w:rsidRDefault="003A1470" w:rsidP="00D57210">
      <w:pPr>
        <w:pStyle w:val="ListParagraph"/>
        <w:numPr>
          <w:ilvl w:val="0"/>
          <w:numId w:val="12"/>
        </w:numPr>
        <w:ind w:left="426"/>
      </w:pPr>
      <w:r w:rsidRPr="00C63ABF">
        <w:rPr>
          <w:i/>
        </w:rPr>
        <w:t>Platform as a Service</w:t>
      </w:r>
      <w:r>
        <w:t xml:space="preserve"> (PaaS). PaaS adalah model layanan yang menyediakan semua hal yang dibutuhkan untuk mengembangkan sebuah aplikasi pada </w:t>
      </w:r>
      <w:r w:rsidRPr="00BF0198">
        <w:rPr>
          <w:i/>
        </w:rPr>
        <w:t>cloud</w:t>
      </w:r>
      <w:r>
        <w:t xml:space="preserve">. PaaS menawarkan fasilitas untuk mengembangkan, </w:t>
      </w:r>
      <w:r w:rsidRPr="00D6625E">
        <w:rPr>
          <w:i/>
        </w:rPr>
        <w:t>testing, deployment</w:t>
      </w:r>
      <w:r>
        <w:t>, hingga mainte-nance aplikasi tanpa harus membeli infrastruktur dan software environment (Operating System)</w:t>
      </w:r>
    </w:p>
    <w:p w14:paraId="17EE5462" w14:textId="1E6A3CF2" w:rsidR="003A1470" w:rsidRPr="00BA24E9" w:rsidRDefault="003A1470" w:rsidP="00D57210">
      <w:pPr>
        <w:pStyle w:val="ListParagraph"/>
        <w:numPr>
          <w:ilvl w:val="0"/>
          <w:numId w:val="12"/>
        </w:numPr>
        <w:ind w:left="426"/>
      </w:pPr>
      <w:r w:rsidRPr="00C63ABF">
        <w:rPr>
          <w:i/>
        </w:rPr>
        <w:t>Software as a Service</w:t>
      </w:r>
      <w:r>
        <w:t xml:space="preserve"> (SaaS). SaaS singkatnya adalah perangkat lunak berbentuk layanan yakni suatu model penyampaian aplikasi perangkat lunak oleh suatu vendor perangkat lunak yang mengembangkan aplikasi web yang diinangi dan dioperasikan (baik secara mandiri maupun melalui pihak ketiga) untuk digunakan oleh pelanggannya melalui Internet. Pelanggan tidak </w:t>
      </w:r>
      <w:r>
        <w:lastRenderedPageBreak/>
        <w:t>mengeluarkan uang untuk memiliki perangkat lunak tersebut melainkan hanya dengan menggunakannya dengan cara berlangganan.</w:t>
      </w:r>
    </w:p>
    <w:p w14:paraId="167C9A9F" w14:textId="5FADDBCE" w:rsidR="002D3DA2" w:rsidRPr="002D3DA2" w:rsidRDefault="00875A7E" w:rsidP="00875A7E">
      <w:pPr>
        <w:pStyle w:val="Heading2"/>
        <w:ind w:left="284"/>
      </w:pPr>
      <w:r>
        <w:t xml:space="preserve"> </w:t>
      </w:r>
      <w:r>
        <w:tab/>
      </w:r>
      <w:bookmarkStart w:id="15" w:name="_Toc7635584"/>
      <w:r w:rsidR="00F92842">
        <w:t>Service Oriented Architecture (SOA)</w:t>
      </w:r>
      <w:bookmarkEnd w:id="15"/>
    </w:p>
    <w:p w14:paraId="37B6E296" w14:textId="67E3D3AD" w:rsidR="00475CD9" w:rsidRDefault="00475CD9" w:rsidP="00F27AE7">
      <w:pPr>
        <w:ind w:firstLine="720"/>
        <w:rPr>
          <w:rFonts w:cs="Times New Roman"/>
        </w:rPr>
      </w:pPr>
      <w:r>
        <w:rPr>
          <w:rFonts w:cs="Times New Roman"/>
        </w:rPr>
        <w:t xml:space="preserve">Dalam mendukung topik penelitian </w:t>
      </w:r>
      <w:r w:rsidR="009A5CE5">
        <w:rPr>
          <w:rFonts w:cs="Times New Roman"/>
        </w:rPr>
        <w:t xml:space="preserve">ini </w:t>
      </w:r>
      <w:r>
        <w:rPr>
          <w:rFonts w:cs="Times New Roman"/>
        </w:rPr>
        <w:t>maka</w:t>
      </w:r>
      <w:r w:rsidR="00C1050E">
        <w:rPr>
          <w:rFonts w:cs="Times New Roman"/>
        </w:rPr>
        <w:t xml:space="preserve"> penulis akan mulai dari pembahasan terkait </w:t>
      </w:r>
      <w:r w:rsidR="00C1050E" w:rsidRPr="000A296D">
        <w:rPr>
          <w:rFonts w:cs="Times New Roman"/>
          <w:i/>
        </w:rPr>
        <w:t>Service Oriented Architecture</w:t>
      </w:r>
      <w:r w:rsidR="00C1050E" w:rsidRPr="00C1050E">
        <w:rPr>
          <w:rFonts w:cs="Times New Roman"/>
        </w:rPr>
        <w:t xml:space="preserve"> (SOA)</w:t>
      </w:r>
      <w:r w:rsidR="00C1050E">
        <w:rPr>
          <w:rFonts w:cs="Times New Roman"/>
        </w:rPr>
        <w:t xml:space="preserve"> yang</w:t>
      </w:r>
      <w:r w:rsidR="009A17F5">
        <w:rPr>
          <w:rFonts w:cs="Times New Roman"/>
        </w:rPr>
        <w:t xml:space="preserve"> pendekatannya</w:t>
      </w:r>
      <w:r w:rsidR="00C1050E">
        <w:rPr>
          <w:rFonts w:cs="Times New Roman"/>
        </w:rPr>
        <w:t xml:space="preserve"> </w:t>
      </w:r>
      <w:r w:rsidR="009A17F5">
        <w:rPr>
          <w:rFonts w:cs="Times New Roman"/>
        </w:rPr>
        <w:t xml:space="preserve">mendasari </w:t>
      </w:r>
      <w:r w:rsidR="00F011FD">
        <w:rPr>
          <w:rFonts w:cs="Times New Roman"/>
        </w:rPr>
        <w:t>suatu arsitektur</w:t>
      </w:r>
      <w:r w:rsidR="009A17F5">
        <w:rPr>
          <w:rFonts w:cs="Times New Roman"/>
        </w:rPr>
        <w:t xml:space="preserve"> </w:t>
      </w:r>
      <w:r w:rsidR="000205B9">
        <w:rPr>
          <w:rFonts w:cs="Times New Roman"/>
        </w:rPr>
        <w:t>komputasi</w:t>
      </w:r>
      <w:r w:rsidR="009A17F5">
        <w:rPr>
          <w:rFonts w:cs="Times New Roman"/>
        </w:rPr>
        <w:t xml:space="preserve"> modern.</w:t>
      </w:r>
      <w:r>
        <w:rPr>
          <w:rFonts w:cs="Times New Roman"/>
        </w:rPr>
        <w:t xml:space="preserve"> Kemudian dihubungkan dengan penerapannnya pada </w:t>
      </w:r>
      <w:r w:rsidR="00345BBF" w:rsidRPr="00D50AD3">
        <w:rPr>
          <w:rFonts w:cs="Times New Roman"/>
          <w:i/>
        </w:rPr>
        <w:t>E</w:t>
      </w:r>
      <w:r w:rsidRPr="00D50AD3">
        <w:rPr>
          <w:rFonts w:cs="Times New Roman"/>
          <w:i/>
        </w:rPr>
        <w:t>-Learning</w:t>
      </w:r>
      <w:r>
        <w:rPr>
          <w:rFonts w:cs="Times New Roman"/>
        </w:rPr>
        <w:t xml:space="preserve"> dan bagaimana implementasinya di ekosistem </w:t>
      </w:r>
      <w:r w:rsidRPr="00247C01">
        <w:rPr>
          <w:rFonts w:cs="Times New Roman"/>
          <w:i/>
        </w:rPr>
        <w:t>cloud computing</w:t>
      </w:r>
      <w:r>
        <w:rPr>
          <w:rFonts w:cs="Times New Roman"/>
        </w:rPr>
        <w:t>.</w:t>
      </w:r>
    </w:p>
    <w:p w14:paraId="7E1F736C" w14:textId="77777777" w:rsidR="00475CD9" w:rsidRDefault="00475CD9" w:rsidP="00F27AE7">
      <w:pPr>
        <w:rPr>
          <w:rFonts w:cs="Times New Roman"/>
          <w:i/>
        </w:rPr>
      </w:pPr>
      <w:r>
        <w:rPr>
          <w:rFonts w:cs="Times New Roman"/>
          <w:b/>
        </w:rPr>
        <w:tab/>
      </w:r>
      <w:r>
        <w:rPr>
          <w:rFonts w:cs="Times New Roman"/>
        </w:rPr>
        <w:t xml:space="preserve">Perkembangan teknologi komputasi yang sangat pesat khususnya terkait </w:t>
      </w:r>
      <w:r w:rsidRPr="000367C9">
        <w:rPr>
          <w:rFonts w:cs="Times New Roman"/>
          <w:i/>
        </w:rPr>
        <w:t xml:space="preserve">cloud computing </w:t>
      </w:r>
      <w:r>
        <w:rPr>
          <w:rFonts w:cs="Times New Roman"/>
        </w:rPr>
        <w:t xml:space="preserve">membuat evolusi terkait cakupan SOA. Sebelum membahas tentang SOA, ada baiknya kita memahami terminologi yang mendukung definisi terkait SOA yakni </w:t>
      </w:r>
      <w:r w:rsidRPr="00DF5FE5">
        <w:rPr>
          <w:rFonts w:cs="Times New Roman"/>
          <w:i/>
        </w:rPr>
        <w:t>Service-Oriented Computing.</w:t>
      </w:r>
    </w:p>
    <w:p w14:paraId="179BFBC2" w14:textId="7438AB23" w:rsidR="00475CD9" w:rsidRDefault="00475CD9" w:rsidP="00F27AE7">
      <w:pPr>
        <w:rPr>
          <w:rFonts w:cs="Times New Roman"/>
        </w:rPr>
      </w:pPr>
      <w:r>
        <w:rPr>
          <w:rFonts w:cs="Times New Roman"/>
          <w:i/>
        </w:rPr>
        <w:tab/>
      </w:r>
      <w:r>
        <w:rPr>
          <w:rFonts w:cs="Times New Roman"/>
        </w:rPr>
        <w:t>Menurut</w:t>
      </w:r>
      <w:r w:rsidR="001005F6">
        <w:rPr>
          <w:rFonts w:cs="Times New Roman"/>
        </w:rPr>
        <w:t xml:space="preserve"> </w:t>
      </w:r>
      <w:r w:rsidR="001005F6">
        <w:rPr>
          <w:rFonts w:cs="Times New Roman"/>
        </w:rPr>
        <w:fldChar w:fldCharType="begin" w:fldLock="1"/>
      </w:r>
      <w:r w:rsidR="005B1C27">
        <w:rPr>
          <w:rFonts w:cs="Times New Roman"/>
        </w:rPr>
        <w:instrText>ADDIN CSL_CITATION {"citationItems":[{"id":"ITEM-1","itemData":{"author":[{"dropping-particle":"","family":"Erl","given":"Thomas","non-dropping-particle":"","parse-names":false,"suffix":""},{"dropping-particle":"","family":"Bennett","given":"Stephen G.","non-dropping-particle":"","parse-names":false,"suffix":""},{"dropping-particle":"","family":"Gee","given":"Clive","non-dropping-particle":"","parse-names":false,"suffix":""},{"dropping-particle":"","family":"Laird","given":"Robert","non-dropping-particle":"","parse-names":false,"suffix":""},{"dropping-particle":"","family":"Manes","given":"Anne Thomas","non-dropping-particle":"","parse-names":false,"suffix":""},{"dropping-particle":"","family":"Schneider","given":"Robert","non-dropping-particle":"","parse-names":false,"suffix":""},{"dropping-particle":"","family":"Shuster","given":"Leo","non-dropping-particle":"","parse-names":false,"suffix":""},{"dropping-particle":"","family":"Tost","given":"Andre","non-dropping-particle":"","parse-names":false,"suffix":""},{"dropping-particle":"","family":"Venable","given":"Chris","non-dropping-particle":"","parse-names":false,"suffix":""}],"id":"ITEM-1","issued":{"date-parts":[["2011"]]},"publisher":"Prentice Hall","publisher-place":"Boston","title":"SOA Governance_ Governing Shared Services On-Premise and in the Cloud - Thomas Erl - (2011)","type":"book"},"uris":["http://www.mendeley.com/documents/?uuid=133ef07e-b49c-3746-8cb3-3d6729c33ada"]}],"mendeley":{"formattedCitation":"(Erl et al., 2011)","plainTextFormattedCitation":"(Erl et al., 2011)","previouslyFormattedCitation":"(Erl et al., 2011)"},"properties":{"noteIndex":0},"schema":"https://github.com/citation-style-language/schema/raw/master/csl-citation.json"}</w:instrText>
      </w:r>
      <w:r w:rsidR="001005F6">
        <w:rPr>
          <w:rFonts w:cs="Times New Roman"/>
        </w:rPr>
        <w:fldChar w:fldCharType="separate"/>
      </w:r>
      <w:r w:rsidR="00FB3672" w:rsidRPr="00FB3672">
        <w:rPr>
          <w:rFonts w:cs="Times New Roman"/>
          <w:noProof/>
        </w:rPr>
        <w:t>(Erl et al., 2011)</w:t>
      </w:r>
      <w:r w:rsidR="001005F6">
        <w:rPr>
          <w:rFonts w:cs="Times New Roman"/>
        </w:rPr>
        <w:fldChar w:fldCharType="end"/>
      </w:r>
      <w:r w:rsidR="000C5309">
        <w:rPr>
          <w:rFonts w:cs="Times New Roman"/>
        </w:rPr>
        <w:t>,  s</w:t>
      </w:r>
      <w:r w:rsidRPr="00DF5FE5">
        <w:rPr>
          <w:rFonts w:cs="Times New Roman"/>
          <w:i/>
        </w:rPr>
        <w:t>ervice-oriented computing</w:t>
      </w:r>
      <w:r w:rsidRPr="00365739">
        <w:rPr>
          <w:rFonts w:cs="Times New Roman"/>
        </w:rPr>
        <w:t xml:space="preserve"> adalah istilah umum yang mewakili platform </w:t>
      </w:r>
      <w:r w:rsidRPr="000367C9">
        <w:rPr>
          <w:rFonts w:cs="Times New Roman"/>
          <w:i/>
        </w:rPr>
        <w:t>distributed computing</w:t>
      </w:r>
      <w:r w:rsidRPr="00365739">
        <w:rPr>
          <w:rFonts w:cs="Times New Roman"/>
        </w:rPr>
        <w:t xml:space="preserve"> generasi baru.</w:t>
      </w:r>
      <w:r>
        <w:rPr>
          <w:rFonts w:cs="Times New Roman"/>
        </w:rPr>
        <w:t xml:space="preserve"> Hal</w:t>
      </w:r>
      <w:r w:rsidRPr="00365739">
        <w:rPr>
          <w:rFonts w:cs="Times New Roman"/>
        </w:rPr>
        <w:t xml:space="preserve"> ini mencakup banyak hal, termasuk paradigma desainnya sendiri dan prinsip-prinsip desain, katalog pola desain, bahasa pola, model arsitektur yang berbeda, dan konsep, teknologi, dan kerangka kerja terkait.</w:t>
      </w:r>
    </w:p>
    <w:p w14:paraId="56160F53" w14:textId="0504E563" w:rsidR="00475CD9" w:rsidRDefault="00475CD9" w:rsidP="00F27AE7">
      <w:pPr>
        <w:ind w:firstLine="720"/>
        <w:rPr>
          <w:rFonts w:cs="Times New Roman"/>
          <w:i/>
        </w:rPr>
      </w:pPr>
      <w:r w:rsidRPr="00EB069C">
        <w:rPr>
          <w:rFonts w:cs="Times New Roman"/>
          <w:i/>
        </w:rPr>
        <w:t>Service-orientation</w:t>
      </w:r>
      <w:r w:rsidRPr="00EB069C">
        <w:rPr>
          <w:rFonts w:cs="Times New Roman"/>
        </w:rPr>
        <w:t xml:space="preserve"> adalah paradigma desain yang dimaksudkan untuk pembuatan unit logika solusi yang dibentuk secara individual sehingga mereka dapat secara kolektif dan berulang kali digunakan dalam mendukung realisasi tujuan strategis spesifik dan manfaat yang terkait dengan </w:t>
      </w:r>
      <w:r w:rsidR="00957C60" w:rsidRPr="00357745">
        <w:rPr>
          <w:rFonts w:cs="Times New Roman"/>
          <w:i/>
        </w:rPr>
        <w:t>service-oriented</w:t>
      </w:r>
      <w:r w:rsidRPr="00357745">
        <w:rPr>
          <w:rFonts w:cs="Times New Roman"/>
          <w:i/>
        </w:rPr>
        <w:t xml:space="preserve"> computing.</w:t>
      </w:r>
    </w:p>
    <w:p w14:paraId="2756D8CB" w14:textId="77777777" w:rsidR="00475CD9" w:rsidRDefault="00475CD9" w:rsidP="00F27AE7">
      <w:pPr>
        <w:ind w:firstLine="720"/>
        <w:rPr>
          <w:rFonts w:cs="Times New Roman"/>
        </w:rPr>
      </w:pPr>
      <w:r w:rsidRPr="00855248">
        <w:rPr>
          <w:rFonts w:cs="Times New Roman"/>
        </w:rPr>
        <w:t>Logika solusi yang dirancang sesuai dengan orientasi layanan dapat dikualifikasikan dengan "</w:t>
      </w:r>
      <w:r w:rsidRPr="008129B4">
        <w:rPr>
          <w:rFonts w:cs="Times New Roman"/>
          <w:i/>
        </w:rPr>
        <w:t>service-oriented</w:t>
      </w:r>
      <w:r w:rsidRPr="00855248">
        <w:rPr>
          <w:rFonts w:cs="Times New Roman"/>
        </w:rPr>
        <w:t xml:space="preserve">," dan unit logika solusi berorientasi </w:t>
      </w:r>
      <w:r w:rsidRPr="00855248">
        <w:rPr>
          <w:rFonts w:cs="Times New Roman"/>
        </w:rPr>
        <w:lastRenderedPageBreak/>
        <w:t>layanan disebut sebagai "</w:t>
      </w:r>
      <w:r w:rsidRPr="008129B4">
        <w:rPr>
          <w:rFonts w:cs="Times New Roman"/>
          <w:i/>
        </w:rPr>
        <w:t>service</w:t>
      </w:r>
      <w:r w:rsidRPr="00855248">
        <w:rPr>
          <w:rFonts w:cs="Times New Roman"/>
        </w:rPr>
        <w:t>." Sebagai paradigma desain untuk komputasi terdistribusi, orientasi layanan dapat dibandingkan dengan desain berorientasi objek</w:t>
      </w:r>
      <w:r>
        <w:rPr>
          <w:rFonts w:cs="Times New Roman"/>
        </w:rPr>
        <w:t>.</w:t>
      </w:r>
    </w:p>
    <w:p w14:paraId="0948BB19" w14:textId="4EED0C63" w:rsidR="00B71B63" w:rsidRDefault="00475CD9" w:rsidP="00F27AE7">
      <w:pPr>
        <w:autoSpaceDE w:val="0"/>
        <w:autoSpaceDN w:val="0"/>
        <w:adjustRightInd w:val="0"/>
        <w:ind w:firstLine="720"/>
        <w:rPr>
          <w:rFonts w:cs="Times New Roman"/>
          <w:szCs w:val="24"/>
        </w:rPr>
      </w:pPr>
      <w:r>
        <w:rPr>
          <w:rFonts w:cs="Times New Roman"/>
          <w:i/>
          <w:iCs/>
          <w:szCs w:val="24"/>
        </w:rPr>
        <w:t>S</w:t>
      </w:r>
      <w:r w:rsidRPr="001523A8">
        <w:rPr>
          <w:rFonts w:cs="Times New Roman"/>
          <w:i/>
          <w:iCs/>
          <w:szCs w:val="24"/>
        </w:rPr>
        <w:t xml:space="preserve">ervice </w:t>
      </w:r>
      <w:r w:rsidRPr="001523A8">
        <w:rPr>
          <w:rFonts w:cs="Times New Roman"/>
          <w:szCs w:val="24"/>
        </w:rPr>
        <w:t xml:space="preserve">sendiri dapat dipandang sebagai enkapsulasi </w:t>
      </w:r>
      <w:r w:rsidRPr="000A296D">
        <w:rPr>
          <w:rFonts w:cs="Times New Roman"/>
          <w:i/>
          <w:szCs w:val="24"/>
        </w:rPr>
        <w:t>logic</w:t>
      </w:r>
      <w:r w:rsidRPr="001523A8">
        <w:rPr>
          <w:rFonts w:cs="Times New Roman"/>
          <w:szCs w:val="24"/>
        </w:rPr>
        <w:t xml:space="preserve"> dari satu atau sekumpulan aktivitas tertentu. Bila dicontohkan dalam sebuah otomasi bisnis, </w:t>
      </w:r>
      <w:r w:rsidRPr="001523A8">
        <w:rPr>
          <w:rFonts w:cs="Times New Roman"/>
          <w:i/>
          <w:iCs/>
          <w:szCs w:val="24"/>
        </w:rPr>
        <w:t xml:space="preserve">service </w:t>
      </w:r>
      <w:r w:rsidRPr="001523A8">
        <w:rPr>
          <w:rFonts w:cs="Times New Roman"/>
          <w:szCs w:val="24"/>
        </w:rPr>
        <w:t xml:space="preserve">dapat dilihat pada Gambar </w:t>
      </w:r>
      <w:r w:rsidR="00FC555C">
        <w:rPr>
          <w:rFonts w:cs="Times New Roman"/>
          <w:szCs w:val="24"/>
        </w:rPr>
        <w:t>II</w:t>
      </w:r>
      <w:r w:rsidR="002F6A7A">
        <w:rPr>
          <w:rFonts w:cs="Times New Roman"/>
          <w:szCs w:val="24"/>
        </w:rPr>
        <w:t>.</w:t>
      </w:r>
      <w:r w:rsidR="00CA1EA0">
        <w:rPr>
          <w:rFonts w:cs="Times New Roman"/>
          <w:szCs w:val="24"/>
        </w:rPr>
        <w:t>1 berikut.</w:t>
      </w:r>
    </w:p>
    <w:p w14:paraId="5E2B3502" w14:textId="77777777" w:rsidR="00A07D2A" w:rsidRDefault="00B71B63" w:rsidP="00A07D2A">
      <w:pPr>
        <w:keepNext/>
        <w:autoSpaceDE w:val="0"/>
        <w:autoSpaceDN w:val="0"/>
        <w:adjustRightInd w:val="0"/>
        <w:ind w:firstLine="720"/>
      </w:pPr>
      <w:r>
        <w:rPr>
          <w:noProof/>
          <w:lang w:val="en-GB" w:eastAsia="en-GB"/>
        </w:rPr>
        <w:drawing>
          <wp:inline distT="0" distB="0" distL="0" distR="0" wp14:anchorId="7738714F" wp14:editId="4B5FCF72">
            <wp:extent cx="3574901" cy="2950234"/>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03176" cy="2973568"/>
                    </a:xfrm>
                    <a:prstGeom prst="rect">
                      <a:avLst/>
                    </a:prstGeom>
                  </pic:spPr>
                </pic:pic>
              </a:graphicData>
            </a:graphic>
          </wp:inline>
        </w:drawing>
      </w:r>
    </w:p>
    <w:p w14:paraId="3C0A9573" w14:textId="4C9A0240" w:rsidR="00B71B63" w:rsidRDefault="00A07D2A" w:rsidP="00A07D2A">
      <w:pPr>
        <w:pStyle w:val="Caption"/>
        <w:jc w:val="center"/>
      </w:pPr>
      <w:bookmarkStart w:id="16" w:name="_Toc7635607"/>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w:t>
      </w:r>
      <w:r w:rsidR="00753EB5">
        <w:fldChar w:fldCharType="end"/>
      </w:r>
      <w:r>
        <w:t xml:space="preserve"> </w:t>
      </w:r>
      <w:r w:rsidR="005F1226" w:rsidRPr="00923B41">
        <w:t>Service dapat mengenkapsulasi sejumlah logic yang berbeda</w:t>
      </w:r>
      <w:bookmarkEnd w:id="16"/>
    </w:p>
    <w:p w14:paraId="292E5FBB" w14:textId="77777777" w:rsidR="005F1226" w:rsidRPr="005F1226" w:rsidRDefault="005F1226" w:rsidP="005F1226"/>
    <w:p w14:paraId="2E06E9F7" w14:textId="038F2BA6" w:rsidR="00475CD9" w:rsidRPr="00A13823" w:rsidRDefault="00475CD9" w:rsidP="00A13823">
      <w:pPr>
        <w:autoSpaceDE w:val="0"/>
        <w:autoSpaceDN w:val="0"/>
        <w:adjustRightInd w:val="0"/>
        <w:ind w:firstLine="720"/>
        <w:rPr>
          <w:rFonts w:cs="Times New Roman"/>
          <w:szCs w:val="24"/>
        </w:rPr>
      </w:pPr>
      <w:r w:rsidRPr="001523A8">
        <w:rPr>
          <w:rFonts w:cs="Times New Roman"/>
          <w:szCs w:val="24"/>
        </w:rPr>
        <w:t>Otomasi bisnis merupakan sekumpulan aktivitas yang disusun dalam langkah</w:t>
      </w:r>
      <w:r w:rsidR="001B4CE3">
        <w:rPr>
          <w:rFonts w:cs="Times New Roman"/>
          <w:szCs w:val="24"/>
        </w:rPr>
        <w:t>-</w:t>
      </w:r>
      <w:r w:rsidRPr="001523A8">
        <w:rPr>
          <w:rFonts w:cs="Times New Roman"/>
          <w:szCs w:val="24"/>
        </w:rPr>
        <w:t xml:space="preserve">langkah sebagai implementasi proses bisnis. </w:t>
      </w:r>
      <w:r w:rsidR="00793152">
        <w:rPr>
          <w:rFonts w:cs="Times New Roman"/>
          <w:szCs w:val="24"/>
        </w:rPr>
        <w:t>L</w:t>
      </w:r>
      <w:r w:rsidRPr="001523A8">
        <w:rPr>
          <w:rFonts w:cs="Times New Roman"/>
          <w:szCs w:val="24"/>
        </w:rPr>
        <w:t xml:space="preserve">ingkup </w:t>
      </w:r>
      <w:r w:rsidRPr="001523A8">
        <w:rPr>
          <w:rFonts w:cs="Times New Roman"/>
          <w:i/>
          <w:iCs/>
          <w:szCs w:val="24"/>
        </w:rPr>
        <w:t xml:space="preserve">service </w:t>
      </w:r>
      <w:r w:rsidRPr="001523A8">
        <w:rPr>
          <w:rFonts w:cs="Times New Roman"/>
          <w:szCs w:val="24"/>
        </w:rPr>
        <w:t xml:space="preserve">dapat mengenkapsulasi sebuah proses besar atau hanya </w:t>
      </w:r>
      <w:r w:rsidR="001B4CE3" w:rsidRPr="001523A8">
        <w:rPr>
          <w:rFonts w:cs="Times New Roman"/>
          <w:szCs w:val="24"/>
        </w:rPr>
        <w:t>satu langkah</w:t>
      </w:r>
      <w:r w:rsidRPr="001523A8">
        <w:rPr>
          <w:rFonts w:cs="Times New Roman"/>
          <w:szCs w:val="24"/>
        </w:rPr>
        <w:t xml:space="preserve"> proses kecil</w:t>
      </w:r>
      <w:r>
        <w:rPr>
          <w:rFonts w:cs="Times New Roman"/>
          <w:szCs w:val="24"/>
        </w:rPr>
        <w:t>.</w:t>
      </w:r>
    </w:p>
    <w:p w14:paraId="5A4A6A71" w14:textId="50EF6F32" w:rsidR="00475CD9" w:rsidRPr="007F51E2" w:rsidRDefault="00475CD9" w:rsidP="00F27AE7">
      <w:pPr>
        <w:ind w:firstLine="720"/>
        <w:rPr>
          <w:rFonts w:cs="Times New Roman"/>
        </w:rPr>
      </w:pPr>
      <w:r>
        <w:rPr>
          <w:rFonts w:cs="Times New Roman"/>
        </w:rPr>
        <w:t>Dari paparan di atas, maka menurut</w:t>
      </w:r>
      <w:r w:rsidR="00FB3672">
        <w:rPr>
          <w:rFonts w:cs="Times New Roman"/>
        </w:rPr>
        <w:t xml:space="preserve"> </w:t>
      </w:r>
      <w:r w:rsidR="00FB3672">
        <w:rPr>
          <w:rFonts w:cs="Times New Roman"/>
        </w:rPr>
        <w:fldChar w:fldCharType="begin" w:fldLock="1"/>
      </w:r>
      <w:r w:rsidR="005B1C27">
        <w:rPr>
          <w:rFonts w:cs="Times New Roman"/>
        </w:rPr>
        <w:instrText>ADDIN CSL_CITATION {"citationItems":[{"id":"ITEM-1","itemData":{"author":[{"dropping-particle":"","family":"Erl","given":"Thomas","non-dropping-particle":"","parse-names":false,"suffix":""},{"dropping-particle":"","family":"Bennett","given":"Stephen G.","non-dropping-particle":"","parse-names":false,"suffix":""},{"dropping-particle":"","family":"Gee","given":"Clive","non-dropping-particle":"","parse-names":false,"suffix":""},{"dropping-particle":"","family":"Laird","given":"Robert","non-dropping-particle":"","parse-names":false,"suffix":""},{"dropping-particle":"","family":"Manes","given":"Anne Thomas","non-dropping-particle":"","parse-names":false,"suffix":""},{"dropping-particle":"","family":"Schneider","given":"Robert","non-dropping-particle":"","parse-names":false,"suffix":""},{"dropping-particle":"","family":"Shuster","given":"Leo","non-dropping-particle":"","parse-names":false,"suffix":""},{"dropping-particle":"","family":"Tost","given":"Andre","non-dropping-particle":"","parse-names":false,"suffix":""},{"dropping-particle":"","family":"Venable","given":"Chris","non-dropping-particle":"","parse-names":false,"suffix":""}],"id":"ITEM-1","issued":{"date-parts":[["2011"]]},"publisher":"Prentice Hall","publisher-place":"Boston","title":"SOA Governance_ Governing Shared Services On-Premise and in the Cloud - Thomas Erl - (2011)","type":"book"},"uris":["http://www.mendeley.com/documents/?uuid=133ef07e-b49c-3746-8cb3-3d6729c33ada"]}],"mendeley":{"formattedCitation":"(Erl et al., 2011)","plainTextFormattedCitation":"(Erl et al., 2011)","previouslyFormattedCitation":"(Erl et al., 2011)"},"properties":{"noteIndex":0},"schema":"https://github.com/citation-style-language/schema/raw/master/csl-citation.json"}</w:instrText>
      </w:r>
      <w:r w:rsidR="00FB3672">
        <w:rPr>
          <w:rFonts w:cs="Times New Roman"/>
        </w:rPr>
        <w:fldChar w:fldCharType="separate"/>
      </w:r>
      <w:r w:rsidR="00FB3672" w:rsidRPr="00FB3672">
        <w:rPr>
          <w:rFonts w:cs="Times New Roman"/>
          <w:noProof/>
        </w:rPr>
        <w:t>(Erl et al., 2011)</w:t>
      </w:r>
      <w:r w:rsidR="00FB3672">
        <w:rPr>
          <w:rFonts w:cs="Times New Roman"/>
        </w:rPr>
        <w:fldChar w:fldCharType="end"/>
      </w:r>
      <w:r w:rsidR="00FB3672">
        <w:rPr>
          <w:rFonts w:cs="Times New Roman"/>
        </w:rPr>
        <w:t xml:space="preserve"> </w:t>
      </w:r>
      <w:r w:rsidRPr="007015ED">
        <w:rPr>
          <w:rFonts w:cs="Times New Roman"/>
          <w:i/>
        </w:rPr>
        <w:t>Service-Oriented Architecture</w:t>
      </w:r>
      <w:r>
        <w:rPr>
          <w:rFonts w:cs="Times New Roman"/>
        </w:rPr>
        <w:t xml:space="preserve"> (SOA)</w:t>
      </w:r>
      <w:r w:rsidRPr="007F51E2">
        <w:rPr>
          <w:rFonts w:cs="Times New Roman"/>
        </w:rPr>
        <w:t xml:space="preserve"> adalah model arsitektur teknologi untuk solusi berorientasi layanan dengan karakteristik yang jelas dalam mendukung realisasi </w:t>
      </w:r>
      <w:r w:rsidRPr="00845D3F">
        <w:rPr>
          <w:rFonts w:cs="Times New Roman"/>
          <w:i/>
        </w:rPr>
        <w:t>service orientation</w:t>
      </w:r>
      <w:r w:rsidRPr="007F51E2">
        <w:rPr>
          <w:rFonts w:cs="Times New Roman"/>
        </w:rPr>
        <w:t xml:space="preserve"> dan tujuan strategis yang terkait dengan </w:t>
      </w:r>
      <w:r w:rsidRPr="0039213D">
        <w:rPr>
          <w:rFonts w:cs="Times New Roman"/>
          <w:i/>
        </w:rPr>
        <w:t>Service-oriented computing</w:t>
      </w:r>
      <w:r w:rsidRPr="007F51E2">
        <w:rPr>
          <w:rFonts w:cs="Times New Roman"/>
        </w:rPr>
        <w:t>.</w:t>
      </w:r>
      <w:r>
        <w:rPr>
          <w:rFonts w:cs="Times New Roman"/>
        </w:rPr>
        <w:t xml:space="preserve"> </w:t>
      </w:r>
    </w:p>
    <w:p w14:paraId="73E2565A" w14:textId="77777777" w:rsidR="00475CD9" w:rsidRPr="007F51E2" w:rsidRDefault="00475CD9" w:rsidP="00F27AE7">
      <w:pPr>
        <w:rPr>
          <w:rFonts w:cs="Times New Roman"/>
        </w:rPr>
      </w:pPr>
      <w:r w:rsidRPr="007F51E2">
        <w:rPr>
          <w:rFonts w:cs="Times New Roman"/>
        </w:rPr>
        <w:t xml:space="preserve">Empat karakteristik dasar yang ingin </w:t>
      </w:r>
      <w:r>
        <w:rPr>
          <w:rFonts w:cs="Times New Roman"/>
        </w:rPr>
        <w:t>di</w:t>
      </w:r>
      <w:r w:rsidRPr="007F51E2">
        <w:rPr>
          <w:rFonts w:cs="Times New Roman"/>
        </w:rPr>
        <w:t>bangun dalam bentuk SOA adalah:</w:t>
      </w:r>
    </w:p>
    <w:p w14:paraId="4D17AAB6" w14:textId="77777777" w:rsidR="00475CD9" w:rsidRDefault="00475CD9" w:rsidP="00187D65">
      <w:pPr>
        <w:pStyle w:val="ListParagraph"/>
        <w:numPr>
          <w:ilvl w:val="0"/>
          <w:numId w:val="1"/>
        </w:numPr>
        <w:rPr>
          <w:rFonts w:cs="Times New Roman"/>
        </w:rPr>
      </w:pPr>
      <w:r w:rsidRPr="00844371">
        <w:rPr>
          <w:rFonts w:cs="Times New Roman"/>
          <w:i/>
        </w:rPr>
        <w:lastRenderedPageBreak/>
        <w:t>Business-Driven</w:t>
      </w:r>
      <w:r w:rsidRPr="003528DC">
        <w:rPr>
          <w:rFonts w:cs="Times New Roman"/>
        </w:rPr>
        <w:t>: Arsitektur teknologi diselaraskan dengan arsitektur bisnis saat ini. Konteks ini kemudian terus dipertahankan sehingga arsitektur teknologi berkembang seiring dengan bisnis dari waktu ke waktu.</w:t>
      </w:r>
    </w:p>
    <w:p w14:paraId="1FFCF73D" w14:textId="77777777" w:rsidR="00475CD9" w:rsidRDefault="00475CD9" w:rsidP="00187D65">
      <w:pPr>
        <w:pStyle w:val="ListParagraph"/>
        <w:numPr>
          <w:ilvl w:val="0"/>
          <w:numId w:val="1"/>
        </w:numPr>
        <w:rPr>
          <w:rFonts w:cs="Times New Roman"/>
        </w:rPr>
      </w:pPr>
      <w:r w:rsidRPr="00131327">
        <w:rPr>
          <w:rFonts w:cs="Times New Roman"/>
          <w:i/>
        </w:rPr>
        <w:t>Vendor-Netral</w:t>
      </w:r>
      <w:r w:rsidRPr="003528DC">
        <w:rPr>
          <w:rFonts w:cs="Times New Roman"/>
        </w:rPr>
        <w:t>: Model arsitektur tidak hanya didasarkan pada platform vendor eksklusif, yang memungkinkan teknologi vendor yang berbeda untuk digabungkan atau diganti dari waktu ke waktu untuk memaksimalkan pemenuhan kebutuhan bisnis secara berkelanjutan.</w:t>
      </w:r>
    </w:p>
    <w:p w14:paraId="46A5A0F2" w14:textId="77777777" w:rsidR="00475CD9" w:rsidRDefault="00475CD9" w:rsidP="00187D65">
      <w:pPr>
        <w:pStyle w:val="ListParagraph"/>
        <w:numPr>
          <w:ilvl w:val="0"/>
          <w:numId w:val="1"/>
        </w:numPr>
        <w:rPr>
          <w:rFonts w:cs="Times New Roman"/>
        </w:rPr>
      </w:pPr>
      <w:r w:rsidRPr="00131327">
        <w:rPr>
          <w:rFonts w:cs="Times New Roman"/>
          <w:i/>
        </w:rPr>
        <w:t>Enterprise-Centric</w:t>
      </w:r>
      <w:r w:rsidRPr="003528DC">
        <w:rPr>
          <w:rFonts w:cs="Times New Roman"/>
        </w:rPr>
        <w:t>: Ruang lingkup arsitektur mewakili segmen yang berarti dari perusahaan, memungkinkan untuk digunakan kembali dan komposisi layanan dan memungkinkan solusi berorientasi layanan untuk menjangkau silo aplikasi tradisional.</w:t>
      </w:r>
    </w:p>
    <w:p w14:paraId="5B1C502F" w14:textId="77777777" w:rsidR="00475CD9" w:rsidRPr="003A3D3A" w:rsidRDefault="00475CD9" w:rsidP="00187D65">
      <w:pPr>
        <w:pStyle w:val="ListParagraph"/>
        <w:numPr>
          <w:ilvl w:val="0"/>
          <w:numId w:val="1"/>
        </w:numPr>
        <w:rPr>
          <w:rFonts w:cs="Times New Roman"/>
        </w:rPr>
      </w:pPr>
      <w:r w:rsidRPr="00E21FFE">
        <w:rPr>
          <w:rFonts w:cs="Times New Roman"/>
          <w:i/>
        </w:rPr>
        <w:t>Composition-Centric</w:t>
      </w:r>
      <w:r w:rsidRPr="003528DC">
        <w:rPr>
          <w:rFonts w:cs="Times New Roman"/>
        </w:rPr>
        <w:t xml:space="preserve">: Arsitektur secara inheren mendukung mekanisme agregasi layanan berulang, memungkinkannya mengakomodasi perubahan konstan melalui </w:t>
      </w:r>
      <w:r w:rsidRPr="001F7AEB">
        <w:rPr>
          <w:rFonts w:cs="Times New Roman"/>
          <w:i/>
        </w:rPr>
        <w:t>agile assembly</w:t>
      </w:r>
      <w:r w:rsidRPr="003528DC">
        <w:rPr>
          <w:rFonts w:cs="Times New Roman"/>
        </w:rPr>
        <w:t xml:space="preserve"> </w:t>
      </w:r>
      <w:r>
        <w:rPr>
          <w:rFonts w:cs="Times New Roman"/>
        </w:rPr>
        <w:t xml:space="preserve">dari </w:t>
      </w:r>
      <w:r w:rsidRPr="003528DC">
        <w:rPr>
          <w:rFonts w:cs="Times New Roman"/>
        </w:rPr>
        <w:t>komposisi layanan.</w:t>
      </w:r>
    </w:p>
    <w:p w14:paraId="683D06F8" w14:textId="7B8F1F90" w:rsidR="00475CD9" w:rsidRDefault="00475CD9" w:rsidP="00F27AE7">
      <w:pPr>
        <w:ind w:firstLine="720"/>
        <w:rPr>
          <w:rFonts w:cs="Times New Roman"/>
        </w:rPr>
      </w:pPr>
      <w:r w:rsidRPr="007F51E2">
        <w:rPr>
          <w:rFonts w:cs="Times New Roman"/>
        </w:rPr>
        <w:t>Karakteristik ini secara kolektif menentukan persyaratan mendasar yang harus dipenuhi oleh arsitektur teknologi untuk sepenuhnya mendukung orientasi layanan.</w:t>
      </w:r>
      <w:r>
        <w:rPr>
          <w:rFonts w:cs="Times New Roman"/>
        </w:rPr>
        <w:t xml:space="preserve"> </w:t>
      </w:r>
      <w:r w:rsidRPr="007F51E2">
        <w:rPr>
          <w:rFonts w:cs="Times New Roman"/>
        </w:rPr>
        <w:t>Sebagai bentuk arsitektur teknologi, implementasi SOA dapat terdiri dari kombinasi teknologi, produk, API, ekstensi infrastruktur pendukung, dan berbagai bagian lainnya.</w:t>
      </w:r>
    </w:p>
    <w:p w14:paraId="3CBADDF6" w14:textId="3505A179" w:rsidR="001C324A" w:rsidRPr="001C324A" w:rsidRDefault="00D57210" w:rsidP="00D57210">
      <w:pPr>
        <w:pStyle w:val="Heading3"/>
        <w:ind w:left="284"/>
      </w:pPr>
      <w:r>
        <w:t xml:space="preserve"> </w:t>
      </w:r>
      <w:r>
        <w:tab/>
      </w:r>
      <w:bookmarkStart w:id="17" w:name="_Toc7635585"/>
      <w:r w:rsidR="001C324A" w:rsidRPr="001C324A">
        <w:t>Web Services</w:t>
      </w:r>
      <w:bookmarkEnd w:id="17"/>
    </w:p>
    <w:p w14:paraId="08414784" w14:textId="77777777" w:rsidR="00475CD9" w:rsidRDefault="00475CD9" w:rsidP="00F27AE7">
      <w:pPr>
        <w:autoSpaceDE w:val="0"/>
        <w:autoSpaceDN w:val="0"/>
        <w:adjustRightInd w:val="0"/>
        <w:ind w:firstLine="720"/>
        <w:rPr>
          <w:rFonts w:cs="Times New Roman"/>
          <w:iCs/>
          <w:szCs w:val="24"/>
        </w:rPr>
      </w:pPr>
      <w:r w:rsidRPr="006628CF">
        <w:rPr>
          <w:rFonts w:cs="Times New Roman"/>
          <w:iCs/>
          <w:szCs w:val="24"/>
        </w:rPr>
        <w:t xml:space="preserve">SOA dapat diimplementasikan melalui </w:t>
      </w:r>
      <w:r w:rsidRPr="00BF662B">
        <w:rPr>
          <w:rFonts w:cs="Times New Roman"/>
          <w:i/>
          <w:iCs/>
          <w:szCs w:val="24"/>
        </w:rPr>
        <w:t>Web service</w:t>
      </w:r>
      <w:r>
        <w:rPr>
          <w:rFonts w:cs="Times New Roman"/>
          <w:iCs/>
          <w:szCs w:val="24"/>
        </w:rPr>
        <w:t xml:space="preserve">. </w:t>
      </w:r>
      <w:r w:rsidRPr="00BF662B">
        <w:rPr>
          <w:rFonts w:cs="Times New Roman"/>
          <w:i/>
          <w:iCs/>
          <w:szCs w:val="24"/>
        </w:rPr>
        <w:t>Web services</w:t>
      </w:r>
      <w:r w:rsidRPr="000B211D">
        <w:rPr>
          <w:rFonts w:cs="Times New Roman"/>
          <w:iCs/>
          <w:szCs w:val="24"/>
        </w:rPr>
        <w:t xml:space="preserve"> adalah sistem pertukaran informasi berbasis XML yang menggunakan internet untuk interaksi antara aplikasi. Teknologi ini merupakan standar yang diadopsi oleh banyak vendor perangkat lunak, karena memiliki standar terbuka. Standar terbuka </w:t>
      </w:r>
      <w:r w:rsidRPr="000B211D">
        <w:rPr>
          <w:rFonts w:cs="Times New Roman"/>
          <w:iCs/>
          <w:szCs w:val="24"/>
        </w:rPr>
        <w:lastRenderedPageBreak/>
        <w:t xml:space="preserve">ini yang memungkinkan aplikasi web service yang diimplementasi oleh vendor berbeda dapat berkomunikasi satu sama lain. Perkembangan </w:t>
      </w:r>
      <w:r w:rsidRPr="00F14EB4">
        <w:rPr>
          <w:rFonts w:cs="Times New Roman"/>
          <w:i/>
          <w:iCs/>
          <w:szCs w:val="24"/>
        </w:rPr>
        <w:t>web services</w:t>
      </w:r>
      <w:r w:rsidRPr="000B211D">
        <w:rPr>
          <w:rFonts w:cs="Times New Roman"/>
          <w:iCs/>
          <w:szCs w:val="24"/>
        </w:rPr>
        <w:t xml:space="preserve"> yang begitu cepat menyebabkan lahirnya ekstensi-ekstensi </w:t>
      </w:r>
      <w:r w:rsidRPr="00F14EB4">
        <w:rPr>
          <w:rFonts w:cs="Times New Roman"/>
          <w:i/>
          <w:iCs/>
          <w:szCs w:val="24"/>
        </w:rPr>
        <w:t>web services</w:t>
      </w:r>
      <w:r w:rsidRPr="000B211D">
        <w:rPr>
          <w:rFonts w:cs="Times New Roman"/>
          <w:iCs/>
          <w:szCs w:val="24"/>
        </w:rPr>
        <w:t xml:space="preserve"> yang memperluas fungsi web services itu sendiri</w:t>
      </w:r>
      <w:r>
        <w:rPr>
          <w:rFonts w:cs="Times New Roman"/>
          <w:iCs/>
          <w:szCs w:val="24"/>
        </w:rPr>
        <w:t>.</w:t>
      </w:r>
    </w:p>
    <w:p w14:paraId="4B614A40" w14:textId="77777777" w:rsidR="00475CD9" w:rsidRDefault="00475CD9" w:rsidP="00F27AE7">
      <w:pPr>
        <w:ind w:firstLine="720"/>
        <w:rPr>
          <w:rFonts w:cs="Times New Roman"/>
          <w:szCs w:val="24"/>
        </w:rPr>
      </w:pPr>
      <w:r>
        <w:rPr>
          <w:rFonts w:cs="Times New Roman"/>
          <w:szCs w:val="24"/>
        </w:rPr>
        <w:t xml:space="preserve">        </w:t>
      </w:r>
      <w:r w:rsidRPr="00F14EB4">
        <w:rPr>
          <w:rFonts w:cs="Times New Roman"/>
          <w:i/>
          <w:szCs w:val="24"/>
        </w:rPr>
        <w:t>Web services</w:t>
      </w:r>
      <w:r w:rsidRPr="00E85264">
        <w:rPr>
          <w:rFonts w:cs="Times New Roman"/>
          <w:szCs w:val="24"/>
        </w:rPr>
        <w:t xml:space="preserve"> generasi pertama adalah pondasi dari teknologi </w:t>
      </w:r>
      <w:r w:rsidRPr="00F14EB4">
        <w:rPr>
          <w:rFonts w:cs="Times New Roman"/>
          <w:i/>
          <w:szCs w:val="24"/>
        </w:rPr>
        <w:t>web services</w:t>
      </w:r>
      <w:r w:rsidRPr="00E85264">
        <w:rPr>
          <w:rFonts w:cs="Times New Roman"/>
          <w:szCs w:val="24"/>
        </w:rPr>
        <w:t xml:space="preserve"> ini sendiri. Implementasi dari teknologi ini, yang berupa aplikasi </w:t>
      </w:r>
      <w:r w:rsidRPr="00F14EB4">
        <w:rPr>
          <w:rFonts w:cs="Times New Roman"/>
          <w:i/>
          <w:szCs w:val="24"/>
        </w:rPr>
        <w:t>web services</w:t>
      </w:r>
      <w:r w:rsidRPr="00E85264">
        <w:rPr>
          <w:rFonts w:cs="Times New Roman"/>
          <w:szCs w:val="24"/>
        </w:rPr>
        <w:t>, saling berinteraksi satu sama lain dengan menggunakan dokumen berformat XML dan protokol pengiriman pesan SOAP (</w:t>
      </w:r>
      <w:r w:rsidRPr="00F14EB4">
        <w:rPr>
          <w:rFonts w:cs="Times New Roman"/>
          <w:i/>
          <w:szCs w:val="24"/>
        </w:rPr>
        <w:t>Simple Object Access Protocol)</w:t>
      </w:r>
      <w:r w:rsidRPr="00E85264">
        <w:rPr>
          <w:rFonts w:cs="Times New Roman"/>
          <w:szCs w:val="24"/>
        </w:rPr>
        <w:t xml:space="preserve"> melalui HTTP. Format XML, SOAP, dan HTTP ini juga merupakan standar terbuka yang dapat diadopsi.</w:t>
      </w:r>
    </w:p>
    <w:p w14:paraId="6E6A5509" w14:textId="5CD1B0A2" w:rsidR="00475CD9" w:rsidRDefault="00B2377F" w:rsidP="00F27AE7">
      <w:pPr>
        <w:ind w:firstLine="720"/>
        <w:rPr>
          <w:rFonts w:cs="Times New Roman"/>
        </w:rPr>
      </w:pPr>
      <w:r>
        <w:rPr>
          <w:rFonts w:cs="Times New Roman"/>
        </w:rPr>
        <w:t xml:space="preserve">Teknologi web service </w:t>
      </w:r>
      <w:r w:rsidR="004A16CB">
        <w:rPr>
          <w:rFonts w:cs="Times New Roman"/>
        </w:rPr>
        <w:t xml:space="preserve">lain </w:t>
      </w:r>
      <w:r w:rsidR="006B6F34">
        <w:rPr>
          <w:rFonts w:cs="Times New Roman"/>
        </w:rPr>
        <w:t>selain SO</w:t>
      </w:r>
      <w:r w:rsidR="0084173E">
        <w:rPr>
          <w:rFonts w:cs="Times New Roman"/>
        </w:rPr>
        <w:t>A</w:t>
      </w:r>
      <w:r w:rsidR="006B6F34">
        <w:rPr>
          <w:rFonts w:cs="Times New Roman"/>
        </w:rPr>
        <w:t xml:space="preserve">P dan </w:t>
      </w:r>
      <w:r w:rsidR="0084173E">
        <w:rPr>
          <w:rFonts w:cs="Times New Roman"/>
        </w:rPr>
        <w:t>cukup populer</w:t>
      </w:r>
      <w:r w:rsidR="004A16CB">
        <w:rPr>
          <w:rFonts w:cs="Times New Roman"/>
        </w:rPr>
        <w:t xml:space="preserve"> </w:t>
      </w:r>
      <w:r w:rsidR="0084173E">
        <w:rPr>
          <w:rFonts w:cs="Times New Roman"/>
        </w:rPr>
        <w:t xml:space="preserve">saat ini </w:t>
      </w:r>
      <w:r w:rsidR="004A16CB">
        <w:rPr>
          <w:rFonts w:cs="Times New Roman"/>
        </w:rPr>
        <w:t>adalah</w:t>
      </w:r>
      <w:r w:rsidR="006B6F34">
        <w:rPr>
          <w:rFonts w:cs="Times New Roman"/>
        </w:rPr>
        <w:t xml:space="preserve"> REST. </w:t>
      </w:r>
      <w:r w:rsidR="00475CD9">
        <w:rPr>
          <w:rFonts w:cs="Times New Roman"/>
        </w:rPr>
        <w:t xml:space="preserve">REST atau singkatan dari </w:t>
      </w:r>
      <w:r w:rsidR="00475CD9" w:rsidRPr="00F14EB4">
        <w:rPr>
          <w:rFonts w:cs="Times New Roman"/>
          <w:i/>
        </w:rPr>
        <w:t>Respresentational State Transfer</w:t>
      </w:r>
      <w:r w:rsidR="00475CD9">
        <w:rPr>
          <w:rFonts w:cs="Times New Roman"/>
        </w:rPr>
        <w:t xml:space="preserve"> merupakan salah satu pendekatan dalam mengimplementasikan SOA. </w:t>
      </w:r>
      <w:r w:rsidR="0084173E" w:rsidRPr="0052367F">
        <w:rPr>
          <w:rFonts w:cs="Times New Roman"/>
        </w:rPr>
        <w:t>REST adalah konsep arsitektur</w:t>
      </w:r>
      <w:r w:rsidR="00EA6D4E">
        <w:rPr>
          <w:rFonts w:cs="Times New Roman"/>
        </w:rPr>
        <w:t xml:space="preserve"> (</w:t>
      </w:r>
      <w:r w:rsidR="00EA6D4E" w:rsidRPr="00EA6D4E">
        <w:rPr>
          <w:rFonts w:cs="Times New Roman"/>
          <w:i/>
        </w:rPr>
        <w:t>architectural style</w:t>
      </w:r>
      <w:r w:rsidR="00EA6D4E">
        <w:rPr>
          <w:rFonts w:cs="Times New Roman"/>
        </w:rPr>
        <w:t>)</w:t>
      </w:r>
      <w:r w:rsidR="0084173E" w:rsidRPr="0052367F">
        <w:rPr>
          <w:rFonts w:cs="Times New Roman"/>
        </w:rPr>
        <w:t xml:space="preserve"> yang </w:t>
      </w:r>
      <w:r w:rsidR="00BC585B">
        <w:rPr>
          <w:rFonts w:cs="Times New Roman"/>
        </w:rPr>
        <w:t>dibuat</w:t>
      </w:r>
      <w:r w:rsidR="0084173E" w:rsidRPr="0052367F">
        <w:rPr>
          <w:rFonts w:cs="Times New Roman"/>
        </w:rPr>
        <w:t xml:space="preserve"> oleh Roy Fielding pada tahun 2000 dan menjadi populer karena kesederhanaan dan model pengembangannya yang ringan </w:t>
      </w:r>
      <w:r w:rsidR="00543563">
        <w:rPr>
          <w:rFonts w:cs="Times New Roman"/>
        </w:rPr>
        <w:t xml:space="preserve"> </w:t>
      </w:r>
      <w:r w:rsidR="00543563">
        <w:rPr>
          <w:rFonts w:cs="Times New Roman"/>
        </w:rPr>
        <w:fldChar w:fldCharType="begin" w:fldLock="1"/>
      </w:r>
      <w:r w:rsidR="006267AB">
        <w:rPr>
          <w:rFonts w:cs="Times New Roman"/>
        </w:rPr>
        <w:instrText>ADDIN CSL_CITATION {"citationItems":[{"id":"ITEM-1","itemData":{"ISBN":"9780071843669","author":[{"dropping-particle":"","family":"Ejsmont","given":"Arthur","non-dropping-particle":"","parse-names":false,"suffix":""}],"id":"ITEM-1","issued":{"date-parts":[["2015"]]},"publisher":"McGraw Hill Education","title":"Web Scalability for Startup Engineers","type":"book"},"uris":["http://www.mendeley.com/documents/?uuid=f408ba78-0eb3-47fe-8e7d-213bd776f372"]}],"mendeley":{"formattedCitation":"(Ejsmont, 2015)","plainTextFormattedCitation":"(Ejsmont, 2015)","previouslyFormattedCitation":"(Ejsmont, 2015)"},"properties":{"noteIndex":0},"schema":"https://github.com/citation-style-language/schema/raw/master/csl-citation.json"}</w:instrText>
      </w:r>
      <w:r w:rsidR="00543563">
        <w:rPr>
          <w:rFonts w:cs="Times New Roman"/>
        </w:rPr>
        <w:fldChar w:fldCharType="separate"/>
      </w:r>
      <w:r w:rsidR="00543563" w:rsidRPr="00543563">
        <w:rPr>
          <w:rFonts w:cs="Times New Roman"/>
          <w:noProof/>
        </w:rPr>
        <w:t>(Ejsmont, 2015)</w:t>
      </w:r>
      <w:r w:rsidR="00543563">
        <w:rPr>
          <w:rFonts w:cs="Times New Roman"/>
        </w:rPr>
        <w:fldChar w:fldCharType="end"/>
      </w:r>
      <w:r w:rsidR="0084173E" w:rsidRPr="0052367F">
        <w:rPr>
          <w:rFonts w:cs="Times New Roman"/>
        </w:rPr>
        <w:t xml:space="preserve">. </w:t>
      </w:r>
      <w:r w:rsidR="00475CD9">
        <w:rPr>
          <w:rFonts w:cs="Times New Roman"/>
        </w:rPr>
        <w:t>REST merupakan sebuah arsitektur client-server berdasarkan pada sebuah des</w:t>
      </w:r>
      <w:r w:rsidR="00AE5C60">
        <w:rPr>
          <w:rFonts w:cs="Times New Roman"/>
        </w:rPr>
        <w:t>ain</w:t>
      </w:r>
      <w:r w:rsidR="00475CD9">
        <w:rPr>
          <w:rFonts w:cs="Times New Roman"/>
        </w:rPr>
        <w:t xml:space="preserve"> respon</w:t>
      </w:r>
      <w:r w:rsidR="00AE5C60">
        <w:rPr>
          <w:rFonts w:cs="Times New Roman"/>
        </w:rPr>
        <w:t xml:space="preserve"> </w:t>
      </w:r>
      <w:r w:rsidR="00475CD9">
        <w:rPr>
          <w:rFonts w:cs="Times New Roman"/>
        </w:rPr>
        <w:t>pemintaan. REST digunakan pada aplikasi terdistribusi dengan menggunakan HTTP untuk mengirim pesan agar bisa berkomunikasi di</w:t>
      </w:r>
      <w:r w:rsidR="00E72ACE">
        <w:rPr>
          <w:rFonts w:cs="Times New Roman"/>
        </w:rPr>
        <w:t>a</w:t>
      </w:r>
      <w:r w:rsidR="00475CD9">
        <w:rPr>
          <w:rFonts w:cs="Times New Roman"/>
        </w:rPr>
        <w:t>ntara komponen-komponen.</w:t>
      </w:r>
    </w:p>
    <w:p w14:paraId="744B2E0D" w14:textId="77777777" w:rsidR="00630A4C" w:rsidRDefault="003E14E3" w:rsidP="00630A4C">
      <w:pPr>
        <w:keepNext/>
        <w:ind w:firstLine="720"/>
      </w:pPr>
      <w:r>
        <w:rPr>
          <w:noProof/>
          <w:lang w:val="en-GB" w:eastAsia="en-GB"/>
        </w:rPr>
        <w:drawing>
          <wp:inline distT="0" distB="0" distL="0" distR="0" wp14:anchorId="2B1B47DA" wp14:editId="50A05341">
            <wp:extent cx="4057650" cy="107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03084" cy="1084635"/>
                    </a:xfrm>
                    <a:prstGeom prst="rect">
                      <a:avLst/>
                    </a:prstGeom>
                  </pic:spPr>
                </pic:pic>
              </a:graphicData>
            </a:graphic>
          </wp:inline>
        </w:drawing>
      </w:r>
    </w:p>
    <w:p w14:paraId="533160D9" w14:textId="286A3EAC" w:rsidR="00523578" w:rsidRPr="00523578" w:rsidRDefault="00630A4C" w:rsidP="00023BFF">
      <w:pPr>
        <w:pStyle w:val="Caption"/>
        <w:jc w:val="center"/>
      </w:pPr>
      <w:bookmarkStart w:id="18" w:name="_Toc7635608"/>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2</w:t>
      </w:r>
      <w:r w:rsidR="00753EB5">
        <w:fldChar w:fldCharType="end"/>
      </w:r>
      <w:r>
        <w:t xml:space="preserve"> </w:t>
      </w:r>
      <w:r w:rsidRPr="00CA5E2C">
        <w:t>Gambaran proses interaksi client-server</w:t>
      </w:r>
      <w:bookmarkEnd w:id="18"/>
    </w:p>
    <w:p w14:paraId="4F465374" w14:textId="7114AFDC" w:rsidR="00475CD9" w:rsidRDefault="00475CD9" w:rsidP="00B2377F">
      <w:pPr>
        <w:ind w:firstLine="720"/>
        <w:rPr>
          <w:rFonts w:cs="Times New Roman"/>
        </w:rPr>
      </w:pPr>
      <w:r>
        <w:rPr>
          <w:rFonts w:cs="Times New Roman"/>
        </w:rPr>
        <w:lastRenderedPageBreak/>
        <w:t xml:space="preserve">Pihak </w:t>
      </w:r>
      <w:r w:rsidRPr="000A296D">
        <w:rPr>
          <w:rFonts w:cs="Times New Roman"/>
          <w:i/>
        </w:rPr>
        <w:t>client</w:t>
      </w:r>
      <w:r>
        <w:rPr>
          <w:rFonts w:cs="Times New Roman"/>
        </w:rPr>
        <w:t xml:space="preserve"> mengirimkan permintaaan dan pihak </w:t>
      </w:r>
      <w:r w:rsidRPr="000A296D">
        <w:rPr>
          <w:rFonts w:cs="Times New Roman"/>
          <w:i/>
        </w:rPr>
        <w:t>server</w:t>
      </w:r>
      <w:r>
        <w:rPr>
          <w:rFonts w:cs="Times New Roman"/>
        </w:rPr>
        <w:t xml:space="preserve"> memberikan respon, namun di REST proses komunikasinya adalah berdasarkan </w:t>
      </w:r>
      <w:r w:rsidRPr="0079585A">
        <w:rPr>
          <w:rFonts w:cs="Times New Roman"/>
          <w:i/>
        </w:rPr>
        <w:t xml:space="preserve">resource </w:t>
      </w:r>
      <w:r>
        <w:rPr>
          <w:rFonts w:cs="Times New Roman"/>
        </w:rPr>
        <w:t>(</w:t>
      </w:r>
      <w:r w:rsidRPr="0079585A">
        <w:rPr>
          <w:rFonts w:cs="Times New Roman"/>
          <w:i/>
        </w:rPr>
        <w:t>resource-based</w:t>
      </w:r>
      <w:r>
        <w:rPr>
          <w:rFonts w:cs="Times New Roman"/>
        </w:rPr>
        <w:t xml:space="preserve">).  Ini artinya bahwa pesan yang dikirim adalah sebagai representasi dari </w:t>
      </w:r>
      <w:r w:rsidRPr="0079585A">
        <w:rPr>
          <w:rFonts w:cs="Times New Roman"/>
          <w:i/>
        </w:rPr>
        <w:t>resources</w:t>
      </w:r>
      <w:r>
        <w:rPr>
          <w:rFonts w:cs="Times New Roman"/>
        </w:rPr>
        <w:t xml:space="preserve">. </w:t>
      </w:r>
      <w:r w:rsidRPr="0079585A">
        <w:rPr>
          <w:rFonts w:cs="Times New Roman"/>
          <w:i/>
        </w:rPr>
        <w:t>Resources</w:t>
      </w:r>
      <w:r>
        <w:rPr>
          <w:rFonts w:cs="Times New Roman"/>
        </w:rPr>
        <w:t xml:space="preserve"> dapat berupa segala bentuk informasi yang berdiri sendiri, yakni dapat berupa dokumen, gambar, representasi objek dan lain sebagainya.</w:t>
      </w:r>
    </w:p>
    <w:p w14:paraId="546528EB" w14:textId="60C67B7E" w:rsidR="0052367F" w:rsidRPr="0052367F" w:rsidRDefault="0052367F" w:rsidP="00824A83">
      <w:pPr>
        <w:ind w:firstLine="720"/>
        <w:rPr>
          <w:rFonts w:cs="Times New Roman"/>
        </w:rPr>
      </w:pPr>
      <w:r w:rsidRPr="0052367F">
        <w:rPr>
          <w:rFonts w:cs="Times New Roman"/>
        </w:rPr>
        <w:t xml:space="preserve">Tidak seperti SOAP, REST adalah layanan </w:t>
      </w:r>
      <w:r w:rsidR="006267AB">
        <w:rPr>
          <w:rFonts w:cs="Times New Roman"/>
        </w:rPr>
        <w:t xml:space="preserve">yang bersifat </w:t>
      </w:r>
      <w:r w:rsidR="006267AB" w:rsidRPr="001F6FCC">
        <w:rPr>
          <w:rFonts w:cs="Times New Roman"/>
          <w:i/>
        </w:rPr>
        <w:t>resource centric</w:t>
      </w:r>
      <w:r w:rsidRPr="0052367F">
        <w:rPr>
          <w:rFonts w:cs="Times New Roman"/>
        </w:rPr>
        <w:t>. Perbedaan antara SOAP dan REST dijelaskan oleh Khan dan Abbasi</w:t>
      </w:r>
      <w:r w:rsidR="006267AB">
        <w:rPr>
          <w:rFonts w:cs="Times New Roman"/>
        </w:rPr>
        <w:t xml:space="preserve"> </w:t>
      </w:r>
      <w:r w:rsidR="006267AB">
        <w:rPr>
          <w:rFonts w:cs="Times New Roman"/>
        </w:rPr>
        <w:fldChar w:fldCharType="begin" w:fldLock="1"/>
      </w:r>
      <w:r w:rsidR="00602630">
        <w:rPr>
          <w:rFonts w:cs="Times New Roman"/>
        </w:rPr>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rsidR="006267AB">
        <w:rPr>
          <w:rFonts w:cs="Times New Roman"/>
        </w:rPr>
        <w:fldChar w:fldCharType="separate"/>
      </w:r>
      <w:r w:rsidR="006267AB" w:rsidRPr="006267AB">
        <w:rPr>
          <w:rFonts w:cs="Times New Roman"/>
          <w:noProof/>
        </w:rPr>
        <w:t>(Khan &amp; Abbasi, 2015)</w:t>
      </w:r>
      <w:r w:rsidR="006267AB">
        <w:rPr>
          <w:rFonts w:cs="Times New Roman"/>
        </w:rPr>
        <w:fldChar w:fldCharType="end"/>
      </w:r>
      <w:r w:rsidRPr="0052367F">
        <w:rPr>
          <w:rFonts w:cs="Times New Roman"/>
        </w:rPr>
        <w:t xml:space="preserve">  menjadi </w:t>
      </w:r>
      <w:r w:rsidR="000A296D">
        <w:rPr>
          <w:rFonts w:cs="Times New Roman"/>
        </w:rPr>
        <w:t>beberapa</w:t>
      </w:r>
      <w:r w:rsidRPr="0052367F">
        <w:rPr>
          <w:rFonts w:cs="Times New Roman"/>
        </w:rPr>
        <w:t xml:space="preserve"> kriteria yang berbeda</w:t>
      </w:r>
      <w:r w:rsidR="006267AB">
        <w:rPr>
          <w:rFonts w:cs="Times New Roman"/>
        </w:rPr>
        <w:t xml:space="preserve"> sebagai berikut:</w:t>
      </w:r>
    </w:p>
    <w:p w14:paraId="6B9A7508" w14:textId="52388634" w:rsidR="0052367F" w:rsidRDefault="0052367F" w:rsidP="00187D65">
      <w:pPr>
        <w:pStyle w:val="ListParagraph"/>
        <w:numPr>
          <w:ilvl w:val="0"/>
          <w:numId w:val="1"/>
        </w:numPr>
        <w:ind w:left="426"/>
        <w:jc w:val="left"/>
        <w:rPr>
          <w:rFonts w:cs="Times New Roman"/>
        </w:rPr>
      </w:pPr>
      <w:r w:rsidRPr="006267AB">
        <w:rPr>
          <w:rFonts w:cs="Times New Roman"/>
        </w:rPr>
        <w:t xml:space="preserve">REST mengakses </w:t>
      </w:r>
      <w:r w:rsidRPr="00443B68">
        <w:rPr>
          <w:rFonts w:cs="Times New Roman"/>
          <w:i/>
        </w:rPr>
        <w:t>resources</w:t>
      </w:r>
      <w:r w:rsidRPr="006267AB">
        <w:rPr>
          <w:rFonts w:cs="Times New Roman"/>
        </w:rPr>
        <w:t xml:space="preserve"> sementara itu SOAP mengakses operasi.</w:t>
      </w:r>
    </w:p>
    <w:p w14:paraId="028BD50B" w14:textId="02F284DF" w:rsidR="007D79BE" w:rsidRDefault="007D79BE" w:rsidP="00187D65">
      <w:pPr>
        <w:pStyle w:val="ListParagraph"/>
        <w:numPr>
          <w:ilvl w:val="0"/>
          <w:numId w:val="1"/>
        </w:numPr>
        <w:ind w:left="426"/>
        <w:rPr>
          <w:rFonts w:cs="Times New Roman"/>
        </w:rPr>
      </w:pPr>
      <w:r w:rsidRPr="006E239A">
        <w:rPr>
          <w:rFonts w:cs="Times New Roman"/>
        </w:rPr>
        <w:t>SOAP memanggil layanan dengan memanggil metode RPC</w:t>
      </w:r>
      <w:r>
        <w:rPr>
          <w:rFonts w:cs="Times New Roman"/>
        </w:rPr>
        <w:t xml:space="preserve"> </w:t>
      </w:r>
      <w:r w:rsidR="0069756D">
        <w:rPr>
          <w:rFonts w:cs="Times New Roman"/>
        </w:rPr>
        <w:t xml:space="preserve">yang </w:t>
      </w:r>
      <w:r w:rsidR="0069756D" w:rsidRPr="006267AB">
        <w:rPr>
          <w:rFonts w:cs="Times New Roman"/>
        </w:rPr>
        <w:t>mengekspos logika aplikasi sebagai layanan</w:t>
      </w:r>
      <w:r w:rsidR="0069756D">
        <w:rPr>
          <w:rFonts w:cs="Times New Roman"/>
        </w:rPr>
        <w:t>. Sedangkan</w:t>
      </w:r>
      <w:r w:rsidRPr="006E239A">
        <w:rPr>
          <w:rFonts w:cs="Times New Roman"/>
        </w:rPr>
        <w:t xml:space="preserve"> REST hanya cukup memanggil layanan melalui jalur URL</w:t>
      </w:r>
      <w:r w:rsidR="00AD3510">
        <w:rPr>
          <w:rFonts w:cs="Times New Roman"/>
        </w:rPr>
        <w:t xml:space="preserve"> yang mengekspos </w:t>
      </w:r>
      <w:r w:rsidR="00AD3510" w:rsidRPr="00AD3510">
        <w:rPr>
          <w:rFonts w:cs="Times New Roman"/>
          <w:i/>
        </w:rPr>
        <w:t>Single Public API</w:t>
      </w:r>
      <w:r w:rsidRPr="006E239A">
        <w:rPr>
          <w:rFonts w:cs="Times New Roman"/>
        </w:rPr>
        <w:t>.</w:t>
      </w:r>
    </w:p>
    <w:p w14:paraId="486A92CD" w14:textId="77777777" w:rsidR="00E8261A" w:rsidRDefault="0052367F" w:rsidP="00187D65">
      <w:pPr>
        <w:pStyle w:val="ListParagraph"/>
        <w:numPr>
          <w:ilvl w:val="0"/>
          <w:numId w:val="1"/>
        </w:numPr>
        <w:ind w:left="426"/>
        <w:rPr>
          <w:rFonts w:cs="Times New Roman"/>
        </w:rPr>
      </w:pPr>
      <w:r w:rsidRPr="00F63FE0">
        <w:rPr>
          <w:rFonts w:cs="Times New Roman"/>
        </w:rPr>
        <w:t>REST meng</w:t>
      </w:r>
      <w:r w:rsidR="00F63FE0">
        <w:rPr>
          <w:rFonts w:cs="Times New Roman"/>
        </w:rPr>
        <w:t>akses</w:t>
      </w:r>
      <w:r w:rsidRPr="00F63FE0">
        <w:rPr>
          <w:rFonts w:cs="Times New Roman"/>
        </w:rPr>
        <w:t xml:space="preserve"> resource dengan </w:t>
      </w:r>
      <w:r w:rsidR="00BC255B" w:rsidRPr="00BC255B">
        <w:rPr>
          <w:rFonts w:cs="Times New Roman"/>
          <w:i/>
        </w:rPr>
        <w:t>single interface</w:t>
      </w:r>
      <w:r w:rsidRPr="00F63FE0">
        <w:rPr>
          <w:rFonts w:cs="Times New Roman"/>
        </w:rPr>
        <w:t xml:space="preserve"> yang konsisten, SOAP menerapkan logika bisnis dengan </w:t>
      </w:r>
      <w:r w:rsidR="00BC255B" w:rsidRPr="00BC255B">
        <w:rPr>
          <w:rFonts w:cs="Times New Roman"/>
          <w:i/>
        </w:rPr>
        <w:t>interface</w:t>
      </w:r>
      <w:r w:rsidRPr="00F63FE0">
        <w:rPr>
          <w:rFonts w:cs="Times New Roman"/>
        </w:rPr>
        <w:t xml:space="preserve"> yang berbeda.</w:t>
      </w:r>
    </w:p>
    <w:p w14:paraId="7CD68B21" w14:textId="7EEA3ADE" w:rsidR="00E8261A" w:rsidRDefault="0052367F" w:rsidP="00187D65">
      <w:pPr>
        <w:pStyle w:val="ListParagraph"/>
        <w:numPr>
          <w:ilvl w:val="0"/>
          <w:numId w:val="1"/>
        </w:numPr>
        <w:ind w:left="426"/>
        <w:rPr>
          <w:rFonts w:cs="Times New Roman"/>
        </w:rPr>
      </w:pPr>
      <w:r w:rsidRPr="00E8261A">
        <w:rPr>
          <w:rFonts w:cs="Times New Roman"/>
        </w:rPr>
        <w:t xml:space="preserve"> </w:t>
      </w:r>
      <w:r w:rsidR="009D0CA8" w:rsidRPr="009D0CA8">
        <w:rPr>
          <w:rFonts w:cs="Times New Roman"/>
        </w:rPr>
        <w:t xml:space="preserve">SOAP tidak mengembalikan hasil yang dapat dibaca manusia, sementara hasil REST dapat dibaca dengan </w:t>
      </w:r>
      <w:r w:rsidR="00393D2F">
        <w:rPr>
          <w:rFonts w:cs="Times New Roman"/>
        </w:rPr>
        <w:t xml:space="preserve">format </w:t>
      </w:r>
      <w:r w:rsidR="009D0CA8" w:rsidRPr="009D0CA8">
        <w:rPr>
          <w:rFonts w:cs="Times New Roman"/>
        </w:rPr>
        <w:t>XML atau JSON.</w:t>
      </w:r>
    </w:p>
    <w:p w14:paraId="39291D83" w14:textId="1AF428FB" w:rsidR="00602630" w:rsidRPr="00D26290" w:rsidRDefault="0052367F" w:rsidP="00602630">
      <w:pPr>
        <w:pStyle w:val="ListParagraph"/>
        <w:numPr>
          <w:ilvl w:val="0"/>
          <w:numId w:val="1"/>
        </w:numPr>
        <w:ind w:left="426"/>
        <w:rPr>
          <w:rFonts w:cs="Times New Roman"/>
        </w:rPr>
      </w:pPr>
      <w:r w:rsidRPr="00E8261A">
        <w:rPr>
          <w:rFonts w:cs="Times New Roman"/>
        </w:rPr>
        <w:t xml:space="preserve">REST memiliki </w:t>
      </w:r>
      <w:r w:rsidR="00744370" w:rsidRPr="00B461C3">
        <w:rPr>
          <w:rFonts w:cs="Times New Roman"/>
          <w:i/>
        </w:rPr>
        <w:t>performance</w:t>
      </w:r>
      <w:r w:rsidRPr="00B461C3">
        <w:rPr>
          <w:rFonts w:cs="Times New Roman"/>
          <w:i/>
        </w:rPr>
        <w:t xml:space="preserve"> </w:t>
      </w:r>
      <w:r w:rsidRPr="00E8261A">
        <w:rPr>
          <w:rFonts w:cs="Times New Roman"/>
        </w:rPr>
        <w:t xml:space="preserve">dan </w:t>
      </w:r>
      <w:r w:rsidR="00744370" w:rsidRPr="00B461C3">
        <w:rPr>
          <w:rFonts w:cs="Times New Roman"/>
          <w:i/>
        </w:rPr>
        <w:t>scalability</w:t>
      </w:r>
      <w:r w:rsidRPr="00E8261A">
        <w:rPr>
          <w:rFonts w:cs="Times New Roman"/>
        </w:rPr>
        <w:t xml:space="preserve"> yang lebih baik karena dapat di-cache. SOAP tidak bisa di-</w:t>
      </w:r>
      <w:r w:rsidRPr="00E8261A">
        <w:rPr>
          <w:rFonts w:cs="Times New Roman"/>
          <w:i/>
        </w:rPr>
        <w:t>cache.</w:t>
      </w:r>
    </w:p>
    <w:p w14:paraId="0105C4BC" w14:textId="302F176F" w:rsidR="00AE0902" w:rsidRPr="000A296D" w:rsidRDefault="000A296D" w:rsidP="000A296D">
      <w:pPr>
        <w:pStyle w:val="ListParagraph"/>
        <w:ind w:left="0" w:firstLine="709"/>
        <w:rPr>
          <w:rFonts w:cs="Times New Roman"/>
        </w:rPr>
      </w:pPr>
      <w:r>
        <w:rPr>
          <w:rFonts w:cs="Times New Roman"/>
        </w:rPr>
        <w:t xml:space="preserve">Perbedaan lainnya yaitu </w:t>
      </w:r>
      <w:r w:rsidR="00AE0902" w:rsidRPr="005D7106">
        <w:rPr>
          <w:rFonts w:cs="Times New Roman"/>
        </w:rPr>
        <w:t xml:space="preserve">SOAP menggunakan </w:t>
      </w:r>
      <w:r w:rsidRPr="000A296D">
        <w:rPr>
          <w:rFonts w:cs="Times New Roman"/>
          <w:i/>
        </w:rPr>
        <w:t>Web Services Description Language</w:t>
      </w:r>
      <w:r w:rsidRPr="000A296D">
        <w:rPr>
          <w:rFonts w:cs="Times New Roman"/>
        </w:rPr>
        <w:t xml:space="preserve"> </w:t>
      </w:r>
      <w:r>
        <w:rPr>
          <w:rFonts w:cs="Times New Roman"/>
        </w:rPr>
        <w:t>(</w:t>
      </w:r>
      <w:r w:rsidR="00AE0902" w:rsidRPr="005D7106">
        <w:rPr>
          <w:rFonts w:cs="Times New Roman"/>
        </w:rPr>
        <w:t>WSDL</w:t>
      </w:r>
      <w:r>
        <w:rPr>
          <w:rFonts w:cs="Times New Roman"/>
        </w:rPr>
        <w:t>)</w:t>
      </w:r>
      <w:r w:rsidR="00AE0902" w:rsidRPr="005D7106">
        <w:rPr>
          <w:rFonts w:cs="Times New Roman"/>
        </w:rPr>
        <w:t xml:space="preserve"> untuk komunikasi antara </w:t>
      </w:r>
      <w:r w:rsidR="00310CA7" w:rsidRPr="00310CA7">
        <w:rPr>
          <w:rFonts w:cs="Times New Roman"/>
          <w:i/>
        </w:rPr>
        <w:t>consumer</w:t>
      </w:r>
      <w:r w:rsidR="00AE0902" w:rsidRPr="00310CA7">
        <w:rPr>
          <w:rFonts w:cs="Times New Roman"/>
          <w:i/>
        </w:rPr>
        <w:t xml:space="preserve"> </w:t>
      </w:r>
      <w:r w:rsidR="00AE0902" w:rsidRPr="005D7106">
        <w:rPr>
          <w:rFonts w:cs="Times New Roman"/>
        </w:rPr>
        <w:t xml:space="preserve">dan </w:t>
      </w:r>
      <w:r w:rsidR="00310CA7" w:rsidRPr="00310CA7">
        <w:rPr>
          <w:rFonts w:cs="Times New Roman"/>
          <w:i/>
        </w:rPr>
        <w:t>provider</w:t>
      </w:r>
      <w:r w:rsidR="00AE0902" w:rsidRPr="005D7106">
        <w:rPr>
          <w:rFonts w:cs="Times New Roman"/>
        </w:rPr>
        <w:t>, sedangkan REST hanya menggunakan XML atau JSON untuk mengirim dan menerima data.</w:t>
      </w:r>
      <w:r>
        <w:rPr>
          <w:rFonts w:cs="Times New Roman"/>
        </w:rPr>
        <w:t xml:space="preserve"> Selain itu </w:t>
      </w:r>
      <w:r w:rsidR="00AE0902" w:rsidRPr="000A296D">
        <w:rPr>
          <w:rFonts w:cs="Times New Roman"/>
        </w:rPr>
        <w:t>S</w:t>
      </w:r>
      <w:r w:rsidR="00B811E0" w:rsidRPr="000A296D">
        <w:rPr>
          <w:rFonts w:cs="Times New Roman"/>
        </w:rPr>
        <w:t>OAP</w:t>
      </w:r>
      <w:r w:rsidR="00AE0902" w:rsidRPr="000A296D">
        <w:rPr>
          <w:rFonts w:cs="Times New Roman"/>
        </w:rPr>
        <w:t xml:space="preserve"> tidak hanya melalui HTTP, tetapi juga menggunakan protokol lain seperti SMTP, FTP, </w:t>
      </w:r>
      <w:r w:rsidR="00B811E0" w:rsidRPr="000A296D">
        <w:rPr>
          <w:rFonts w:cs="Times New Roman"/>
        </w:rPr>
        <w:t>dan lain-lain. Sed</w:t>
      </w:r>
      <w:r w:rsidR="005D7106" w:rsidRPr="000A296D">
        <w:rPr>
          <w:rFonts w:cs="Times New Roman"/>
        </w:rPr>
        <w:t>a</w:t>
      </w:r>
      <w:r w:rsidR="00B811E0" w:rsidRPr="000A296D">
        <w:rPr>
          <w:rFonts w:cs="Times New Roman"/>
        </w:rPr>
        <w:t>ngkan</w:t>
      </w:r>
      <w:r w:rsidR="00AE0902" w:rsidRPr="000A296D">
        <w:rPr>
          <w:rFonts w:cs="Times New Roman"/>
        </w:rPr>
        <w:t xml:space="preserve"> REST hanya melalui HTTP.</w:t>
      </w:r>
    </w:p>
    <w:p w14:paraId="47D27920" w14:textId="1F72E870" w:rsidR="00602630" w:rsidRDefault="00602630" w:rsidP="00602630">
      <w:pPr>
        <w:rPr>
          <w:rFonts w:cs="Times New Roman"/>
        </w:rPr>
      </w:pPr>
      <w:r w:rsidRPr="00602630">
        <w:rPr>
          <w:rFonts w:cs="Times New Roman"/>
        </w:rPr>
        <w:lastRenderedPageBreak/>
        <w:t xml:space="preserve"> </w:t>
      </w:r>
      <w:r w:rsidR="005D7106">
        <w:rPr>
          <w:rFonts w:cs="Times New Roman"/>
        </w:rPr>
        <w:tab/>
      </w:r>
      <w:r>
        <w:rPr>
          <w:rFonts w:cs="Times New Roman"/>
        </w:rPr>
        <w:fldChar w:fldCharType="begin" w:fldLock="1"/>
      </w:r>
      <w:r w:rsidR="00F053FD">
        <w:rPr>
          <w:rFonts w:cs="Times New Roman"/>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Pr>
          <w:rFonts w:cs="Times New Roman"/>
        </w:rPr>
        <w:fldChar w:fldCharType="separate"/>
      </w:r>
      <w:r w:rsidRPr="00602630">
        <w:rPr>
          <w:rFonts w:cs="Times New Roman"/>
          <w:noProof/>
        </w:rPr>
        <w:t>(Thomas Fielding, 2000)</w:t>
      </w:r>
      <w:r>
        <w:rPr>
          <w:rFonts w:cs="Times New Roman"/>
        </w:rPr>
        <w:fldChar w:fldCharType="end"/>
      </w:r>
      <w:r w:rsidRPr="00602630">
        <w:rPr>
          <w:rFonts w:cs="Times New Roman"/>
        </w:rPr>
        <w:t xml:space="preserve"> telah menggambarkan enam </w:t>
      </w:r>
      <w:r>
        <w:rPr>
          <w:rFonts w:cs="Times New Roman"/>
        </w:rPr>
        <w:t>batasan</w:t>
      </w:r>
      <w:r w:rsidR="00062D36">
        <w:rPr>
          <w:rFonts w:cs="Times New Roman"/>
        </w:rPr>
        <w:t xml:space="preserve"> / </w:t>
      </w:r>
      <w:r w:rsidR="00062D36" w:rsidRPr="00062D36">
        <w:rPr>
          <w:rFonts w:cs="Times New Roman"/>
          <w:i/>
        </w:rPr>
        <w:t>constraint</w:t>
      </w:r>
      <w:r w:rsidRPr="00062D36">
        <w:rPr>
          <w:rFonts w:cs="Times New Roman"/>
          <w:i/>
        </w:rPr>
        <w:t xml:space="preserve"> </w:t>
      </w:r>
      <w:r w:rsidRPr="00602630">
        <w:rPr>
          <w:rFonts w:cs="Times New Roman"/>
        </w:rPr>
        <w:t>REST, masing-masing mencerminkan satu atau banyak atribut kualitas perangkat lunak. Ini memiliki simbol dan dapat digambarkan sebagai berikut:</w:t>
      </w:r>
    </w:p>
    <w:p w14:paraId="664E7802" w14:textId="29BD62CB" w:rsidR="001514AC" w:rsidRDefault="0042567A" w:rsidP="005D7106">
      <w:pPr>
        <w:jc w:val="right"/>
        <w:rPr>
          <w:rFonts w:eastAsiaTheme="minorEastAsia" w:cs="Times New Roman"/>
        </w:rPr>
      </w:pPr>
      <m:oMath>
        <m:r>
          <w:rPr>
            <w:rFonts w:ascii="Cambria Math" w:hAnsi="Cambria Math" w:cs="Times New Roman"/>
          </w:rPr>
          <m:t>REST=(C-S, S, $, U, L, CoD)</m:t>
        </m:r>
      </m:oMath>
      <w:r w:rsidR="00653F13">
        <w:rPr>
          <w:rFonts w:eastAsiaTheme="minorEastAsia" w:cs="Times New Roman"/>
        </w:rPr>
        <w:t xml:space="preserve"> </w:t>
      </w:r>
      <w:r w:rsidR="00684330">
        <w:rPr>
          <w:rFonts w:eastAsiaTheme="minorEastAsia" w:cs="Times New Roman"/>
        </w:rPr>
        <w:t xml:space="preserve">                                       (1)</w:t>
      </w:r>
    </w:p>
    <w:p w14:paraId="6183C9DB" w14:textId="77777777" w:rsidR="005D7106" w:rsidRPr="005D7106" w:rsidRDefault="005D7106" w:rsidP="005D7106">
      <w:pPr>
        <w:jc w:val="right"/>
        <w:rPr>
          <w:rFonts w:eastAsiaTheme="minorEastAsia" w:cs="Times New Roman"/>
        </w:rPr>
      </w:pPr>
    </w:p>
    <w:p w14:paraId="2E7B8F6D" w14:textId="77777777" w:rsidR="001514AC" w:rsidRDefault="00181113" w:rsidP="00187D65">
      <w:pPr>
        <w:pStyle w:val="ListParagraph"/>
        <w:numPr>
          <w:ilvl w:val="0"/>
          <w:numId w:val="17"/>
        </w:numPr>
        <w:ind w:left="284"/>
        <w:jc w:val="left"/>
        <w:rPr>
          <w:rFonts w:cs="Times New Roman"/>
        </w:rPr>
      </w:pPr>
      <w:r w:rsidRPr="00F41F50">
        <w:rPr>
          <w:rFonts w:cs="Times New Roman"/>
          <w:i/>
        </w:rPr>
        <w:t>Client-Server</w:t>
      </w:r>
      <w:r>
        <w:rPr>
          <w:rFonts w:cs="Times New Roman"/>
        </w:rPr>
        <w:t xml:space="preserve"> (C-S)</w:t>
      </w:r>
    </w:p>
    <w:p w14:paraId="6A8566D3" w14:textId="65D79C56" w:rsidR="00FB1B1C" w:rsidRDefault="00F33A37" w:rsidP="005D7106">
      <w:pPr>
        <w:ind w:left="284"/>
        <w:rPr>
          <w:rFonts w:cs="Times New Roman"/>
        </w:rPr>
      </w:pPr>
      <w:r w:rsidRPr="001514AC">
        <w:rPr>
          <w:rFonts w:cs="Times New Roman"/>
        </w:rPr>
        <w:t xml:space="preserve">Arsitektur </w:t>
      </w:r>
      <w:r w:rsidRPr="000A296D">
        <w:rPr>
          <w:rFonts w:cs="Times New Roman"/>
          <w:i/>
        </w:rPr>
        <w:t>client-server</w:t>
      </w:r>
      <w:r w:rsidRPr="001514AC">
        <w:rPr>
          <w:rFonts w:cs="Times New Roman"/>
        </w:rPr>
        <w:t xml:space="preserve"> menerapkan pemisahan masalah melalui peran </w:t>
      </w:r>
      <w:r w:rsidRPr="000A296D">
        <w:rPr>
          <w:rFonts w:cs="Times New Roman"/>
          <w:i/>
        </w:rPr>
        <w:t>client</w:t>
      </w:r>
      <w:r w:rsidRPr="001514AC">
        <w:rPr>
          <w:rFonts w:cs="Times New Roman"/>
        </w:rPr>
        <w:t xml:space="preserve"> dan </w:t>
      </w:r>
      <w:r w:rsidRPr="000A296D">
        <w:rPr>
          <w:rFonts w:cs="Times New Roman"/>
          <w:i/>
        </w:rPr>
        <w:t>server</w:t>
      </w:r>
      <w:r w:rsidRPr="001514AC">
        <w:rPr>
          <w:rFonts w:cs="Times New Roman"/>
        </w:rPr>
        <w:t xml:space="preserve"> dengan tanggung jawab spesifik yang saling berinteraksi. </w:t>
      </w:r>
      <w:r w:rsidRPr="000A296D">
        <w:rPr>
          <w:rFonts w:cs="Times New Roman"/>
          <w:i/>
        </w:rPr>
        <w:t>Server</w:t>
      </w:r>
      <w:r w:rsidRPr="001514AC">
        <w:rPr>
          <w:rFonts w:cs="Times New Roman"/>
        </w:rPr>
        <w:t xml:space="preserve"> menyediakan layanan kepada </w:t>
      </w:r>
      <w:r w:rsidR="00D07F83" w:rsidRPr="000A296D">
        <w:rPr>
          <w:rFonts w:cs="Times New Roman"/>
          <w:i/>
        </w:rPr>
        <w:t>client</w:t>
      </w:r>
      <w:r w:rsidRPr="001514AC">
        <w:rPr>
          <w:rFonts w:cs="Times New Roman"/>
        </w:rPr>
        <w:t xml:space="preserve">, dan </w:t>
      </w:r>
      <w:r w:rsidR="00D07F83" w:rsidRPr="000A296D">
        <w:rPr>
          <w:rFonts w:cs="Times New Roman"/>
          <w:i/>
        </w:rPr>
        <w:t>client</w:t>
      </w:r>
      <w:r w:rsidRPr="001514AC">
        <w:rPr>
          <w:rFonts w:cs="Times New Roman"/>
        </w:rPr>
        <w:t xml:space="preserve"> memberikan pengguna </w:t>
      </w:r>
      <w:r w:rsidR="006C26AA">
        <w:rPr>
          <w:rFonts w:cs="Times New Roman"/>
        </w:rPr>
        <w:t xml:space="preserve">antarmuka </w:t>
      </w:r>
      <w:r w:rsidRPr="001514AC">
        <w:rPr>
          <w:rFonts w:cs="Times New Roman"/>
        </w:rPr>
        <w:t>untuk mengakses layanan.</w:t>
      </w:r>
      <w:r w:rsidR="00006699">
        <w:rPr>
          <w:rFonts w:cs="Times New Roman"/>
        </w:rPr>
        <w:t xml:space="preserve"> </w:t>
      </w:r>
      <w:r w:rsidRPr="00006699">
        <w:rPr>
          <w:rFonts w:cs="Times New Roman"/>
        </w:rPr>
        <w:t xml:space="preserve">Arsitektur </w:t>
      </w:r>
      <w:r w:rsidRPr="00333D8A">
        <w:rPr>
          <w:rFonts w:cs="Times New Roman"/>
          <w:i/>
        </w:rPr>
        <w:t>client-server</w:t>
      </w:r>
      <w:r w:rsidRPr="00006699">
        <w:rPr>
          <w:rFonts w:cs="Times New Roman"/>
        </w:rPr>
        <w:t xml:space="preserve"> memungkinkan aplikasi REST menjadi sangat </w:t>
      </w:r>
      <w:r w:rsidR="000A296D" w:rsidRPr="000A296D">
        <w:rPr>
          <w:rFonts w:cs="Times New Roman"/>
          <w:i/>
        </w:rPr>
        <w:t>scalable</w:t>
      </w:r>
      <w:r w:rsidRPr="00006699">
        <w:rPr>
          <w:rFonts w:cs="Times New Roman"/>
        </w:rPr>
        <w:t xml:space="preserve"> dan memungkinkan pengembangan </w:t>
      </w:r>
      <w:r w:rsidRPr="000A296D">
        <w:rPr>
          <w:rFonts w:cs="Times New Roman"/>
          <w:i/>
        </w:rPr>
        <w:t>client</w:t>
      </w:r>
      <w:r w:rsidRPr="00006699">
        <w:rPr>
          <w:rFonts w:cs="Times New Roman"/>
        </w:rPr>
        <w:t xml:space="preserve"> dan </w:t>
      </w:r>
      <w:r w:rsidRPr="000A296D">
        <w:rPr>
          <w:rFonts w:cs="Times New Roman"/>
          <w:i/>
        </w:rPr>
        <w:t>server</w:t>
      </w:r>
      <w:r w:rsidRPr="00006699">
        <w:rPr>
          <w:rFonts w:cs="Times New Roman"/>
        </w:rPr>
        <w:t xml:space="preserve"> terjadi secara independen. </w:t>
      </w:r>
      <w:r w:rsidRPr="000A296D">
        <w:rPr>
          <w:rFonts w:cs="Times New Roman"/>
          <w:i/>
        </w:rPr>
        <w:t>Client</w:t>
      </w:r>
      <w:r w:rsidRPr="00006699">
        <w:rPr>
          <w:rFonts w:cs="Times New Roman"/>
        </w:rPr>
        <w:t xml:space="preserve"> menyediakan pengguna dengan </w:t>
      </w:r>
      <w:r w:rsidR="00D07F83">
        <w:rPr>
          <w:rFonts w:cs="Times New Roman"/>
        </w:rPr>
        <w:t>antarmuka</w:t>
      </w:r>
      <w:r w:rsidRPr="00006699">
        <w:rPr>
          <w:rFonts w:cs="Times New Roman"/>
        </w:rPr>
        <w:t xml:space="preserve"> yang sederhana dan cepat tanpa mempengaruhi </w:t>
      </w:r>
      <w:r w:rsidRPr="000A296D">
        <w:rPr>
          <w:rFonts w:cs="Times New Roman"/>
          <w:i/>
        </w:rPr>
        <w:t>server</w:t>
      </w:r>
      <w:r w:rsidRPr="00006699">
        <w:rPr>
          <w:rFonts w:cs="Times New Roman"/>
        </w:rPr>
        <w:t xml:space="preserve">, sementara </w:t>
      </w:r>
      <w:r w:rsidRPr="000A296D">
        <w:rPr>
          <w:rFonts w:cs="Times New Roman"/>
          <w:i/>
        </w:rPr>
        <w:t>server</w:t>
      </w:r>
      <w:r w:rsidRPr="00006699">
        <w:rPr>
          <w:rFonts w:cs="Times New Roman"/>
        </w:rPr>
        <w:t xml:space="preserve"> dapat memanipulasi </w:t>
      </w:r>
      <w:r w:rsidRPr="000A296D">
        <w:rPr>
          <w:rFonts w:cs="Times New Roman"/>
          <w:i/>
        </w:rPr>
        <w:t>set</w:t>
      </w:r>
      <w:r w:rsidRPr="00006699">
        <w:rPr>
          <w:rFonts w:cs="Times New Roman"/>
        </w:rPr>
        <w:t xml:space="preserve"> data yang lebih besar karena dibebaskan dari keharusan melaksanakan tanggung jawab </w:t>
      </w:r>
      <w:r w:rsidR="00D07F83" w:rsidRPr="000A296D">
        <w:rPr>
          <w:rFonts w:cs="Times New Roman"/>
          <w:i/>
        </w:rPr>
        <w:t>client</w:t>
      </w:r>
      <w:r w:rsidR="00D07F83">
        <w:rPr>
          <w:rFonts w:cs="Times New Roman"/>
        </w:rPr>
        <w:t>.</w:t>
      </w:r>
    </w:p>
    <w:p w14:paraId="1C470D4F" w14:textId="77777777" w:rsidR="009420C9" w:rsidRDefault="009420C9" w:rsidP="00187D65">
      <w:pPr>
        <w:pStyle w:val="ListParagraph"/>
        <w:numPr>
          <w:ilvl w:val="0"/>
          <w:numId w:val="17"/>
        </w:numPr>
        <w:spacing w:before="120" w:line="360" w:lineRule="auto"/>
        <w:ind w:left="284"/>
      </w:pPr>
      <w:r w:rsidRPr="00F41F50">
        <w:rPr>
          <w:i/>
        </w:rPr>
        <w:t>Stateless</w:t>
      </w:r>
      <w:r>
        <w:t xml:space="preserve"> (S)</w:t>
      </w:r>
    </w:p>
    <w:p w14:paraId="64AADA73" w14:textId="0171AA3C" w:rsidR="00047110" w:rsidRPr="009420C9" w:rsidRDefault="009420C9" w:rsidP="005639A9">
      <w:pPr>
        <w:pStyle w:val="ListParagraph"/>
        <w:ind w:left="284"/>
        <w:rPr>
          <w:rFonts w:cs="Times New Roman"/>
        </w:rPr>
      </w:pPr>
      <w:r w:rsidRPr="009420C9">
        <w:rPr>
          <w:rFonts w:cs="Times New Roman"/>
        </w:rPr>
        <w:t xml:space="preserve">Dalam arsitektur REST, interaksi harus </w:t>
      </w:r>
      <w:r w:rsidRPr="00D07F83">
        <w:rPr>
          <w:rFonts w:cs="Times New Roman"/>
          <w:i/>
        </w:rPr>
        <w:t>stateless</w:t>
      </w:r>
      <w:r w:rsidRPr="009420C9">
        <w:rPr>
          <w:rFonts w:cs="Times New Roman"/>
        </w:rPr>
        <w:t xml:space="preserve">. Ini berarti bahwa </w:t>
      </w:r>
      <w:r w:rsidRPr="000A296D">
        <w:rPr>
          <w:rFonts w:cs="Times New Roman"/>
          <w:i/>
        </w:rPr>
        <w:t>server</w:t>
      </w:r>
      <w:r w:rsidRPr="009420C9">
        <w:rPr>
          <w:rFonts w:cs="Times New Roman"/>
        </w:rPr>
        <w:t xml:space="preserve"> tidak menyimpan informasi tentang keadaan </w:t>
      </w:r>
      <w:r w:rsidR="00D07F83" w:rsidRPr="000A296D">
        <w:rPr>
          <w:rFonts w:cs="Times New Roman"/>
          <w:i/>
        </w:rPr>
        <w:t>client</w:t>
      </w:r>
      <w:r w:rsidRPr="009420C9">
        <w:rPr>
          <w:rFonts w:cs="Times New Roman"/>
        </w:rPr>
        <w:t xml:space="preserve"> saat ini atau</w:t>
      </w:r>
      <w:r>
        <w:rPr>
          <w:rFonts w:cs="Times New Roman"/>
        </w:rPr>
        <w:t xml:space="preserve"> </w:t>
      </w:r>
      <w:r w:rsidRPr="009420C9">
        <w:rPr>
          <w:rFonts w:cs="Times New Roman"/>
        </w:rPr>
        <w:t xml:space="preserve">permintaan sebelumnya yang dibuat oleh </w:t>
      </w:r>
      <w:r w:rsidR="00D07F83">
        <w:rPr>
          <w:rFonts w:cs="Times New Roman"/>
        </w:rPr>
        <w:t>client</w:t>
      </w:r>
      <w:r w:rsidRPr="009420C9">
        <w:rPr>
          <w:rFonts w:cs="Times New Roman"/>
        </w:rPr>
        <w:t>.</w:t>
      </w:r>
      <w:r>
        <w:rPr>
          <w:rFonts w:cs="Times New Roman"/>
        </w:rPr>
        <w:t xml:space="preserve"> </w:t>
      </w:r>
      <w:r w:rsidRPr="009420C9">
        <w:rPr>
          <w:rFonts w:cs="Times New Roman"/>
        </w:rPr>
        <w:t xml:space="preserve">Server hanya memperhatikan bahwa </w:t>
      </w:r>
      <w:r w:rsidR="00D07F83" w:rsidRPr="000A296D">
        <w:rPr>
          <w:rFonts w:cs="Times New Roman"/>
          <w:i/>
        </w:rPr>
        <w:t>client</w:t>
      </w:r>
      <w:r w:rsidRPr="009420C9">
        <w:rPr>
          <w:rFonts w:cs="Times New Roman"/>
        </w:rPr>
        <w:t xml:space="preserve"> ada saat permintaan dibuat. Semua informasi yang diperlukan untuk </w:t>
      </w:r>
      <w:r w:rsidRPr="000A296D">
        <w:rPr>
          <w:rFonts w:cs="Times New Roman"/>
          <w:i/>
        </w:rPr>
        <w:t>server</w:t>
      </w:r>
      <w:r w:rsidRPr="009420C9">
        <w:rPr>
          <w:rFonts w:cs="Times New Roman"/>
        </w:rPr>
        <w:t xml:space="preserve"> untuk memahami dan menanggapi permintaan datang melalui permintaan, dan permintaan terkandung satu sama lain.</w:t>
      </w:r>
      <w:r>
        <w:rPr>
          <w:rFonts w:cs="Times New Roman"/>
        </w:rPr>
        <w:t xml:space="preserve"> </w:t>
      </w:r>
      <w:r w:rsidRPr="009420C9">
        <w:rPr>
          <w:rFonts w:cs="Times New Roman"/>
        </w:rPr>
        <w:t xml:space="preserve">Ini meningkatkan </w:t>
      </w:r>
      <w:r w:rsidR="00744370" w:rsidRPr="000A296D">
        <w:rPr>
          <w:rFonts w:cs="Times New Roman"/>
          <w:i/>
        </w:rPr>
        <w:t>performance</w:t>
      </w:r>
      <w:r w:rsidRPr="009420C9">
        <w:rPr>
          <w:rFonts w:cs="Times New Roman"/>
        </w:rPr>
        <w:t xml:space="preserve"> layanan web, karena </w:t>
      </w:r>
      <w:r w:rsidRPr="000A296D">
        <w:rPr>
          <w:rFonts w:cs="Times New Roman"/>
          <w:i/>
        </w:rPr>
        <w:t>server</w:t>
      </w:r>
      <w:r w:rsidRPr="009420C9">
        <w:rPr>
          <w:rFonts w:cs="Times New Roman"/>
        </w:rPr>
        <w:t xml:space="preserve"> tidak harus mengingat status </w:t>
      </w:r>
      <w:r w:rsidR="00D07F83" w:rsidRPr="000A296D">
        <w:rPr>
          <w:rFonts w:cs="Times New Roman"/>
          <w:i/>
        </w:rPr>
        <w:t>client</w:t>
      </w:r>
      <w:r w:rsidRPr="009420C9">
        <w:rPr>
          <w:rFonts w:cs="Times New Roman"/>
        </w:rPr>
        <w:t xml:space="preserve"> saat ini dalam sistem. </w:t>
      </w:r>
      <w:r w:rsidR="000A296D">
        <w:rPr>
          <w:rFonts w:cs="Times New Roman"/>
        </w:rPr>
        <w:t>Namun</w:t>
      </w:r>
      <w:r w:rsidRPr="009420C9">
        <w:rPr>
          <w:rFonts w:cs="Times New Roman"/>
        </w:rPr>
        <w:t xml:space="preserve"> </w:t>
      </w:r>
      <w:r w:rsidRPr="000A296D">
        <w:rPr>
          <w:rFonts w:cs="Times New Roman"/>
          <w:i/>
        </w:rPr>
        <w:t>trade-off</w:t>
      </w:r>
      <w:r w:rsidR="000A296D">
        <w:rPr>
          <w:rFonts w:cs="Times New Roman"/>
        </w:rPr>
        <w:t xml:space="preserve"> nya</w:t>
      </w:r>
      <w:r w:rsidRPr="009420C9">
        <w:rPr>
          <w:rFonts w:cs="Times New Roman"/>
        </w:rPr>
        <w:t xml:space="preserve"> adalah bahwa ini memberlakukan batasan signifikan pada </w:t>
      </w:r>
      <w:r w:rsidRPr="009420C9">
        <w:rPr>
          <w:rFonts w:cs="Times New Roman"/>
        </w:rPr>
        <w:lastRenderedPageBreak/>
        <w:t xml:space="preserve">cara </w:t>
      </w:r>
      <w:r w:rsidR="00D07F83" w:rsidRPr="00503ED7">
        <w:rPr>
          <w:rFonts w:cs="Times New Roman"/>
          <w:i/>
        </w:rPr>
        <w:t>client</w:t>
      </w:r>
      <w:r w:rsidRPr="009420C9">
        <w:rPr>
          <w:rFonts w:cs="Times New Roman"/>
        </w:rPr>
        <w:t xml:space="preserve"> dan </w:t>
      </w:r>
      <w:r w:rsidRPr="00503ED7">
        <w:rPr>
          <w:rFonts w:cs="Times New Roman"/>
          <w:i/>
        </w:rPr>
        <w:t>server</w:t>
      </w:r>
      <w:r w:rsidRPr="009420C9">
        <w:rPr>
          <w:rFonts w:cs="Times New Roman"/>
        </w:rPr>
        <w:t xml:space="preserve"> berkomunikasi. Setiap kali </w:t>
      </w:r>
      <w:r w:rsidR="00D07F83" w:rsidRPr="00503ED7">
        <w:rPr>
          <w:rFonts w:cs="Times New Roman"/>
          <w:i/>
        </w:rPr>
        <w:t>client</w:t>
      </w:r>
      <w:r w:rsidRPr="009420C9">
        <w:rPr>
          <w:rFonts w:cs="Times New Roman"/>
        </w:rPr>
        <w:t xml:space="preserve"> mengirim permintaan ke </w:t>
      </w:r>
      <w:r w:rsidRPr="00503ED7">
        <w:rPr>
          <w:rFonts w:cs="Times New Roman"/>
          <w:i/>
        </w:rPr>
        <w:t>server</w:t>
      </w:r>
      <w:r w:rsidRPr="009420C9">
        <w:rPr>
          <w:rFonts w:cs="Times New Roman"/>
        </w:rPr>
        <w:t>, ia harus menyediakan dan menyimpan informasi tentang keadaan saat ini.</w:t>
      </w:r>
    </w:p>
    <w:p w14:paraId="4871E150" w14:textId="167ED74D" w:rsidR="00181113" w:rsidRDefault="00665F08" w:rsidP="00187D65">
      <w:pPr>
        <w:pStyle w:val="ListParagraph"/>
        <w:numPr>
          <w:ilvl w:val="0"/>
          <w:numId w:val="17"/>
        </w:numPr>
        <w:spacing w:before="120" w:line="360" w:lineRule="auto"/>
        <w:ind w:left="284"/>
        <w:rPr>
          <w:rFonts w:cs="Times New Roman"/>
        </w:rPr>
      </w:pPr>
      <w:r w:rsidRPr="00D540F2">
        <w:rPr>
          <w:rFonts w:cs="Times New Roman"/>
          <w:i/>
        </w:rPr>
        <w:t>Cache</w:t>
      </w:r>
      <w:r>
        <w:rPr>
          <w:rFonts w:cs="Times New Roman"/>
        </w:rPr>
        <w:t xml:space="preserve"> ($)</w:t>
      </w:r>
    </w:p>
    <w:p w14:paraId="1B166D48" w14:textId="07BA76C2" w:rsidR="00665F08" w:rsidRDefault="00665F08" w:rsidP="005639A9">
      <w:pPr>
        <w:pStyle w:val="ListParagraph"/>
        <w:spacing w:before="120"/>
        <w:ind w:left="284"/>
        <w:rPr>
          <w:rFonts w:cs="Times New Roman"/>
        </w:rPr>
      </w:pPr>
      <w:r w:rsidRPr="00665F08">
        <w:rPr>
          <w:rFonts w:cs="Times New Roman"/>
        </w:rPr>
        <w:t xml:space="preserve">Batasan ini berarti bahwa </w:t>
      </w:r>
      <w:r w:rsidR="00D07F83">
        <w:rPr>
          <w:rFonts w:cs="Times New Roman"/>
        </w:rPr>
        <w:t>client</w:t>
      </w:r>
      <w:r w:rsidRPr="00665F08">
        <w:rPr>
          <w:rFonts w:cs="Times New Roman"/>
        </w:rPr>
        <w:t xml:space="preserve"> dapat menyimpan salinan lokal </w:t>
      </w:r>
      <w:r w:rsidR="00233FF0">
        <w:rPr>
          <w:rFonts w:cs="Times New Roman"/>
        </w:rPr>
        <w:t xml:space="preserve"> (</w:t>
      </w:r>
      <w:r w:rsidR="00233FF0" w:rsidRPr="00233FF0">
        <w:rPr>
          <w:rFonts w:cs="Times New Roman"/>
          <w:i/>
        </w:rPr>
        <w:t>cache</w:t>
      </w:r>
      <w:r w:rsidR="00233FF0">
        <w:rPr>
          <w:rFonts w:cs="Times New Roman"/>
        </w:rPr>
        <w:t xml:space="preserve">) </w:t>
      </w:r>
      <w:r w:rsidRPr="00665F08">
        <w:rPr>
          <w:rFonts w:cs="Times New Roman"/>
        </w:rPr>
        <w:t xml:space="preserve">dari respons server untuk digunakan untuk permintaan nanti, tergantung pada informasi apa yang ditambahkan server ke respons untuk memberi label sebagai </w:t>
      </w:r>
      <w:r w:rsidRPr="00233FF0">
        <w:rPr>
          <w:rFonts w:cs="Times New Roman"/>
          <w:i/>
        </w:rPr>
        <w:t>cacheable</w:t>
      </w:r>
      <w:r w:rsidRPr="00665F08">
        <w:rPr>
          <w:rFonts w:cs="Times New Roman"/>
        </w:rPr>
        <w:t xml:space="preserve"> atau </w:t>
      </w:r>
      <w:r w:rsidRPr="00233FF0">
        <w:rPr>
          <w:rFonts w:cs="Times New Roman"/>
          <w:i/>
        </w:rPr>
        <w:t>non-cacheable</w:t>
      </w:r>
      <w:r w:rsidRPr="00665F08">
        <w:rPr>
          <w:rFonts w:cs="Times New Roman"/>
        </w:rPr>
        <w:t xml:space="preserve">. Ini dapat membantu meningkatkan </w:t>
      </w:r>
      <w:r w:rsidR="00744370" w:rsidRPr="00503ED7">
        <w:rPr>
          <w:rFonts w:cs="Times New Roman"/>
          <w:i/>
        </w:rPr>
        <w:t>performance</w:t>
      </w:r>
      <w:r w:rsidRPr="00665F08">
        <w:rPr>
          <w:rFonts w:cs="Times New Roman"/>
        </w:rPr>
        <w:t xml:space="preserve"> dengan mengurangi jumlah permintaan untuk </w:t>
      </w:r>
      <w:r w:rsidR="00233FF0" w:rsidRPr="00503ED7">
        <w:rPr>
          <w:rFonts w:cs="Times New Roman"/>
          <w:i/>
        </w:rPr>
        <w:t>resource</w:t>
      </w:r>
      <w:r w:rsidRPr="00665F08">
        <w:rPr>
          <w:rFonts w:cs="Times New Roman"/>
        </w:rPr>
        <w:t xml:space="preserve"> yang sama, dan membantu memastikan bahwa </w:t>
      </w:r>
      <w:r w:rsidR="00D07F83" w:rsidRPr="00503ED7">
        <w:rPr>
          <w:rFonts w:cs="Times New Roman"/>
          <w:i/>
        </w:rPr>
        <w:t>client</w:t>
      </w:r>
      <w:r w:rsidRPr="00665F08">
        <w:rPr>
          <w:rFonts w:cs="Times New Roman"/>
        </w:rPr>
        <w:t xml:space="preserve"> tidak menyimpan data yang berlebihan atau tidak berguna.</w:t>
      </w:r>
    </w:p>
    <w:p w14:paraId="6DB450CA" w14:textId="77777777" w:rsidR="007564D0" w:rsidRPr="007564D0" w:rsidRDefault="007564D0" w:rsidP="00187D65">
      <w:pPr>
        <w:pStyle w:val="ListParagraph"/>
        <w:numPr>
          <w:ilvl w:val="0"/>
          <w:numId w:val="17"/>
        </w:numPr>
        <w:ind w:left="284"/>
        <w:rPr>
          <w:rFonts w:cs="Times New Roman"/>
        </w:rPr>
      </w:pPr>
      <w:r w:rsidRPr="007564D0">
        <w:rPr>
          <w:rFonts w:cs="Times New Roman"/>
          <w:i/>
        </w:rPr>
        <w:t>Uniform Interface</w:t>
      </w:r>
      <w:r w:rsidRPr="007564D0">
        <w:rPr>
          <w:rFonts w:cs="Times New Roman"/>
        </w:rPr>
        <w:t xml:space="preserve"> (U)</w:t>
      </w:r>
    </w:p>
    <w:p w14:paraId="2E627325" w14:textId="1F21F6A0" w:rsidR="009C258A" w:rsidRDefault="00BF09B5" w:rsidP="005639A9">
      <w:pPr>
        <w:pStyle w:val="ListParagraph"/>
        <w:spacing w:before="120"/>
        <w:ind w:left="284"/>
        <w:rPr>
          <w:rFonts w:cs="Times New Roman"/>
          <w:lang w:val="en-US"/>
        </w:rPr>
      </w:pPr>
      <w:r>
        <w:rPr>
          <w:rFonts w:cs="Times New Roman"/>
        </w:rPr>
        <w:t>Intinya h</w:t>
      </w:r>
      <w:r w:rsidRPr="00BF09B5">
        <w:rPr>
          <w:rFonts w:cs="Times New Roman"/>
        </w:rPr>
        <w:t xml:space="preserve">arus ada </w:t>
      </w:r>
      <w:r w:rsidRPr="00503ED7">
        <w:rPr>
          <w:rFonts w:cs="Times New Roman"/>
          <w:i/>
        </w:rPr>
        <w:t>interface</w:t>
      </w:r>
      <w:r w:rsidRPr="00BF09B5">
        <w:rPr>
          <w:rFonts w:cs="Times New Roman"/>
        </w:rPr>
        <w:t xml:space="preserve"> yang seragam untuk komunikasi antara </w:t>
      </w:r>
      <w:r w:rsidRPr="00503ED7">
        <w:rPr>
          <w:rFonts w:cs="Times New Roman"/>
          <w:i/>
        </w:rPr>
        <w:t>client</w:t>
      </w:r>
      <w:r w:rsidRPr="00BF09B5">
        <w:rPr>
          <w:rFonts w:cs="Times New Roman"/>
        </w:rPr>
        <w:t xml:space="preserve"> dan </w:t>
      </w:r>
      <w:r w:rsidRPr="00503ED7">
        <w:rPr>
          <w:rFonts w:cs="Times New Roman"/>
          <w:i/>
        </w:rPr>
        <w:t>server</w:t>
      </w:r>
      <w:r w:rsidR="0091538E">
        <w:rPr>
          <w:rFonts w:cs="Times New Roman"/>
        </w:rPr>
        <w:t xml:space="preserve">. </w:t>
      </w:r>
      <w:r w:rsidR="0091538E" w:rsidRPr="00503ED7">
        <w:rPr>
          <w:rFonts w:cs="Times New Roman"/>
          <w:i/>
        </w:rPr>
        <w:t>Constraint</w:t>
      </w:r>
      <w:r w:rsidR="0091538E">
        <w:rPr>
          <w:rFonts w:cs="Times New Roman"/>
        </w:rPr>
        <w:t xml:space="preserve"> ini </w:t>
      </w:r>
      <w:r w:rsidR="0091538E" w:rsidRPr="0091538E">
        <w:rPr>
          <w:rFonts w:cs="Times New Roman"/>
          <w:lang w:val="en-US"/>
        </w:rPr>
        <w:t>memiliki dampak tertentu. Yang pertama adalah bahwa ada metode khusus yang dapat dipahami. REST menggunakan metode HTTP umum</w:t>
      </w:r>
      <w:r w:rsidR="0073298D">
        <w:rPr>
          <w:rFonts w:cs="Times New Roman"/>
          <w:lang w:val="en-US"/>
        </w:rPr>
        <w:t xml:space="preserve"> yakni</w:t>
      </w:r>
      <w:r w:rsidR="0091538E" w:rsidRPr="0091538E">
        <w:rPr>
          <w:rFonts w:cs="Times New Roman"/>
          <w:lang w:val="en-US"/>
        </w:rPr>
        <w:t xml:space="preserve"> GET, PUT, POST, dan DELETE, untuk mengkomunikasikan tindakan berbeda yang ingin dilakukan </w:t>
      </w:r>
      <w:r w:rsidR="00D07F83">
        <w:rPr>
          <w:rFonts w:cs="Times New Roman"/>
          <w:lang w:val="en-US"/>
        </w:rPr>
        <w:t>client</w:t>
      </w:r>
      <w:r w:rsidR="0091538E" w:rsidRPr="0091538E">
        <w:rPr>
          <w:rFonts w:cs="Times New Roman"/>
          <w:lang w:val="en-US"/>
        </w:rPr>
        <w:t xml:space="preserve"> pada resources.</w:t>
      </w:r>
      <w:r w:rsidR="0091538E" w:rsidRPr="0073298D">
        <w:rPr>
          <w:rFonts w:cs="Times New Roman"/>
          <w:lang w:val="en-US"/>
        </w:rPr>
        <w:t xml:space="preserve">Yang kedua adalah bahwa sumber daya harus diidentifikasi dalam permintaan dengan </w:t>
      </w:r>
      <w:r w:rsidR="0091538E" w:rsidRPr="0073298D">
        <w:rPr>
          <w:rFonts w:cs="Times New Roman"/>
          <w:i/>
          <w:lang w:val="en-US"/>
        </w:rPr>
        <w:t>Uniform Resource Identifier</w:t>
      </w:r>
      <w:r w:rsidR="0091538E" w:rsidRPr="0073298D">
        <w:rPr>
          <w:rFonts w:cs="Times New Roman"/>
          <w:lang w:val="en-US"/>
        </w:rPr>
        <w:t xml:space="preserve"> (URI) tertentu </w:t>
      </w:r>
      <w:r w:rsidR="00503ED7">
        <w:rPr>
          <w:rFonts w:cs="Times New Roman"/>
          <w:lang w:val="en-US"/>
        </w:rPr>
        <w:t>yang akan me</w:t>
      </w:r>
      <w:r w:rsidR="0091538E" w:rsidRPr="0073298D">
        <w:rPr>
          <w:rFonts w:cs="Times New Roman"/>
          <w:lang w:val="en-US"/>
        </w:rPr>
        <w:t>representasi</w:t>
      </w:r>
      <w:r w:rsidR="00503ED7">
        <w:rPr>
          <w:rFonts w:cs="Times New Roman"/>
          <w:lang w:val="en-US"/>
        </w:rPr>
        <w:t>kan</w:t>
      </w:r>
      <w:r w:rsidR="0091538E" w:rsidRPr="0073298D">
        <w:rPr>
          <w:rFonts w:cs="Times New Roman"/>
          <w:lang w:val="en-US"/>
        </w:rPr>
        <w:t xml:space="preserve"> </w:t>
      </w:r>
      <w:r w:rsidR="00503ED7" w:rsidRPr="00503ED7">
        <w:rPr>
          <w:rFonts w:cs="Times New Roman"/>
          <w:i/>
          <w:lang w:val="en-US"/>
        </w:rPr>
        <w:t xml:space="preserve">uniform </w:t>
      </w:r>
      <w:r w:rsidR="0091538E" w:rsidRPr="00503ED7">
        <w:rPr>
          <w:rFonts w:cs="Times New Roman"/>
          <w:i/>
          <w:lang w:val="en-US"/>
        </w:rPr>
        <w:t>resource</w:t>
      </w:r>
      <w:r w:rsidR="0091538E" w:rsidRPr="0073298D">
        <w:rPr>
          <w:rFonts w:cs="Times New Roman"/>
          <w:lang w:val="en-US"/>
        </w:rPr>
        <w:t xml:space="preserve">. Respon memiliki tajuk spesifik, dan </w:t>
      </w:r>
      <w:r w:rsidR="0091538E" w:rsidRPr="002345BD">
        <w:rPr>
          <w:rFonts w:cs="Times New Roman"/>
          <w:i/>
          <w:lang w:val="en-US"/>
        </w:rPr>
        <w:t>resource</w:t>
      </w:r>
      <w:r w:rsidR="0091538E" w:rsidRPr="0073298D">
        <w:rPr>
          <w:rFonts w:cs="Times New Roman"/>
          <w:lang w:val="en-US"/>
        </w:rPr>
        <w:t xml:space="preserve"> ditulis dalam tiga cara spesifik: XML, JSON, atau teks sederhana.</w:t>
      </w:r>
    </w:p>
    <w:p w14:paraId="26273344" w14:textId="77777777" w:rsidR="00C875FB" w:rsidRPr="00C875FB" w:rsidRDefault="00C875FB" w:rsidP="00187D65">
      <w:pPr>
        <w:pStyle w:val="ListParagraph"/>
        <w:numPr>
          <w:ilvl w:val="0"/>
          <w:numId w:val="18"/>
        </w:numPr>
        <w:ind w:left="284"/>
        <w:rPr>
          <w:rFonts w:cs="Times New Roman"/>
        </w:rPr>
      </w:pPr>
      <w:r w:rsidRPr="001C7804">
        <w:rPr>
          <w:rFonts w:cs="Times New Roman"/>
          <w:i/>
        </w:rPr>
        <w:t>Layered System</w:t>
      </w:r>
      <w:r w:rsidRPr="00C875FB">
        <w:rPr>
          <w:rFonts w:cs="Times New Roman"/>
        </w:rPr>
        <w:t xml:space="preserve"> (L)</w:t>
      </w:r>
    </w:p>
    <w:p w14:paraId="31DE1E05" w14:textId="4220027A" w:rsidR="00C875FB" w:rsidRPr="00C875FB" w:rsidRDefault="00C875FB" w:rsidP="005639A9">
      <w:pPr>
        <w:pStyle w:val="ListParagraph"/>
        <w:spacing w:before="120"/>
        <w:ind w:left="284"/>
        <w:rPr>
          <w:rFonts w:cs="Times New Roman"/>
        </w:rPr>
      </w:pPr>
      <w:r w:rsidRPr="00C875FB">
        <w:rPr>
          <w:rFonts w:cs="Times New Roman"/>
          <w:lang w:val="en-US"/>
        </w:rPr>
        <w:t>REST adalah system berlapis</w:t>
      </w:r>
      <w:r>
        <w:rPr>
          <w:rFonts w:cs="Times New Roman"/>
          <w:lang w:val="en-US"/>
        </w:rPr>
        <w:t xml:space="preserve">. </w:t>
      </w:r>
      <w:r w:rsidRPr="00C875FB">
        <w:rPr>
          <w:rFonts w:cs="Times New Roman"/>
        </w:rPr>
        <w:t xml:space="preserve">REST dapat terdiri dari beberapa lapisan arsitektur </w:t>
      </w:r>
      <w:r w:rsidRPr="00C875FB">
        <w:rPr>
          <w:rFonts w:cs="Times New Roman"/>
          <w:i/>
        </w:rPr>
        <w:t xml:space="preserve">software </w:t>
      </w:r>
      <w:r w:rsidRPr="00C875FB">
        <w:rPr>
          <w:rFonts w:cs="Times New Roman"/>
        </w:rPr>
        <w:t xml:space="preserve">atau </w:t>
      </w:r>
      <w:r w:rsidRPr="00C875FB">
        <w:rPr>
          <w:rFonts w:cs="Times New Roman"/>
          <w:i/>
        </w:rPr>
        <w:t>hardware</w:t>
      </w:r>
      <w:r w:rsidRPr="00C875FB">
        <w:rPr>
          <w:rFonts w:cs="Times New Roman"/>
        </w:rPr>
        <w:t xml:space="preserve"> yang dapat dipanggil  oleh </w:t>
      </w:r>
      <w:r w:rsidRPr="00C875FB">
        <w:rPr>
          <w:rFonts w:cs="Times New Roman"/>
          <w:i/>
        </w:rPr>
        <w:t xml:space="preserve">client </w:t>
      </w:r>
      <w:r w:rsidRPr="00C875FB">
        <w:rPr>
          <w:rFonts w:cs="Times New Roman"/>
        </w:rPr>
        <w:t xml:space="preserve">dan </w:t>
      </w:r>
      <w:r w:rsidRPr="00C875FB">
        <w:rPr>
          <w:rFonts w:cs="Times New Roman"/>
          <w:i/>
        </w:rPr>
        <w:t>server</w:t>
      </w:r>
      <w:r w:rsidRPr="00C875FB">
        <w:rPr>
          <w:rFonts w:cs="Times New Roman"/>
        </w:rPr>
        <w:t xml:space="preserve">. </w:t>
      </w:r>
      <w:r w:rsidRPr="00C875FB">
        <w:rPr>
          <w:rFonts w:cs="Times New Roman"/>
        </w:rPr>
        <w:lastRenderedPageBreak/>
        <w:t xml:space="preserve">Lapisan-lapisan ini dapat digunakan untuk meningkatkan </w:t>
      </w:r>
      <w:r w:rsidR="00744370">
        <w:rPr>
          <w:rFonts w:cs="Times New Roman"/>
        </w:rPr>
        <w:t>performance</w:t>
      </w:r>
      <w:r w:rsidRPr="00C875FB">
        <w:rPr>
          <w:rFonts w:cs="Times New Roman"/>
        </w:rPr>
        <w:t>, menerjemahkan pesan, dan mengelola lalu lintas.</w:t>
      </w:r>
    </w:p>
    <w:p w14:paraId="1C3ECCA2" w14:textId="77777777" w:rsidR="00023BFF" w:rsidRDefault="00C875FB" w:rsidP="00023BFF">
      <w:pPr>
        <w:pStyle w:val="ListParagraph"/>
        <w:keepNext/>
        <w:spacing w:before="120"/>
        <w:ind w:left="796"/>
      </w:pPr>
      <w:r w:rsidRPr="00C875FB">
        <w:rPr>
          <w:rFonts w:cs="Times New Roman"/>
          <w:lang w:val="en-GB"/>
        </w:rPr>
        <w:drawing>
          <wp:inline distT="0" distB="0" distL="0" distR="0" wp14:anchorId="27CFC42F" wp14:editId="3CC29EC5">
            <wp:extent cx="4252822" cy="53277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6005" cy="546949"/>
                    </a:xfrm>
                    <a:prstGeom prst="rect">
                      <a:avLst/>
                    </a:prstGeom>
                  </pic:spPr>
                </pic:pic>
              </a:graphicData>
            </a:graphic>
          </wp:inline>
        </w:drawing>
      </w:r>
    </w:p>
    <w:p w14:paraId="240E5576" w14:textId="52797FE4" w:rsidR="00E22BB8" w:rsidRPr="00E22BB8" w:rsidRDefault="00023BFF" w:rsidP="00D5024C">
      <w:pPr>
        <w:pStyle w:val="Caption"/>
        <w:jc w:val="center"/>
      </w:pPr>
      <w:bookmarkStart w:id="19" w:name="_Toc7635609"/>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3</w:t>
      </w:r>
      <w:r w:rsidR="00753EB5">
        <w:fldChar w:fldCharType="end"/>
      </w:r>
      <w:r>
        <w:t xml:space="preserve"> </w:t>
      </w:r>
      <w:r w:rsidRPr="0019673B">
        <w:t>Sistem berlapis dalam gaya arsitektur REST</w:t>
      </w:r>
      <w:bookmarkEnd w:id="19"/>
      <w:r w:rsidR="00D5024C">
        <w:br/>
      </w:r>
    </w:p>
    <w:p w14:paraId="3E5035A8" w14:textId="7B5C247D" w:rsidR="00C875FB" w:rsidRDefault="00C875FB" w:rsidP="00D5024C">
      <w:pPr>
        <w:pStyle w:val="ListParagraph"/>
        <w:spacing w:before="120"/>
        <w:ind w:left="284"/>
        <w:rPr>
          <w:rFonts w:cs="Times New Roman"/>
          <w:lang w:val="en-US"/>
        </w:rPr>
      </w:pPr>
      <w:r w:rsidRPr="00C875FB">
        <w:rPr>
          <w:rFonts w:cs="Times New Roman"/>
          <w:lang w:val="en-US"/>
        </w:rPr>
        <w:t xml:space="preserve">Ini membantu meningkatkan penggunaan kembali </w:t>
      </w:r>
      <w:r w:rsidR="001C7804">
        <w:rPr>
          <w:rFonts w:cs="Times New Roman"/>
          <w:lang w:val="en-US"/>
        </w:rPr>
        <w:t>(</w:t>
      </w:r>
      <w:r w:rsidR="001C7804" w:rsidRPr="00503ED7">
        <w:rPr>
          <w:rFonts w:cs="Times New Roman"/>
          <w:i/>
          <w:lang w:val="en-US"/>
        </w:rPr>
        <w:t>reusability</w:t>
      </w:r>
      <w:r w:rsidR="001C7804">
        <w:rPr>
          <w:rFonts w:cs="Times New Roman"/>
          <w:lang w:val="en-US"/>
        </w:rPr>
        <w:t>)</w:t>
      </w:r>
      <w:r w:rsidRPr="00C875FB">
        <w:rPr>
          <w:rFonts w:cs="Times New Roman"/>
          <w:lang w:val="en-US"/>
        </w:rPr>
        <w:t xml:space="preserve"> REST </w:t>
      </w:r>
      <w:r w:rsidRPr="00503ED7">
        <w:rPr>
          <w:rFonts w:cs="Times New Roman"/>
          <w:i/>
          <w:lang w:val="en-US"/>
        </w:rPr>
        <w:t>Web service</w:t>
      </w:r>
      <w:r w:rsidRPr="00C875FB">
        <w:rPr>
          <w:rFonts w:cs="Times New Roman"/>
          <w:lang w:val="en-US"/>
        </w:rPr>
        <w:t xml:space="preserve"> karena lapisan dapat ditambahkan dan dihapus berdasarkan pada layanan yang dibutuhkan </w:t>
      </w:r>
      <w:r w:rsidR="00D07F83" w:rsidRPr="00546F20">
        <w:rPr>
          <w:rFonts w:cs="Times New Roman"/>
          <w:i/>
          <w:lang w:val="en-US"/>
        </w:rPr>
        <w:t>client</w:t>
      </w:r>
      <w:r w:rsidRPr="00C875FB">
        <w:rPr>
          <w:rFonts w:cs="Times New Roman"/>
          <w:lang w:val="en-US"/>
        </w:rPr>
        <w:t>.</w:t>
      </w:r>
    </w:p>
    <w:p w14:paraId="38E3F8F7" w14:textId="77777777" w:rsidR="0082789D" w:rsidRPr="0082789D" w:rsidRDefault="0082789D" w:rsidP="00187D65">
      <w:pPr>
        <w:pStyle w:val="ListParagraph"/>
        <w:numPr>
          <w:ilvl w:val="0"/>
          <w:numId w:val="18"/>
        </w:numPr>
        <w:ind w:left="284"/>
        <w:rPr>
          <w:rFonts w:cs="Times New Roman"/>
        </w:rPr>
      </w:pPr>
      <w:r w:rsidRPr="0082789D">
        <w:rPr>
          <w:rFonts w:cs="Times New Roman"/>
          <w:i/>
        </w:rPr>
        <w:t>Code-on-Demand</w:t>
      </w:r>
      <w:r w:rsidRPr="0082789D">
        <w:rPr>
          <w:rFonts w:cs="Times New Roman"/>
        </w:rPr>
        <w:t xml:space="preserve"> (CoD)</w:t>
      </w:r>
    </w:p>
    <w:p w14:paraId="6E7C008B" w14:textId="4A271DB9" w:rsidR="001459FC" w:rsidRPr="00EE1B61" w:rsidRDefault="00B439AF" w:rsidP="005639A9">
      <w:pPr>
        <w:pStyle w:val="ListParagraph"/>
        <w:spacing w:before="120"/>
        <w:ind w:left="284"/>
        <w:rPr>
          <w:rFonts w:cs="Times New Roman"/>
          <w:lang w:val="en-US"/>
        </w:rPr>
      </w:pPr>
      <w:r w:rsidRPr="001A1E37">
        <w:rPr>
          <w:rFonts w:cs="Times New Roman"/>
          <w:i/>
          <w:lang w:val="en-US"/>
        </w:rPr>
        <w:t>Code-on-Demand</w:t>
      </w:r>
      <w:r w:rsidRPr="00B439AF">
        <w:rPr>
          <w:rFonts w:cs="Times New Roman"/>
          <w:lang w:val="en-US"/>
        </w:rPr>
        <w:t xml:space="preserve"> (COD) adalah satu-satunya constraint opsional dalam REST. Ini memungkinkan </w:t>
      </w:r>
      <w:r w:rsidR="00D07F83">
        <w:rPr>
          <w:rFonts w:cs="Times New Roman"/>
          <w:lang w:val="en-US"/>
        </w:rPr>
        <w:t>client</w:t>
      </w:r>
      <w:r w:rsidRPr="00B439AF">
        <w:rPr>
          <w:rFonts w:cs="Times New Roman"/>
          <w:lang w:val="en-US"/>
        </w:rPr>
        <w:t xml:space="preserve"> untuk meningkatkan fleksibilitasnya karena sebenarnya serverlah yang memutuskan bagaimana hal-hal tertentu dilakukan. Misalnya, dengan </w:t>
      </w:r>
      <w:r w:rsidRPr="007608A5">
        <w:rPr>
          <w:rFonts w:cs="Times New Roman"/>
          <w:i/>
          <w:lang w:val="en-US"/>
        </w:rPr>
        <w:t>Code-On-Demand</w:t>
      </w:r>
      <w:r w:rsidRPr="00B439AF">
        <w:rPr>
          <w:rFonts w:cs="Times New Roman"/>
          <w:lang w:val="en-US"/>
        </w:rPr>
        <w:t xml:space="preserve">, </w:t>
      </w:r>
      <w:r w:rsidR="00D07F83">
        <w:rPr>
          <w:rFonts w:cs="Times New Roman"/>
          <w:lang w:val="en-US"/>
        </w:rPr>
        <w:t>client</w:t>
      </w:r>
      <w:r w:rsidRPr="00B439AF">
        <w:rPr>
          <w:rFonts w:cs="Times New Roman"/>
          <w:lang w:val="en-US"/>
        </w:rPr>
        <w:t xml:space="preserve"> dapat mengunduh JavaScript, </w:t>
      </w:r>
      <w:r w:rsidR="007608A5">
        <w:rPr>
          <w:rFonts w:cs="Times New Roman"/>
          <w:lang w:val="en-US"/>
        </w:rPr>
        <w:t>A</w:t>
      </w:r>
      <w:r w:rsidRPr="00B439AF">
        <w:rPr>
          <w:rFonts w:cs="Times New Roman"/>
          <w:lang w:val="en-US"/>
        </w:rPr>
        <w:t xml:space="preserve">pplet </w:t>
      </w:r>
      <w:r w:rsidR="007608A5">
        <w:rPr>
          <w:rFonts w:cs="Times New Roman"/>
          <w:lang w:val="en-US"/>
        </w:rPr>
        <w:t>J</w:t>
      </w:r>
      <w:r w:rsidRPr="00B439AF">
        <w:rPr>
          <w:rFonts w:cs="Times New Roman"/>
          <w:lang w:val="en-US"/>
        </w:rPr>
        <w:t xml:space="preserve">ava atau bahkan aplikasi </w:t>
      </w:r>
      <w:r w:rsidR="00540486">
        <w:rPr>
          <w:rFonts w:cs="Times New Roman"/>
          <w:lang w:val="en-US"/>
        </w:rPr>
        <w:t>F</w:t>
      </w:r>
      <w:r w:rsidRPr="00B439AF">
        <w:rPr>
          <w:rFonts w:cs="Times New Roman"/>
          <w:lang w:val="en-US"/>
        </w:rPr>
        <w:t xml:space="preserve">lash untuk mengenkripsi komunikasi sehingga server tidak mengetahui adanya rutinitas / kunci enkripsi yang digunakan dalam proses ini. Namun, menggunakan COD mengurangi visibilitas, itulah sebabnya </w:t>
      </w:r>
      <w:r w:rsidRPr="00540486">
        <w:rPr>
          <w:rFonts w:cs="Times New Roman"/>
          <w:i/>
          <w:lang w:val="en-US"/>
        </w:rPr>
        <w:t xml:space="preserve">constraint </w:t>
      </w:r>
      <w:r w:rsidRPr="00B439AF">
        <w:rPr>
          <w:rFonts w:cs="Times New Roman"/>
          <w:lang w:val="en-US"/>
        </w:rPr>
        <w:t xml:space="preserve">ini bersifat opsional. Juga, tidak setiap API membutuhkan fleksibilitas semacam ini. Interoperabilitas juga menurun karena kode harus kompatibel dengan target </w:t>
      </w:r>
      <w:r w:rsidR="00540486" w:rsidRPr="00540486">
        <w:rPr>
          <w:rFonts w:cs="Times New Roman"/>
          <w:i/>
          <w:lang w:val="en-US"/>
        </w:rPr>
        <w:t>consumer</w:t>
      </w:r>
      <w:r w:rsidRPr="00B439AF">
        <w:rPr>
          <w:rFonts w:cs="Times New Roman"/>
          <w:lang w:val="en-US"/>
        </w:rPr>
        <w:t>. Keamanan juga menjadi perhatian karena bisa disusupkan dengan kode jahat.</w:t>
      </w:r>
    </w:p>
    <w:p w14:paraId="397342B4" w14:textId="0B4DFA2D" w:rsidR="003122B8" w:rsidRDefault="001A1E37" w:rsidP="00E22BB8">
      <w:pPr>
        <w:ind w:firstLine="720"/>
        <w:rPr>
          <w:rFonts w:cs="Times New Roman"/>
        </w:rPr>
      </w:pPr>
      <w:r w:rsidRPr="00540486">
        <w:rPr>
          <w:rFonts w:cs="Times New Roman"/>
          <w:i/>
        </w:rPr>
        <w:t>Constraint</w:t>
      </w:r>
      <w:r>
        <w:rPr>
          <w:rFonts w:cs="Times New Roman"/>
        </w:rPr>
        <w:t xml:space="preserve"> atau b</w:t>
      </w:r>
      <w:r w:rsidR="00475CD9">
        <w:rPr>
          <w:rFonts w:cs="Times New Roman"/>
        </w:rPr>
        <w:t>atasan</w:t>
      </w:r>
      <w:r w:rsidR="00475CD9" w:rsidRPr="003074D4">
        <w:rPr>
          <w:rFonts w:cs="Times New Roman"/>
        </w:rPr>
        <w:t xml:space="preserve"> ini menjadikan REST gaya arsitektur yang fleksibel dan berkinerja tinggi untuk membangun sistem berorientasi layanan berdasarkan standar web. REST memberikan manfaat termasuk </w:t>
      </w:r>
      <w:r w:rsidR="00744370" w:rsidRPr="00264561">
        <w:rPr>
          <w:rFonts w:cs="Times New Roman"/>
          <w:i/>
        </w:rPr>
        <w:t>scalability</w:t>
      </w:r>
      <w:r w:rsidR="00475CD9" w:rsidRPr="003074D4">
        <w:rPr>
          <w:rFonts w:cs="Times New Roman"/>
        </w:rPr>
        <w:t xml:space="preserve"> tinggi, </w:t>
      </w:r>
      <w:r w:rsidR="00744370">
        <w:rPr>
          <w:rFonts w:cs="Times New Roman"/>
        </w:rPr>
        <w:t>reusability</w:t>
      </w:r>
      <w:r w:rsidR="00475CD9" w:rsidRPr="003074D4">
        <w:rPr>
          <w:rFonts w:cs="Times New Roman"/>
        </w:rPr>
        <w:t xml:space="preserve">, </w:t>
      </w:r>
      <w:r w:rsidR="00E22BB8">
        <w:rPr>
          <w:rFonts w:cs="Times New Roman"/>
        </w:rPr>
        <w:lastRenderedPageBreak/>
        <w:t>d</w:t>
      </w:r>
      <w:r w:rsidR="00475CD9" w:rsidRPr="003074D4">
        <w:rPr>
          <w:rFonts w:cs="Times New Roman"/>
        </w:rPr>
        <w:t xml:space="preserve">an </w:t>
      </w:r>
      <w:r w:rsidR="00475CD9" w:rsidRPr="0079585A">
        <w:rPr>
          <w:rFonts w:cs="Times New Roman"/>
          <w:i/>
        </w:rPr>
        <w:t>loose coupling</w:t>
      </w:r>
      <w:r w:rsidR="00475CD9" w:rsidRPr="003074D4">
        <w:rPr>
          <w:rFonts w:cs="Times New Roman"/>
        </w:rPr>
        <w:t xml:space="preserve"> yang memungkinkannya memenuhi kebutuhan aplikasi modern dengan jutaan pengguna.</w:t>
      </w:r>
    </w:p>
    <w:p w14:paraId="092A577B" w14:textId="6AA74AC0" w:rsidR="00BB678D" w:rsidRPr="00BB678D" w:rsidRDefault="00E843FD" w:rsidP="00E843FD">
      <w:pPr>
        <w:pStyle w:val="Heading2"/>
        <w:ind w:left="284"/>
      </w:pPr>
      <w:r>
        <w:t xml:space="preserve"> </w:t>
      </w:r>
      <w:r>
        <w:tab/>
      </w:r>
      <w:bookmarkStart w:id="20" w:name="_Toc7635586"/>
      <w:r w:rsidR="005C0296">
        <w:t>SOA Design Pattern</w:t>
      </w:r>
      <w:bookmarkEnd w:id="20"/>
    </w:p>
    <w:p w14:paraId="386AB37F" w14:textId="6F192176" w:rsidR="00BB678D" w:rsidRDefault="00BB678D" w:rsidP="00BB678D">
      <w:pPr>
        <w:ind w:firstLine="720"/>
        <w:rPr>
          <w:lang w:val="id-ID"/>
        </w:rPr>
      </w:pPr>
      <w:r w:rsidRPr="0022185A">
        <w:rPr>
          <w:i/>
        </w:rPr>
        <w:t>Design pattern</w:t>
      </w:r>
      <w:r w:rsidRPr="00BB678D">
        <w:rPr>
          <w:lang w:val="id-ID"/>
        </w:rPr>
        <w:t xml:space="preserve"> m</w:t>
      </w:r>
      <w:r w:rsidR="00DD49EF">
        <w:t>erupakan</w:t>
      </w:r>
      <w:r w:rsidRPr="00BB678D">
        <w:rPr>
          <w:lang w:val="id-ID"/>
        </w:rPr>
        <w:t xml:space="preserve"> solusi </w:t>
      </w:r>
      <w:r w:rsidR="00DD49EF">
        <w:t xml:space="preserve">desain </w:t>
      </w:r>
      <w:r w:rsidRPr="00BB678D">
        <w:rPr>
          <w:lang w:val="id-ID"/>
        </w:rPr>
        <w:t xml:space="preserve">yang </w:t>
      </w:r>
      <w:r w:rsidR="00C54450">
        <w:t xml:space="preserve">sudah </w:t>
      </w:r>
      <w:r w:rsidRPr="00BB678D">
        <w:rPr>
          <w:lang w:val="id-ID"/>
        </w:rPr>
        <w:t>terbukti untuk masalah umum dalam desain perangkat lunak</w:t>
      </w:r>
      <w:r w:rsidR="00337FDB">
        <w:t xml:space="preserve">. </w:t>
      </w:r>
      <w:r w:rsidR="00973CCB">
        <w:t>Permasalahan</w:t>
      </w:r>
      <w:r w:rsidRPr="00BB678D">
        <w:rPr>
          <w:lang w:val="id-ID"/>
        </w:rPr>
        <w:t xml:space="preserve"> didokumentasikan dalam format standar dan </w:t>
      </w:r>
      <w:r w:rsidR="00FF7F28">
        <w:t>dengan cara yang konsisten</w:t>
      </w:r>
      <w:r w:rsidR="004C03B8">
        <w:t xml:space="preserve"> </w:t>
      </w:r>
      <w:r w:rsidR="004C03B8">
        <w:fldChar w:fldCharType="begin" w:fldLock="1"/>
      </w:r>
      <w:r w:rsidR="004C03B8">
        <w:instrText>ADDIN CSL_CITATION {"citationItems":[{"id":"ITEM-1","itemData":{"ISBN":"0-13-613516-1","author":[{"dropping-particle":"","family":"Erl","given":"Thomas","non-dropping-particle":"","parse-names":false,"suffix":""}],"id":"ITEM-1","issued":{"date-parts":[["2009"]]},"publisher":"Prentice Hall","title":"SOA Design Patterns","type":"book"},"uris":["http://www.mendeley.com/documents/?uuid=82889165-1db3-316f-95aa-1a84a1c8ddf9"]}],"mendeley":{"formattedCitation":"(Erl, 2009)","plainTextFormattedCitation":"(Erl, 2009)","previouslyFormattedCitation":"(Erl, 2009)"},"properties":{"noteIndex":0},"schema":"https://github.com/citation-style-language/schema/raw/master/csl-citation.json"}</w:instrText>
      </w:r>
      <w:r w:rsidR="004C03B8">
        <w:fldChar w:fldCharType="separate"/>
      </w:r>
      <w:r w:rsidR="004C03B8" w:rsidRPr="005B1C27">
        <w:rPr>
          <w:noProof/>
        </w:rPr>
        <w:t>(Erl, 2009)</w:t>
      </w:r>
      <w:r w:rsidR="004C03B8">
        <w:fldChar w:fldCharType="end"/>
      </w:r>
      <w:r w:rsidR="004C03B8" w:rsidRPr="00BB678D">
        <w:rPr>
          <w:lang w:val="id-ID"/>
        </w:rPr>
        <w:t>.</w:t>
      </w:r>
      <w:r w:rsidRPr="00BB678D">
        <w:rPr>
          <w:lang w:val="id-ID"/>
        </w:rPr>
        <w:t xml:space="preserve"> </w:t>
      </w:r>
      <w:r w:rsidR="00FB341F" w:rsidRPr="0022185A">
        <w:rPr>
          <w:i/>
        </w:rPr>
        <w:t>Des</w:t>
      </w:r>
      <w:r w:rsidR="00BB08A6" w:rsidRPr="0022185A">
        <w:rPr>
          <w:i/>
        </w:rPr>
        <w:t>i</w:t>
      </w:r>
      <w:r w:rsidR="00FB341F" w:rsidRPr="0022185A">
        <w:rPr>
          <w:i/>
        </w:rPr>
        <w:t>gn pattern</w:t>
      </w:r>
      <w:r w:rsidRPr="00BB678D">
        <w:rPr>
          <w:lang w:val="id-ID"/>
        </w:rPr>
        <w:t xml:space="preserve"> digunakan untuk merancang arsitektur berdasarkan kasus</w:t>
      </w:r>
      <w:r w:rsidR="00BB43DF">
        <w:t xml:space="preserve"> masalah</w:t>
      </w:r>
      <w:r w:rsidRPr="00BB678D">
        <w:rPr>
          <w:lang w:val="id-ID"/>
        </w:rPr>
        <w:t xml:space="preserve"> karena menyediakan solusi yang teruji di lapanga</w:t>
      </w:r>
      <w:r w:rsidR="00637051">
        <w:t>n</w:t>
      </w:r>
      <w:r w:rsidRPr="00BB678D">
        <w:rPr>
          <w:lang w:val="id-ID"/>
        </w:rPr>
        <w:t xml:space="preserve"> </w:t>
      </w:r>
      <w:r w:rsidR="00A130A0">
        <w:t>sehingga</w:t>
      </w:r>
      <w:r w:rsidRPr="00BB678D">
        <w:rPr>
          <w:lang w:val="id-ID"/>
        </w:rPr>
        <w:t xml:space="preserve"> </w:t>
      </w:r>
      <w:r w:rsidR="00637051" w:rsidRPr="00637051">
        <w:rPr>
          <w:i/>
        </w:rPr>
        <w:t>design pattern</w:t>
      </w:r>
      <w:r w:rsidRPr="00637051">
        <w:rPr>
          <w:i/>
          <w:lang w:val="id-ID"/>
        </w:rPr>
        <w:t xml:space="preserve"> </w:t>
      </w:r>
      <w:r w:rsidRPr="00BB678D">
        <w:rPr>
          <w:lang w:val="id-ID"/>
        </w:rPr>
        <w:t>dapat mempercepat proses pengembangan.</w:t>
      </w:r>
      <w:r w:rsidR="00377881">
        <w:t xml:space="preserve"> </w:t>
      </w:r>
      <w:r w:rsidR="00D34D97" w:rsidRPr="00D34D97">
        <w:t xml:space="preserve">Dalam konteks SOA, ada banyak kategori </w:t>
      </w:r>
      <w:r w:rsidR="00D34D97" w:rsidRPr="001C3234">
        <w:rPr>
          <w:i/>
        </w:rPr>
        <w:t>design pattern</w:t>
      </w:r>
      <w:r w:rsidR="00D34D97" w:rsidRPr="00D34D97">
        <w:t xml:space="preserve"> yang membahas aspek berbeda dari sistem berbasis SOA diantaranya: </w:t>
      </w:r>
      <w:r w:rsidR="001C3234" w:rsidRPr="005E5992">
        <w:rPr>
          <w:i/>
        </w:rPr>
        <w:t>service messaging patterns, service implementation patterns, service security patterns, composition implementation patterns</w:t>
      </w:r>
      <w:r w:rsidR="001C3234">
        <w:t xml:space="preserve">, </w:t>
      </w:r>
      <w:r w:rsidR="001D56B8">
        <w:t>dan sebagainya.</w:t>
      </w:r>
      <w:r w:rsidR="001C3234" w:rsidRPr="001C3234">
        <w:t xml:space="preserve"> </w:t>
      </w:r>
      <w:r w:rsidR="001256C5">
        <w:t xml:space="preserve">Erl </w:t>
      </w:r>
      <w:r w:rsidRPr="00BB678D">
        <w:rPr>
          <w:lang w:val="id-ID"/>
        </w:rPr>
        <w:t xml:space="preserve">telah menetapkan delapan puluh lima profil </w:t>
      </w:r>
      <w:r w:rsidR="00A909B7">
        <w:t>desain</w:t>
      </w:r>
      <w:r w:rsidR="00864915">
        <w:t xml:space="preserve"> pattern</w:t>
      </w:r>
      <w:r w:rsidRPr="00BB678D">
        <w:rPr>
          <w:lang w:val="id-ID"/>
        </w:rPr>
        <w:t xml:space="preserve"> untuk SOA. Juga ada tujuh </w:t>
      </w:r>
      <w:r w:rsidR="00D21B3C" w:rsidRPr="00A909B7">
        <w:rPr>
          <w:i/>
        </w:rPr>
        <w:t>design pattern</w:t>
      </w:r>
      <w:r w:rsidRPr="00BB678D">
        <w:rPr>
          <w:lang w:val="id-ID"/>
        </w:rPr>
        <w:t xml:space="preserve"> baru yang terinspirasi REST untuk memecahkan masalah dengan menggunakan kemampuan REST </w:t>
      </w:r>
      <w:r w:rsidR="003122B8">
        <w:rPr>
          <w:lang w:val="id-ID"/>
        </w:rPr>
        <w:fldChar w:fldCharType="begin" w:fldLock="1"/>
      </w:r>
      <w:r w:rsidR="00835C5C">
        <w:rPr>
          <w:lang w:val="id-ID"/>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3122B8">
        <w:rPr>
          <w:lang w:val="id-ID"/>
        </w:rPr>
        <w:fldChar w:fldCharType="separate"/>
      </w:r>
      <w:r w:rsidR="003122B8" w:rsidRPr="003122B8">
        <w:rPr>
          <w:noProof/>
          <w:lang w:val="id-ID"/>
        </w:rPr>
        <w:t>(Erl et al., 2012)</w:t>
      </w:r>
      <w:r w:rsidR="003122B8">
        <w:rPr>
          <w:lang w:val="id-ID"/>
        </w:rPr>
        <w:fldChar w:fldCharType="end"/>
      </w:r>
      <w:r w:rsidRPr="00BB678D">
        <w:rPr>
          <w:lang w:val="id-ID"/>
        </w:rPr>
        <w:t>.</w:t>
      </w:r>
    </w:p>
    <w:p w14:paraId="74E4F5C0" w14:textId="7050000B" w:rsidR="001655BC" w:rsidRDefault="00DF68C7" w:rsidP="00BB678D">
      <w:pPr>
        <w:ind w:firstLine="720"/>
      </w:pPr>
      <w:r>
        <w:t>Berikut adalah</w:t>
      </w:r>
      <w:r w:rsidR="00F153AF">
        <w:t xml:space="preserve"> </w:t>
      </w:r>
      <w:r w:rsidR="00607349">
        <w:t>contoh ilustrasi</w:t>
      </w:r>
      <w:r>
        <w:t xml:space="preserve"> terkait dengan </w:t>
      </w:r>
      <w:r w:rsidRPr="00A909B7">
        <w:rPr>
          <w:i/>
        </w:rPr>
        <w:t>design pattern</w:t>
      </w:r>
      <w:r>
        <w:t xml:space="preserve"> pada </w:t>
      </w:r>
      <w:r w:rsidR="00493450">
        <w:t xml:space="preserve">arsitektur REST yakni </w:t>
      </w:r>
      <w:r w:rsidR="00392B34">
        <w:t xml:space="preserve">pattern berjenis </w:t>
      </w:r>
      <w:r w:rsidR="00392B34" w:rsidRPr="00392B34">
        <w:rPr>
          <w:i/>
        </w:rPr>
        <w:t>Uniform Contract</w:t>
      </w:r>
      <w:r w:rsidR="00392B34">
        <w:t xml:space="preserve">. </w:t>
      </w:r>
      <w:r w:rsidR="00B83CD7">
        <w:t xml:space="preserve">Misal </w:t>
      </w:r>
      <w:r w:rsidR="00DF13E7">
        <w:t xml:space="preserve">terdapat aplikasi </w:t>
      </w:r>
      <w:r w:rsidR="00607349">
        <w:t xml:space="preserve">layanan </w:t>
      </w:r>
      <w:r w:rsidR="008F3B71">
        <w:t xml:space="preserve">bea </w:t>
      </w:r>
      <w:r w:rsidR="00246BA2">
        <w:t>cukai yang</w:t>
      </w:r>
      <w:r w:rsidR="0032624F">
        <w:t xml:space="preserve"> melayani</w:t>
      </w:r>
      <w:r w:rsidR="003F366F">
        <w:t xml:space="preserve"> beda</w:t>
      </w:r>
      <w:r w:rsidR="0032624F">
        <w:t xml:space="preserve"> negara</w:t>
      </w:r>
      <w:r w:rsidR="00F53F9A">
        <w:t xml:space="preserve"> dengan tarif pajak yang berbeda</w:t>
      </w:r>
      <w:r w:rsidR="0032624F">
        <w:t>.</w:t>
      </w:r>
      <w:r w:rsidR="003914E6">
        <w:t xml:space="preserve"> </w:t>
      </w:r>
    </w:p>
    <w:p w14:paraId="70B8AFBE" w14:textId="43123FAF" w:rsidR="001655BC" w:rsidRDefault="00852E34" w:rsidP="00187D65">
      <w:pPr>
        <w:pStyle w:val="ListParagraph"/>
        <w:numPr>
          <w:ilvl w:val="0"/>
          <w:numId w:val="1"/>
        </w:numPr>
        <w:ind w:left="426"/>
      </w:pPr>
      <w:r w:rsidRPr="001D0BF4">
        <w:rPr>
          <w:i/>
        </w:rPr>
        <w:t>Pattern</w:t>
      </w:r>
      <w:r>
        <w:t xml:space="preserve">: </w:t>
      </w:r>
      <w:r w:rsidR="003914E6">
        <w:t>Bagaimanakah k</w:t>
      </w:r>
      <w:r w:rsidR="00C35826">
        <w:t>o</w:t>
      </w:r>
      <w:r w:rsidR="003914E6">
        <w:t>nsumen</w:t>
      </w:r>
      <w:r w:rsidR="00C35826">
        <w:t xml:space="preserve"> dapat mengambil manfaat dari beberapa ti</w:t>
      </w:r>
      <w:r w:rsidR="002F1DE6">
        <w:t>tik layanan</w:t>
      </w:r>
      <w:r w:rsidR="009117F6">
        <w:t xml:space="preserve"> di masing-masing negara</w:t>
      </w:r>
      <w:r w:rsidR="00552F5B">
        <w:t>?</w:t>
      </w:r>
    </w:p>
    <w:p w14:paraId="170C075B" w14:textId="77777777" w:rsidR="00E22BB8" w:rsidRDefault="00193BED" w:rsidP="00E22BB8">
      <w:pPr>
        <w:keepNext/>
        <w:ind w:firstLine="720"/>
        <w:jc w:val="center"/>
      </w:pPr>
      <w:r>
        <w:object w:dxaOrig="11010" w:dyaOrig="7411" w14:anchorId="75F827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7.1pt;height:172.7pt" o:ole="">
            <v:imagedata r:id="rId21" o:title=""/>
          </v:shape>
          <o:OLEObject Type="Embed" ProgID="Visio.Drawing.15" ShapeID="_x0000_i1025" DrawAspect="Content" ObjectID="_1618250308" r:id="rId22"/>
        </w:object>
      </w:r>
    </w:p>
    <w:p w14:paraId="3BBA6BEC" w14:textId="4B0D30AF" w:rsidR="008906C1" w:rsidRDefault="00E22BB8" w:rsidP="00E22BB8">
      <w:pPr>
        <w:pStyle w:val="Caption"/>
        <w:jc w:val="center"/>
      </w:pPr>
      <w:bookmarkStart w:id="21" w:name="_Toc7635610"/>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4</w:t>
      </w:r>
      <w:r w:rsidR="00753EB5">
        <w:fldChar w:fldCharType="end"/>
      </w:r>
      <w:r>
        <w:t xml:space="preserve"> </w:t>
      </w:r>
      <w:r w:rsidRPr="00EF2749">
        <w:t>Konsumen mengakses layanan kontrak yang berbeda</w:t>
      </w:r>
      <w:bookmarkEnd w:id="21"/>
    </w:p>
    <w:p w14:paraId="4EDA042A" w14:textId="77777777" w:rsidR="00E22BB8" w:rsidRPr="00E22BB8" w:rsidRDefault="00E22BB8" w:rsidP="00E22BB8"/>
    <w:p w14:paraId="3737CBE6" w14:textId="4F465669" w:rsidR="00D630B8" w:rsidRDefault="00531E86" w:rsidP="00187D65">
      <w:pPr>
        <w:pStyle w:val="ListParagraph"/>
        <w:numPr>
          <w:ilvl w:val="0"/>
          <w:numId w:val="1"/>
        </w:numPr>
        <w:ind w:left="426"/>
      </w:pPr>
      <w:r>
        <w:t xml:space="preserve">Permasalahan </w:t>
      </w:r>
      <w:r w:rsidR="00852E34" w:rsidRPr="00852E34">
        <w:t xml:space="preserve">: Mengakses layanan serupa mengharuskan konsumen untuk mengakses kemampuan yang dinyatakan dalam kontrak khusus layanan. Konsumen </w:t>
      </w:r>
      <w:r w:rsidR="00831A4C">
        <w:t>harus</w:t>
      </w:r>
      <w:r w:rsidR="00852E34" w:rsidRPr="00852E34">
        <w:t xml:space="preserve"> tetap </w:t>
      </w:r>
      <w:r w:rsidR="00852E34" w:rsidRPr="007A7454">
        <w:rPr>
          <w:i/>
        </w:rPr>
        <w:t>up to date</w:t>
      </w:r>
      <w:r w:rsidR="00852E34" w:rsidRPr="00852E34">
        <w:t xml:space="preserve"> sehubungan dengan banyak</w:t>
      </w:r>
      <w:r w:rsidR="0085568E">
        <w:t>nya</w:t>
      </w:r>
      <w:r>
        <w:t xml:space="preserve"> individual </w:t>
      </w:r>
      <w:r w:rsidR="00852E34" w:rsidRPr="00852E34">
        <w:t xml:space="preserve"> kontrak </w:t>
      </w:r>
      <w:r>
        <w:t xml:space="preserve">yang </w:t>
      </w:r>
      <w:r w:rsidR="00DA37E7">
        <w:t>ada</w:t>
      </w:r>
      <w:r w:rsidR="00F53ED4">
        <w:t>.</w:t>
      </w:r>
    </w:p>
    <w:p w14:paraId="5127CFBD" w14:textId="6AD1F4BF" w:rsidR="007A7454" w:rsidRDefault="00D630B8" w:rsidP="00187D65">
      <w:pPr>
        <w:pStyle w:val="ListParagraph"/>
        <w:numPr>
          <w:ilvl w:val="0"/>
          <w:numId w:val="1"/>
        </w:numPr>
        <w:ind w:left="426"/>
      </w:pPr>
      <w:r>
        <w:t>Solusi: Standarisasi kontrak yang seragam di seluruh titik akhir layanan alternatif yang disarikan dari kemampuan spesifik masing-masing layanan.</w:t>
      </w:r>
    </w:p>
    <w:p w14:paraId="6D225EF7" w14:textId="77777777" w:rsidR="00546F20" w:rsidRDefault="00193BED" w:rsidP="00546F20">
      <w:pPr>
        <w:pStyle w:val="ListParagraph"/>
        <w:keepNext/>
        <w:jc w:val="center"/>
      </w:pPr>
      <w:r>
        <w:object w:dxaOrig="14056" w:dyaOrig="6811" w14:anchorId="75AC3B74">
          <v:shape id="_x0000_i1026" type="#_x0000_t75" style="width:340.15pt;height:164.15pt" o:ole="">
            <v:imagedata r:id="rId23" o:title=""/>
          </v:shape>
          <o:OLEObject Type="Embed" ProgID="Visio.Drawing.15" ShapeID="_x0000_i1026" DrawAspect="Content" ObjectID="_1618250309" r:id="rId24"/>
        </w:object>
      </w:r>
    </w:p>
    <w:p w14:paraId="41006CCC" w14:textId="1836B286" w:rsidR="00E76FA9" w:rsidRDefault="00546F20" w:rsidP="00546F20">
      <w:pPr>
        <w:pStyle w:val="Caption"/>
        <w:jc w:val="center"/>
      </w:pPr>
      <w:bookmarkStart w:id="22" w:name="_Toc7635611"/>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5</w:t>
      </w:r>
      <w:r w:rsidR="00753EB5">
        <w:fldChar w:fldCharType="end"/>
      </w:r>
      <w:r>
        <w:t xml:space="preserve"> </w:t>
      </w:r>
      <w:r w:rsidRPr="00A82671">
        <w:t>Layanan kontrak yang seragam sebagai solusi kompleksitas</w:t>
      </w:r>
      <w:bookmarkEnd w:id="22"/>
      <w:r>
        <w:br/>
      </w:r>
    </w:p>
    <w:p w14:paraId="5C06762A" w14:textId="7029585B" w:rsidR="00193BED" w:rsidRPr="00163DD6" w:rsidRDefault="005D5456" w:rsidP="00E76FA9">
      <w:pPr>
        <w:pStyle w:val="ListParagraph"/>
        <w:numPr>
          <w:ilvl w:val="0"/>
          <w:numId w:val="1"/>
        </w:numPr>
        <w:ind w:left="426"/>
        <w:rPr>
          <w:i/>
        </w:rPr>
      </w:pPr>
      <w:r>
        <w:t xml:space="preserve">Manfaat: Abstraksi </w:t>
      </w:r>
      <w:r w:rsidR="00212AD2">
        <w:t>layanan</w:t>
      </w:r>
      <w:r>
        <w:t xml:space="preserve">, </w:t>
      </w:r>
      <w:r w:rsidR="00212AD2" w:rsidRPr="00F04E28">
        <w:rPr>
          <w:i/>
        </w:rPr>
        <w:t>loose coupling</w:t>
      </w:r>
      <w:r w:rsidRPr="00F04E28">
        <w:rPr>
          <w:i/>
        </w:rPr>
        <w:t xml:space="preserve">, </w:t>
      </w:r>
      <w:r w:rsidR="00212AD2" w:rsidRPr="00F04E28">
        <w:rPr>
          <w:i/>
        </w:rPr>
        <w:t>reusability</w:t>
      </w:r>
      <w:r w:rsidRPr="00F04E28">
        <w:rPr>
          <w:i/>
        </w:rPr>
        <w:t>,</w:t>
      </w:r>
      <w:r w:rsidR="00F04E28" w:rsidRPr="00F04E28">
        <w:rPr>
          <w:i/>
        </w:rPr>
        <w:t xml:space="preserve"> discoverability</w:t>
      </w:r>
      <w:r w:rsidRPr="00F04E28">
        <w:rPr>
          <w:i/>
        </w:rPr>
        <w:t xml:space="preserve">, </w:t>
      </w:r>
      <w:r w:rsidR="00F04E28" w:rsidRPr="00F04E28">
        <w:rPr>
          <w:i/>
        </w:rPr>
        <w:t>composability</w:t>
      </w:r>
      <w:r w:rsidRPr="00F04E28">
        <w:rPr>
          <w:i/>
        </w:rPr>
        <w:t>.</w:t>
      </w:r>
    </w:p>
    <w:p w14:paraId="2987AC92" w14:textId="4471C7B0" w:rsidR="00D257A0" w:rsidRDefault="00D60DB4" w:rsidP="00D257A0">
      <w:pPr>
        <w:ind w:left="66"/>
      </w:pPr>
      <w:r>
        <w:lastRenderedPageBreak/>
        <w:t xml:space="preserve">Contoh </w:t>
      </w:r>
      <w:r w:rsidRPr="00441C79">
        <w:rPr>
          <w:i/>
        </w:rPr>
        <w:t>uniform contract</w:t>
      </w:r>
      <w:r>
        <w:t xml:space="preserve"> dalam bentuk table CRUD:</w:t>
      </w:r>
    </w:p>
    <w:p w14:paraId="5C56B495" w14:textId="1EF89302" w:rsidR="00685EA7" w:rsidRDefault="00685EA7" w:rsidP="00685EA7">
      <w:pPr>
        <w:pStyle w:val="Caption"/>
        <w:keepNext/>
        <w:jc w:val="center"/>
      </w:pPr>
      <w:bookmarkStart w:id="23" w:name="_Toc7635630"/>
      <w:r>
        <w:t xml:space="preserve">Tabel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w:t>
      </w:r>
      <w:r w:rsidR="00B13951">
        <w:fldChar w:fldCharType="end"/>
      </w:r>
      <w:r>
        <w:t xml:space="preserve"> </w:t>
      </w:r>
      <w:r w:rsidRPr="0040313E">
        <w:t>Contoh Uniform Contract CRUD</w:t>
      </w:r>
      <w:bookmarkEnd w:id="23"/>
    </w:p>
    <w:tbl>
      <w:tblPr>
        <w:tblStyle w:val="TableGrid"/>
        <w:tblW w:w="0" w:type="auto"/>
        <w:jc w:val="center"/>
        <w:tblLook w:val="04A0" w:firstRow="1" w:lastRow="0" w:firstColumn="1" w:lastColumn="0" w:noHBand="0" w:noVBand="1"/>
      </w:tblPr>
      <w:tblGrid>
        <w:gridCol w:w="1772"/>
        <w:gridCol w:w="2334"/>
        <w:gridCol w:w="3755"/>
      </w:tblGrid>
      <w:tr w:rsidR="005A6E10" w:rsidRPr="00E444EC" w14:paraId="418FB9AF" w14:textId="77777777" w:rsidTr="00090AC1">
        <w:trPr>
          <w:jc w:val="center"/>
        </w:trPr>
        <w:tc>
          <w:tcPr>
            <w:tcW w:w="1772" w:type="dxa"/>
            <w:vAlign w:val="center"/>
          </w:tcPr>
          <w:p w14:paraId="2CA2776F" w14:textId="659E5982" w:rsidR="005A6E10" w:rsidRPr="00E444EC" w:rsidRDefault="005A6E10" w:rsidP="00441C79">
            <w:pPr>
              <w:jc w:val="center"/>
              <w:rPr>
                <w:b/>
                <w:sz w:val="22"/>
              </w:rPr>
            </w:pPr>
            <w:r w:rsidRPr="00E444EC">
              <w:rPr>
                <w:b/>
                <w:sz w:val="22"/>
              </w:rPr>
              <w:t>CRUD</w:t>
            </w:r>
          </w:p>
        </w:tc>
        <w:tc>
          <w:tcPr>
            <w:tcW w:w="2334" w:type="dxa"/>
            <w:vAlign w:val="center"/>
          </w:tcPr>
          <w:p w14:paraId="6FCCA208" w14:textId="719FFF46" w:rsidR="005A6E10" w:rsidRPr="00E444EC" w:rsidRDefault="005A6E10" w:rsidP="00441C79">
            <w:pPr>
              <w:jc w:val="center"/>
              <w:rPr>
                <w:b/>
                <w:sz w:val="22"/>
              </w:rPr>
            </w:pPr>
            <w:r w:rsidRPr="00E444EC">
              <w:rPr>
                <w:b/>
                <w:sz w:val="22"/>
              </w:rPr>
              <w:t>REST</w:t>
            </w:r>
          </w:p>
        </w:tc>
        <w:tc>
          <w:tcPr>
            <w:tcW w:w="3755" w:type="dxa"/>
            <w:vAlign w:val="center"/>
          </w:tcPr>
          <w:p w14:paraId="1870FC67" w14:textId="77777777" w:rsidR="005A6E10" w:rsidRPr="00E444EC" w:rsidRDefault="005A6E10" w:rsidP="00441C79">
            <w:pPr>
              <w:jc w:val="center"/>
              <w:rPr>
                <w:b/>
                <w:sz w:val="22"/>
              </w:rPr>
            </w:pPr>
          </w:p>
        </w:tc>
      </w:tr>
      <w:tr w:rsidR="005A6E10" w:rsidRPr="00E444EC" w14:paraId="77995FCA" w14:textId="77777777" w:rsidTr="00090AC1">
        <w:trPr>
          <w:jc w:val="center"/>
        </w:trPr>
        <w:tc>
          <w:tcPr>
            <w:tcW w:w="1772" w:type="dxa"/>
            <w:vAlign w:val="center"/>
          </w:tcPr>
          <w:p w14:paraId="41D3463E" w14:textId="33A54E67" w:rsidR="005A6E10" w:rsidRPr="00E444EC" w:rsidRDefault="005A6E10" w:rsidP="00D257A0">
            <w:pPr>
              <w:rPr>
                <w:sz w:val="22"/>
              </w:rPr>
            </w:pPr>
            <w:r w:rsidRPr="00E444EC">
              <w:rPr>
                <w:sz w:val="22"/>
              </w:rPr>
              <w:t>CREATE</w:t>
            </w:r>
          </w:p>
        </w:tc>
        <w:tc>
          <w:tcPr>
            <w:tcW w:w="2334" w:type="dxa"/>
            <w:vAlign w:val="center"/>
          </w:tcPr>
          <w:p w14:paraId="613A7FEE" w14:textId="6F286989" w:rsidR="005A6E10" w:rsidRPr="00E444EC" w:rsidRDefault="005A6E10" w:rsidP="00DE72EC">
            <w:pPr>
              <w:tabs>
                <w:tab w:val="center" w:pos="1380"/>
              </w:tabs>
              <w:rPr>
                <w:sz w:val="22"/>
              </w:rPr>
            </w:pPr>
            <w:r w:rsidRPr="00E444EC">
              <w:rPr>
                <w:sz w:val="22"/>
              </w:rPr>
              <w:t>POST</w:t>
            </w:r>
            <w:r w:rsidR="00DE72EC" w:rsidRPr="00E444EC">
              <w:rPr>
                <w:sz w:val="22"/>
              </w:rPr>
              <w:tab/>
            </w:r>
            <w:r w:rsidR="00DE72EC" w:rsidRPr="00E444EC">
              <w:rPr>
                <w:noProof/>
                <w:sz w:val="22"/>
              </w:rPr>
              <w:drawing>
                <wp:anchor distT="0" distB="0" distL="114300" distR="114300" simplePos="0" relativeHeight="251651072" behindDoc="0" locked="0" layoutInCell="1" allowOverlap="1" wp14:anchorId="7C659212" wp14:editId="698EC4AE">
                  <wp:simplePos x="0" y="0"/>
                  <wp:positionH relativeFrom="column">
                    <wp:posOffset>704215</wp:posOffset>
                  </wp:positionH>
                  <wp:positionV relativeFrom="paragraph">
                    <wp:posOffset>3810</wp:posOffset>
                  </wp:positionV>
                  <wp:extent cx="342900" cy="32766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2900" cy="327660"/>
                          </a:xfrm>
                          <a:prstGeom prst="rect">
                            <a:avLst/>
                          </a:prstGeom>
                        </pic:spPr>
                      </pic:pic>
                    </a:graphicData>
                  </a:graphic>
                </wp:anchor>
              </w:drawing>
            </w:r>
          </w:p>
        </w:tc>
        <w:tc>
          <w:tcPr>
            <w:tcW w:w="3755" w:type="dxa"/>
            <w:vAlign w:val="center"/>
          </w:tcPr>
          <w:p w14:paraId="1C4AAB46" w14:textId="73744FA4" w:rsidR="005A6E10" w:rsidRPr="00E444EC" w:rsidRDefault="002329C4" w:rsidP="00090AC1">
            <w:pPr>
              <w:spacing w:line="360" w:lineRule="auto"/>
              <w:rPr>
                <w:sz w:val="22"/>
              </w:rPr>
            </w:pPr>
            <w:r w:rsidRPr="00E444EC">
              <w:rPr>
                <w:i/>
                <w:sz w:val="22"/>
              </w:rPr>
              <w:t>Create</w:t>
            </w:r>
            <w:r w:rsidRPr="00E444EC">
              <w:rPr>
                <w:sz w:val="22"/>
              </w:rPr>
              <w:t xml:space="preserve"> / </w:t>
            </w:r>
            <w:r w:rsidR="00B07EBF" w:rsidRPr="00E444EC">
              <w:rPr>
                <w:sz w:val="22"/>
              </w:rPr>
              <w:t>m</w:t>
            </w:r>
            <w:r w:rsidRPr="00E444EC">
              <w:rPr>
                <w:sz w:val="22"/>
              </w:rPr>
              <w:t xml:space="preserve">enciptakan sub </w:t>
            </w:r>
            <w:r w:rsidRPr="00E444EC">
              <w:rPr>
                <w:i/>
                <w:sz w:val="22"/>
              </w:rPr>
              <w:t>resou</w:t>
            </w:r>
            <w:r w:rsidR="003C031C" w:rsidRPr="00E444EC">
              <w:rPr>
                <w:i/>
                <w:sz w:val="22"/>
              </w:rPr>
              <w:t>r</w:t>
            </w:r>
            <w:r w:rsidRPr="00E444EC">
              <w:rPr>
                <w:i/>
                <w:sz w:val="22"/>
              </w:rPr>
              <w:t>ce</w:t>
            </w:r>
          </w:p>
        </w:tc>
      </w:tr>
      <w:tr w:rsidR="005A6E10" w:rsidRPr="00E444EC" w14:paraId="7E64111C" w14:textId="77777777" w:rsidTr="00090AC1">
        <w:trPr>
          <w:jc w:val="center"/>
        </w:trPr>
        <w:tc>
          <w:tcPr>
            <w:tcW w:w="1772" w:type="dxa"/>
            <w:vAlign w:val="center"/>
          </w:tcPr>
          <w:p w14:paraId="51FCAD89" w14:textId="054E22CC" w:rsidR="005A6E10" w:rsidRPr="00E444EC" w:rsidRDefault="005A6E10" w:rsidP="00D257A0">
            <w:pPr>
              <w:rPr>
                <w:sz w:val="22"/>
              </w:rPr>
            </w:pPr>
            <w:r w:rsidRPr="00E444EC">
              <w:rPr>
                <w:sz w:val="22"/>
              </w:rPr>
              <w:t>READ</w:t>
            </w:r>
          </w:p>
        </w:tc>
        <w:tc>
          <w:tcPr>
            <w:tcW w:w="2334" w:type="dxa"/>
            <w:vAlign w:val="center"/>
          </w:tcPr>
          <w:p w14:paraId="659A4300" w14:textId="33697886" w:rsidR="005A6E10" w:rsidRPr="00E444EC" w:rsidRDefault="005A6E10" w:rsidP="00D257A0">
            <w:pPr>
              <w:rPr>
                <w:sz w:val="22"/>
              </w:rPr>
            </w:pPr>
            <w:r w:rsidRPr="00E444EC">
              <w:rPr>
                <w:sz w:val="22"/>
              </w:rPr>
              <w:t>GET</w:t>
            </w:r>
            <w:r w:rsidR="001B43FB" w:rsidRPr="00E444EC">
              <w:rPr>
                <w:sz w:val="22"/>
              </w:rPr>
              <w:t xml:space="preserve">           </w:t>
            </w:r>
            <w:r w:rsidR="001B43FB" w:rsidRPr="00E444EC">
              <w:rPr>
                <w:noProof/>
                <w:sz w:val="22"/>
              </w:rPr>
              <w:drawing>
                <wp:anchor distT="0" distB="0" distL="114300" distR="114300" simplePos="0" relativeHeight="251654144" behindDoc="1" locked="0" layoutInCell="1" allowOverlap="1" wp14:anchorId="2F0C309F" wp14:editId="654E5E9F">
                  <wp:simplePos x="0" y="0"/>
                  <wp:positionH relativeFrom="column">
                    <wp:posOffset>713740</wp:posOffset>
                  </wp:positionH>
                  <wp:positionV relativeFrom="paragraph">
                    <wp:posOffset>0</wp:posOffset>
                  </wp:positionV>
                  <wp:extent cx="342900" cy="354330"/>
                  <wp:effectExtent l="0" t="0" r="0" b="7620"/>
                  <wp:wrapTight wrapText="bothSides">
                    <wp:wrapPolygon edited="0">
                      <wp:start x="0" y="0"/>
                      <wp:lineTo x="0" y="20903"/>
                      <wp:lineTo x="20400" y="20903"/>
                      <wp:lineTo x="2040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2900" cy="354330"/>
                          </a:xfrm>
                          <a:prstGeom prst="rect">
                            <a:avLst/>
                          </a:prstGeom>
                        </pic:spPr>
                      </pic:pic>
                    </a:graphicData>
                  </a:graphic>
                </wp:anchor>
              </w:drawing>
            </w:r>
          </w:p>
        </w:tc>
        <w:tc>
          <w:tcPr>
            <w:tcW w:w="3755" w:type="dxa"/>
            <w:vAlign w:val="center"/>
          </w:tcPr>
          <w:p w14:paraId="6A0935DB" w14:textId="0757542B" w:rsidR="005A6E10" w:rsidRPr="00E444EC" w:rsidRDefault="00B07EBF" w:rsidP="00090AC1">
            <w:pPr>
              <w:spacing w:line="360" w:lineRule="auto"/>
              <w:jc w:val="left"/>
              <w:rPr>
                <w:sz w:val="22"/>
              </w:rPr>
            </w:pPr>
            <w:r w:rsidRPr="00E444EC">
              <w:rPr>
                <w:i/>
                <w:sz w:val="22"/>
              </w:rPr>
              <w:t>Retrieve</w:t>
            </w:r>
            <w:r w:rsidRPr="00E444EC">
              <w:rPr>
                <w:sz w:val="22"/>
              </w:rPr>
              <w:t xml:space="preserve"> / mengambil keadaan </w:t>
            </w:r>
            <w:r w:rsidR="00934572" w:rsidRPr="00E444EC">
              <w:rPr>
                <w:sz w:val="22"/>
              </w:rPr>
              <w:t>terkini</w:t>
            </w:r>
            <w:r w:rsidRPr="00E444EC">
              <w:rPr>
                <w:sz w:val="22"/>
              </w:rPr>
              <w:t xml:space="preserve"> (</w:t>
            </w:r>
            <w:r w:rsidRPr="00E444EC">
              <w:rPr>
                <w:i/>
                <w:sz w:val="22"/>
              </w:rPr>
              <w:t>current state</w:t>
            </w:r>
            <w:r w:rsidRPr="00E444EC">
              <w:rPr>
                <w:sz w:val="22"/>
              </w:rPr>
              <w:t xml:space="preserve">) dari </w:t>
            </w:r>
            <w:r w:rsidRPr="00E444EC">
              <w:rPr>
                <w:i/>
                <w:sz w:val="22"/>
              </w:rPr>
              <w:t>resource</w:t>
            </w:r>
          </w:p>
        </w:tc>
      </w:tr>
      <w:tr w:rsidR="005A6E10" w:rsidRPr="00E444EC" w14:paraId="03A192C8" w14:textId="77777777" w:rsidTr="00090AC1">
        <w:trPr>
          <w:jc w:val="center"/>
        </w:trPr>
        <w:tc>
          <w:tcPr>
            <w:tcW w:w="1772" w:type="dxa"/>
            <w:vAlign w:val="center"/>
          </w:tcPr>
          <w:p w14:paraId="5FF1575B" w14:textId="547294A6" w:rsidR="005A6E10" w:rsidRPr="00E444EC" w:rsidRDefault="005A6E10" w:rsidP="00D127A9">
            <w:pPr>
              <w:spacing w:line="360" w:lineRule="auto"/>
              <w:rPr>
                <w:sz w:val="22"/>
              </w:rPr>
            </w:pPr>
            <w:r w:rsidRPr="00E444EC">
              <w:rPr>
                <w:sz w:val="22"/>
              </w:rPr>
              <w:t>UPDATE</w:t>
            </w:r>
          </w:p>
        </w:tc>
        <w:tc>
          <w:tcPr>
            <w:tcW w:w="2334" w:type="dxa"/>
            <w:vAlign w:val="center"/>
          </w:tcPr>
          <w:p w14:paraId="48B12562" w14:textId="3D1194E8" w:rsidR="005A6E10" w:rsidRPr="00E444EC" w:rsidRDefault="00907281" w:rsidP="00D127A9">
            <w:pPr>
              <w:spacing w:line="360" w:lineRule="auto"/>
              <w:rPr>
                <w:sz w:val="22"/>
              </w:rPr>
            </w:pPr>
            <w:r w:rsidRPr="00E444EC">
              <w:rPr>
                <w:noProof/>
                <w:sz w:val="22"/>
              </w:rPr>
              <w:drawing>
                <wp:anchor distT="0" distB="0" distL="114300" distR="114300" simplePos="0" relativeHeight="251657216" behindDoc="1" locked="0" layoutInCell="1" allowOverlap="1" wp14:anchorId="15871BC4" wp14:editId="741A2166">
                  <wp:simplePos x="0" y="0"/>
                  <wp:positionH relativeFrom="column">
                    <wp:posOffset>711835</wp:posOffset>
                  </wp:positionH>
                  <wp:positionV relativeFrom="paragraph">
                    <wp:posOffset>0</wp:posOffset>
                  </wp:positionV>
                  <wp:extent cx="361950" cy="332105"/>
                  <wp:effectExtent l="0" t="0" r="0" b="0"/>
                  <wp:wrapTight wrapText="bothSides">
                    <wp:wrapPolygon edited="0">
                      <wp:start x="0" y="0"/>
                      <wp:lineTo x="0" y="19824"/>
                      <wp:lineTo x="20463" y="19824"/>
                      <wp:lineTo x="2046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61950" cy="332105"/>
                          </a:xfrm>
                          <a:prstGeom prst="rect">
                            <a:avLst/>
                          </a:prstGeom>
                        </pic:spPr>
                      </pic:pic>
                    </a:graphicData>
                  </a:graphic>
                  <wp14:sizeRelH relativeFrom="margin">
                    <wp14:pctWidth>0</wp14:pctWidth>
                  </wp14:sizeRelH>
                  <wp14:sizeRelV relativeFrom="margin">
                    <wp14:pctHeight>0</wp14:pctHeight>
                  </wp14:sizeRelV>
                </wp:anchor>
              </w:drawing>
            </w:r>
            <w:r w:rsidR="005A6E10" w:rsidRPr="00E444EC">
              <w:rPr>
                <w:sz w:val="22"/>
              </w:rPr>
              <w:t>PUT</w:t>
            </w:r>
            <w:r w:rsidRPr="00E444EC">
              <w:rPr>
                <w:sz w:val="22"/>
              </w:rPr>
              <w:t xml:space="preserve">             </w:t>
            </w:r>
          </w:p>
        </w:tc>
        <w:tc>
          <w:tcPr>
            <w:tcW w:w="3755" w:type="dxa"/>
            <w:vAlign w:val="center"/>
          </w:tcPr>
          <w:p w14:paraId="4EF40CF3" w14:textId="0E99DD10" w:rsidR="005A6E10" w:rsidRPr="00E444EC" w:rsidRDefault="0047252A" w:rsidP="00DF6A0B">
            <w:pPr>
              <w:spacing w:line="360" w:lineRule="auto"/>
              <w:jc w:val="left"/>
              <w:rPr>
                <w:sz w:val="22"/>
              </w:rPr>
            </w:pPr>
            <w:r w:rsidRPr="00E444EC">
              <w:rPr>
                <w:sz w:val="22"/>
              </w:rPr>
              <w:t>Meng</w:t>
            </w:r>
            <w:r w:rsidR="00D127A9" w:rsidRPr="00E444EC">
              <w:rPr>
                <w:sz w:val="22"/>
              </w:rPr>
              <w:t>inisiali</w:t>
            </w:r>
            <w:r w:rsidR="00810217" w:rsidRPr="00E444EC">
              <w:rPr>
                <w:sz w:val="22"/>
              </w:rPr>
              <w:t>sasi</w:t>
            </w:r>
            <w:r w:rsidRPr="00E444EC">
              <w:rPr>
                <w:sz w:val="22"/>
              </w:rPr>
              <w:t xml:space="preserve"> atau </w:t>
            </w:r>
            <w:r w:rsidR="00810217" w:rsidRPr="00E444EC">
              <w:rPr>
                <w:sz w:val="22"/>
              </w:rPr>
              <w:t>me</w:t>
            </w:r>
            <w:r w:rsidR="00D70800" w:rsidRPr="00E444EC">
              <w:rPr>
                <w:sz w:val="22"/>
              </w:rPr>
              <w:t xml:space="preserve">mperbarui </w:t>
            </w:r>
            <w:r w:rsidR="00D127A9" w:rsidRPr="00E444EC">
              <w:rPr>
                <w:sz w:val="22"/>
              </w:rPr>
              <w:t>ke</w:t>
            </w:r>
            <w:r w:rsidR="00810217" w:rsidRPr="00E444EC">
              <w:rPr>
                <w:sz w:val="22"/>
              </w:rPr>
              <w:t>a</w:t>
            </w:r>
            <w:r w:rsidR="00D127A9" w:rsidRPr="00E444EC">
              <w:rPr>
                <w:sz w:val="22"/>
              </w:rPr>
              <w:t xml:space="preserve">daan dari suatu </w:t>
            </w:r>
            <w:r w:rsidR="00D127A9" w:rsidRPr="00E444EC">
              <w:rPr>
                <w:i/>
                <w:sz w:val="22"/>
              </w:rPr>
              <w:t>resource</w:t>
            </w:r>
            <w:r w:rsidR="00D127A9" w:rsidRPr="00E444EC">
              <w:rPr>
                <w:sz w:val="22"/>
              </w:rPr>
              <w:t xml:space="preserve"> pada URI yang diberikan</w:t>
            </w:r>
          </w:p>
        </w:tc>
      </w:tr>
      <w:tr w:rsidR="005A6E10" w:rsidRPr="00E444EC" w14:paraId="35DF60A5" w14:textId="77777777" w:rsidTr="00090AC1">
        <w:trPr>
          <w:jc w:val="center"/>
        </w:trPr>
        <w:tc>
          <w:tcPr>
            <w:tcW w:w="1772" w:type="dxa"/>
            <w:vAlign w:val="center"/>
          </w:tcPr>
          <w:p w14:paraId="60113FDC" w14:textId="1BEBDFE3" w:rsidR="005A6E10" w:rsidRPr="00E444EC" w:rsidRDefault="005A6E10" w:rsidP="005A6E10">
            <w:pPr>
              <w:ind w:left="66"/>
              <w:rPr>
                <w:sz w:val="22"/>
              </w:rPr>
            </w:pPr>
            <w:r w:rsidRPr="00E444EC">
              <w:rPr>
                <w:sz w:val="22"/>
              </w:rPr>
              <w:t>DELETE</w:t>
            </w:r>
          </w:p>
        </w:tc>
        <w:tc>
          <w:tcPr>
            <w:tcW w:w="2334" w:type="dxa"/>
            <w:vAlign w:val="center"/>
          </w:tcPr>
          <w:p w14:paraId="10CBC2B3" w14:textId="49F9206F" w:rsidR="005A6E10" w:rsidRPr="00E444EC" w:rsidRDefault="002A2FF6" w:rsidP="00D257A0">
            <w:pPr>
              <w:rPr>
                <w:sz w:val="22"/>
              </w:rPr>
            </w:pPr>
            <w:r w:rsidRPr="00E444EC">
              <w:rPr>
                <w:noProof/>
                <w:sz w:val="22"/>
              </w:rPr>
              <w:drawing>
                <wp:anchor distT="0" distB="0" distL="114300" distR="114300" simplePos="0" relativeHeight="251660288" behindDoc="1" locked="0" layoutInCell="1" allowOverlap="1" wp14:anchorId="2EEEFC2C" wp14:editId="1D6408B4">
                  <wp:simplePos x="0" y="0"/>
                  <wp:positionH relativeFrom="column">
                    <wp:posOffset>740410</wp:posOffset>
                  </wp:positionH>
                  <wp:positionV relativeFrom="paragraph">
                    <wp:posOffset>38735</wp:posOffset>
                  </wp:positionV>
                  <wp:extent cx="304800" cy="304800"/>
                  <wp:effectExtent l="0" t="0" r="0" b="0"/>
                  <wp:wrapTight wrapText="bothSides">
                    <wp:wrapPolygon edited="0">
                      <wp:start x="0" y="0"/>
                      <wp:lineTo x="0" y="20250"/>
                      <wp:lineTo x="20250" y="20250"/>
                      <wp:lineTo x="20250"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04800" cy="304800"/>
                          </a:xfrm>
                          <a:prstGeom prst="rect">
                            <a:avLst/>
                          </a:prstGeom>
                        </pic:spPr>
                      </pic:pic>
                    </a:graphicData>
                  </a:graphic>
                  <wp14:sizeRelH relativeFrom="margin">
                    <wp14:pctWidth>0</wp14:pctWidth>
                  </wp14:sizeRelH>
                  <wp14:sizeRelV relativeFrom="margin">
                    <wp14:pctHeight>0</wp14:pctHeight>
                  </wp14:sizeRelV>
                </wp:anchor>
              </w:drawing>
            </w:r>
            <w:r w:rsidR="00DB5B17" w:rsidRPr="00E444EC">
              <w:rPr>
                <w:sz w:val="22"/>
              </w:rPr>
              <w:t>DELETE</w:t>
            </w:r>
            <w:r w:rsidRPr="00E444EC">
              <w:rPr>
                <w:sz w:val="22"/>
              </w:rPr>
              <w:t xml:space="preserve">    </w:t>
            </w:r>
          </w:p>
        </w:tc>
        <w:tc>
          <w:tcPr>
            <w:tcW w:w="3755" w:type="dxa"/>
            <w:vAlign w:val="center"/>
          </w:tcPr>
          <w:p w14:paraId="73F91674" w14:textId="4C695156" w:rsidR="005A6E10" w:rsidRPr="00E444EC" w:rsidRDefault="002F03A5" w:rsidP="00DF6A0B">
            <w:pPr>
              <w:spacing w:line="360" w:lineRule="auto"/>
              <w:jc w:val="left"/>
              <w:rPr>
                <w:sz w:val="22"/>
              </w:rPr>
            </w:pPr>
            <w:r w:rsidRPr="00E444EC">
              <w:rPr>
                <w:sz w:val="22"/>
              </w:rPr>
              <w:t>Me</w:t>
            </w:r>
            <w:r w:rsidR="00610691" w:rsidRPr="00E444EC">
              <w:rPr>
                <w:sz w:val="22"/>
              </w:rPr>
              <w:t>nghapus</w:t>
            </w:r>
            <w:r w:rsidRPr="00E444EC">
              <w:rPr>
                <w:sz w:val="22"/>
              </w:rPr>
              <w:t xml:space="preserve"> suatu</w:t>
            </w:r>
            <w:r w:rsidRPr="00E444EC">
              <w:rPr>
                <w:i/>
                <w:sz w:val="22"/>
              </w:rPr>
              <w:t xml:space="preserve"> resource</w:t>
            </w:r>
            <w:r w:rsidRPr="00E444EC">
              <w:rPr>
                <w:sz w:val="22"/>
              </w:rPr>
              <w:t>, setelah</w:t>
            </w:r>
            <w:r w:rsidR="00827807" w:rsidRPr="00E444EC">
              <w:rPr>
                <w:sz w:val="22"/>
              </w:rPr>
              <w:t>nya</w:t>
            </w:r>
            <w:r w:rsidRPr="00E444EC">
              <w:rPr>
                <w:sz w:val="22"/>
              </w:rPr>
              <w:t xml:space="preserve"> URI </w:t>
            </w:r>
            <w:r w:rsidR="00DF6A0B" w:rsidRPr="00E444EC">
              <w:rPr>
                <w:sz w:val="22"/>
              </w:rPr>
              <w:t>tidak valid lagi</w:t>
            </w:r>
          </w:p>
        </w:tc>
      </w:tr>
    </w:tbl>
    <w:p w14:paraId="29B57F4C" w14:textId="68C18E96" w:rsidR="00DF6A0B" w:rsidRDefault="00DF6A0B" w:rsidP="00EF7225"/>
    <w:p w14:paraId="64880022" w14:textId="1C94D638" w:rsidR="005B1861" w:rsidRDefault="00DF289F" w:rsidP="00EF7225">
      <w:r>
        <w:t xml:space="preserve">Secara </w:t>
      </w:r>
      <w:r w:rsidR="00847B1F">
        <w:t>detil perbedaannya</w:t>
      </w:r>
      <w:r w:rsidR="00210662">
        <w:t xml:space="preserve"> adalah</w:t>
      </w:r>
      <w:r>
        <w:t xml:space="preserve"> sebagai berikut</w:t>
      </w:r>
      <w:r w:rsidR="00210662">
        <w:t>:</w:t>
      </w:r>
    </w:p>
    <w:p w14:paraId="1C9B2761" w14:textId="7755C98A" w:rsidR="00210662" w:rsidRDefault="00210662" w:rsidP="00187D65">
      <w:pPr>
        <w:pStyle w:val="ListParagraph"/>
        <w:numPr>
          <w:ilvl w:val="0"/>
          <w:numId w:val="1"/>
        </w:numPr>
      </w:pPr>
      <w:r>
        <w:t xml:space="preserve">GET adalah operasi yang bersifat </w:t>
      </w:r>
      <w:r w:rsidRPr="003917E8">
        <w:rPr>
          <w:i/>
        </w:rPr>
        <w:t>read-only</w:t>
      </w:r>
      <w:r>
        <w:t xml:space="preserve">. Ini dapat diulangi </w:t>
      </w:r>
      <w:r w:rsidR="00792112">
        <w:t>tanpa mempengaruhi keadaan</w:t>
      </w:r>
      <w:r w:rsidR="00B1050B">
        <w:t xml:space="preserve"> </w:t>
      </w:r>
      <w:r w:rsidR="00792112">
        <w:t xml:space="preserve">dari </w:t>
      </w:r>
      <w:r w:rsidR="00792112" w:rsidRPr="003917E8">
        <w:rPr>
          <w:i/>
        </w:rPr>
        <w:t>resou</w:t>
      </w:r>
      <w:r w:rsidR="00827807">
        <w:rPr>
          <w:i/>
        </w:rPr>
        <w:t>r</w:t>
      </w:r>
      <w:r w:rsidR="00792112" w:rsidRPr="003917E8">
        <w:rPr>
          <w:i/>
        </w:rPr>
        <w:t>ce</w:t>
      </w:r>
      <w:r w:rsidR="00F5370D">
        <w:rPr>
          <w:i/>
        </w:rPr>
        <w:t xml:space="preserve"> </w:t>
      </w:r>
      <w:r w:rsidR="00CE431A">
        <w:t>(</w:t>
      </w:r>
      <w:r w:rsidR="00CE431A" w:rsidRPr="00180BB4">
        <w:rPr>
          <w:i/>
        </w:rPr>
        <w:t>idempotent</w:t>
      </w:r>
      <w:r w:rsidR="00CE431A">
        <w:t xml:space="preserve">) </w:t>
      </w:r>
      <w:r w:rsidR="00C77E8D" w:rsidRPr="003F3A80">
        <w:t>dan</w:t>
      </w:r>
      <w:r w:rsidR="00C77E8D">
        <w:rPr>
          <w:i/>
        </w:rPr>
        <w:t xml:space="preserve"> </w:t>
      </w:r>
      <w:r w:rsidR="00C77E8D" w:rsidRPr="00C77E8D">
        <w:t>dapat di</w:t>
      </w:r>
      <w:r w:rsidR="00C77E8D">
        <w:rPr>
          <w:i/>
        </w:rPr>
        <w:t xml:space="preserve"> cached</w:t>
      </w:r>
      <w:r w:rsidR="003917E8">
        <w:rPr>
          <w:i/>
        </w:rPr>
        <w:t>.</w:t>
      </w:r>
      <w:r w:rsidR="00792112" w:rsidRPr="003917E8">
        <w:rPr>
          <w:i/>
        </w:rPr>
        <w:t xml:space="preserve"> </w:t>
      </w:r>
      <w:r w:rsidR="00BB46C7">
        <w:rPr>
          <w:i/>
        </w:rPr>
        <w:t xml:space="preserve"> </w:t>
      </w:r>
      <w:r w:rsidR="00BB46C7" w:rsidRPr="0025568C">
        <w:t>Dapat</w:t>
      </w:r>
      <w:r w:rsidR="0025568C">
        <w:t xml:space="preserve"> </w:t>
      </w:r>
      <w:r w:rsidR="00BB46C7" w:rsidRPr="0025568C">
        <w:t>membaca</w:t>
      </w:r>
      <w:r w:rsidR="0025568C">
        <w:t xml:space="preserve"> berkali-kali dengan hasil yang sama. </w:t>
      </w:r>
      <w:r w:rsidR="00F41412">
        <w:t>Sebuah HTTP GET seharusnya tidak pernah digunakan untuk mengubah data.</w:t>
      </w:r>
    </w:p>
    <w:p w14:paraId="453E8C3C" w14:textId="73B89320" w:rsidR="00C77E8D" w:rsidRDefault="00C77E8D" w:rsidP="00187D65">
      <w:pPr>
        <w:pStyle w:val="ListParagraph"/>
        <w:numPr>
          <w:ilvl w:val="0"/>
          <w:numId w:val="1"/>
        </w:numPr>
      </w:pPr>
      <w:r>
        <w:t xml:space="preserve">POST adalah operasi </w:t>
      </w:r>
      <w:r w:rsidRPr="00DA0470">
        <w:rPr>
          <w:i/>
        </w:rPr>
        <w:t>read-write</w:t>
      </w:r>
      <w:r>
        <w:t xml:space="preserve"> dan dan </w:t>
      </w:r>
      <w:r w:rsidR="00933ADA">
        <w:t xml:space="preserve">bisa mengubah keadaan dari </w:t>
      </w:r>
      <w:r w:rsidR="00933ADA" w:rsidRPr="00B1050B">
        <w:rPr>
          <w:i/>
        </w:rPr>
        <w:t>resource</w:t>
      </w:r>
      <w:r w:rsidR="00933ADA">
        <w:t xml:space="preserve"> </w:t>
      </w:r>
      <w:r w:rsidR="00730F29">
        <w:t xml:space="preserve">(tidak </w:t>
      </w:r>
      <w:r w:rsidR="00730F29" w:rsidRPr="00730F29">
        <w:rPr>
          <w:i/>
        </w:rPr>
        <w:t>idempotent</w:t>
      </w:r>
      <w:r w:rsidR="00730F29">
        <w:t xml:space="preserve">) </w:t>
      </w:r>
      <w:r w:rsidR="00933ADA">
        <w:t xml:space="preserve">dan </w:t>
      </w:r>
      <w:r w:rsidR="00B1050B">
        <w:t>memancing efek samping pada server</w:t>
      </w:r>
      <w:r w:rsidR="00237FE0">
        <w:t>.</w:t>
      </w:r>
    </w:p>
    <w:p w14:paraId="0AF11B4E" w14:textId="4681C8FF" w:rsidR="00897C4A" w:rsidRDefault="00B77726" w:rsidP="00187D65">
      <w:pPr>
        <w:pStyle w:val="ListParagraph"/>
        <w:numPr>
          <w:ilvl w:val="0"/>
          <w:numId w:val="1"/>
        </w:numPr>
      </w:pPr>
      <w:r>
        <w:t xml:space="preserve">PUT </w:t>
      </w:r>
      <w:r w:rsidR="007F5978">
        <w:t xml:space="preserve">adalah operasi </w:t>
      </w:r>
      <w:r w:rsidR="00A65B47">
        <w:t xml:space="preserve">yang digunakan untuk </w:t>
      </w:r>
      <w:r w:rsidR="00D70800">
        <w:t xml:space="preserve">memperbarui </w:t>
      </w:r>
      <w:r w:rsidR="00A65B47">
        <w:t>k</w:t>
      </w:r>
      <w:r w:rsidR="00BE27BA">
        <w:t>eadaan</w:t>
      </w:r>
      <w:r w:rsidR="00A65B47">
        <w:t xml:space="preserve"> resource. </w:t>
      </w:r>
      <w:r w:rsidR="00D70800" w:rsidRPr="00D70800">
        <w:t xml:space="preserve">Jika </w:t>
      </w:r>
      <w:r w:rsidR="00FB4B44">
        <w:t>operasi</w:t>
      </w:r>
      <w:r w:rsidR="00D70800" w:rsidRPr="00D70800">
        <w:t xml:space="preserve"> PUT </w:t>
      </w:r>
      <w:r w:rsidR="00FB4B44">
        <w:t>dijalankan</w:t>
      </w:r>
      <w:r w:rsidR="00D70800" w:rsidRPr="00D70800">
        <w:t xml:space="preserve"> </w:t>
      </w:r>
      <w:r w:rsidR="00D70800" w:rsidRPr="0013669E">
        <w:rPr>
          <w:i/>
        </w:rPr>
        <w:t>N</w:t>
      </w:r>
      <w:r w:rsidR="00D70800" w:rsidRPr="00D70800">
        <w:t xml:space="preserve"> kali, permintaan pertama akan memperbarui </w:t>
      </w:r>
      <w:r w:rsidR="00FB4B44">
        <w:t>resource</w:t>
      </w:r>
      <w:r w:rsidR="00C913F8">
        <w:t>,</w:t>
      </w:r>
      <w:r w:rsidR="00D70800" w:rsidRPr="00D70800">
        <w:t xml:space="preserve"> kemudian sisanya </w:t>
      </w:r>
      <w:r w:rsidR="00C913F8">
        <w:t xml:space="preserve">yakni </w:t>
      </w:r>
      <w:r w:rsidR="00D70800" w:rsidRPr="00D70800">
        <w:t xml:space="preserve">permintaan </w:t>
      </w:r>
      <w:r w:rsidR="00D70800" w:rsidRPr="0013669E">
        <w:rPr>
          <w:i/>
        </w:rPr>
        <w:t xml:space="preserve">N-1 </w:t>
      </w:r>
      <w:r w:rsidR="00D70800" w:rsidRPr="00D70800">
        <w:t xml:space="preserve">hanya akan menimpa </w:t>
      </w:r>
      <w:r w:rsidR="00C913F8">
        <w:t>keadaan resource</w:t>
      </w:r>
      <w:r w:rsidR="00D70800" w:rsidRPr="00D70800">
        <w:t xml:space="preserve"> yang sama lagi dan lagi </w:t>
      </w:r>
      <w:r w:rsidR="00015D4A">
        <w:t>dimana</w:t>
      </w:r>
      <w:r w:rsidR="00D70800" w:rsidRPr="00D70800">
        <w:t xml:space="preserve"> secara efektif tidak mengubah apa pun</w:t>
      </w:r>
      <w:r w:rsidR="00015D4A">
        <w:t xml:space="preserve"> (</w:t>
      </w:r>
      <w:r w:rsidR="00015D4A" w:rsidRPr="00015D4A">
        <w:rPr>
          <w:i/>
        </w:rPr>
        <w:t>idempotent</w:t>
      </w:r>
      <w:r w:rsidR="00015D4A">
        <w:t>)</w:t>
      </w:r>
      <w:r w:rsidR="00D70800" w:rsidRPr="00D70800">
        <w:t xml:space="preserve">. </w:t>
      </w:r>
    </w:p>
    <w:p w14:paraId="7C08C2E3" w14:textId="29D440EC" w:rsidR="00015D4A" w:rsidRDefault="003B5B13" w:rsidP="00187D65">
      <w:pPr>
        <w:pStyle w:val="ListParagraph"/>
        <w:numPr>
          <w:ilvl w:val="0"/>
          <w:numId w:val="1"/>
        </w:numPr>
      </w:pPr>
      <w:r>
        <w:t>DELETE adalah operasi</w:t>
      </w:r>
      <w:r w:rsidR="00AD1B5F">
        <w:t xml:space="preserve"> untuk mengh</w:t>
      </w:r>
      <w:r w:rsidR="005E0760">
        <w:t>a</w:t>
      </w:r>
      <w:r w:rsidR="00AD1B5F">
        <w:t xml:space="preserve">pus suatu resource. </w:t>
      </w:r>
      <w:r w:rsidR="00F718DD" w:rsidRPr="00F718DD">
        <w:t xml:space="preserve">Saat </w:t>
      </w:r>
      <w:r w:rsidR="00F718DD">
        <w:t>dilakukan</w:t>
      </w:r>
      <w:r w:rsidR="00F718DD" w:rsidRPr="00F718DD">
        <w:t xml:space="preserve"> </w:t>
      </w:r>
      <w:r w:rsidR="00F718DD" w:rsidRPr="005E0760">
        <w:rPr>
          <w:i/>
        </w:rPr>
        <w:t>N</w:t>
      </w:r>
      <w:r w:rsidR="00F718DD" w:rsidRPr="00F718DD">
        <w:t xml:space="preserve"> permintaan DELETE yang serupa, permintaan pertama akan menghapus </w:t>
      </w:r>
      <w:r w:rsidR="00BF1291" w:rsidRPr="00D1711D">
        <w:rPr>
          <w:i/>
        </w:rPr>
        <w:t>resource</w:t>
      </w:r>
      <w:r w:rsidR="00F718DD" w:rsidRPr="00D1711D">
        <w:rPr>
          <w:i/>
        </w:rPr>
        <w:t xml:space="preserve"> </w:t>
      </w:r>
      <w:r w:rsidR="00F718DD" w:rsidRPr="00F718DD">
        <w:t>dan responsnya adalah 200 (OK) atau 204 (</w:t>
      </w:r>
      <w:r w:rsidR="00E86D38">
        <w:t>t</w:t>
      </w:r>
      <w:r w:rsidR="00F718DD" w:rsidRPr="00F718DD">
        <w:t xml:space="preserve">idak </w:t>
      </w:r>
      <w:r w:rsidR="00E86D38">
        <w:t>a</w:t>
      </w:r>
      <w:r w:rsidR="00F718DD" w:rsidRPr="00F718DD">
        <w:t xml:space="preserve">da </w:t>
      </w:r>
      <w:r w:rsidR="00E86D38">
        <w:t>k</w:t>
      </w:r>
      <w:r w:rsidR="00F718DD" w:rsidRPr="00F718DD">
        <w:t xml:space="preserve">onten). </w:t>
      </w:r>
      <w:r w:rsidR="00F718DD" w:rsidRPr="00F718DD">
        <w:lastRenderedPageBreak/>
        <w:t xml:space="preserve">Permintaan </w:t>
      </w:r>
      <w:r w:rsidR="00F718DD" w:rsidRPr="00D1711D">
        <w:rPr>
          <w:i/>
        </w:rPr>
        <w:t>N-1</w:t>
      </w:r>
      <w:r w:rsidR="00F718DD" w:rsidRPr="00F718DD">
        <w:t xml:space="preserve"> lainnya akan mengembalikan 404 (</w:t>
      </w:r>
      <w:r w:rsidR="00E86D38">
        <w:t>t</w:t>
      </w:r>
      <w:r w:rsidR="00F718DD" w:rsidRPr="00F718DD">
        <w:t xml:space="preserve">idak </w:t>
      </w:r>
      <w:r w:rsidR="00E86D38">
        <w:t>d</w:t>
      </w:r>
      <w:r w:rsidR="00F718DD" w:rsidRPr="00F718DD">
        <w:t>itemukan). Jelas</w:t>
      </w:r>
      <w:r w:rsidR="00E86D38">
        <w:t xml:space="preserve"> </w:t>
      </w:r>
      <w:r w:rsidR="00F718DD" w:rsidRPr="00F718DD">
        <w:t>responsnya berbeda dari permintaan pertama, tetapi tidak ada perubahan status untuk</w:t>
      </w:r>
      <w:r w:rsidR="00F718DD" w:rsidRPr="00D1711D">
        <w:rPr>
          <w:i/>
        </w:rPr>
        <w:t xml:space="preserve"> </w:t>
      </w:r>
      <w:r w:rsidR="004737B1" w:rsidRPr="00D1711D">
        <w:rPr>
          <w:i/>
        </w:rPr>
        <w:t>resource</w:t>
      </w:r>
      <w:r w:rsidR="00F718DD" w:rsidRPr="00F718DD">
        <w:t xml:space="preserve"> apa pun di sisi server </w:t>
      </w:r>
      <w:r w:rsidR="002C1CEC">
        <w:t xml:space="preserve"> (</w:t>
      </w:r>
      <w:r w:rsidR="002C1CEC" w:rsidRPr="002C1CEC">
        <w:rPr>
          <w:i/>
        </w:rPr>
        <w:t>idempotent)</w:t>
      </w:r>
      <w:r w:rsidR="002C1CEC">
        <w:t xml:space="preserve"> </w:t>
      </w:r>
      <w:r w:rsidR="00F718DD" w:rsidRPr="00F718DD">
        <w:t xml:space="preserve">karena </w:t>
      </w:r>
      <w:r w:rsidR="00BF1291">
        <w:t>resource</w:t>
      </w:r>
      <w:r w:rsidR="004737B1">
        <w:t xml:space="preserve"> </w:t>
      </w:r>
      <w:r w:rsidR="00F718DD" w:rsidRPr="00F718DD">
        <w:t>asli</w:t>
      </w:r>
      <w:r w:rsidR="00D1711D">
        <w:t xml:space="preserve"> </w:t>
      </w:r>
      <w:r w:rsidR="00F718DD" w:rsidRPr="00F718DD">
        <w:t>sudah dihapus.</w:t>
      </w:r>
    </w:p>
    <w:p w14:paraId="7FC90E85" w14:textId="32E154E9" w:rsidR="00AF171C" w:rsidRDefault="00EF7225" w:rsidP="00EF7225">
      <w:r>
        <w:t>Ber</w:t>
      </w:r>
      <w:r w:rsidR="00C31465">
        <w:t>i</w:t>
      </w:r>
      <w:r>
        <w:t>kutnya adalah contoh</w:t>
      </w:r>
      <w:r w:rsidR="007554DB">
        <w:t xml:space="preserve"> </w:t>
      </w:r>
      <w:r w:rsidR="007554DB" w:rsidRPr="00171D02">
        <w:rPr>
          <w:i/>
        </w:rPr>
        <w:t>design pattern</w:t>
      </w:r>
      <w:r w:rsidR="007554DB">
        <w:t xml:space="preserve"> </w:t>
      </w:r>
      <w:r w:rsidR="008564E3">
        <w:t>lainnya yakni</w:t>
      </w:r>
      <w:r w:rsidR="007554DB">
        <w:t xml:space="preserve"> </w:t>
      </w:r>
      <w:r w:rsidR="007554DB" w:rsidRPr="00171D02">
        <w:rPr>
          <w:i/>
        </w:rPr>
        <w:t>Endpoint Redirection</w:t>
      </w:r>
      <w:r w:rsidR="008564E3">
        <w:t>.</w:t>
      </w:r>
    </w:p>
    <w:p w14:paraId="3F371A2B" w14:textId="7D025C1A" w:rsidR="00C31465" w:rsidRDefault="000F3568" w:rsidP="00187D65">
      <w:pPr>
        <w:pStyle w:val="ListParagraph"/>
        <w:numPr>
          <w:ilvl w:val="0"/>
          <w:numId w:val="1"/>
        </w:numPr>
        <w:ind w:left="426"/>
      </w:pPr>
      <w:r w:rsidRPr="00503ED7">
        <w:rPr>
          <w:i/>
        </w:rPr>
        <w:t>Pattern</w:t>
      </w:r>
      <w:r>
        <w:t xml:space="preserve">: </w:t>
      </w:r>
      <w:r w:rsidR="00EE770A">
        <w:t xml:space="preserve">Bagaimana konsumen dari suatu </w:t>
      </w:r>
      <w:r w:rsidR="00352053" w:rsidRPr="00352053">
        <w:rPr>
          <w:i/>
        </w:rPr>
        <w:t>service endpoint</w:t>
      </w:r>
      <w:r w:rsidR="00EE770A">
        <w:t xml:space="preserve"> beradaptasi </w:t>
      </w:r>
      <w:r w:rsidR="009022B2">
        <w:t xml:space="preserve">ketika </w:t>
      </w:r>
      <w:r w:rsidR="009022B2" w:rsidRPr="00503ED7">
        <w:rPr>
          <w:i/>
        </w:rPr>
        <w:t>inventory</w:t>
      </w:r>
      <w:r w:rsidR="009022B2">
        <w:t xml:space="preserve"> layanan sedang di</w:t>
      </w:r>
      <w:r w:rsidR="003930D1">
        <w:t>restukturisasi?</w:t>
      </w:r>
    </w:p>
    <w:p w14:paraId="660DB494" w14:textId="47BE4C3F" w:rsidR="0061420E" w:rsidRDefault="0061420E" w:rsidP="00187D65">
      <w:pPr>
        <w:pStyle w:val="ListParagraph"/>
        <w:numPr>
          <w:ilvl w:val="0"/>
          <w:numId w:val="1"/>
        </w:numPr>
        <w:ind w:left="426"/>
      </w:pPr>
      <w:r>
        <w:t>Permasalahan: Inventory layanan bisa s</w:t>
      </w:r>
      <w:r w:rsidR="00FC5BC0">
        <w:t xml:space="preserve">aja berubah dari waktu ke waktu </w:t>
      </w:r>
      <w:r w:rsidR="00D17898">
        <w:t xml:space="preserve">untuk </w:t>
      </w:r>
      <w:r w:rsidR="00A044E0">
        <w:t>alasan</w:t>
      </w:r>
      <w:r w:rsidR="00D17898">
        <w:t xml:space="preserve"> bisnis dan teknis. Adalah tidak mungkin untuk mengganti semua ref</w:t>
      </w:r>
      <w:r w:rsidR="00D143EA">
        <w:t>e</w:t>
      </w:r>
      <w:r w:rsidR="00D17898">
        <w:t xml:space="preserve">rensi pada </w:t>
      </w:r>
      <w:r w:rsidR="00352053" w:rsidRPr="00352053">
        <w:rPr>
          <w:i/>
        </w:rPr>
        <w:t>endpoint</w:t>
      </w:r>
      <w:r w:rsidR="00352053">
        <w:t xml:space="preserve"> yang</w:t>
      </w:r>
      <w:r w:rsidR="00A044E0">
        <w:t xml:space="preserve"> lama secara simultan.</w:t>
      </w:r>
    </w:p>
    <w:p w14:paraId="6A7FD6D7" w14:textId="1E3C2558" w:rsidR="00D471F3" w:rsidRDefault="00D471F3" w:rsidP="00187D65">
      <w:pPr>
        <w:pStyle w:val="ListParagraph"/>
        <w:numPr>
          <w:ilvl w:val="0"/>
          <w:numId w:val="1"/>
        </w:numPr>
        <w:ind w:left="426"/>
      </w:pPr>
      <w:r>
        <w:t xml:space="preserve">Solusi : </w:t>
      </w:r>
      <w:r w:rsidR="009A3BE0">
        <w:t>Mereferensikan secara otomatis konsumen l</w:t>
      </w:r>
      <w:r w:rsidR="000575C1">
        <w:t>a</w:t>
      </w:r>
      <w:r w:rsidR="009A3BE0">
        <w:t>yanan yang</w:t>
      </w:r>
      <w:r w:rsidR="000575C1">
        <w:t xml:space="preserve"> m</w:t>
      </w:r>
      <w:r w:rsidR="009A3BE0">
        <w:t>enga</w:t>
      </w:r>
      <w:r w:rsidR="000575C1">
        <w:t>k</w:t>
      </w:r>
      <w:r w:rsidR="009A3BE0">
        <w:t xml:space="preserve">ses </w:t>
      </w:r>
      <w:r w:rsidR="003E4608">
        <w:t xml:space="preserve">pengindetifikasi </w:t>
      </w:r>
      <w:r w:rsidR="009A3BE0" w:rsidRPr="00E0700F">
        <w:rPr>
          <w:i/>
        </w:rPr>
        <w:t xml:space="preserve">endpoint </w:t>
      </w:r>
      <w:r w:rsidR="00E0700F">
        <w:t>yang sudah kadalua</w:t>
      </w:r>
      <w:r w:rsidR="000575C1">
        <w:t xml:space="preserve">rsa </w:t>
      </w:r>
      <w:r w:rsidR="00D83FF8">
        <w:t>menuju</w:t>
      </w:r>
      <w:r w:rsidR="003E4608">
        <w:t xml:space="preserve"> pengindetifikasi yang terkini. </w:t>
      </w:r>
      <w:r w:rsidR="00E0700F">
        <w:t xml:space="preserve"> </w:t>
      </w:r>
    </w:p>
    <w:p w14:paraId="11457552" w14:textId="77777777" w:rsidR="00685EA7" w:rsidRDefault="008C6C6E" w:rsidP="00685EA7">
      <w:pPr>
        <w:pStyle w:val="ListParagraph"/>
        <w:keepNext/>
        <w:ind w:left="426"/>
        <w:jc w:val="center"/>
      </w:pPr>
      <w:r>
        <w:object w:dxaOrig="11716" w:dyaOrig="5791" w14:anchorId="1BA2873E">
          <v:shape id="_x0000_i1027" type="#_x0000_t75" style="width:298.75pt;height:147.1pt" o:ole="">
            <v:imagedata r:id="rId29" o:title=""/>
          </v:shape>
          <o:OLEObject Type="Embed" ProgID="Visio.Drawing.15" ShapeID="_x0000_i1027" DrawAspect="Content" ObjectID="_1618250310" r:id="rId30"/>
        </w:object>
      </w:r>
    </w:p>
    <w:p w14:paraId="79AD4BAC" w14:textId="71E4120A" w:rsidR="00163DD6" w:rsidRDefault="00685EA7" w:rsidP="00685EA7">
      <w:pPr>
        <w:pStyle w:val="Caption"/>
        <w:jc w:val="center"/>
      </w:pPr>
      <w:bookmarkStart w:id="24" w:name="_Toc7635612"/>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6</w:t>
      </w:r>
      <w:r w:rsidR="00753EB5">
        <w:fldChar w:fldCharType="end"/>
      </w:r>
      <w:r>
        <w:t xml:space="preserve"> </w:t>
      </w:r>
      <w:r w:rsidRPr="00E537BF">
        <w:t>Design Pattern berupa Endpoint Redirection</w:t>
      </w:r>
      <w:bookmarkEnd w:id="24"/>
      <w:r>
        <w:br/>
      </w:r>
    </w:p>
    <w:p w14:paraId="05C4126D" w14:textId="29C4B054" w:rsidR="001F44B3" w:rsidRDefault="000563D3" w:rsidP="000563D3">
      <w:r>
        <w:t xml:space="preserve">Jika digambarkan </w:t>
      </w:r>
      <w:r w:rsidR="00F4783A">
        <w:t>terkait pattern endpoint redirection dengan HTTP ada pada gambar sebagai berikut:</w:t>
      </w:r>
    </w:p>
    <w:p w14:paraId="1C75B7AF" w14:textId="2B3DAF14" w:rsidR="004D3729" w:rsidRDefault="00685EA7" w:rsidP="00EF40F1">
      <w:pPr>
        <w:pStyle w:val="ListParagraph"/>
        <w:ind w:left="3828"/>
      </w:pPr>
      <w:r>
        <w:lastRenderedPageBreak/>
        <mc:AlternateContent>
          <mc:Choice Requires="wps">
            <w:drawing>
              <wp:anchor distT="0" distB="0" distL="114300" distR="114300" simplePos="0" relativeHeight="251665408" behindDoc="0" locked="0" layoutInCell="1" allowOverlap="1" wp14:anchorId="78725CF7" wp14:editId="5D337D34">
                <wp:simplePos x="0" y="0"/>
                <wp:positionH relativeFrom="column">
                  <wp:posOffset>-1905</wp:posOffset>
                </wp:positionH>
                <wp:positionV relativeFrom="paragraph">
                  <wp:posOffset>2053590</wp:posOffset>
                </wp:positionV>
                <wp:extent cx="20193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12323591" w14:textId="1E970F27" w:rsidR="00685EA7" w:rsidRPr="00685EA7" w:rsidRDefault="00685EA7" w:rsidP="00685EA7">
                            <w:pPr>
                              <w:pStyle w:val="Caption"/>
                              <w:rPr>
                                <w:i/>
                                <w:noProof/>
                                <w:sz w:val="24"/>
                              </w:rPr>
                            </w:pPr>
                            <w:bookmarkStart w:id="25" w:name="_Toc763561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7</w:t>
                            </w:r>
                            <w:r w:rsidR="00753EB5">
                              <w:fldChar w:fldCharType="end"/>
                            </w:r>
                            <w:r>
                              <w:t xml:space="preserve"> </w:t>
                            </w:r>
                            <w:r w:rsidRPr="00541FBD">
                              <w:t xml:space="preserve">HTTP </w:t>
                            </w:r>
                            <w:r w:rsidRPr="00685EA7">
                              <w:rPr>
                                <w:i/>
                              </w:rPr>
                              <w:t>Endpoint Redirectio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725CF7" id="_x0000_t202" coordsize="21600,21600" o:spt="202" path="m,l,21600r21600,l21600,xe">
                <v:stroke joinstyle="miter"/>
                <v:path gradientshapeok="t" o:connecttype="rect"/>
              </v:shapetype>
              <v:shape id="Text Box 26" o:spid="_x0000_s1026" type="#_x0000_t202" style="position:absolute;left:0;text-align:left;margin-left:-.15pt;margin-top:161.7pt;width:15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" stroked="f">
                <v:textbox style="mso-fit-shape-to-text:t" inset="0,0,0,0">
                  <w:txbxContent>
                    <w:p w14:paraId="12323591" w14:textId="1E970F27" w:rsidR="00685EA7" w:rsidRPr="00685EA7" w:rsidRDefault="00685EA7" w:rsidP="00685EA7">
                      <w:pPr>
                        <w:pStyle w:val="Caption"/>
                        <w:rPr>
                          <w:i/>
                          <w:noProof/>
                          <w:sz w:val="24"/>
                        </w:rPr>
                      </w:pPr>
                      <w:bookmarkStart w:id="26" w:name="_Toc763561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7</w:t>
                      </w:r>
                      <w:r w:rsidR="00753EB5">
                        <w:fldChar w:fldCharType="end"/>
                      </w:r>
                      <w:r>
                        <w:t xml:space="preserve"> </w:t>
                      </w:r>
                      <w:r w:rsidRPr="00541FBD">
                        <w:t xml:space="preserve">HTTP </w:t>
                      </w:r>
                      <w:r w:rsidRPr="00685EA7">
                        <w:rPr>
                          <w:i/>
                        </w:rPr>
                        <w:t>Endpoint Redirection</w:t>
                      </w:r>
                      <w:bookmarkEnd w:id="26"/>
                    </w:p>
                  </w:txbxContent>
                </v:textbox>
                <w10:wrap type="square"/>
              </v:shape>
            </w:pict>
          </mc:Fallback>
        </mc:AlternateContent>
      </w:r>
      <w:r w:rsidR="00F4783A">
        <w:drawing>
          <wp:anchor distT="0" distB="0" distL="114300" distR="114300" simplePos="0" relativeHeight="251663360" behindDoc="0" locked="0" layoutInCell="1" allowOverlap="1" wp14:anchorId="21F12DF7" wp14:editId="31574097">
            <wp:simplePos x="0" y="0"/>
            <wp:positionH relativeFrom="column">
              <wp:posOffset>-1905</wp:posOffset>
            </wp:positionH>
            <wp:positionV relativeFrom="paragraph">
              <wp:posOffset>-3175</wp:posOffset>
            </wp:positionV>
            <wp:extent cx="2019300" cy="1996611"/>
            <wp:effectExtent l="0" t="0" r="0" b="3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19300" cy="1996611"/>
                    </a:xfrm>
                    <a:prstGeom prst="rect">
                      <a:avLst/>
                    </a:prstGeom>
                  </pic:spPr>
                </pic:pic>
              </a:graphicData>
            </a:graphic>
          </wp:anchor>
        </w:drawing>
      </w:r>
      <w:r w:rsidR="00835BD9">
        <w:t xml:space="preserve">Secara native HTTP mendudukung </w:t>
      </w:r>
      <w:r w:rsidR="00085806" w:rsidRPr="00503ED7">
        <w:rPr>
          <w:i/>
        </w:rPr>
        <w:t xml:space="preserve">pattern </w:t>
      </w:r>
      <w:r w:rsidR="00835BD9" w:rsidRPr="00503ED7">
        <w:rPr>
          <w:i/>
        </w:rPr>
        <w:t>endpoint redirection</w:t>
      </w:r>
      <w:r w:rsidR="008011D3">
        <w:t xml:space="preserve"> menggunakan kombinasi dari kode status 3xx dan </w:t>
      </w:r>
      <w:r w:rsidR="008011D3" w:rsidRPr="00503ED7">
        <w:rPr>
          <w:i/>
        </w:rPr>
        <w:t>header</w:t>
      </w:r>
      <w:r w:rsidR="008011D3">
        <w:t xml:space="preserve"> standar:</w:t>
      </w:r>
    </w:p>
    <w:p w14:paraId="0FBA38AB" w14:textId="5274E95B" w:rsidR="004D3729" w:rsidRDefault="004D3729" w:rsidP="00187D65">
      <w:pPr>
        <w:pStyle w:val="ListParagraph"/>
        <w:numPr>
          <w:ilvl w:val="3"/>
          <w:numId w:val="15"/>
        </w:numPr>
        <w:ind w:left="4253"/>
      </w:pPr>
      <w:r>
        <w:t>301: Pindah secara permanen</w:t>
      </w:r>
    </w:p>
    <w:p w14:paraId="6A292C29" w14:textId="526C20BD" w:rsidR="004D3729" w:rsidRDefault="004D3729" w:rsidP="00187D65">
      <w:pPr>
        <w:pStyle w:val="ListParagraph"/>
        <w:numPr>
          <w:ilvl w:val="3"/>
          <w:numId w:val="15"/>
        </w:numPr>
        <w:ind w:left="4253"/>
      </w:pPr>
      <w:r>
        <w:t>307</w:t>
      </w:r>
      <w:r w:rsidR="0083340C">
        <w:t xml:space="preserve">: </w:t>
      </w:r>
      <w:r w:rsidR="0083340C" w:rsidRPr="00503ED7">
        <w:rPr>
          <w:i/>
        </w:rPr>
        <w:t>Temporary redirect</w:t>
      </w:r>
    </w:p>
    <w:p w14:paraId="05D20FD6" w14:textId="716433EA" w:rsidR="00EF40F1" w:rsidRDefault="0083340C" w:rsidP="00EF40F1">
      <w:pPr>
        <w:pStyle w:val="ListParagraph"/>
        <w:numPr>
          <w:ilvl w:val="3"/>
          <w:numId w:val="15"/>
        </w:numPr>
        <w:ind w:left="4253"/>
      </w:pPr>
      <w:r>
        <w:t>Location : /newURI</w:t>
      </w:r>
    </w:p>
    <w:p w14:paraId="2C289969" w14:textId="77777777" w:rsidR="00EB2BB7" w:rsidRPr="00EF40F1" w:rsidRDefault="00EB2BB7" w:rsidP="00EB2BB7">
      <w:pPr>
        <w:pStyle w:val="ListParagraph"/>
        <w:ind w:left="4253"/>
      </w:pPr>
    </w:p>
    <w:p w14:paraId="11E6B242" w14:textId="3B187598" w:rsidR="00402906" w:rsidRDefault="00D32077" w:rsidP="00D32077">
      <w:pPr>
        <w:pStyle w:val="Heading2"/>
        <w:ind w:left="284"/>
      </w:pPr>
      <w:r>
        <w:t xml:space="preserve"> </w:t>
      </w:r>
      <w:r>
        <w:tab/>
      </w:r>
      <w:bookmarkStart w:id="27" w:name="_Toc7635587"/>
      <w:r w:rsidR="001F44B3" w:rsidRPr="00D07F83">
        <w:t>Software Quality Attributes</w:t>
      </w:r>
      <w:bookmarkEnd w:id="27"/>
    </w:p>
    <w:p w14:paraId="7B1AA75E" w14:textId="629D0D34" w:rsidR="00402906" w:rsidRDefault="009C4A6F" w:rsidP="009C4A6F">
      <w:pPr>
        <w:ind w:firstLine="720"/>
      </w:pPr>
      <w:r w:rsidRPr="00193BED">
        <w:rPr>
          <w:i/>
        </w:rPr>
        <w:t>Quality attributes</w:t>
      </w:r>
      <w:r w:rsidRPr="009C4A6F">
        <w:t xml:space="preserve"> atau atribut kualitas adalah persyaratan nonfungsional. Atribut kualitas menangkap persyaratan fungsional yang dicapai oleh aplikasi </w:t>
      </w:r>
      <w:r w:rsidR="00B638B6">
        <w:fldChar w:fldCharType="begin" w:fldLock="1"/>
      </w:r>
      <w:r w:rsidR="00044E54">
        <w:instrText>ADDIN CSL_CITATION {"citationItems":[{"id":"ITEM-1","itemData":{"author":[{"dropping-particle":"","family":"Gorton","given":"Ian","non-dropping-particle":"","parse-names":false,"suffix":""}],"id":"ITEM-1","issued":{"date-parts":[["2006"]]},"publisher":"Springer-Verlag","publisher-place":"Berlin Heidelberg","title":"Essential Software Architecture","type":"book"},"uris":["http://www.mendeley.com/documents/?uuid=2745bcdf-2e5a-3989-a865-d2e85366ec80"]}],"mendeley":{"formattedCitation":"(Gorton, 2006)","plainTextFormattedCitation":"(Gorton, 2006)","previouslyFormattedCitation":"(Gorton, 2006)"},"properties":{"noteIndex":0},"schema":"https://github.com/citation-style-language/schema/raw/master/csl-citation.json"}</w:instrText>
      </w:r>
      <w:r w:rsidR="00B638B6">
        <w:fldChar w:fldCharType="separate"/>
      </w:r>
      <w:r w:rsidR="00B638B6" w:rsidRPr="00B638B6">
        <w:rPr>
          <w:noProof/>
        </w:rPr>
        <w:t>(Gorton, 2006)</w:t>
      </w:r>
      <w:r w:rsidR="00B638B6">
        <w:fldChar w:fldCharType="end"/>
      </w:r>
      <w:r w:rsidRPr="009C4A6F">
        <w:t xml:space="preserve">. Atribut kualitas menetapkan standar minimum untuk aplikasi. Atribut kualitas yang sering kita dengar adalah </w:t>
      </w:r>
      <w:r w:rsidRPr="004E2609">
        <w:rPr>
          <w:i/>
        </w:rPr>
        <w:t>s</w:t>
      </w:r>
      <w:r w:rsidR="004E2609" w:rsidRPr="004E2609">
        <w:rPr>
          <w:i/>
        </w:rPr>
        <w:t>calability</w:t>
      </w:r>
      <w:r w:rsidRPr="004E2609">
        <w:rPr>
          <w:i/>
        </w:rPr>
        <w:t xml:space="preserve">, </w:t>
      </w:r>
      <w:r w:rsidR="004E2609" w:rsidRPr="004E2609">
        <w:rPr>
          <w:i/>
        </w:rPr>
        <w:t>security</w:t>
      </w:r>
      <w:r w:rsidRPr="004E2609">
        <w:rPr>
          <w:i/>
        </w:rPr>
        <w:t xml:space="preserve">, </w:t>
      </w:r>
      <w:r w:rsidR="004E2609" w:rsidRPr="004E2609">
        <w:rPr>
          <w:i/>
        </w:rPr>
        <w:t>performance</w:t>
      </w:r>
      <w:r w:rsidRPr="009C4A6F">
        <w:t xml:space="preserve">, dan </w:t>
      </w:r>
      <w:r w:rsidR="004E2609" w:rsidRPr="004E2609">
        <w:rPr>
          <w:i/>
        </w:rPr>
        <w:t>realibility</w:t>
      </w:r>
      <w:r w:rsidRPr="009C4A6F">
        <w:t xml:space="preserve">. Agar benar-benar bermanfaat, atribut kualitas harus ditentukan secara jelas bersama dengan skenario umumnya. Pernyataan yang mengatakan "Aplikasi harus dapat </w:t>
      </w:r>
      <w:r w:rsidR="0097268C" w:rsidRPr="0097268C">
        <w:rPr>
          <w:i/>
        </w:rPr>
        <w:t>scalable</w:t>
      </w:r>
      <w:r w:rsidRPr="009C4A6F">
        <w:t xml:space="preserve">", tidak cukup untuk secara jelas menentukan </w:t>
      </w:r>
      <w:r w:rsidRPr="00453277">
        <w:rPr>
          <w:i/>
        </w:rPr>
        <w:t>s</w:t>
      </w:r>
      <w:r w:rsidR="00453277" w:rsidRPr="00453277">
        <w:rPr>
          <w:i/>
        </w:rPr>
        <w:t>calability</w:t>
      </w:r>
      <w:r w:rsidRPr="009C4A6F">
        <w:t xml:space="preserve"> seperti apa yang dihadapi aplikasi. Apakah aplikasi harus mampu menangani lebih banyak permintaan? berapa banyak permintaan? Berapa banyak pengguna </w:t>
      </w:r>
      <w:r w:rsidR="00503ED7" w:rsidRPr="00503ED7">
        <w:rPr>
          <w:i/>
        </w:rPr>
        <w:t>concurrent</w:t>
      </w:r>
      <w:r w:rsidRPr="009C4A6F">
        <w:t xml:space="preserve"> yang harus mampu dil</w:t>
      </w:r>
      <w:r w:rsidR="00696B5B">
        <w:t>ayani</w:t>
      </w:r>
      <w:r w:rsidRPr="009C4A6F">
        <w:t xml:space="preserve"> oleh sistem? Atau semua itu diperlukan dalam sistem. Itulah sebabnya atribut kualitas harus dideskripsikan atau diwujudkan sebagai skenario umum seperti:</w:t>
      </w:r>
    </w:p>
    <w:p w14:paraId="0BFC89F1" w14:textId="64475042" w:rsidR="00A36E75" w:rsidRDefault="00A36E75" w:rsidP="00A36E75">
      <w:pPr>
        <w:rPr>
          <w:i/>
        </w:rPr>
      </w:pPr>
      <w:r w:rsidRPr="00A36E75">
        <w:rPr>
          <w:i/>
        </w:rPr>
        <w:t xml:space="preserve">Ketika rata-rata penggunaan CPU di atas </w:t>
      </w:r>
      <w:r w:rsidR="00503ED7">
        <w:rPr>
          <w:i/>
        </w:rPr>
        <w:t>9</w:t>
      </w:r>
      <w:r w:rsidRPr="00A36E75">
        <w:rPr>
          <w:i/>
        </w:rPr>
        <w:t xml:space="preserve">0%, sistem harus dapat </w:t>
      </w:r>
      <w:r w:rsidR="00503ED7">
        <w:rPr>
          <w:i/>
        </w:rPr>
        <w:t>mengandakan diri sehingga</w:t>
      </w:r>
      <w:r w:rsidRPr="00A36E75">
        <w:rPr>
          <w:i/>
        </w:rPr>
        <w:t xml:space="preserve"> menaikkan spesifikasi server</w:t>
      </w:r>
      <w:r w:rsidR="00503ED7">
        <w:rPr>
          <w:i/>
        </w:rPr>
        <w:t xml:space="preserve"> secara keseluruhan</w:t>
      </w:r>
      <w:r w:rsidRPr="00A36E75">
        <w:rPr>
          <w:i/>
        </w:rPr>
        <w:t xml:space="preserve"> hingga rata-rata penggunaan CPU di bawah 70% dengan nol downtime.</w:t>
      </w:r>
    </w:p>
    <w:p w14:paraId="5433DA70" w14:textId="77777777" w:rsidR="00D32077" w:rsidRDefault="00C626DD" w:rsidP="00D32077">
      <w:pPr>
        <w:ind w:firstLine="720"/>
        <w:rPr>
          <w:i/>
        </w:rPr>
      </w:pPr>
      <w:r w:rsidRPr="00C626DD">
        <w:lastRenderedPageBreak/>
        <w:t xml:space="preserve">Pernyataan di atas adalah contoh skenario umum yang baik, tepat dan bermakna. Dengan mengikuti skenario itu, seorang arsitek perangkat lunak harus membuat </w:t>
      </w:r>
      <w:r w:rsidR="002D0632" w:rsidRPr="002D0632">
        <w:rPr>
          <w:i/>
        </w:rPr>
        <w:t>deployment</w:t>
      </w:r>
      <w:r w:rsidR="002D0632">
        <w:t xml:space="preserve"> </w:t>
      </w:r>
      <w:r w:rsidR="00281F9E">
        <w:t>atau</w:t>
      </w:r>
      <w:r w:rsidR="002D0632">
        <w:t xml:space="preserve"> </w:t>
      </w:r>
      <w:r w:rsidRPr="00C626DD">
        <w:t xml:space="preserve">penyebaran terjadi secara otomatis dan tanpa usaha. Daftar atribut kualitas yang digunakan dalam penelitian ini adalah </w:t>
      </w:r>
      <w:r w:rsidR="00F165EE" w:rsidRPr="00F165EE">
        <w:rPr>
          <w:i/>
        </w:rPr>
        <w:t>performance</w:t>
      </w:r>
      <w:r w:rsidR="00F165EE">
        <w:t xml:space="preserve"> dan </w:t>
      </w:r>
      <w:r w:rsidR="00F165EE" w:rsidRPr="00F165EE">
        <w:rPr>
          <w:i/>
        </w:rPr>
        <w:t>scalability.</w:t>
      </w:r>
    </w:p>
    <w:p w14:paraId="2146C3FA" w14:textId="10D273FC" w:rsidR="007E693A" w:rsidRPr="00660F38" w:rsidRDefault="00D32077" w:rsidP="00D32077">
      <w:pPr>
        <w:pStyle w:val="Heading3"/>
        <w:numPr>
          <w:ilvl w:val="2"/>
          <w:numId w:val="33"/>
        </w:numPr>
        <w:ind w:left="284"/>
      </w:pPr>
      <w:r w:rsidRPr="00660F38">
        <w:t xml:space="preserve"> </w:t>
      </w:r>
      <w:r w:rsidRPr="00660F38">
        <w:tab/>
      </w:r>
      <w:bookmarkStart w:id="28" w:name="_Toc7635588"/>
      <w:r w:rsidR="007E693A" w:rsidRPr="00660F38">
        <w:t>Performance</w:t>
      </w:r>
      <w:bookmarkEnd w:id="28"/>
    </w:p>
    <w:p w14:paraId="3A91DACC" w14:textId="478DFE6A" w:rsidR="00AB0C6F" w:rsidRDefault="003851E8" w:rsidP="00AB0C6F">
      <w:r w:rsidRPr="003851E8">
        <w:tab/>
      </w:r>
      <w:r w:rsidRPr="00C931C9">
        <w:rPr>
          <w:i/>
        </w:rPr>
        <w:t>Performanc</w:t>
      </w:r>
      <w:r>
        <w:t>e</w:t>
      </w:r>
      <w:r w:rsidRPr="003851E8">
        <w:t xml:space="preserve"> adalah jumlah eksekusi yang harus dilakukan suatu aplikasi dalam waktu tertentu. </w:t>
      </w:r>
      <w:r w:rsidRPr="003851E8">
        <w:rPr>
          <w:i/>
        </w:rPr>
        <w:t>Performance</w:t>
      </w:r>
      <w:r w:rsidRPr="003851E8">
        <w:t xml:space="preserve"> dan </w:t>
      </w:r>
      <w:r w:rsidRPr="003851E8">
        <w:rPr>
          <w:i/>
        </w:rPr>
        <w:t>scalability</w:t>
      </w:r>
      <w:r w:rsidRPr="003851E8">
        <w:t xml:space="preserve"> memiliki hubungan yang kuat, </w:t>
      </w:r>
      <w:r w:rsidR="00C931C9">
        <w:rPr>
          <w:i/>
        </w:rPr>
        <w:t>p</w:t>
      </w:r>
      <w:r w:rsidR="00C931C9" w:rsidRPr="003851E8">
        <w:rPr>
          <w:i/>
        </w:rPr>
        <w:t>erformance</w:t>
      </w:r>
      <w:r w:rsidR="00C931C9" w:rsidRPr="003851E8">
        <w:t xml:space="preserve"> </w:t>
      </w:r>
      <w:r w:rsidRPr="003851E8">
        <w:t>yang buruk dapat mem</w:t>
      </w:r>
      <w:r w:rsidR="00281F9E">
        <w:t>p</w:t>
      </w:r>
      <w:r w:rsidRPr="003851E8">
        <w:t xml:space="preserve">engaruhi </w:t>
      </w:r>
      <w:r w:rsidR="00C931C9" w:rsidRPr="003851E8">
        <w:rPr>
          <w:i/>
        </w:rPr>
        <w:t>scalability</w:t>
      </w:r>
      <w:r w:rsidRPr="003851E8">
        <w:t xml:space="preserve"> dan sebaliknya. Masalah utama </w:t>
      </w:r>
      <w:r w:rsidR="00C931C9">
        <w:t>p</w:t>
      </w:r>
      <w:r w:rsidR="00C931C9" w:rsidRPr="003851E8">
        <w:rPr>
          <w:i/>
        </w:rPr>
        <w:t>erformance</w:t>
      </w:r>
      <w:r w:rsidRPr="003851E8">
        <w:t xml:space="preserve"> adalah peningkatan waktu respon </w:t>
      </w:r>
      <w:r w:rsidR="00D07F83" w:rsidRPr="00281F9E">
        <w:rPr>
          <w:i/>
        </w:rPr>
        <w:t>client</w:t>
      </w:r>
      <w:r w:rsidRPr="003851E8">
        <w:t xml:space="preserve">, peningkatan konsumsi memori, peningkatan akses database, dan peningkatan </w:t>
      </w:r>
      <w:r w:rsidRPr="00281F9E">
        <w:rPr>
          <w:i/>
        </w:rPr>
        <w:t>bandwidth</w:t>
      </w:r>
      <w:r w:rsidRPr="003851E8">
        <w:t xml:space="preserve"> jaringan. </w:t>
      </w:r>
      <w:r w:rsidR="00C931C9">
        <w:t>P</w:t>
      </w:r>
      <w:r w:rsidR="00C931C9" w:rsidRPr="003851E8">
        <w:rPr>
          <w:i/>
        </w:rPr>
        <w:t>erformance</w:t>
      </w:r>
      <w:r w:rsidRPr="003851E8">
        <w:t xml:space="preserve"> dapat diukur melalui </w:t>
      </w:r>
      <w:r w:rsidRPr="00C931C9">
        <w:rPr>
          <w:i/>
        </w:rPr>
        <w:t>throughput</w:t>
      </w:r>
      <w:r w:rsidRPr="003851E8">
        <w:t>, latensi, dan tenggat waktu</w:t>
      </w:r>
      <w:r w:rsidR="00C931C9">
        <w:t xml:space="preserve"> (</w:t>
      </w:r>
      <w:r w:rsidR="00C931C9" w:rsidRPr="00C931C9">
        <w:rPr>
          <w:i/>
        </w:rPr>
        <w:t>deadline</w:t>
      </w:r>
      <w:r w:rsidR="00C931C9">
        <w:t>)</w:t>
      </w:r>
      <w:r w:rsidRPr="003851E8">
        <w:t>.</w:t>
      </w:r>
    </w:p>
    <w:p w14:paraId="25E92F25" w14:textId="29F9F7E2" w:rsidR="009B6CF5" w:rsidRPr="00D64F48" w:rsidRDefault="009B6CF5" w:rsidP="009B6CF5">
      <w:r w:rsidRPr="00D64F48">
        <w:t xml:space="preserve">1. </w:t>
      </w:r>
      <w:r w:rsidR="00CE0EF1">
        <w:tab/>
      </w:r>
      <w:r w:rsidRPr="005058D5">
        <w:rPr>
          <w:i/>
        </w:rPr>
        <w:t>Throughput</w:t>
      </w:r>
    </w:p>
    <w:p w14:paraId="7DC274D5" w14:textId="540DAF7B" w:rsidR="009B6CF5" w:rsidRDefault="009B6CF5" w:rsidP="00D64F48">
      <w:pPr>
        <w:ind w:firstLine="720"/>
      </w:pPr>
      <w:r w:rsidRPr="00281F9E">
        <w:rPr>
          <w:i/>
        </w:rPr>
        <w:t>Throughput</w:t>
      </w:r>
      <w:r>
        <w:t xml:space="preserve"> diukur dalam </w:t>
      </w:r>
      <w:r w:rsidR="00F456EB" w:rsidRPr="00F456EB">
        <w:rPr>
          <w:i/>
        </w:rPr>
        <w:t>transaction per second</w:t>
      </w:r>
      <w:r>
        <w:t xml:space="preserve"> (tps). Misalnya, sistem </w:t>
      </w:r>
      <w:r w:rsidR="00932146" w:rsidRPr="00BD2E2E">
        <w:rPr>
          <w:i/>
        </w:rPr>
        <w:t>quiz</w:t>
      </w:r>
      <w:r w:rsidR="00932146">
        <w:t xml:space="preserve"> di LMS</w:t>
      </w:r>
      <w:r>
        <w:t xml:space="preserve"> harus dapat memproses 100 tps dari </w:t>
      </w:r>
      <w:r w:rsidR="00932146">
        <w:t>jawaban yang di</w:t>
      </w:r>
      <w:r w:rsidR="00C827D9">
        <w:t>kirim oleh siswa.</w:t>
      </w:r>
    </w:p>
    <w:p w14:paraId="2808F9C7" w14:textId="7E566BCF" w:rsidR="009B6CF5" w:rsidRPr="00D64F48" w:rsidRDefault="009B6CF5" w:rsidP="009B6CF5">
      <w:r w:rsidRPr="00D64F48">
        <w:t xml:space="preserve">2. </w:t>
      </w:r>
      <w:r w:rsidR="00CE0EF1">
        <w:tab/>
      </w:r>
      <w:r w:rsidRPr="00D64F48">
        <w:t>Waktu Respon</w:t>
      </w:r>
      <w:r w:rsidR="00281F9E">
        <w:t xml:space="preserve"> (</w:t>
      </w:r>
      <w:r w:rsidR="00281F9E" w:rsidRPr="00281F9E">
        <w:rPr>
          <w:i/>
        </w:rPr>
        <w:t>Lantecy</w:t>
      </w:r>
      <w:r w:rsidR="00281F9E">
        <w:t>)</w:t>
      </w:r>
    </w:p>
    <w:p w14:paraId="7B631E6E" w14:textId="1B87223C" w:rsidR="009B6CF5" w:rsidRDefault="009B6CF5" w:rsidP="00C827D9">
      <w:pPr>
        <w:ind w:firstLine="720"/>
      </w:pPr>
      <w:r>
        <w:t xml:space="preserve">Waktu respons atau </w:t>
      </w:r>
      <w:r w:rsidRPr="00281F9E">
        <w:rPr>
          <w:i/>
        </w:rPr>
        <w:t>late</w:t>
      </w:r>
      <w:r w:rsidR="00281F9E" w:rsidRPr="00281F9E">
        <w:rPr>
          <w:i/>
        </w:rPr>
        <w:t>ncy</w:t>
      </w:r>
      <w:r>
        <w:t xml:space="preserve"> adalah waktu yang diambil oleh aplikasi untuk memproses permintaan. Waktu respon tergantung pada kompleksitas permintaan seperti ukuran data dan logika aplikasi. Waktu respon seringkali berbeda dalam setiap permintaan. Jadi, untuk mengukurnya, waktu respons rata-rata digunakan. Misalnya, 85% dari semua permintaan harus diproses dalam waktu kurang dari 5 detik dan tidak ada permintaan </w:t>
      </w:r>
      <w:r w:rsidR="00252A66">
        <w:t xml:space="preserve">yang diproses </w:t>
      </w:r>
      <w:r>
        <w:t>lebih dari 18 detik.</w:t>
      </w:r>
    </w:p>
    <w:p w14:paraId="6435E48E" w14:textId="77777777" w:rsidR="008227BA" w:rsidRDefault="008227BA" w:rsidP="00C827D9">
      <w:pPr>
        <w:ind w:firstLine="720"/>
      </w:pPr>
    </w:p>
    <w:p w14:paraId="24936BAE" w14:textId="3208DC3D" w:rsidR="009B6CF5" w:rsidRDefault="009B6CF5" w:rsidP="009B6CF5">
      <w:r>
        <w:lastRenderedPageBreak/>
        <w:t xml:space="preserve">3. </w:t>
      </w:r>
      <w:r w:rsidR="00CE0EF1">
        <w:tab/>
      </w:r>
      <w:r>
        <w:t>Batas waktu</w:t>
      </w:r>
      <w:r w:rsidR="00C827D9">
        <w:t xml:space="preserve"> (</w:t>
      </w:r>
      <w:r w:rsidR="00C827D9" w:rsidRPr="00281F9E">
        <w:rPr>
          <w:i/>
        </w:rPr>
        <w:t>deadlines</w:t>
      </w:r>
      <w:r w:rsidR="00C827D9">
        <w:t>)</w:t>
      </w:r>
    </w:p>
    <w:p w14:paraId="3F3B276D" w14:textId="04141277" w:rsidR="00094311" w:rsidRDefault="009B6CF5" w:rsidP="00094311">
      <w:pPr>
        <w:ind w:firstLine="720"/>
      </w:pPr>
      <w:r>
        <w:t xml:space="preserve">Batas waktu </w:t>
      </w:r>
      <w:r w:rsidR="005058D5">
        <w:t xml:space="preserve">atau </w:t>
      </w:r>
      <w:r w:rsidR="005058D5" w:rsidRPr="006D4EF5">
        <w:rPr>
          <w:i/>
        </w:rPr>
        <w:t>deadlines</w:t>
      </w:r>
      <w:r w:rsidR="005058D5">
        <w:t xml:space="preserve"> </w:t>
      </w:r>
      <w:r>
        <w:t xml:space="preserve">adalah jumlah waktu yang diberikan untuk aplikasi untuk menyelesaikan pekerjaan. </w:t>
      </w:r>
      <w:r w:rsidR="005439C6" w:rsidRPr="005439C6">
        <w:rPr>
          <w:i/>
        </w:rPr>
        <w:t>Deadline</w:t>
      </w:r>
      <w:r>
        <w:t xml:space="preserve"> sering dikaitkan dengan pekerjaan </w:t>
      </w:r>
      <w:r w:rsidRPr="006D4EF5">
        <w:rPr>
          <w:i/>
        </w:rPr>
        <w:t>batch</w:t>
      </w:r>
      <w:r>
        <w:t>. Misalnya, aplikasi harus mengekstrak dan mentransformasikan data ke data</w:t>
      </w:r>
      <w:r w:rsidRPr="006D4EF5">
        <w:rPr>
          <w:i/>
        </w:rPr>
        <w:t xml:space="preserve"> warehouse </w:t>
      </w:r>
      <w:r>
        <w:t>selama tengah malam dan harus selesai pada pukul 05.00 pagi.</w:t>
      </w:r>
      <w:r w:rsidR="00094311">
        <w:br/>
      </w:r>
    </w:p>
    <w:p w14:paraId="6262C521" w14:textId="6D193A20" w:rsidR="002C5674" w:rsidRDefault="006136BB" w:rsidP="006136BB">
      <w:pPr>
        <w:pStyle w:val="Heading3"/>
        <w:ind w:left="284"/>
      </w:pPr>
      <w:r>
        <w:t xml:space="preserve"> </w:t>
      </w:r>
      <w:r>
        <w:tab/>
      </w:r>
      <w:bookmarkStart w:id="29" w:name="_Toc7635589"/>
      <w:r w:rsidR="002C5674" w:rsidRPr="004F2775">
        <w:t>Scalability</w:t>
      </w:r>
      <w:bookmarkEnd w:id="29"/>
    </w:p>
    <w:p w14:paraId="2EB81288" w14:textId="1E96E7BE" w:rsidR="002C5674" w:rsidRDefault="00044E54" w:rsidP="002C5674">
      <w:r w:rsidRPr="00044E54">
        <w:tab/>
      </w:r>
      <w:r w:rsidR="004F2775" w:rsidRPr="004F2775">
        <w:rPr>
          <w:i/>
        </w:rPr>
        <w:t>Scalability</w:t>
      </w:r>
      <w:r w:rsidRPr="00044E54">
        <w:t xml:space="preserve"> </w:t>
      </w:r>
      <w:r w:rsidR="007A432E">
        <w:t xml:space="preserve">atau skalabilitas </w:t>
      </w:r>
      <w:r w:rsidRPr="00044E54">
        <w:t>adalah seberapa baik respons aplikasi ketika ukuran beban meningkat</w:t>
      </w:r>
      <w:r>
        <w:t xml:space="preserve"> </w:t>
      </w:r>
      <w:r>
        <w:fldChar w:fldCharType="begin" w:fldLock="1"/>
      </w:r>
      <w:r w:rsidR="005F14F5">
        <w:instrText>ADDIN CSL_CITATION {"citationItems":[{"id":"ITEM-1","itemData":{"author":[{"dropping-particle":"","family":"Gorton","given":"Ian","non-dropping-particle":"","parse-names":false,"suffix":""}],"id":"ITEM-1","issued":{"date-parts":[["2006"]]},"publisher":"Springer-Verlag","publisher-place":"Berlin Heidelberg","title":"Essential Software Architecture","type":"book"},"uris":["http://www.mendeley.com/documents/?uuid=2745bcdf-2e5a-3989-a865-d2e85366ec80"]}],"mendeley":{"formattedCitation":"(Gorton, 2006)","plainTextFormattedCitation":"(Gorton, 2006)","previouslyFormattedCitation":"(Gorton, 2006)"},"properties":{"noteIndex":0},"schema":"https://github.com/citation-style-language/schema/raw/master/csl-citation.json"}</w:instrText>
      </w:r>
      <w:r>
        <w:fldChar w:fldCharType="separate"/>
      </w:r>
      <w:r w:rsidRPr="00044E54">
        <w:rPr>
          <w:noProof/>
        </w:rPr>
        <w:t>(Gorton, 2006)</w:t>
      </w:r>
      <w:r>
        <w:fldChar w:fldCharType="end"/>
      </w:r>
      <w:r w:rsidRPr="00044E54">
        <w:t xml:space="preserve">. </w:t>
      </w:r>
      <w:r w:rsidR="004F2775" w:rsidRPr="004F2775">
        <w:rPr>
          <w:i/>
        </w:rPr>
        <w:t>Scalability</w:t>
      </w:r>
      <w:r w:rsidR="004F2775" w:rsidRPr="00044E54">
        <w:t xml:space="preserve"> </w:t>
      </w:r>
      <w:r w:rsidRPr="00044E54">
        <w:t xml:space="preserve">mempengaruhi </w:t>
      </w:r>
      <w:r w:rsidR="00744370">
        <w:t>performance</w:t>
      </w:r>
      <w:r w:rsidRPr="00044E54">
        <w:t>. Misalnya, aplikasi dapat memproses 85% dari semua permintaan dalam 5</w:t>
      </w:r>
      <w:r w:rsidR="006D4EF5">
        <w:t xml:space="preserve"> detik</w:t>
      </w:r>
      <w:r w:rsidRPr="00044E54">
        <w:t xml:space="preserve">. Ini terjadi ketika sejumlah </w:t>
      </w:r>
      <w:r w:rsidR="00930858">
        <w:t>beban</w:t>
      </w:r>
      <w:r w:rsidR="00D8790E">
        <w:t xml:space="preserve"> </w:t>
      </w:r>
      <w:r w:rsidRPr="00044E54">
        <w:t xml:space="preserve">permintaan di bawah 1000 pengguna per menit. Saat aplikasi diakses oleh 10.000 pengguna per menit, aplikasi tidak dapat menjalankan 85% dari semua permintaan dalam 5 detik. Kondisi ini membutuhkan </w:t>
      </w:r>
      <w:r w:rsidR="005A7C00">
        <w:rPr>
          <w:i/>
        </w:rPr>
        <w:t>s</w:t>
      </w:r>
      <w:r w:rsidR="005A7C00" w:rsidRPr="004F2775">
        <w:rPr>
          <w:i/>
        </w:rPr>
        <w:t>calability</w:t>
      </w:r>
      <w:r w:rsidRPr="00044E54">
        <w:t xml:space="preserve"> untuk membuat persyaratan </w:t>
      </w:r>
      <w:r w:rsidR="005A7C00" w:rsidRPr="005A7C00">
        <w:rPr>
          <w:i/>
        </w:rPr>
        <w:t>performance</w:t>
      </w:r>
      <w:r w:rsidRPr="00044E54">
        <w:t xml:space="preserve"> tetap dapat tercapai. Untuk membuat </w:t>
      </w:r>
      <w:r w:rsidR="005A7C00">
        <w:rPr>
          <w:i/>
        </w:rPr>
        <w:t>s</w:t>
      </w:r>
      <w:r w:rsidR="005A7C00" w:rsidRPr="004F2775">
        <w:rPr>
          <w:i/>
        </w:rPr>
        <w:t>calability</w:t>
      </w:r>
      <w:r w:rsidRPr="00044E54">
        <w:t xml:space="preserve"> menjadi skenario umum, kita perlu memahami </w:t>
      </w:r>
      <w:r w:rsidR="00C2176B">
        <w:t xml:space="preserve">seberapa </w:t>
      </w:r>
      <w:r w:rsidR="005210F6">
        <w:t>ukuran</w:t>
      </w:r>
      <w:r w:rsidRPr="00044E54">
        <w:t xml:space="preserve"> yang diharapkan untuk dapat menjadi lebih besar.</w:t>
      </w:r>
    </w:p>
    <w:p w14:paraId="082AD9DF" w14:textId="778E881E" w:rsidR="004974DA" w:rsidRDefault="004974DA" w:rsidP="004974DA">
      <w:r w:rsidRPr="002E2A33">
        <w:t>1.</w:t>
      </w:r>
      <w:r>
        <w:t xml:space="preserve"> </w:t>
      </w:r>
      <w:r w:rsidR="00CE0EF1">
        <w:tab/>
      </w:r>
      <w:r w:rsidRPr="002E2A33">
        <w:rPr>
          <w:i/>
        </w:rPr>
        <w:t>Request Load</w:t>
      </w:r>
    </w:p>
    <w:p w14:paraId="45F456AB" w14:textId="2FAE7880" w:rsidR="004974DA" w:rsidRDefault="004974DA" w:rsidP="007C3A62">
      <w:pPr>
        <w:ind w:firstLine="720"/>
      </w:pPr>
      <w:r>
        <w:t xml:space="preserve">Aplikasi dirancang untuk server 1500 tps pada beban puncak. Ketika permintaan memuat bertambah sepuluh kali lipat, dapatkah aplikasi tetap mendukung 1500 tps pada beban puncak? </w:t>
      </w:r>
      <w:r w:rsidR="00744370" w:rsidRPr="001D0BF4">
        <w:rPr>
          <w:i/>
        </w:rPr>
        <w:t>Scalability</w:t>
      </w:r>
      <w:r>
        <w:t xml:space="preserve"> muncul untuk menjawab peningkatan permintaan. Solusinya adalah meningkatkan daya komputasi aplikasi atau yang sering disebut </w:t>
      </w:r>
      <w:r w:rsidRPr="00CE0EF1">
        <w:rPr>
          <w:i/>
        </w:rPr>
        <w:t>'scale up'</w:t>
      </w:r>
      <w:r>
        <w:t xml:space="preserve">. Juga, ketika permintaan menurun, </w:t>
      </w:r>
      <w:r w:rsidR="00744370" w:rsidRPr="001D0BF4">
        <w:rPr>
          <w:i/>
        </w:rPr>
        <w:t>scalability</w:t>
      </w:r>
      <w:r>
        <w:t xml:space="preserve"> harus </w:t>
      </w:r>
      <w:r w:rsidRPr="00CE0EF1">
        <w:rPr>
          <w:i/>
        </w:rPr>
        <w:t>'scale down'</w:t>
      </w:r>
      <w:r>
        <w:t xml:space="preserve"> kemampuan sistem untuk membuatnya tetap hemat biaya.</w:t>
      </w:r>
    </w:p>
    <w:p w14:paraId="49ADBD5B" w14:textId="1B1CF3BF" w:rsidR="004974DA" w:rsidRDefault="004974DA" w:rsidP="004974DA">
      <w:r>
        <w:lastRenderedPageBreak/>
        <w:t xml:space="preserve">2. </w:t>
      </w:r>
      <w:r w:rsidR="003221B5">
        <w:tab/>
      </w:r>
      <w:r w:rsidRPr="00517C38">
        <w:rPr>
          <w:i/>
        </w:rPr>
        <w:t>Simultaneous Connections</w:t>
      </w:r>
    </w:p>
    <w:p w14:paraId="21FD32E3" w14:textId="7B929185" w:rsidR="004974DA" w:rsidRDefault="004974DA" w:rsidP="004974DA">
      <w:r w:rsidRPr="00517C38">
        <w:rPr>
          <w:i/>
        </w:rPr>
        <w:t xml:space="preserve">Simultaneous </w:t>
      </w:r>
      <w:r w:rsidR="00517C38" w:rsidRPr="00517C38">
        <w:rPr>
          <w:i/>
        </w:rPr>
        <w:t>c</w:t>
      </w:r>
      <w:r w:rsidRPr="00517C38">
        <w:rPr>
          <w:i/>
        </w:rPr>
        <w:t>onnections</w:t>
      </w:r>
      <w:r>
        <w:t xml:space="preserve"> atau koneksi simultan adalah </w:t>
      </w:r>
      <w:r w:rsidR="00983D35">
        <w:t xml:space="preserve">banyaknya </w:t>
      </w:r>
      <w:r w:rsidR="00624850">
        <w:t>permintaan</w:t>
      </w:r>
      <w:r>
        <w:t xml:space="preserve"> </w:t>
      </w:r>
      <w:r w:rsidR="003221B5">
        <w:t>yang</w:t>
      </w:r>
      <w:r w:rsidR="00624850">
        <w:t xml:space="preserve"> terjadi </w:t>
      </w:r>
      <w:r w:rsidR="00983D35">
        <w:t xml:space="preserve">tepat </w:t>
      </w:r>
      <w:r w:rsidR="00624850">
        <w:t xml:space="preserve">pada </w:t>
      </w:r>
      <w:r w:rsidR="00983D35">
        <w:t xml:space="preserve">waktu </w:t>
      </w:r>
      <w:r w:rsidR="00624850">
        <w:t>saat bersaman</w:t>
      </w:r>
      <w:r>
        <w:t xml:space="preserve">. Misalnya, ada batasan jumlah koneksi untuk satu permintaan. Katakanlah batasannya adalah maksimum 1000 pengguna mengakses permintaan yang sama pada saat yang sama. Ketika jumlah pengguna bersamaan di meningkat menjadi 2000, </w:t>
      </w:r>
      <w:r w:rsidR="00744370" w:rsidRPr="00264561">
        <w:rPr>
          <w:i/>
        </w:rPr>
        <w:t>scalability</w:t>
      </w:r>
      <w:r>
        <w:t xml:space="preserve"> harus menjawab masalah ini. Solusinya adalah dengan mereplikasi jumlah </w:t>
      </w:r>
      <w:r w:rsidRPr="00281F9E">
        <w:rPr>
          <w:i/>
        </w:rPr>
        <w:t>server</w:t>
      </w:r>
      <w:r>
        <w:t xml:space="preserve"> untuk menangani banyaknya permintaan.</w:t>
      </w:r>
    </w:p>
    <w:p w14:paraId="70C66720" w14:textId="0A07C547" w:rsidR="00754808" w:rsidRDefault="00754808" w:rsidP="00754808">
      <w:r>
        <w:t xml:space="preserve">3. </w:t>
      </w:r>
      <w:r>
        <w:tab/>
      </w:r>
      <w:r w:rsidR="00B67CB1" w:rsidRPr="00357B58">
        <w:rPr>
          <w:i/>
        </w:rPr>
        <w:t>Data Size</w:t>
      </w:r>
    </w:p>
    <w:p w14:paraId="066F2200" w14:textId="4D60BF88" w:rsidR="00754808" w:rsidRDefault="00357B58" w:rsidP="00754808">
      <w:r w:rsidRPr="00281F9E">
        <w:rPr>
          <w:i/>
        </w:rPr>
        <w:t>Data size</w:t>
      </w:r>
      <w:r>
        <w:t xml:space="preserve"> atau u</w:t>
      </w:r>
      <w:r w:rsidR="00754808">
        <w:t xml:space="preserve">kuran data adalah aspek penting dari </w:t>
      </w:r>
      <w:r w:rsidR="00744370">
        <w:t>performance</w:t>
      </w:r>
      <w:r w:rsidR="00754808">
        <w:t xml:space="preserve"> dan </w:t>
      </w:r>
      <w:r w:rsidR="00744370" w:rsidRPr="00264561">
        <w:rPr>
          <w:i/>
        </w:rPr>
        <w:t>scalability</w:t>
      </w:r>
      <w:r w:rsidR="00754808">
        <w:t xml:space="preserve">. Peningkatan data dapat mengurangi </w:t>
      </w:r>
      <w:r w:rsidR="00744370" w:rsidRPr="00281F9E">
        <w:rPr>
          <w:i/>
        </w:rPr>
        <w:t>performance</w:t>
      </w:r>
      <w:r w:rsidR="00754808">
        <w:t xml:space="preserve"> aplikasi dari waktu ke waktu. Pada tahap awal ukuran data aplikasi tidak akan menjadi masalah. Tetapi ketika sistem tumbuh besar, ukuran data </w:t>
      </w:r>
      <w:r>
        <w:t>menjadi berlipat</w:t>
      </w:r>
      <w:r w:rsidR="00754808">
        <w:t xml:space="preserve">. </w:t>
      </w:r>
      <w:r w:rsidR="00744370" w:rsidRPr="00264561">
        <w:rPr>
          <w:i/>
        </w:rPr>
        <w:t>Scalability</w:t>
      </w:r>
      <w:r w:rsidR="00754808">
        <w:t xml:space="preserve"> menjawab masalah ini melalui </w:t>
      </w:r>
      <w:r w:rsidR="008E356D" w:rsidRPr="008E356D">
        <w:rPr>
          <w:i/>
        </w:rPr>
        <w:t>‘scale up’</w:t>
      </w:r>
      <w:r w:rsidR="008E356D">
        <w:rPr>
          <w:i/>
        </w:rPr>
        <w:t xml:space="preserve"> </w:t>
      </w:r>
      <w:r w:rsidR="00221469" w:rsidRPr="00221469">
        <w:t>pada</w:t>
      </w:r>
      <w:r w:rsidR="00221469">
        <w:rPr>
          <w:i/>
        </w:rPr>
        <w:t xml:space="preserve"> </w:t>
      </w:r>
      <w:r w:rsidR="00754808" w:rsidRPr="008E356D">
        <w:t xml:space="preserve">server </w:t>
      </w:r>
      <w:r w:rsidR="00754808">
        <w:t xml:space="preserve">basis </w:t>
      </w:r>
      <w:r w:rsidR="00221469">
        <w:t>data dan</w:t>
      </w:r>
      <w:r w:rsidR="00754808">
        <w:t xml:space="preserve"> memisahkannya menjadi </w:t>
      </w:r>
      <w:r w:rsidR="00754808" w:rsidRPr="00221469">
        <w:rPr>
          <w:i/>
        </w:rPr>
        <w:t>master</w:t>
      </w:r>
      <w:r w:rsidR="00754808">
        <w:t xml:space="preserve"> dan </w:t>
      </w:r>
      <w:r w:rsidR="00754808" w:rsidRPr="00221469">
        <w:rPr>
          <w:i/>
        </w:rPr>
        <w:t>slave.</w:t>
      </w:r>
    </w:p>
    <w:p w14:paraId="707818B6" w14:textId="72819BAF" w:rsidR="00754808" w:rsidRDefault="00754808" w:rsidP="00754808">
      <w:r>
        <w:t xml:space="preserve">4. </w:t>
      </w:r>
      <w:r>
        <w:tab/>
      </w:r>
      <w:r w:rsidR="00652787" w:rsidRPr="00652787">
        <w:rPr>
          <w:i/>
        </w:rPr>
        <w:t>Deployment</w:t>
      </w:r>
    </w:p>
    <w:p w14:paraId="4A58FF98" w14:textId="12B5D624" w:rsidR="00754808" w:rsidRDefault="008E518E" w:rsidP="00754808">
      <w:r w:rsidRPr="008E518E">
        <w:rPr>
          <w:i/>
        </w:rPr>
        <w:t>Scale up</w:t>
      </w:r>
      <w:r w:rsidR="00754808">
        <w:t xml:space="preserve"> dan </w:t>
      </w:r>
      <w:r w:rsidRPr="008E518E">
        <w:rPr>
          <w:i/>
        </w:rPr>
        <w:t>scale down</w:t>
      </w:r>
      <w:r w:rsidR="00754808">
        <w:t xml:space="preserve"> </w:t>
      </w:r>
      <w:r w:rsidR="00937EC9">
        <w:t>bisa saja</w:t>
      </w:r>
      <w:r w:rsidR="00754808">
        <w:t xml:space="preserve"> terjadi s</w:t>
      </w:r>
      <w:r w:rsidR="00D775F2">
        <w:t>eketika itu juga</w:t>
      </w:r>
      <w:r w:rsidR="00754808">
        <w:t xml:space="preserve"> dan tidak boleh mem</w:t>
      </w:r>
      <w:r w:rsidR="00BE24B7">
        <w:t>p</w:t>
      </w:r>
      <w:r w:rsidR="00754808">
        <w:t xml:space="preserve">engaruhi </w:t>
      </w:r>
      <w:r w:rsidR="00BE24B7" w:rsidRPr="00BE24B7">
        <w:rPr>
          <w:i/>
        </w:rPr>
        <w:t>experience</w:t>
      </w:r>
      <w:r w:rsidR="00BE24B7">
        <w:t xml:space="preserve"> dari sisi</w:t>
      </w:r>
      <w:r w:rsidR="00754808">
        <w:t xml:space="preserve"> pengguna. Aplikasi harus </w:t>
      </w:r>
      <w:r w:rsidR="000C7A9B">
        <w:t xml:space="preserve">dapat </w:t>
      </w:r>
      <w:r w:rsidR="006D0D7B">
        <w:t xml:space="preserve">disebarkan </w:t>
      </w:r>
      <w:r w:rsidR="004F4D65">
        <w:t>(</w:t>
      </w:r>
      <w:r w:rsidR="0045692D" w:rsidRPr="004F4D65">
        <w:rPr>
          <w:i/>
        </w:rPr>
        <w:t>deploy</w:t>
      </w:r>
      <w:r w:rsidR="004F4D65">
        <w:t>)</w:t>
      </w:r>
      <w:r w:rsidR="00754808">
        <w:t xml:space="preserve"> dengan mudah dan otomatis </w:t>
      </w:r>
      <w:r w:rsidR="00A32167">
        <w:t xml:space="preserve">sehingga bisa </w:t>
      </w:r>
      <w:r w:rsidR="009E285C">
        <w:t xml:space="preserve">dilakukan </w:t>
      </w:r>
      <w:r w:rsidR="009E285C" w:rsidRPr="006D0D7B">
        <w:rPr>
          <w:i/>
        </w:rPr>
        <w:t xml:space="preserve">‘scale up’ </w:t>
      </w:r>
      <w:r w:rsidR="009E285C">
        <w:t xml:space="preserve">ataupun </w:t>
      </w:r>
      <w:r w:rsidR="009E285C" w:rsidRPr="006D0D7B">
        <w:rPr>
          <w:i/>
        </w:rPr>
        <w:t>‘scale down’</w:t>
      </w:r>
      <w:r w:rsidR="00754808">
        <w:t xml:space="preserve"> </w:t>
      </w:r>
      <w:r w:rsidR="008D5AA6">
        <w:t>pada</w:t>
      </w:r>
      <w:r w:rsidR="00841E0E">
        <w:t xml:space="preserve"> aspek </w:t>
      </w:r>
      <w:r w:rsidR="00754808">
        <w:t>daya komputasi. Strategi</w:t>
      </w:r>
      <w:r w:rsidR="00D97BC4">
        <w:t xml:space="preserve"> </w:t>
      </w:r>
      <w:r w:rsidR="00D97BC4" w:rsidRPr="00D97BC4">
        <w:rPr>
          <w:i/>
        </w:rPr>
        <w:t>deployment</w:t>
      </w:r>
      <w:r w:rsidR="00754808" w:rsidRPr="00D97BC4">
        <w:rPr>
          <w:i/>
        </w:rPr>
        <w:t xml:space="preserve"> </w:t>
      </w:r>
      <w:r w:rsidR="00754808">
        <w:t>menjadi bagian terakhir saat m</w:t>
      </w:r>
      <w:r w:rsidR="005A6FC3">
        <w:t>enjaga</w:t>
      </w:r>
      <w:r w:rsidR="00754808">
        <w:t xml:space="preserve"> </w:t>
      </w:r>
      <w:r w:rsidR="00744370" w:rsidRPr="00264561">
        <w:rPr>
          <w:i/>
        </w:rPr>
        <w:t>scalability</w:t>
      </w:r>
      <w:r w:rsidR="00754808">
        <w:t>.</w:t>
      </w:r>
    </w:p>
    <w:p w14:paraId="136F7C7F" w14:textId="77777777" w:rsidR="006136BB" w:rsidRDefault="00D97BC4" w:rsidP="006136BB">
      <w:pPr>
        <w:ind w:firstLine="720"/>
      </w:pPr>
      <w:r>
        <w:t xml:space="preserve">Dapat difahami </w:t>
      </w:r>
      <w:r w:rsidR="00754808">
        <w:t>bahwa</w:t>
      </w:r>
      <w:r w:rsidR="00754808" w:rsidRPr="00532C08">
        <w:rPr>
          <w:i/>
        </w:rPr>
        <w:t xml:space="preserve"> </w:t>
      </w:r>
      <w:r w:rsidR="00744370" w:rsidRPr="00532C08">
        <w:rPr>
          <w:i/>
        </w:rPr>
        <w:t>scalability</w:t>
      </w:r>
      <w:r w:rsidR="00754808">
        <w:t xml:space="preserve"> adalah proses yang kompleks dan tidak mudah dilakukan. Karena itu masalah </w:t>
      </w:r>
      <w:r w:rsidR="00744370" w:rsidRPr="00264561">
        <w:rPr>
          <w:i/>
        </w:rPr>
        <w:t>scalability</w:t>
      </w:r>
      <w:r w:rsidR="00754808">
        <w:t xml:space="preserve"> harus dipertimbangkan ketika merancang arsitektur sistem.</w:t>
      </w:r>
    </w:p>
    <w:p w14:paraId="2DF44A82" w14:textId="56FBC7C4" w:rsidR="00E0224E" w:rsidRPr="00D07F83" w:rsidRDefault="006136BB" w:rsidP="006136BB">
      <w:pPr>
        <w:pStyle w:val="Heading2"/>
        <w:ind w:left="284"/>
      </w:pPr>
      <w:r>
        <w:lastRenderedPageBreak/>
        <w:t xml:space="preserve"> </w:t>
      </w:r>
      <w:r>
        <w:tab/>
      </w:r>
      <w:bookmarkStart w:id="30" w:name="_Toc7635590"/>
      <w:r w:rsidR="001F44B3" w:rsidRPr="00D07F83">
        <w:t>Architecure Tradeoff Analysis Method (ATAM)</w:t>
      </w:r>
      <w:bookmarkEnd w:id="30"/>
    </w:p>
    <w:p w14:paraId="69AF0633" w14:textId="39075A10" w:rsidR="00B824AC" w:rsidRDefault="00943EEE" w:rsidP="00B824AC">
      <w:pPr>
        <w:ind w:firstLine="720"/>
      </w:pPr>
      <w:r w:rsidRPr="00D07F83">
        <w:rPr>
          <w:i/>
        </w:rPr>
        <w:t>Architecure Tradeoff Analysis Method</w:t>
      </w:r>
      <w:r w:rsidRPr="00943EEE">
        <w:t xml:space="preserve"> (ATAM)</w:t>
      </w:r>
      <w:r w:rsidR="00B824AC">
        <w:t xml:space="preserve"> </w:t>
      </w:r>
      <w:r w:rsidR="006E2A95">
        <w:t>a</w:t>
      </w:r>
      <w:r w:rsidR="00FA2181">
        <w:t xml:space="preserve">dalah metode untuk </w:t>
      </w:r>
      <w:r w:rsidR="00B824AC">
        <w:t xml:space="preserve">menganalisis seberapa baik arsitektur perangkat lunak memenuhi tujuan kualitas tertentu. Juga menyediakan </w:t>
      </w:r>
      <w:r w:rsidR="00B824AC" w:rsidRPr="00FA2181">
        <w:rPr>
          <w:i/>
        </w:rPr>
        <w:t>insigh</w:t>
      </w:r>
      <w:r w:rsidR="00B824AC">
        <w:t xml:space="preserve">t terkait kebergantungan atribut kualitas, yakni bagaimana komponen-komponen di dalam arsitektur saling tarik-ulur </w:t>
      </w:r>
      <w:r w:rsidR="00B824AC" w:rsidRPr="00FA2181">
        <w:rPr>
          <w:i/>
        </w:rPr>
        <w:t>(trade-off</w:t>
      </w:r>
      <w:r w:rsidR="00B824AC">
        <w:t>) terhadap satu sama lain</w:t>
      </w:r>
      <w:r w:rsidR="005F14F5">
        <w:t xml:space="preserve"> </w:t>
      </w:r>
      <w:r w:rsidR="005F14F5">
        <w:fldChar w:fldCharType="begin" w:fldLock="1"/>
      </w:r>
      <w:r w:rsidR="00D00F0F">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5F14F5">
        <w:fldChar w:fldCharType="separate"/>
      </w:r>
      <w:r w:rsidR="005F14F5" w:rsidRPr="005F14F5">
        <w:rPr>
          <w:noProof/>
        </w:rPr>
        <w:t>(Kazman et al., 1998)</w:t>
      </w:r>
      <w:r w:rsidR="005F14F5">
        <w:fldChar w:fldCharType="end"/>
      </w:r>
      <w:r w:rsidR="00B824AC">
        <w:t xml:space="preserve">. Metode ini juga </w:t>
      </w:r>
      <w:r w:rsidR="005F14F5">
        <w:t>dapat</w:t>
      </w:r>
      <w:r w:rsidR="00B824AC">
        <w:t xml:space="preserve"> digunakan untuk menganalisis </w:t>
      </w:r>
      <w:r w:rsidR="00B824AC" w:rsidRPr="00FA2181">
        <w:rPr>
          <w:i/>
        </w:rPr>
        <w:t xml:space="preserve">legacy system </w:t>
      </w:r>
      <w:r w:rsidR="00B824AC">
        <w:t xml:space="preserve">(sistem lama). Hal ini sering terjadi ketika sistem lama perlu dilakukan modifikasi besar, integrasi dengan sistem lain, </w:t>
      </w:r>
      <w:r w:rsidR="00B824AC" w:rsidRPr="00BC0D57">
        <w:rPr>
          <w:i/>
        </w:rPr>
        <w:t>porting</w:t>
      </w:r>
      <w:r w:rsidR="00B824AC">
        <w:t xml:space="preserve">, atau peningkatan signifikan lainnya. Dengan asumsi bahwa arsitektur sistem lama tersedia </w:t>
      </w:r>
      <w:r w:rsidR="008C1A8E">
        <w:t>yang</w:t>
      </w:r>
      <w:r w:rsidR="00B824AC">
        <w:t xml:space="preserve"> diperoleh </w:t>
      </w:r>
      <w:r w:rsidR="008C1A8E">
        <w:t xml:space="preserve">dengan </w:t>
      </w:r>
      <w:r w:rsidR="00B824AC">
        <w:t xml:space="preserve">menggunakan metode ekstraksi arsitektur </w:t>
      </w:r>
      <w:r w:rsidR="004A4452">
        <w:t>maka</w:t>
      </w:r>
      <w:r w:rsidR="00B824AC">
        <w:t xml:space="preserve"> menerapkan metode ATAM dapat meningkatkan pemahaman terkait atribut kualitas dari sistem. </w:t>
      </w:r>
    </w:p>
    <w:p w14:paraId="55F089CF" w14:textId="0FBE9F34" w:rsidR="00682DAC" w:rsidRDefault="00D8477E" w:rsidP="00B824AC">
      <w:pPr>
        <w:ind w:firstLine="720"/>
      </w:pPr>
      <w:r>
        <w:t xml:space="preserve">Menurut </w:t>
      </w:r>
      <w:r>
        <w:fldChar w:fldCharType="begin" w:fldLock="1"/>
      </w:r>
      <w:r w:rsidR="00D00F0F">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fldChar w:fldCharType="separate"/>
      </w:r>
      <w:r w:rsidRPr="005F14F5">
        <w:rPr>
          <w:noProof/>
        </w:rPr>
        <w:t>(Kazman et al., 1998)</w:t>
      </w:r>
      <w:r>
        <w:fldChar w:fldCharType="end"/>
      </w:r>
      <w:r w:rsidR="00682DAC">
        <w:t xml:space="preserve">, </w:t>
      </w:r>
      <w:r>
        <w:t xml:space="preserve"> </w:t>
      </w:r>
      <w:r w:rsidR="00682DAC">
        <w:t>m</w:t>
      </w:r>
      <w:r w:rsidR="00B824AC">
        <w:t xml:space="preserve">etode ATAM terdiri dari empat fase: </w:t>
      </w:r>
    </w:p>
    <w:p w14:paraId="60A356E4" w14:textId="45566257" w:rsidR="004A4C2F" w:rsidRDefault="004A4C2F" w:rsidP="004A4C2F">
      <w:pPr>
        <w:pStyle w:val="Caption"/>
        <w:keepNext/>
        <w:jc w:val="center"/>
      </w:pPr>
      <w:bookmarkStart w:id="31" w:name="_Toc7635631"/>
      <w:r>
        <w:t xml:space="preserve">Tabel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2</w:t>
      </w:r>
      <w:r w:rsidR="00B13951">
        <w:fldChar w:fldCharType="end"/>
      </w:r>
      <w:r>
        <w:t xml:space="preserve"> </w:t>
      </w:r>
      <w:r w:rsidRPr="002F2F41">
        <w:t>Langkah-langkah ATAM</w:t>
      </w:r>
      <w:bookmarkEnd w:id="31"/>
    </w:p>
    <w:tbl>
      <w:tblPr>
        <w:tblStyle w:val="TableGrid"/>
        <w:tblW w:w="0" w:type="auto"/>
        <w:jc w:val="center"/>
        <w:tblLook w:val="04A0" w:firstRow="1" w:lastRow="0" w:firstColumn="1" w:lastColumn="0" w:noHBand="0" w:noVBand="1"/>
      </w:tblPr>
      <w:tblGrid>
        <w:gridCol w:w="1572"/>
        <w:gridCol w:w="5936"/>
      </w:tblGrid>
      <w:tr w:rsidR="00721509" w14:paraId="47185C35" w14:textId="25A552D8" w:rsidTr="00C335BE">
        <w:trPr>
          <w:jc w:val="center"/>
        </w:trPr>
        <w:tc>
          <w:tcPr>
            <w:tcW w:w="1572" w:type="dxa"/>
            <w:vMerge w:val="restart"/>
            <w:vAlign w:val="center"/>
          </w:tcPr>
          <w:p w14:paraId="4933C938" w14:textId="675BED6D" w:rsidR="00721509" w:rsidRPr="00F618FB" w:rsidRDefault="00721509" w:rsidP="00A004DE">
            <w:pPr>
              <w:spacing w:line="276" w:lineRule="auto"/>
              <w:jc w:val="center"/>
              <w:rPr>
                <w:b/>
              </w:rPr>
            </w:pPr>
            <w:r>
              <w:rPr>
                <w:b/>
              </w:rPr>
              <w:t>Fase</w:t>
            </w:r>
            <w:r w:rsidRPr="00F618FB">
              <w:rPr>
                <w:b/>
              </w:rPr>
              <w:t xml:space="preserve"> I</w:t>
            </w:r>
          </w:p>
        </w:tc>
        <w:tc>
          <w:tcPr>
            <w:tcW w:w="5936" w:type="dxa"/>
          </w:tcPr>
          <w:p w14:paraId="62BB50D1" w14:textId="3F0558E2" w:rsidR="00721509" w:rsidRDefault="00721509" w:rsidP="00BE6D6B">
            <w:pPr>
              <w:spacing w:line="276" w:lineRule="auto"/>
              <w:jc w:val="center"/>
            </w:pPr>
            <w:r w:rsidRPr="00072F6C">
              <w:t>Kumpulkan Skenario</w:t>
            </w:r>
          </w:p>
        </w:tc>
      </w:tr>
      <w:tr w:rsidR="00721509" w14:paraId="2EF72E3A" w14:textId="0CDFF4A9" w:rsidTr="00C335BE">
        <w:trPr>
          <w:jc w:val="center"/>
        </w:trPr>
        <w:tc>
          <w:tcPr>
            <w:tcW w:w="1572" w:type="dxa"/>
            <w:vMerge/>
          </w:tcPr>
          <w:p w14:paraId="0C9647E1" w14:textId="77777777" w:rsidR="00721509" w:rsidRDefault="00721509" w:rsidP="00BE6D6B">
            <w:pPr>
              <w:spacing w:line="276" w:lineRule="auto"/>
              <w:jc w:val="center"/>
            </w:pPr>
          </w:p>
        </w:tc>
        <w:tc>
          <w:tcPr>
            <w:tcW w:w="5936" w:type="dxa"/>
          </w:tcPr>
          <w:p w14:paraId="7C50486B" w14:textId="37C49447" w:rsidR="00721509" w:rsidRDefault="00721509" w:rsidP="00BE6D6B">
            <w:pPr>
              <w:spacing w:line="276" w:lineRule="auto"/>
              <w:jc w:val="center"/>
            </w:pPr>
            <w:r w:rsidRPr="00DF479D">
              <w:t>Mengumpulkan Persyaratan, Batasan, Lingkungan</w:t>
            </w:r>
          </w:p>
        </w:tc>
      </w:tr>
      <w:tr w:rsidR="00721509" w14:paraId="26F38B29" w14:textId="00917D00" w:rsidTr="00C335BE">
        <w:trPr>
          <w:jc w:val="center"/>
        </w:trPr>
        <w:tc>
          <w:tcPr>
            <w:tcW w:w="1572" w:type="dxa"/>
            <w:vMerge w:val="restart"/>
            <w:vAlign w:val="center"/>
          </w:tcPr>
          <w:p w14:paraId="5BB53C90" w14:textId="6D0E15AF" w:rsidR="00721509" w:rsidRPr="00F618FB" w:rsidRDefault="00721509" w:rsidP="00BE6D6B">
            <w:pPr>
              <w:spacing w:line="276" w:lineRule="auto"/>
              <w:jc w:val="center"/>
              <w:rPr>
                <w:b/>
              </w:rPr>
            </w:pPr>
            <w:r>
              <w:rPr>
                <w:b/>
              </w:rPr>
              <w:t>Fase</w:t>
            </w:r>
            <w:r w:rsidRPr="00F618FB">
              <w:rPr>
                <w:b/>
              </w:rPr>
              <w:t xml:space="preserve"> II</w:t>
            </w:r>
          </w:p>
        </w:tc>
        <w:tc>
          <w:tcPr>
            <w:tcW w:w="5936" w:type="dxa"/>
          </w:tcPr>
          <w:p w14:paraId="52E143D1" w14:textId="4D1E316F" w:rsidR="00721509" w:rsidRDefault="00721509" w:rsidP="00BE6D6B">
            <w:pPr>
              <w:spacing w:line="276" w:lineRule="auto"/>
              <w:jc w:val="center"/>
            </w:pPr>
            <w:r>
              <w:t>Gambarkan</w:t>
            </w:r>
            <w:r w:rsidRPr="00DF479D">
              <w:t xml:space="preserve"> Tampilan Arsitektur</w:t>
            </w:r>
          </w:p>
        </w:tc>
      </w:tr>
      <w:tr w:rsidR="00721509" w14:paraId="40070023" w14:textId="4455411C" w:rsidTr="00C335BE">
        <w:trPr>
          <w:jc w:val="center"/>
        </w:trPr>
        <w:tc>
          <w:tcPr>
            <w:tcW w:w="1572" w:type="dxa"/>
            <w:vMerge/>
          </w:tcPr>
          <w:p w14:paraId="682E5C63" w14:textId="77777777" w:rsidR="00721509" w:rsidRDefault="00721509" w:rsidP="00BE6D6B">
            <w:pPr>
              <w:spacing w:line="276" w:lineRule="auto"/>
              <w:jc w:val="center"/>
            </w:pPr>
          </w:p>
        </w:tc>
        <w:tc>
          <w:tcPr>
            <w:tcW w:w="5936" w:type="dxa"/>
          </w:tcPr>
          <w:p w14:paraId="559B4085" w14:textId="1E1F33A5" w:rsidR="00721509" w:rsidRDefault="00721509" w:rsidP="00BE6D6B">
            <w:pPr>
              <w:spacing w:line="276" w:lineRule="auto"/>
              <w:jc w:val="center"/>
            </w:pPr>
            <w:r>
              <w:t>Wujudkan Skenario</w:t>
            </w:r>
          </w:p>
        </w:tc>
      </w:tr>
      <w:tr w:rsidR="00721509" w14:paraId="4CC21EAF" w14:textId="5CC9FEAF" w:rsidTr="00C335BE">
        <w:trPr>
          <w:jc w:val="center"/>
        </w:trPr>
        <w:tc>
          <w:tcPr>
            <w:tcW w:w="1572" w:type="dxa"/>
          </w:tcPr>
          <w:p w14:paraId="679D260A" w14:textId="75B85C3C" w:rsidR="00721509" w:rsidRPr="00F618FB" w:rsidRDefault="00721509" w:rsidP="00BE6D6B">
            <w:pPr>
              <w:spacing w:line="276" w:lineRule="auto"/>
              <w:jc w:val="center"/>
              <w:rPr>
                <w:b/>
              </w:rPr>
            </w:pPr>
            <w:r>
              <w:rPr>
                <w:b/>
              </w:rPr>
              <w:t>Fase</w:t>
            </w:r>
            <w:r w:rsidRPr="00F618FB">
              <w:rPr>
                <w:b/>
              </w:rPr>
              <w:t xml:space="preserve"> III</w:t>
            </w:r>
          </w:p>
        </w:tc>
        <w:tc>
          <w:tcPr>
            <w:tcW w:w="5936" w:type="dxa"/>
          </w:tcPr>
          <w:p w14:paraId="12C939FB" w14:textId="545727D7" w:rsidR="00721509" w:rsidRDefault="00721509" w:rsidP="00BE6D6B">
            <w:pPr>
              <w:spacing w:line="276" w:lineRule="auto"/>
              <w:jc w:val="center"/>
            </w:pPr>
            <w:r w:rsidRPr="00F1653A">
              <w:t>Analisis Atribut</w:t>
            </w:r>
            <w:r>
              <w:t xml:space="preserve"> Spesifik</w:t>
            </w:r>
          </w:p>
        </w:tc>
      </w:tr>
      <w:tr w:rsidR="00721509" w14:paraId="4E3F03A0" w14:textId="65339D66" w:rsidTr="00C335BE">
        <w:trPr>
          <w:jc w:val="center"/>
        </w:trPr>
        <w:tc>
          <w:tcPr>
            <w:tcW w:w="1572" w:type="dxa"/>
            <w:vMerge w:val="restart"/>
            <w:vAlign w:val="center"/>
          </w:tcPr>
          <w:p w14:paraId="4E200ADF" w14:textId="5A78541C" w:rsidR="00721509" w:rsidRPr="00F618FB" w:rsidRDefault="00721509" w:rsidP="00BE6D6B">
            <w:pPr>
              <w:spacing w:line="276" w:lineRule="auto"/>
              <w:jc w:val="center"/>
              <w:rPr>
                <w:b/>
              </w:rPr>
            </w:pPr>
            <w:r>
              <w:rPr>
                <w:b/>
              </w:rPr>
              <w:t>Fase</w:t>
            </w:r>
            <w:r w:rsidRPr="00F618FB">
              <w:rPr>
                <w:b/>
              </w:rPr>
              <w:t xml:space="preserve"> IV</w:t>
            </w:r>
          </w:p>
        </w:tc>
        <w:tc>
          <w:tcPr>
            <w:tcW w:w="5936" w:type="dxa"/>
          </w:tcPr>
          <w:p w14:paraId="3E4DEB0C" w14:textId="38D95DE5" w:rsidR="00721509" w:rsidRDefault="00721509" w:rsidP="00BE6D6B">
            <w:pPr>
              <w:spacing w:line="276" w:lineRule="auto"/>
              <w:jc w:val="center"/>
            </w:pPr>
            <w:r w:rsidRPr="00E81A53">
              <w:t xml:space="preserve">Identifikasi </w:t>
            </w:r>
            <w:r>
              <w:t>Sensitivitas</w:t>
            </w:r>
          </w:p>
        </w:tc>
      </w:tr>
      <w:tr w:rsidR="00721509" w14:paraId="013E9958" w14:textId="0A76D1BB" w:rsidTr="00C335BE">
        <w:trPr>
          <w:jc w:val="center"/>
        </w:trPr>
        <w:tc>
          <w:tcPr>
            <w:tcW w:w="1572" w:type="dxa"/>
            <w:vMerge/>
          </w:tcPr>
          <w:p w14:paraId="627AE9EA" w14:textId="77777777" w:rsidR="00721509" w:rsidRDefault="00721509" w:rsidP="00BE6D6B">
            <w:pPr>
              <w:spacing w:line="276" w:lineRule="auto"/>
              <w:jc w:val="center"/>
            </w:pPr>
          </w:p>
        </w:tc>
        <w:tc>
          <w:tcPr>
            <w:tcW w:w="5936" w:type="dxa"/>
          </w:tcPr>
          <w:p w14:paraId="206C9937" w14:textId="21E65B42" w:rsidR="00721509" w:rsidRDefault="00721509" w:rsidP="00BE6D6B">
            <w:pPr>
              <w:spacing w:line="276" w:lineRule="auto"/>
              <w:jc w:val="center"/>
            </w:pPr>
            <w:r>
              <w:t xml:space="preserve">Identifikasi </w:t>
            </w:r>
            <w:r w:rsidR="00C335BE" w:rsidRPr="00C335BE">
              <w:rPr>
                <w:i/>
              </w:rPr>
              <w:t>T</w:t>
            </w:r>
            <w:r w:rsidRPr="00C335BE">
              <w:rPr>
                <w:i/>
              </w:rPr>
              <w:t>radeoff</w:t>
            </w:r>
          </w:p>
        </w:tc>
      </w:tr>
    </w:tbl>
    <w:p w14:paraId="7E96D44A" w14:textId="0B3D99BC" w:rsidR="00D062B9" w:rsidRDefault="00D062B9" w:rsidP="00D062B9"/>
    <w:p w14:paraId="6529461C" w14:textId="48A55914" w:rsidR="00D062B9" w:rsidRDefault="00D062B9" w:rsidP="00A25A93">
      <w:pPr>
        <w:ind w:firstLine="720"/>
      </w:pPr>
      <w:r>
        <w:t xml:space="preserve">Tabel </w:t>
      </w:r>
      <w:r w:rsidR="004A4C2F">
        <w:t>II.2</w:t>
      </w:r>
      <w:r>
        <w:t xml:space="preserve"> menunjukkan langkah-langkah ATAM melalui empat fase. Langkah pertama dalam fase satu adalah mengumpulkan skenario umum dari para pemangku kepentingan. Sebuah skenario diperlukan untuk mengklarifikasi apa yang harus dicapai sistem dalam bisnis. Langkah kedua </w:t>
      </w:r>
      <w:r w:rsidR="00313DFA">
        <w:t xml:space="preserve">adalah </w:t>
      </w:r>
      <w:r>
        <w:t xml:space="preserve">fase dua </w:t>
      </w:r>
      <w:r w:rsidR="00313DFA">
        <w:t xml:space="preserve">yakni </w:t>
      </w:r>
      <w:r>
        <w:t xml:space="preserve">mengumpulkan persyaratan, kendala, dan lingkungan. Persyaratan, kendala, dan </w:t>
      </w:r>
      <w:r>
        <w:lastRenderedPageBreak/>
        <w:t>pengumpulan lingkungan digunakan untuk menyelesaikan skenario. Semuanya harus menggambarkan dengan jelas atribut kualitas perangkat lunak apa yang perlu dievaluasi pada setiap skenario (</w:t>
      </w:r>
      <w:r w:rsidR="00C823DC">
        <w:t>misal</w:t>
      </w:r>
      <w:r>
        <w:t xml:space="preserve"> </w:t>
      </w:r>
      <w:r w:rsidR="00C823DC" w:rsidRPr="00C823DC">
        <w:rPr>
          <w:i/>
        </w:rPr>
        <w:t>realibility</w:t>
      </w:r>
      <w:r w:rsidRPr="00C823DC">
        <w:rPr>
          <w:i/>
        </w:rPr>
        <w:t xml:space="preserve"> </w:t>
      </w:r>
      <w:r w:rsidRPr="00C823DC">
        <w:t>atau</w:t>
      </w:r>
      <w:r w:rsidRPr="00C823DC">
        <w:rPr>
          <w:i/>
        </w:rPr>
        <w:t xml:space="preserve"> </w:t>
      </w:r>
      <w:r w:rsidR="00C823DC" w:rsidRPr="00C823DC">
        <w:rPr>
          <w:i/>
        </w:rPr>
        <w:t>performace</w:t>
      </w:r>
      <w:r>
        <w:t xml:space="preserve">). Atribut kualitas adalah persyaratan nonfungsional seperti </w:t>
      </w:r>
      <w:r w:rsidR="00A25A93" w:rsidRPr="00A25A93">
        <w:rPr>
          <w:i/>
        </w:rPr>
        <w:t>performace</w:t>
      </w:r>
      <w:r w:rsidRPr="00A25A93">
        <w:rPr>
          <w:i/>
        </w:rPr>
        <w:t>,</w:t>
      </w:r>
      <w:r w:rsidR="00A25A93" w:rsidRPr="00A25A93">
        <w:rPr>
          <w:i/>
        </w:rPr>
        <w:t xml:space="preserve"> realiblity</w:t>
      </w:r>
      <w:r w:rsidRPr="00A25A93">
        <w:rPr>
          <w:i/>
        </w:rPr>
        <w:t xml:space="preserve">, </w:t>
      </w:r>
      <w:r w:rsidR="00A25A93" w:rsidRPr="00A25A93">
        <w:rPr>
          <w:i/>
        </w:rPr>
        <w:t>security</w:t>
      </w:r>
      <w:r>
        <w:t xml:space="preserve"> dan sebagainya. Atribut kualitas penting untuk sistem perlu disebutkan terlebih dahulu. Atribut kualitas diperlukan untuk mengubah skenario umum menjadi skenario pengujian.</w:t>
      </w:r>
    </w:p>
    <w:p w14:paraId="7B739355" w14:textId="26DB9EB7" w:rsidR="00D062B9" w:rsidRDefault="00D062B9" w:rsidP="00A25A93">
      <w:pPr>
        <w:ind w:firstLine="720"/>
      </w:pPr>
      <w:r>
        <w:t xml:space="preserve">Fase kedua adalah penyajian arsitektur dan dibatasi berdasarkan data yang dikumpulkan dari para pemangku kepentingan. Karena </w:t>
      </w:r>
      <w:r w:rsidR="00805902">
        <w:t xml:space="preserve">yang akan menjadi fokus adalah </w:t>
      </w:r>
      <w:r>
        <w:t>REST</w:t>
      </w:r>
      <w:r w:rsidR="00D00F0F">
        <w:t xml:space="preserve"> dalam aplikasi</w:t>
      </w:r>
      <w:r>
        <w:t xml:space="preserve"> </w:t>
      </w:r>
      <w:r w:rsidR="00D00F0F">
        <w:t>maka</w:t>
      </w:r>
      <w:r>
        <w:t xml:space="preserve"> arsitektur harus mengikuti </w:t>
      </w:r>
      <w:r w:rsidR="001D0BF4">
        <w:t>p</w:t>
      </w:r>
      <w:r>
        <w:t>ondasi REST dan batasan desain yang dibuat oleh Roy Fielding. Arsitektur harus memiliki pertanyaan desain berdasarkan REST</w:t>
      </w:r>
      <w:r w:rsidR="00D00F0F">
        <w:t xml:space="preserve"> </w:t>
      </w:r>
      <w:r w:rsidR="00D00F0F">
        <w:fldChar w:fldCharType="begin" w:fldLock="1"/>
      </w:r>
      <w:r w:rsidR="007C5F41">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Pires, Delicato, &amp; Merson, 2016)","manualFormatting":"(Costa, et al., 2016)","plainTextFormattedCitation":"(Costa, Pires, Delicato, &amp; Merson, 2016)","previouslyFormattedCitation":"(Costa, Pires, Delicato, &amp; Merson, 2016)"},"properties":{"noteIndex":0},"schema":"https://github.com/citation-style-language/schema/raw/master/csl-citation.json"}</w:instrText>
      </w:r>
      <w:r w:rsidR="00D00F0F">
        <w:fldChar w:fldCharType="separate"/>
      </w:r>
      <w:r w:rsidR="00D00F0F" w:rsidRPr="00D00F0F">
        <w:rPr>
          <w:noProof/>
        </w:rPr>
        <w:t>(Costa,</w:t>
      </w:r>
      <w:r w:rsidR="00FF705E">
        <w:rPr>
          <w:noProof/>
        </w:rPr>
        <w:t xml:space="preserve"> et al.</w:t>
      </w:r>
      <w:r w:rsidR="00D00F0F" w:rsidRPr="00D00F0F">
        <w:rPr>
          <w:noProof/>
        </w:rPr>
        <w:t>, 2016)</w:t>
      </w:r>
      <w:r w:rsidR="00D00F0F">
        <w:fldChar w:fldCharType="end"/>
      </w:r>
      <w:r>
        <w:t>. Juga, atribut kualitas seperti apa yang terpengaruh dalam setiap pertanyaan desain.</w:t>
      </w:r>
    </w:p>
    <w:p w14:paraId="553F845B" w14:textId="6A771E8A" w:rsidR="00D062B9" w:rsidRDefault="00D062B9" w:rsidP="00FF705E">
      <w:pPr>
        <w:ind w:firstLine="720"/>
      </w:pPr>
      <w:r>
        <w:t xml:space="preserve">Pada fase ketiga, arsitektur dievaluasi secara individual. Evaluasi didasarkan pada skenario yang dibuat untuk mencapai atribut kualitas tertentu. Atribut kualitas dan skenario umumnya menghasilkan skenario pengujian. Misalnya, untuk mencapai ketersediaan, </w:t>
      </w:r>
      <w:r w:rsidRPr="00281F9E">
        <w:rPr>
          <w:i/>
        </w:rPr>
        <w:t>server</w:t>
      </w:r>
      <w:r>
        <w:t xml:space="preserve"> web harus tetap responsif. Pertanyaan desain yang digunakan pada tahap kedua adalah "Bagaimana melindungi sistem untuk permintaan yang berlebihan?". Akhirnya, skenario pengujian adalah "permintaan ditanggapi rata-rata 0,5 detik".</w:t>
      </w:r>
    </w:p>
    <w:p w14:paraId="76DB8C8A" w14:textId="5FAB865D" w:rsidR="00532C08" w:rsidRDefault="00532C08" w:rsidP="00FF705E">
      <w:pPr>
        <w:ind w:firstLine="720"/>
      </w:pPr>
    </w:p>
    <w:p w14:paraId="524E7DEB" w14:textId="77777777" w:rsidR="00532C08" w:rsidRDefault="00532C08" w:rsidP="00FF705E">
      <w:pPr>
        <w:ind w:firstLine="720"/>
      </w:pPr>
    </w:p>
    <w:p w14:paraId="71ED0D75" w14:textId="5BBC04E3" w:rsidR="00494935" w:rsidRPr="00CE36E9" w:rsidRDefault="00494935" w:rsidP="00494935">
      <w:pPr>
        <w:pStyle w:val="Caption"/>
        <w:keepNext/>
        <w:jc w:val="center"/>
        <w:rPr>
          <w:b/>
        </w:rPr>
      </w:pPr>
    </w:p>
    <w:p w14:paraId="71B48BDC" w14:textId="7493B37F" w:rsidR="00495566" w:rsidRDefault="00495566" w:rsidP="00495566">
      <w:pPr>
        <w:pStyle w:val="Caption"/>
        <w:keepNext/>
        <w:jc w:val="center"/>
      </w:pPr>
      <w:bookmarkStart w:id="32" w:name="_Toc7635632"/>
      <w:r>
        <w:t xml:space="preserve">Tabel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3</w:t>
      </w:r>
      <w:r w:rsidR="00B13951">
        <w:fldChar w:fldCharType="end"/>
      </w:r>
      <w:r>
        <w:t xml:space="preserve"> </w:t>
      </w:r>
      <w:r w:rsidRPr="00EB4027">
        <w:t>Skenario umum yang dikonversi menjadi skenario pengujian</w:t>
      </w:r>
      <w:bookmarkEnd w:id="32"/>
    </w:p>
    <w:tbl>
      <w:tblPr>
        <w:tblStyle w:val="TableGrid"/>
        <w:tblW w:w="0" w:type="auto"/>
        <w:tblInd w:w="-289" w:type="dxa"/>
        <w:tblLook w:val="04A0" w:firstRow="1" w:lastRow="0" w:firstColumn="1" w:lastColumn="0" w:noHBand="0" w:noVBand="1"/>
      </w:tblPr>
      <w:tblGrid>
        <w:gridCol w:w="1702"/>
        <w:gridCol w:w="2471"/>
        <w:gridCol w:w="1769"/>
        <w:gridCol w:w="2274"/>
      </w:tblGrid>
      <w:tr w:rsidR="00D20A27" w:rsidRPr="00CC71BF" w14:paraId="60566839" w14:textId="77777777" w:rsidTr="00A51000">
        <w:tc>
          <w:tcPr>
            <w:tcW w:w="1702" w:type="dxa"/>
          </w:tcPr>
          <w:p w14:paraId="6E57D880" w14:textId="6F1A5875" w:rsidR="00D20A27" w:rsidRPr="00CC71BF" w:rsidRDefault="006D015F" w:rsidP="00D20A27">
            <w:pPr>
              <w:spacing w:line="240" w:lineRule="auto"/>
              <w:jc w:val="center"/>
              <w:rPr>
                <w:b/>
                <w:sz w:val="22"/>
              </w:rPr>
            </w:pPr>
            <w:r w:rsidRPr="00CC71BF">
              <w:rPr>
                <w:b/>
                <w:sz w:val="22"/>
              </w:rPr>
              <w:t>Atribut Kualitas</w:t>
            </w:r>
          </w:p>
        </w:tc>
        <w:tc>
          <w:tcPr>
            <w:tcW w:w="2471" w:type="dxa"/>
          </w:tcPr>
          <w:p w14:paraId="3B19A727" w14:textId="7E13DA7C" w:rsidR="00D20A27" w:rsidRPr="00CC71BF" w:rsidRDefault="00B27B6F" w:rsidP="00D20A27">
            <w:pPr>
              <w:spacing w:line="240" w:lineRule="auto"/>
              <w:jc w:val="center"/>
              <w:rPr>
                <w:b/>
                <w:sz w:val="22"/>
              </w:rPr>
            </w:pPr>
            <w:r w:rsidRPr="00CC71BF">
              <w:rPr>
                <w:b/>
                <w:sz w:val="22"/>
              </w:rPr>
              <w:t>Sk</w:t>
            </w:r>
            <w:r w:rsidR="0043534D" w:rsidRPr="00CC71BF">
              <w:rPr>
                <w:b/>
                <w:sz w:val="22"/>
              </w:rPr>
              <w:t>e</w:t>
            </w:r>
            <w:r w:rsidRPr="00CC71BF">
              <w:rPr>
                <w:b/>
                <w:sz w:val="22"/>
              </w:rPr>
              <w:t>nario Umum</w:t>
            </w:r>
          </w:p>
        </w:tc>
        <w:tc>
          <w:tcPr>
            <w:tcW w:w="1769" w:type="dxa"/>
          </w:tcPr>
          <w:p w14:paraId="622E585C" w14:textId="5B62BDCD" w:rsidR="00D20A27" w:rsidRPr="00CC71BF" w:rsidRDefault="00B27B6F" w:rsidP="00D20A27">
            <w:pPr>
              <w:spacing w:line="240" w:lineRule="auto"/>
              <w:jc w:val="center"/>
              <w:rPr>
                <w:b/>
                <w:sz w:val="22"/>
              </w:rPr>
            </w:pPr>
            <w:r w:rsidRPr="00CC71BF">
              <w:rPr>
                <w:b/>
                <w:sz w:val="22"/>
              </w:rPr>
              <w:t>Pe</w:t>
            </w:r>
            <w:r w:rsidR="0082276E" w:rsidRPr="00CC71BF">
              <w:rPr>
                <w:b/>
                <w:sz w:val="22"/>
              </w:rPr>
              <w:t>r</w:t>
            </w:r>
            <w:r w:rsidRPr="00CC71BF">
              <w:rPr>
                <w:b/>
                <w:sz w:val="22"/>
              </w:rPr>
              <w:t>tanyaan Desain</w:t>
            </w:r>
          </w:p>
        </w:tc>
        <w:tc>
          <w:tcPr>
            <w:tcW w:w="2274" w:type="dxa"/>
          </w:tcPr>
          <w:p w14:paraId="2700AF6B" w14:textId="12E9C4D5" w:rsidR="00D20A27" w:rsidRPr="00CC71BF" w:rsidRDefault="00B27B6F" w:rsidP="00D20A27">
            <w:pPr>
              <w:spacing w:line="240" w:lineRule="auto"/>
              <w:jc w:val="center"/>
              <w:rPr>
                <w:b/>
                <w:sz w:val="22"/>
              </w:rPr>
            </w:pPr>
            <w:r w:rsidRPr="00CC71BF">
              <w:rPr>
                <w:b/>
                <w:sz w:val="22"/>
              </w:rPr>
              <w:t>Skenario Pengujian</w:t>
            </w:r>
          </w:p>
        </w:tc>
      </w:tr>
      <w:tr w:rsidR="00D20A27" w:rsidRPr="00D20A27" w14:paraId="49EBF53A" w14:textId="77777777" w:rsidTr="00A51000">
        <w:tc>
          <w:tcPr>
            <w:tcW w:w="1702" w:type="dxa"/>
          </w:tcPr>
          <w:p w14:paraId="6DE93011" w14:textId="77777777" w:rsidR="00D20A27" w:rsidRPr="00D07F83" w:rsidRDefault="00D20A27" w:rsidP="0082276E">
            <w:pPr>
              <w:spacing w:line="240" w:lineRule="auto"/>
              <w:jc w:val="left"/>
              <w:rPr>
                <w:i/>
                <w:sz w:val="22"/>
              </w:rPr>
            </w:pPr>
            <w:r w:rsidRPr="00D07F83">
              <w:rPr>
                <w:i/>
                <w:sz w:val="22"/>
              </w:rPr>
              <w:t>Availability</w:t>
            </w:r>
          </w:p>
        </w:tc>
        <w:tc>
          <w:tcPr>
            <w:tcW w:w="2471" w:type="dxa"/>
          </w:tcPr>
          <w:p w14:paraId="25E5E274" w14:textId="1DDD3D1E" w:rsidR="00D20A27" w:rsidRPr="00D20A27" w:rsidRDefault="00D20A27" w:rsidP="0082276E">
            <w:pPr>
              <w:spacing w:line="240" w:lineRule="auto"/>
              <w:jc w:val="left"/>
              <w:rPr>
                <w:sz w:val="22"/>
              </w:rPr>
            </w:pPr>
            <w:r w:rsidRPr="00D20A27">
              <w:rPr>
                <w:sz w:val="22"/>
              </w:rPr>
              <w:t xml:space="preserve">REST web server </w:t>
            </w:r>
            <w:r w:rsidR="00E60524">
              <w:rPr>
                <w:sz w:val="22"/>
              </w:rPr>
              <w:t>harus tetap responsif</w:t>
            </w:r>
          </w:p>
        </w:tc>
        <w:tc>
          <w:tcPr>
            <w:tcW w:w="1769" w:type="dxa"/>
          </w:tcPr>
          <w:p w14:paraId="7F2D53BA" w14:textId="1934B2C3" w:rsidR="00D20A27" w:rsidRPr="00D20A27" w:rsidRDefault="00E60524" w:rsidP="0082276E">
            <w:pPr>
              <w:spacing w:line="240" w:lineRule="auto"/>
              <w:jc w:val="left"/>
              <w:rPr>
                <w:sz w:val="22"/>
              </w:rPr>
            </w:pPr>
            <w:r>
              <w:rPr>
                <w:sz w:val="22"/>
              </w:rPr>
              <w:t>Bagaimana melindungi sistem dari overload?</w:t>
            </w:r>
          </w:p>
        </w:tc>
        <w:tc>
          <w:tcPr>
            <w:tcW w:w="2274" w:type="dxa"/>
          </w:tcPr>
          <w:p w14:paraId="08F213BD" w14:textId="6E90B167" w:rsidR="00E60524" w:rsidRPr="00D20A27" w:rsidRDefault="00E60524" w:rsidP="0082276E">
            <w:pPr>
              <w:spacing w:line="240" w:lineRule="auto"/>
              <w:jc w:val="left"/>
              <w:rPr>
                <w:sz w:val="22"/>
              </w:rPr>
            </w:pPr>
            <w:r>
              <w:rPr>
                <w:sz w:val="22"/>
              </w:rPr>
              <w:t xml:space="preserve">Seluruh request ke web server harus </w:t>
            </w:r>
            <w:r w:rsidR="00A51000">
              <w:rPr>
                <w:sz w:val="22"/>
              </w:rPr>
              <w:t>direspon dalam waktu rata-rata 0.5 detik</w:t>
            </w:r>
          </w:p>
        </w:tc>
      </w:tr>
    </w:tbl>
    <w:p w14:paraId="03B1E464" w14:textId="6A21C3DE" w:rsidR="00AF128F" w:rsidRDefault="00AF128F" w:rsidP="00FF705E">
      <w:pPr>
        <w:ind w:firstLine="720"/>
      </w:pPr>
    </w:p>
    <w:p w14:paraId="554437B4" w14:textId="1B82FB24" w:rsidR="00E2329E" w:rsidRDefault="00E2329E" w:rsidP="00E2329E">
      <w:pPr>
        <w:ind w:firstLine="720"/>
      </w:pPr>
      <w:r>
        <w:t xml:space="preserve">Tabel </w:t>
      </w:r>
      <w:r w:rsidR="00137C13">
        <w:t>II</w:t>
      </w:r>
      <w:r w:rsidR="00131C57">
        <w:t>.</w:t>
      </w:r>
      <w:r w:rsidR="00D07F83">
        <w:t>3</w:t>
      </w:r>
      <w:r>
        <w:t xml:space="preserve"> dihasilkan berdasarkan data yang dicapai pada fase pertama dan fase kedua. Fase pertama adalah membuat skenario umum dan atribut kualitas penting. Tahap kedua adalah menganalisis arsitektur berdasarkan pertanyaan desain dan atribut kualitas apa yang terpengaruh. Pada fase ketiga skenario umum diubah menjadi skenario pengujian atau pada bab selanjutnya disebut skenario konkret.</w:t>
      </w:r>
    </w:p>
    <w:p w14:paraId="3B87CDE8" w14:textId="190DA2B8" w:rsidR="00E2329E" w:rsidRDefault="00E2329E" w:rsidP="00E2329E">
      <w:pPr>
        <w:ind w:firstLine="720"/>
      </w:pPr>
      <w:r>
        <w:t>Tahap keempat dianalisis hasilnya dan tentukan titik sensitivitasnya. Titik sensitivitas adalah perubahan signifikan dalam hasil evaluasi. Misalnya, dengan menggunakan arsitektur A waktu respons secara signifikan cepat dalam 10 ms, tetapi setelah berganti ke arsitektur B waktu respons turun menjadi 5s.</w:t>
      </w:r>
    </w:p>
    <w:p w14:paraId="2C64035A" w14:textId="6BA8949F" w:rsidR="00A1385E" w:rsidRDefault="00E2329E" w:rsidP="00E2329E">
      <w:pPr>
        <w:ind w:firstLine="720"/>
      </w:pPr>
      <w:r>
        <w:t xml:space="preserve">Langkah selanjutnya adalah menganalisis </w:t>
      </w:r>
      <w:r w:rsidRPr="00E2329E">
        <w:rPr>
          <w:i/>
        </w:rPr>
        <w:t>tradeoff</w:t>
      </w:r>
      <w:r>
        <w:t xml:space="preserve"> antara arsitektur. Ketika titik sensitivitas arsitektur ditentukan, </w:t>
      </w:r>
      <w:r w:rsidRPr="00E2329E">
        <w:rPr>
          <w:i/>
        </w:rPr>
        <w:t>tradeoff</w:t>
      </w:r>
      <w:r>
        <w:t xml:space="preserve"> dapat ditemukan dengan menganalisis elemen arsitektur yang memiliki beberapa titik sensitivitas. Misalnya, membuat layanan </w:t>
      </w:r>
      <w:r w:rsidRPr="005B06B3">
        <w:rPr>
          <w:i/>
        </w:rPr>
        <w:t>microservices</w:t>
      </w:r>
      <w:r>
        <w:t xml:space="preserve"> untuk sistem dapat meningkatkan </w:t>
      </w:r>
      <w:r w:rsidR="00744370" w:rsidRPr="001D0BF4">
        <w:rPr>
          <w:i/>
        </w:rPr>
        <w:t>performance</w:t>
      </w:r>
      <w:r>
        <w:t xml:space="preserve"> sistem karena beban didistribusikan secara merata di setiap layanan </w:t>
      </w:r>
      <w:r w:rsidRPr="005B06B3">
        <w:rPr>
          <w:i/>
        </w:rPr>
        <w:t>microsersevices</w:t>
      </w:r>
      <w:r>
        <w:t xml:space="preserve">. Tetapi keamanan bisa menurun karena mengandung lebih banyak layanan daripada arsitektur </w:t>
      </w:r>
      <w:r w:rsidRPr="005B06B3">
        <w:rPr>
          <w:i/>
        </w:rPr>
        <w:t>monolith</w:t>
      </w:r>
      <w:r>
        <w:t xml:space="preserve"> (jumlah serangan potensial meningkat). </w:t>
      </w:r>
      <w:r w:rsidRPr="005B06B3">
        <w:rPr>
          <w:i/>
        </w:rPr>
        <w:t>Monolith</w:t>
      </w:r>
      <w:r>
        <w:t xml:space="preserve"> dan </w:t>
      </w:r>
      <w:r w:rsidRPr="005B06B3">
        <w:rPr>
          <w:i/>
        </w:rPr>
        <w:t>microservices</w:t>
      </w:r>
      <w:r>
        <w:t xml:space="preserve"> kemudian menjadi </w:t>
      </w:r>
      <w:r w:rsidRPr="005B06B3">
        <w:rPr>
          <w:i/>
        </w:rPr>
        <w:t>tradeoff</w:t>
      </w:r>
      <w:r>
        <w:t xml:space="preserve"> dalam hal </w:t>
      </w:r>
      <w:r w:rsidR="00744370" w:rsidRPr="001D0BF4">
        <w:rPr>
          <w:i/>
        </w:rPr>
        <w:t>performance</w:t>
      </w:r>
      <w:r>
        <w:t xml:space="preserve"> dan keamanan. </w:t>
      </w:r>
      <w:r w:rsidRPr="00295A53">
        <w:rPr>
          <w:i/>
        </w:rPr>
        <w:t>Monolit</w:t>
      </w:r>
      <w:r w:rsidR="005B06B3" w:rsidRPr="00295A53">
        <w:rPr>
          <w:i/>
        </w:rPr>
        <w:t>h</w:t>
      </w:r>
      <w:r>
        <w:t xml:space="preserve"> dan </w:t>
      </w:r>
      <w:r w:rsidR="00295A53" w:rsidRPr="00295A53">
        <w:rPr>
          <w:i/>
        </w:rPr>
        <w:t>microservices</w:t>
      </w:r>
      <w:r>
        <w:t xml:space="preserve"> kemudian menjadi strategi arsitektur </w:t>
      </w:r>
      <w:r w:rsidR="00295A53">
        <w:t>(</w:t>
      </w:r>
      <w:r w:rsidR="00295A53" w:rsidRPr="00295A53">
        <w:rPr>
          <w:i/>
        </w:rPr>
        <w:t>architecture strategy</w:t>
      </w:r>
      <w:r w:rsidR="00295A53">
        <w:t>)</w:t>
      </w:r>
    </w:p>
    <w:p w14:paraId="03D872B2" w14:textId="083FB691" w:rsidR="00036E14" w:rsidRDefault="00036E14" w:rsidP="008D5ED6">
      <w:r>
        <w:lastRenderedPageBreak/>
        <w:t>Kesimpulannya, hasil</w:t>
      </w:r>
      <w:r w:rsidR="00E444EC">
        <w:t xml:space="preserve"> dari</w:t>
      </w:r>
      <w:r>
        <w:t xml:space="preserve"> ATAM adalah </w:t>
      </w:r>
      <w:r w:rsidR="007C5F41">
        <w:fldChar w:fldCharType="begin" w:fldLock="1"/>
      </w:r>
      <w:r w:rsidR="00BC585B">
        <w:instrText>ADDIN CSL_CITATION {"citationItems":[{"id":"ITEM-1","itemData":{"author":[{"dropping-particle":"","family":"Bianco","given":"Phil","non-dropping-particle":"","parse-names":false,"suffix":""},{"dropping-particle":"","family":"Kotermansk","given":"Rick","non-dropping-particle":"","parse-names":false,"suffix":""},{"dropping-particle":"","family":"Merson","given":"Paulo","non-dropping-particle":"","parse-names":false,"suffix":""}],"id":"ITEM-1","issued":{"date-parts":[["2007"]]},"title":"Evaluating a Service-Oriented Architecture","type":"report"},"uris":["http://www.mendeley.com/documents/?uuid=537af385-976e-3f72-9a1d-efc3adc28898"]}],"mendeley":{"formattedCitation":"(Bianco, Kotermansk, &amp; Merson, 2007)","plainTextFormattedCitation":"(Bianco, Kotermansk, &amp; Merson, 2007)","previouslyFormattedCitation":"(Bianco, Kotermansk, &amp; Merson, 2007)"},"properties":{"noteIndex":0},"schema":"https://github.com/citation-style-language/schema/raw/master/csl-citation.json"}</w:instrText>
      </w:r>
      <w:r w:rsidR="007C5F41">
        <w:fldChar w:fldCharType="separate"/>
      </w:r>
      <w:r w:rsidR="007C5F41" w:rsidRPr="007C5F41">
        <w:rPr>
          <w:noProof/>
        </w:rPr>
        <w:t>(Bianco, Kotermansk, &amp; Merson, 2007)</w:t>
      </w:r>
      <w:r w:rsidR="007C5F41">
        <w:fldChar w:fldCharType="end"/>
      </w:r>
      <w:r>
        <w:t>:</w:t>
      </w:r>
    </w:p>
    <w:p w14:paraId="7166E564" w14:textId="77777777" w:rsidR="00D37E64" w:rsidRDefault="00A13A25" w:rsidP="00187D65">
      <w:pPr>
        <w:pStyle w:val="ListParagraph"/>
        <w:numPr>
          <w:ilvl w:val="0"/>
          <w:numId w:val="16"/>
        </w:numPr>
      </w:pPr>
      <w:r>
        <w:t>R</w:t>
      </w:r>
      <w:r w:rsidR="00036E14">
        <w:t xml:space="preserve">isiko, arsitektur yang dipilih akan menciptakan masalah untuk beberapa atribut kualitas di masa yang akan datang. Contoh, </w:t>
      </w:r>
      <w:r w:rsidR="00036E14" w:rsidRPr="00D37E64">
        <w:rPr>
          <w:i/>
        </w:rPr>
        <w:t>framework</w:t>
      </w:r>
      <w:r w:rsidR="00036E14">
        <w:t xml:space="preserve"> JavaScript versi saat ini bisa saja tidak lagi didukung oleh vendor dan akan menciptakan kerentanan di masa mendatang karena tidak ada tambalan keamanan.</w:t>
      </w:r>
    </w:p>
    <w:p w14:paraId="776F746E" w14:textId="7C1A992B" w:rsidR="00D37E64" w:rsidRDefault="00D37E64" w:rsidP="00187D65">
      <w:pPr>
        <w:pStyle w:val="ListParagraph"/>
        <w:numPr>
          <w:ilvl w:val="0"/>
          <w:numId w:val="16"/>
        </w:numPr>
      </w:pPr>
      <w:r>
        <w:t>N</w:t>
      </w:r>
      <w:r w:rsidR="00036E14">
        <w:t xml:space="preserve">on-risiko, arsitektur yang dipilih meningkatkan </w:t>
      </w:r>
      <w:r w:rsidR="00744370">
        <w:t>performance</w:t>
      </w:r>
      <w:r w:rsidR="00036E14">
        <w:t xml:space="preserve"> atribut kualitas. Contoh, dengan menggunakan desain arsitektur REST, </w:t>
      </w:r>
      <w:r w:rsidR="00744370">
        <w:t>performance</w:t>
      </w:r>
      <w:r w:rsidR="00036E14">
        <w:t xml:space="preserve"> sistem meningkat 50% karena transfer datanya yang ringan dan mudah.</w:t>
      </w:r>
    </w:p>
    <w:p w14:paraId="318AB0C7" w14:textId="5684DC10" w:rsidR="00036E14" w:rsidRDefault="00D37E64" w:rsidP="00187D65">
      <w:pPr>
        <w:pStyle w:val="ListParagraph"/>
        <w:numPr>
          <w:ilvl w:val="0"/>
          <w:numId w:val="16"/>
        </w:numPr>
      </w:pPr>
      <w:r w:rsidRPr="00D37E64">
        <w:rPr>
          <w:i/>
        </w:rPr>
        <w:t>T</w:t>
      </w:r>
      <w:r w:rsidR="00036E14" w:rsidRPr="00D37E64">
        <w:rPr>
          <w:i/>
        </w:rPr>
        <w:t>radeoff</w:t>
      </w:r>
      <w:r w:rsidR="00036E14">
        <w:t xml:space="preserve">, arsitektur yang dipilih akan memiliki </w:t>
      </w:r>
      <w:r w:rsidR="00036E14" w:rsidRPr="00AB0360">
        <w:rPr>
          <w:i/>
        </w:rPr>
        <w:t xml:space="preserve">tradeoff </w:t>
      </w:r>
      <w:r w:rsidR="00036E14">
        <w:t>atau dampak  pada beberapa atribut kualitas. Contoh, REST mengekpos API tunggal, sehingga memiliki tingkat keamanan yang lebih rendah daripada prosedur SOAP yang memiliki beberapa prosedur keamanan.</w:t>
      </w:r>
    </w:p>
    <w:p w14:paraId="6E859EE9" w14:textId="41FB2848" w:rsidR="00036E14" w:rsidRDefault="00AB0360" w:rsidP="00187D65">
      <w:pPr>
        <w:pStyle w:val="ListParagraph"/>
        <w:numPr>
          <w:ilvl w:val="0"/>
          <w:numId w:val="16"/>
        </w:numPr>
      </w:pPr>
      <w:r>
        <w:t>T</w:t>
      </w:r>
      <w:r w:rsidR="00036E14">
        <w:t xml:space="preserve">itik sensitivitas, suatu simpulan dari </w:t>
      </w:r>
      <w:r w:rsidR="00036E14" w:rsidRPr="007B1B0C">
        <w:rPr>
          <w:i/>
        </w:rPr>
        <w:t>tradeoff</w:t>
      </w:r>
      <w:r w:rsidR="00036E14">
        <w:t>. Contoh</w:t>
      </w:r>
      <w:r w:rsidR="005274A6">
        <w:t>nya</w:t>
      </w:r>
      <w:r w:rsidR="00036E14">
        <w:t xml:space="preserve"> meskipun REST meningkatkan </w:t>
      </w:r>
      <w:r w:rsidR="00744370">
        <w:t>performance</w:t>
      </w:r>
      <w:r w:rsidR="00036E14">
        <w:t>, tetapi memiliki tingkat keamanan yang lebih rendah daripada prosedur SOAP.</w:t>
      </w:r>
    </w:p>
    <w:p w14:paraId="59AD1736" w14:textId="30D87692" w:rsidR="001F44B3" w:rsidRDefault="001F44B3" w:rsidP="001F44B3"/>
    <w:p w14:paraId="7B497ECD" w14:textId="4D926E6A" w:rsidR="004F2F5D" w:rsidRDefault="004F2F5D" w:rsidP="001F44B3"/>
    <w:p w14:paraId="05A2C0BD" w14:textId="32476645" w:rsidR="004F2F5D" w:rsidRDefault="004F2F5D" w:rsidP="001F44B3"/>
    <w:p w14:paraId="782B3F34" w14:textId="38E1F236" w:rsidR="004F2F5D" w:rsidRDefault="004F2F5D" w:rsidP="001F44B3"/>
    <w:p w14:paraId="4F15DEC1" w14:textId="77777777" w:rsidR="00504972" w:rsidRDefault="00504972" w:rsidP="001F44B3"/>
    <w:p w14:paraId="11B5A024" w14:textId="7FCD3734" w:rsidR="00D07F83" w:rsidRDefault="00D07F83" w:rsidP="001F44B3"/>
    <w:p w14:paraId="359F5A1C" w14:textId="793672E0" w:rsidR="008E52D6" w:rsidRPr="008E52D6" w:rsidRDefault="00504972" w:rsidP="00504972">
      <w:pPr>
        <w:pStyle w:val="Heading2"/>
        <w:ind w:left="284"/>
      </w:pPr>
      <w:r>
        <w:lastRenderedPageBreak/>
        <w:t xml:space="preserve"> </w:t>
      </w:r>
      <w:r>
        <w:tab/>
      </w:r>
      <w:bookmarkStart w:id="33" w:name="_Toc7635591"/>
      <w:r w:rsidR="00475CD9" w:rsidRPr="00B93D90">
        <w:t>Rangkaian</w:t>
      </w:r>
      <w:r w:rsidR="00475CD9">
        <w:t xml:space="preserve"> </w:t>
      </w:r>
      <w:r w:rsidR="00475CD9" w:rsidRPr="00D81B22">
        <w:t xml:space="preserve">Analisis </w:t>
      </w:r>
      <w:r w:rsidR="00475CD9">
        <w:t>T</w:t>
      </w:r>
      <w:r w:rsidR="00475CD9" w:rsidRPr="00D81B22">
        <w:t>injauan Pustaka</w:t>
      </w:r>
      <w:r w:rsidR="00475CD9">
        <w:t xml:space="preserve"> (Jurnal Terkait)</w:t>
      </w:r>
      <w:bookmarkEnd w:id="33"/>
    </w:p>
    <w:p w14:paraId="488C2A39" w14:textId="31175D86" w:rsidR="008271AA" w:rsidRPr="002B68B7" w:rsidRDefault="00504972" w:rsidP="00504972">
      <w:pPr>
        <w:pStyle w:val="Heading3"/>
        <w:numPr>
          <w:ilvl w:val="2"/>
          <w:numId w:val="34"/>
        </w:numPr>
        <w:ind w:left="284"/>
      </w:pPr>
      <w:r>
        <w:t xml:space="preserve"> </w:t>
      </w:r>
      <w:r>
        <w:tab/>
      </w:r>
      <w:bookmarkStart w:id="34" w:name="_Toc7635592"/>
      <w:r w:rsidR="002B68B7" w:rsidRPr="002B68B7">
        <w:t>E-Learning dan Komputasi Awan</w:t>
      </w:r>
      <w:bookmarkEnd w:id="34"/>
    </w:p>
    <w:p w14:paraId="45BBA8B8" w14:textId="23E4F303" w:rsidR="00271319" w:rsidRPr="004F2F5D" w:rsidRDefault="00D11218" w:rsidP="00271319">
      <w:pPr>
        <w:pStyle w:val="ListParagraph"/>
        <w:ind w:left="0" w:firstLine="720"/>
        <w:rPr>
          <w:rFonts w:cs="Times New Roman"/>
        </w:rPr>
      </w:pPr>
      <w:r>
        <w:rPr>
          <w:rFonts w:cs="Times New Roman"/>
        </w:rPr>
        <w:fldChar w:fldCharType="begin" w:fldLock="1"/>
      </w:r>
      <w:r w:rsidR="00E31A86">
        <w:rPr>
          <w:rFonts w:cs="Times New Roman"/>
        </w:rPr>
        <w:instrText>ADDIN CSL_CITATION {"citationItems":[{"id":"ITEM-1","itemData":{"DOI":"10.14569/ijacsa.2010.010607","ISSN":"2158107X","abstract":"Cloud computing is the new technology that has various advantages and it is an adoptable technology in this present scenario. The main advantage of the cloud computing is that this technology reduces the cost effectiveness for the implementation of the Hardware, software and License for all. This is the better peak time to analyze the cloud and its implementation and better use it for the development of the quality and low cost education for all over the world. In this paper, we discuss how to influence on cloud computing and influence on this technology to take education to a wider mass of students over the country. We believe cloud computing will surely improve the current system of education and improve quality at an affordable cost.","author":[{"dropping-particle":"","family":"Rao","given":"N.Mallikharjuna","non-dropping-particle":"","parse-names":false,"suffix":""},{"dropping-particle":"","family":"C.Sasidhar","given":"","non-dropping-particle":"","parse-names":false,"suffix":""},{"dropping-particle":"","family":"Kumar","given":"V. Satyendra","non-dropping-particle":"","parse-names":false,"suffix":""}],"container-title":"International Journal of Advanced Computer Science and Applications","id":"ITEM-1","issue":"6","issued":{"date-parts":[["2010"]]},"title":"Cloud Computing Through Mobile-Learning","type":"article-journal","volume":"1"},"uris":["http://www.mendeley.com/documents/?uuid=b09b79e5-a044-4e94-a7a9-545197bd77ae"]}],"mendeley":{"formattedCitation":"(Rao, C.Sasidhar, &amp; Kumar, 2010)","plainTextFormattedCitation":"(Rao, C.Sasidhar, &amp; Kumar, 2010)","previouslyFormattedCitation":"(Rao, C.Sasidhar, &amp; Kumar, 2010)"},"properties":{"noteIndex":0},"schema":"https://github.com/citation-style-language/schema/raw/master/csl-citation.json"}</w:instrText>
      </w:r>
      <w:r>
        <w:rPr>
          <w:rFonts w:cs="Times New Roman"/>
        </w:rPr>
        <w:fldChar w:fldCharType="separate"/>
      </w:r>
      <w:r w:rsidRPr="00D11218">
        <w:rPr>
          <w:rFonts w:cs="Times New Roman"/>
        </w:rPr>
        <w:t>(Rao, C.Sasidhar, &amp; Kumar, 2010)</w:t>
      </w:r>
      <w:r>
        <w:rPr>
          <w:rFonts w:cs="Times New Roman"/>
        </w:rPr>
        <w:fldChar w:fldCharType="end"/>
      </w:r>
      <w:r>
        <w:rPr>
          <w:rFonts w:cs="Times New Roman"/>
        </w:rPr>
        <w:t xml:space="preserve"> </w:t>
      </w:r>
      <w:r w:rsidR="00EE7618">
        <w:rPr>
          <w:rFonts w:cs="Times New Roman"/>
        </w:rPr>
        <w:t xml:space="preserve">mengusulkan model pengembangan </w:t>
      </w:r>
      <w:r w:rsidR="00BF0198" w:rsidRPr="00BF0198">
        <w:rPr>
          <w:rFonts w:cs="Times New Roman"/>
          <w:i/>
        </w:rPr>
        <w:t>E</w:t>
      </w:r>
      <w:r w:rsidR="00EE7618" w:rsidRPr="00BF0198">
        <w:rPr>
          <w:rFonts w:cs="Times New Roman"/>
          <w:i/>
        </w:rPr>
        <w:t>-Le</w:t>
      </w:r>
      <w:r w:rsidR="005A6164" w:rsidRPr="00BF0198">
        <w:rPr>
          <w:rFonts w:cs="Times New Roman"/>
          <w:i/>
        </w:rPr>
        <w:t>ar</w:t>
      </w:r>
      <w:r w:rsidR="00EE7618" w:rsidRPr="00BF0198">
        <w:rPr>
          <w:rFonts w:cs="Times New Roman"/>
          <w:i/>
        </w:rPr>
        <w:t>ning</w:t>
      </w:r>
      <w:r w:rsidR="00EE7618">
        <w:rPr>
          <w:rFonts w:cs="Times New Roman"/>
        </w:rPr>
        <w:t xml:space="preserve"> </w:t>
      </w:r>
      <w:r w:rsidR="002D061F">
        <w:rPr>
          <w:rFonts w:cs="Times New Roman"/>
        </w:rPr>
        <w:t>melalui</w:t>
      </w:r>
      <w:r w:rsidR="00271319">
        <w:rPr>
          <w:rFonts w:cs="Times New Roman"/>
        </w:rPr>
        <w:t xml:space="preserve"> model </w:t>
      </w:r>
      <w:r w:rsidR="00271319" w:rsidRPr="00564840">
        <w:rPr>
          <w:rFonts w:cs="Times New Roman"/>
          <w:i/>
        </w:rPr>
        <w:t>mobile</w:t>
      </w:r>
      <w:r w:rsidR="00271319">
        <w:rPr>
          <w:rFonts w:cs="Times New Roman"/>
          <w:i/>
        </w:rPr>
        <w:t xml:space="preserve"> </w:t>
      </w:r>
      <w:r w:rsidR="00271319" w:rsidRPr="00564840">
        <w:rPr>
          <w:rFonts w:cs="Times New Roman"/>
          <w:i/>
        </w:rPr>
        <w:t>learning</w:t>
      </w:r>
      <w:r w:rsidR="00271319" w:rsidRPr="00E96B4A">
        <w:rPr>
          <w:rFonts w:cs="Times New Roman"/>
        </w:rPr>
        <w:t xml:space="preserve"> </w:t>
      </w:r>
      <w:r w:rsidR="00271319">
        <w:rPr>
          <w:rFonts w:cs="Times New Roman"/>
        </w:rPr>
        <w:t>dengan</w:t>
      </w:r>
      <w:r w:rsidR="00271319" w:rsidRPr="00E96B4A">
        <w:rPr>
          <w:rFonts w:cs="Times New Roman"/>
        </w:rPr>
        <w:t xml:space="preserve"> </w:t>
      </w:r>
      <w:r w:rsidR="00271319" w:rsidRPr="00564840">
        <w:rPr>
          <w:rFonts w:cs="Times New Roman"/>
          <w:i/>
        </w:rPr>
        <w:t>cloud computing</w:t>
      </w:r>
      <w:r w:rsidR="004F2F5D">
        <w:rPr>
          <w:rFonts w:cs="Times New Roman"/>
          <w:i/>
        </w:rPr>
        <w:t xml:space="preserve"> </w:t>
      </w:r>
      <w:r w:rsidR="004F2F5D" w:rsidRPr="004F2F5D">
        <w:rPr>
          <w:rFonts w:cs="Times New Roman"/>
        </w:rPr>
        <w:t>seperti pad</w:t>
      </w:r>
      <w:r w:rsidR="004F2F5D">
        <w:rPr>
          <w:rFonts w:cs="Times New Roman"/>
        </w:rPr>
        <w:t xml:space="preserve">a gambar </w:t>
      </w:r>
      <w:r w:rsidR="00CC71BF">
        <w:rPr>
          <w:rFonts w:cs="Times New Roman"/>
        </w:rPr>
        <w:t>II</w:t>
      </w:r>
      <w:r w:rsidR="008124D2">
        <w:rPr>
          <w:rFonts w:cs="Times New Roman"/>
        </w:rPr>
        <w:t>.</w:t>
      </w:r>
      <w:r w:rsidR="004F2F5D">
        <w:rPr>
          <w:rFonts w:cs="Times New Roman"/>
        </w:rPr>
        <w:t>8 berikut</w:t>
      </w:r>
      <w:r w:rsidR="00271319" w:rsidRPr="004F2F5D">
        <w:rPr>
          <w:rFonts w:cs="Times New Roman"/>
        </w:rPr>
        <w:t xml:space="preserve"> :</w:t>
      </w:r>
    </w:p>
    <w:p w14:paraId="6F3D2A21" w14:textId="77777777" w:rsidR="00137C13" w:rsidRDefault="00271319" w:rsidP="00137C13">
      <w:pPr>
        <w:pStyle w:val="ListParagraph"/>
        <w:keepNext/>
      </w:pPr>
      <w:r>
        <w:rPr>
          <w:lang w:val="en-GB" w:eastAsia="en-GB"/>
        </w:rPr>
        <w:drawing>
          <wp:inline distT="0" distB="0" distL="0" distR="0" wp14:anchorId="0344A84A" wp14:editId="7CF41F59">
            <wp:extent cx="3912632" cy="2847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6685" cy="2894599"/>
                    </a:xfrm>
                    <a:prstGeom prst="rect">
                      <a:avLst/>
                    </a:prstGeom>
                  </pic:spPr>
                </pic:pic>
              </a:graphicData>
            </a:graphic>
          </wp:inline>
        </w:drawing>
      </w:r>
    </w:p>
    <w:p w14:paraId="5BE7AF1F" w14:textId="1EDD94D0" w:rsidR="004F2F5D" w:rsidRDefault="00137C13" w:rsidP="00137C13">
      <w:pPr>
        <w:pStyle w:val="Caption"/>
        <w:jc w:val="center"/>
      </w:pPr>
      <w:bookmarkStart w:id="35" w:name="_Toc7635614"/>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8</w:t>
      </w:r>
      <w:r w:rsidR="00753EB5">
        <w:fldChar w:fldCharType="end"/>
      </w:r>
      <w:r>
        <w:t xml:space="preserve"> </w:t>
      </w:r>
      <w:r w:rsidRPr="00B15C60">
        <w:t xml:space="preserve">Model </w:t>
      </w:r>
      <w:r w:rsidRPr="00137C13">
        <w:rPr>
          <w:i/>
        </w:rPr>
        <w:t>Mobile Learning</w:t>
      </w:r>
      <w:r w:rsidRPr="00B15C60">
        <w:t xml:space="preserve"> dengan </w:t>
      </w:r>
      <w:r w:rsidRPr="00137C13">
        <w:rPr>
          <w:i/>
        </w:rPr>
        <w:t>cloud computing</w:t>
      </w:r>
      <w:bookmarkEnd w:id="35"/>
    </w:p>
    <w:p w14:paraId="4B446B9E" w14:textId="0123F7D7" w:rsidR="00271319" w:rsidRDefault="00271319" w:rsidP="00271319">
      <w:pPr>
        <w:pStyle w:val="ListParagraph"/>
        <w:rPr>
          <w:rFonts w:cs="Times New Roman"/>
        </w:rPr>
      </w:pPr>
      <w:r w:rsidRPr="00E96B4A">
        <w:rPr>
          <w:rFonts w:cs="Times New Roman"/>
        </w:rPr>
        <w:t xml:space="preserve">  </w:t>
      </w:r>
    </w:p>
    <w:p w14:paraId="53025081" w14:textId="15C5DE7D" w:rsidR="00271319" w:rsidRDefault="00271319" w:rsidP="00271319">
      <w:pPr>
        <w:ind w:firstLine="720"/>
        <w:rPr>
          <w:rFonts w:cs="Times New Roman"/>
        </w:rPr>
      </w:pPr>
      <w:r>
        <w:rPr>
          <w:rFonts w:cs="Times New Roman"/>
        </w:rPr>
        <w:t xml:space="preserve">Pada </w:t>
      </w:r>
      <w:r w:rsidRPr="00F0796E">
        <w:rPr>
          <w:rFonts w:cs="Times New Roman"/>
          <w:i/>
        </w:rPr>
        <w:t>cloud model</w:t>
      </w:r>
      <w:r>
        <w:rPr>
          <w:rFonts w:cs="Times New Roman"/>
        </w:rPr>
        <w:t xml:space="preserve"> terdiri dari beberapa komponen layanan yang meng</w:t>
      </w:r>
      <w:r w:rsidRPr="00F0796E">
        <w:rPr>
          <w:rFonts w:cs="Times New Roman"/>
          <w:i/>
        </w:rPr>
        <w:t>host</w:t>
      </w:r>
      <w:r>
        <w:rPr>
          <w:rFonts w:cs="Times New Roman"/>
        </w:rPr>
        <w:t xml:space="preserve"> sistem </w:t>
      </w:r>
      <w:r w:rsidR="00BF0198">
        <w:rPr>
          <w:rFonts w:cs="Times New Roman"/>
        </w:rPr>
        <w:t>E</w:t>
      </w:r>
      <w:r w:rsidRPr="00F0796E">
        <w:rPr>
          <w:rFonts w:cs="Times New Roman"/>
          <w:i/>
        </w:rPr>
        <w:t>-Learning</w:t>
      </w:r>
      <w:r>
        <w:rPr>
          <w:rFonts w:cs="Times New Roman"/>
        </w:rPr>
        <w:t xml:space="preserve"> di </w:t>
      </w:r>
      <w:r w:rsidRPr="00A909B7">
        <w:rPr>
          <w:rFonts w:cs="Times New Roman"/>
          <w:i/>
        </w:rPr>
        <w:t>cloud</w:t>
      </w:r>
      <w:r>
        <w:rPr>
          <w:rFonts w:cs="Times New Roman"/>
        </w:rPr>
        <w:t xml:space="preserve"> antara lain:</w:t>
      </w:r>
    </w:p>
    <w:p w14:paraId="1AD7527C" w14:textId="77777777" w:rsidR="00271319" w:rsidRDefault="00271319" w:rsidP="00187D65">
      <w:pPr>
        <w:pStyle w:val="ListParagraph"/>
        <w:numPr>
          <w:ilvl w:val="0"/>
          <w:numId w:val="1"/>
        </w:numPr>
        <w:ind w:left="426"/>
        <w:rPr>
          <w:rFonts w:cs="Times New Roman"/>
        </w:rPr>
      </w:pPr>
      <w:r w:rsidRPr="003B7BED">
        <w:rPr>
          <w:rFonts w:cs="Times New Roman"/>
          <w:i/>
        </w:rPr>
        <w:t>Data storage</w:t>
      </w:r>
      <w:r>
        <w:rPr>
          <w:rFonts w:cs="Times New Roman"/>
        </w:rPr>
        <w:t xml:space="preserve">: digunakan untuk menyimpan data terkait materi pembelajaran di </w:t>
      </w:r>
      <w:r w:rsidRPr="00A909B7">
        <w:rPr>
          <w:rFonts w:cs="Times New Roman"/>
          <w:i/>
        </w:rPr>
        <w:t>cloud</w:t>
      </w:r>
    </w:p>
    <w:p w14:paraId="51842EEB" w14:textId="77777777" w:rsidR="00271319" w:rsidRDefault="00271319" w:rsidP="00187D65">
      <w:pPr>
        <w:pStyle w:val="ListParagraph"/>
        <w:numPr>
          <w:ilvl w:val="0"/>
          <w:numId w:val="1"/>
        </w:numPr>
        <w:ind w:left="426"/>
        <w:rPr>
          <w:rFonts w:cs="Times New Roman"/>
        </w:rPr>
      </w:pPr>
      <w:r w:rsidRPr="003B7BED">
        <w:rPr>
          <w:rFonts w:cs="Times New Roman"/>
          <w:i/>
        </w:rPr>
        <w:t>Memory management</w:t>
      </w:r>
      <w:r>
        <w:rPr>
          <w:rFonts w:cs="Times New Roman"/>
        </w:rPr>
        <w:t xml:space="preserve">: pengaturan memory sangat penting dilakukan pada setiap distribusi server di </w:t>
      </w:r>
      <w:r w:rsidRPr="003B7BED">
        <w:rPr>
          <w:rFonts w:cs="Times New Roman"/>
          <w:i/>
        </w:rPr>
        <w:t xml:space="preserve">cloud </w:t>
      </w:r>
      <w:r>
        <w:rPr>
          <w:rFonts w:cs="Times New Roman"/>
        </w:rPr>
        <w:t xml:space="preserve">untuk mendukung proses komputasi </w:t>
      </w:r>
    </w:p>
    <w:p w14:paraId="5708DF56" w14:textId="77777777" w:rsidR="00271319" w:rsidRDefault="00271319" w:rsidP="00187D65">
      <w:pPr>
        <w:pStyle w:val="ListParagraph"/>
        <w:numPr>
          <w:ilvl w:val="0"/>
          <w:numId w:val="1"/>
        </w:numPr>
        <w:ind w:left="426"/>
        <w:rPr>
          <w:rFonts w:cs="Times New Roman"/>
        </w:rPr>
      </w:pPr>
      <w:r w:rsidRPr="003B7BED">
        <w:rPr>
          <w:rFonts w:cs="Times New Roman"/>
          <w:i/>
        </w:rPr>
        <w:t>Process layer</w:t>
      </w:r>
      <w:r>
        <w:rPr>
          <w:rFonts w:cs="Times New Roman"/>
        </w:rPr>
        <w:t xml:space="preserve">: lapisan ini berupakan inti dari komputasi yang terdapat di eksositem </w:t>
      </w:r>
      <w:r w:rsidRPr="003B7BED">
        <w:rPr>
          <w:rFonts w:cs="Times New Roman"/>
          <w:i/>
        </w:rPr>
        <w:t xml:space="preserve">cloud </w:t>
      </w:r>
      <w:r>
        <w:rPr>
          <w:rFonts w:cs="Times New Roman"/>
        </w:rPr>
        <w:t xml:space="preserve">yang mana setiap mesin virtual di </w:t>
      </w:r>
      <w:r w:rsidRPr="003B7BED">
        <w:rPr>
          <w:rFonts w:cs="Times New Roman"/>
          <w:i/>
        </w:rPr>
        <w:t>cloud</w:t>
      </w:r>
      <w:r>
        <w:rPr>
          <w:rFonts w:cs="Times New Roman"/>
        </w:rPr>
        <w:t xml:space="preserve"> membutuhkan </w:t>
      </w:r>
      <w:r>
        <w:rPr>
          <w:rFonts w:cs="Times New Roman"/>
        </w:rPr>
        <w:lastRenderedPageBreak/>
        <w:t>processor untuk memproses setiap permintaaan yang dilakukan oleh pihak user di sisi client</w:t>
      </w:r>
    </w:p>
    <w:p w14:paraId="0A6CCAA6" w14:textId="72DDEFB7" w:rsidR="00271319" w:rsidRDefault="00271319" w:rsidP="00187D65">
      <w:pPr>
        <w:pStyle w:val="ListParagraph"/>
        <w:numPr>
          <w:ilvl w:val="0"/>
          <w:numId w:val="1"/>
        </w:numPr>
        <w:ind w:left="426"/>
        <w:rPr>
          <w:rFonts w:cs="Times New Roman"/>
        </w:rPr>
      </w:pPr>
      <w:r w:rsidRPr="003B7BED">
        <w:rPr>
          <w:rFonts w:cs="Times New Roman"/>
          <w:i/>
        </w:rPr>
        <w:t>Security</w:t>
      </w:r>
      <w:r>
        <w:rPr>
          <w:rFonts w:cs="Times New Roman"/>
        </w:rPr>
        <w:t xml:space="preserve">: layanan yang berjalan di </w:t>
      </w:r>
      <w:r w:rsidRPr="003B7BED">
        <w:rPr>
          <w:rFonts w:cs="Times New Roman"/>
          <w:i/>
        </w:rPr>
        <w:t>cloud</w:t>
      </w:r>
      <w:r>
        <w:rPr>
          <w:rFonts w:cs="Times New Roman"/>
        </w:rPr>
        <w:t xml:space="preserve"> seperti  aplikasi </w:t>
      </w:r>
      <w:r w:rsidR="00BF0198">
        <w:rPr>
          <w:rFonts w:cs="Times New Roman"/>
          <w:i/>
        </w:rPr>
        <w:t>E</w:t>
      </w:r>
      <w:r w:rsidRPr="003B7BED">
        <w:rPr>
          <w:rFonts w:cs="Times New Roman"/>
          <w:i/>
        </w:rPr>
        <w:t>-Learning</w:t>
      </w:r>
      <w:r>
        <w:rPr>
          <w:rFonts w:cs="Times New Roman"/>
        </w:rPr>
        <w:t xml:space="preserve"> memerlukan perhatian terkait keamanan misal bagaimana terkait otentikasi dan otorisasi. Juga pengamanan terkait aplikasi misal bagaimana agar terhindar dari serangan  SQL injection.</w:t>
      </w:r>
    </w:p>
    <w:p w14:paraId="0AA70512" w14:textId="77777777" w:rsidR="00271319" w:rsidRDefault="00271319" w:rsidP="00187D65">
      <w:pPr>
        <w:pStyle w:val="ListParagraph"/>
        <w:numPr>
          <w:ilvl w:val="0"/>
          <w:numId w:val="1"/>
        </w:numPr>
        <w:ind w:left="426"/>
        <w:rPr>
          <w:rFonts w:cs="Times New Roman"/>
        </w:rPr>
      </w:pPr>
      <w:r w:rsidRPr="003B7BED">
        <w:rPr>
          <w:rFonts w:cs="Times New Roman"/>
          <w:i/>
        </w:rPr>
        <w:t xml:space="preserve">Firewall </w:t>
      </w:r>
      <w:r>
        <w:rPr>
          <w:rFonts w:cs="Times New Roman"/>
        </w:rPr>
        <w:t xml:space="preserve">:  pengaturan firewall yang mumpuni di </w:t>
      </w:r>
      <w:r w:rsidRPr="00A909B7">
        <w:rPr>
          <w:rFonts w:cs="Times New Roman"/>
          <w:i/>
        </w:rPr>
        <w:t>cloud</w:t>
      </w:r>
      <w:r>
        <w:rPr>
          <w:rFonts w:cs="Times New Roman"/>
        </w:rPr>
        <w:t xml:space="preserve"> sangatlah penting khusunya terkait keamanan untuk  ekosistem server misal agar terhindar dari serangan </w:t>
      </w:r>
      <w:r w:rsidRPr="003B7BED">
        <w:rPr>
          <w:rFonts w:cs="Times New Roman"/>
          <w:i/>
        </w:rPr>
        <w:t>Denialed of Service</w:t>
      </w:r>
      <w:r>
        <w:rPr>
          <w:rFonts w:cs="Times New Roman"/>
        </w:rPr>
        <w:t xml:space="preserve"> (DdoS)</w:t>
      </w:r>
    </w:p>
    <w:p w14:paraId="447A30F2" w14:textId="77777777" w:rsidR="00271319" w:rsidRDefault="00271319" w:rsidP="00187D65">
      <w:pPr>
        <w:pStyle w:val="ListParagraph"/>
        <w:numPr>
          <w:ilvl w:val="0"/>
          <w:numId w:val="1"/>
        </w:numPr>
        <w:ind w:left="426"/>
        <w:rPr>
          <w:rFonts w:cs="Times New Roman"/>
        </w:rPr>
      </w:pPr>
      <w:r w:rsidRPr="003B7BED">
        <w:rPr>
          <w:rFonts w:cs="Times New Roman"/>
          <w:i/>
        </w:rPr>
        <w:t>Network access</w:t>
      </w:r>
      <w:r>
        <w:rPr>
          <w:rFonts w:cs="Times New Roman"/>
        </w:rPr>
        <w:t xml:space="preserve">: di lapisan ini </w:t>
      </w:r>
      <w:r w:rsidRPr="00A909B7">
        <w:rPr>
          <w:rFonts w:cs="Times New Roman"/>
          <w:i/>
        </w:rPr>
        <w:t>cloud</w:t>
      </w:r>
      <w:r>
        <w:rPr>
          <w:rFonts w:cs="Times New Roman"/>
        </w:rPr>
        <w:t xml:space="preserve"> memerlukan pengaturan akses jaringan seperti load balancer agar proses akses dari sisi client lancar dan tidak terganggu meskipun diakses oleh ribuan bahkan jutaan pengguna.</w:t>
      </w:r>
    </w:p>
    <w:p w14:paraId="1EB4909A" w14:textId="1701A062" w:rsidR="00271319" w:rsidRDefault="00271319" w:rsidP="00271319">
      <w:pPr>
        <w:ind w:firstLine="720"/>
        <w:rPr>
          <w:rFonts w:cs="Times New Roman"/>
        </w:rPr>
      </w:pPr>
      <w:r>
        <w:rPr>
          <w:rFonts w:cs="Times New Roman"/>
        </w:rPr>
        <w:t xml:space="preserve">Pada </w:t>
      </w:r>
      <w:r w:rsidR="004F2F5D" w:rsidRPr="004F2F5D">
        <w:rPr>
          <w:rFonts w:cs="Times New Roman"/>
          <w:i/>
        </w:rPr>
        <w:t>c</w:t>
      </w:r>
      <w:r w:rsidRPr="004F2F5D">
        <w:rPr>
          <w:rFonts w:cs="Times New Roman"/>
          <w:i/>
        </w:rPr>
        <w:t>lient model</w:t>
      </w:r>
      <w:r>
        <w:rPr>
          <w:rFonts w:cs="Times New Roman"/>
        </w:rPr>
        <w:t xml:space="preserve">, </w:t>
      </w:r>
      <w:r w:rsidRPr="00776F50">
        <w:rPr>
          <w:rFonts w:cs="Times New Roman"/>
          <w:i/>
        </w:rPr>
        <w:t xml:space="preserve">offloading </w:t>
      </w:r>
      <w:r>
        <w:rPr>
          <w:rFonts w:cs="Times New Roman"/>
        </w:rPr>
        <w:t xml:space="preserve">komputasi yang ada pada sisi </w:t>
      </w:r>
      <w:r w:rsidRPr="003B7BED">
        <w:rPr>
          <w:rFonts w:cs="Times New Roman"/>
          <w:i/>
        </w:rPr>
        <w:t xml:space="preserve">cloud </w:t>
      </w:r>
      <w:r>
        <w:rPr>
          <w:rFonts w:cs="Times New Roman"/>
        </w:rPr>
        <w:t>dikirim ke perangkat mobile yang ada di sisi user/client. User bisa memilih topik pembelajaran yang diinginkan, yang mana topik pembelajaran ini bisa berupa teks, gambar maupun video. Prosesnya berlangsung secara self assistance/self service dan user bisa mengunduh materi tersebut langusng ke perangkat mobilenya.</w:t>
      </w:r>
    </w:p>
    <w:p w14:paraId="101C31E0" w14:textId="7C4684D3" w:rsidR="00271319" w:rsidRDefault="00271319" w:rsidP="00271319">
      <w:pPr>
        <w:ind w:firstLine="720"/>
        <w:rPr>
          <w:rFonts w:cs="Times New Roman"/>
          <w:szCs w:val="24"/>
        </w:rPr>
      </w:pPr>
      <w:r>
        <w:rPr>
          <w:rFonts w:cs="Times New Roman"/>
        </w:rPr>
        <w:t>Adapun benang merah yang dapat diambil dari m</w:t>
      </w:r>
      <w:r w:rsidRPr="00DB36BE">
        <w:rPr>
          <w:rFonts w:cs="Times New Roman"/>
        </w:rPr>
        <w:t>odel yang diusulkan pada gambar</w:t>
      </w:r>
      <w:r w:rsidR="004F2F5D">
        <w:rPr>
          <w:rFonts w:cs="Times New Roman"/>
        </w:rPr>
        <w:t xml:space="preserve"> 8</w:t>
      </w:r>
      <w:r w:rsidRPr="00DB36BE">
        <w:rPr>
          <w:rFonts w:cs="Times New Roman"/>
        </w:rPr>
        <w:t xml:space="preserve"> di atas,</w:t>
      </w:r>
      <w:r>
        <w:rPr>
          <w:rFonts w:cs="Times New Roman"/>
        </w:rPr>
        <w:t xml:space="preserve"> yakni model ini</w:t>
      </w:r>
      <w:r w:rsidRPr="00DB36BE">
        <w:rPr>
          <w:rFonts w:cs="Times New Roman"/>
        </w:rPr>
        <w:t xml:space="preserve"> </w:t>
      </w:r>
      <w:r w:rsidRPr="00DB36BE">
        <w:rPr>
          <w:rFonts w:cs="Times New Roman"/>
          <w:szCs w:val="24"/>
        </w:rPr>
        <w:t xml:space="preserve">terbatas pada </w:t>
      </w:r>
      <w:r w:rsidRPr="004F2F5D">
        <w:rPr>
          <w:rFonts w:cs="Times New Roman"/>
          <w:i/>
          <w:szCs w:val="24"/>
        </w:rPr>
        <w:t>proof of concept</w:t>
      </w:r>
      <w:r w:rsidRPr="00DB36BE">
        <w:rPr>
          <w:rFonts w:cs="Times New Roman"/>
          <w:szCs w:val="24"/>
        </w:rPr>
        <w:t xml:space="preserve"> model </w:t>
      </w:r>
      <w:r w:rsidRPr="003B7BED">
        <w:rPr>
          <w:rFonts w:cs="Times New Roman"/>
          <w:i/>
          <w:szCs w:val="24"/>
        </w:rPr>
        <w:t>cloud</w:t>
      </w:r>
      <w:r w:rsidRPr="00DB36BE">
        <w:rPr>
          <w:rFonts w:cs="Times New Roman"/>
          <w:szCs w:val="24"/>
        </w:rPr>
        <w:t xml:space="preserve"> </w:t>
      </w:r>
      <w:r w:rsidRPr="00247C01">
        <w:rPr>
          <w:rFonts w:cs="Times New Roman"/>
          <w:i/>
          <w:szCs w:val="24"/>
        </w:rPr>
        <w:t>computing</w:t>
      </w:r>
      <w:r w:rsidRPr="00DB36BE">
        <w:rPr>
          <w:rFonts w:cs="Times New Roman"/>
          <w:szCs w:val="24"/>
        </w:rPr>
        <w:t xml:space="preserve"> pada </w:t>
      </w:r>
      <w:r w:rsidRPr="004F2F5D">
        <w:rPr>
          <w:rFonts w:cs="Times New Roman"/>
          <w:i/>
          <w:szCs w:val="24"/>
        </w:rPr>
        <w:t>mobile learning</w:t>
      </w:r>
      <w:r w:rsidRPr="00DB36BE">
        <w:rPr>
          <w:rFonts w:cs="Times New Roman"/>
          <w:szCs w:val="24"/>
        </w:rPr>
        <w:t xml:space="preserve"> tanpa adanya evaluasi </w:t>
      </w:r>
      <w:r>
        <w:rPr>
          <w:rFonts w:cs="Times New Roman"/>
          <w:szCs w:val="24"/>
        </w:rPr>
        <w:t xml:space="preserve">seperti pembuatan prototipe </w:t>
      </w:r>
      <w:r w:rsidRPr="00DB36BE">
        <w:rPr>
          <w:rFonts w:cs="Times New Roman"/>
          <w:szCs w:val="24"/>
        </w:rPr>
        <w:t xml:space="preserve">terkait </w:t>
      </w:r>
      <w:r w:rsidR="00A909B7">
        <w:rPr>
          <w:rFonts w:cs="Times New Roman"/>
          <w:szCs w:val="24"/>
        </w:rPr>
        <w:t>desain</w:t>
      </w:r>
      <w:r w:rsidRPr="00DB36BE">
        <w:rPr>
          <w:rFonts w:cs="Times New Roman"/>
          <w:szCs w:val="24"/>
        </w:rPr>
        <w:t xml:space="preserve"> LMS pada sisi </w:t>
      </w:r>
      <w:r w:rsidRPr="003B7BED">
        <w:rPr>
          <w:rFonts w:cs="Times New Roman"/>
          <w:i/>
          <w:szCs w:val="24"/>
        </w:rPr>
        <w:t>cloud</w:t>
      </w:r>
      <w:r w:rsidRPr="00DB36BE">
        <w:rPr>
          <w:rFonts w:cs="Times New Roman"/>
          <w:szCs w:val="24"/>
        </w:rPr>
        <w:t xml:space="preserve"> maupun </w:t>
      </w:r>
      <w:r w:rsidR="00A909B7">
        <w:rPr>
          <w:rFonts w:cs="Times New Roman"/>
          <w:szCs w:val="24"/>
        </w:rPr>
        <w:t>desain</w:t>
      </w:r>
      <w:r w:rsidRPr="00DB36BE">
        <w:rPr>
          <w:rFonts w:cs="Times New Roman"/>
          <w:szCs w:val="24"/>
        </w:rPr>
        <w:t xml:space="preserve"> aplikasi pada sisi client (end user).</w:t>
      </w:r>
      <w:r>
        <w:rPr>
          <w:rFonts w:cs="Times New Roman"/>
          <w:szCs w:val="24"/>
        </w:rPr>
        <w:t xml:space="preserve"> Namun begitu model yang diusulkan dapat dasar menjadi referensi dalam pengembangan lebih lanjut dalam tataran praktis terkait implementasi mobile learning berbasis </w:t>
      </w:r>
      <w:r w:rsidRPr="003B7BED">
        <w:rPr>
          <w:rFonts w:cs="Times New Roman"/>
          <w:i/>
          <w:szCs w:val="24"/>
        </w:rPr>
        <w:t>cloud</w:t>
      </w:r>
      <w:r>
        <w:rPr>
          <w:rFonts w:cs="Times New Roman"/>
          <w:szCs w:val="24"/>
        </w:rPr>
        <w:t xml:space="preserve"> </w:t>
      </w:r>
      <w:r w:rsidRPr="00247C01">
        <w:rPr>
          <w:rFonts w:cs="Times New Roman"/>
          <w:i/>
          <w:szCs w:val="24"/>
        </w:rPr>
        <w:t>computing</w:t>
      </w:r>
      <w:r>
        <w:rPr>
          <w:rFonts w:cs="Times New Roman"/>
          <w:szCs w:val="24"/>
        </w:rPr>
        <w:t>.</w:t>
      </w:r>
    </w:p>
    <w:p w14:paraId="2FC64AB6" w14:textId="59628F4B" w:rsidR="007529C6" w:rsidRPr="00E425AD" w:rsidRDefault="007529C6" w:rsidP="00564EE5">
      <w:pPr>
        <w:ind w:firstLine="720"/>
        <w:rPr>
          <w:szCs w:val="24"/>
        </w:rPr>
      </w:pPr>
      <w:r w:rsidRPr="00E425AD">
        <w:rPr>
          <w:szCs w:val="24"/>
        </w:rPr>
        <w:lastRenderedPageBreak/>
        <w:t xml:space="preserve">Model </w:t>
      </w:r>
      <w:r w:rsidR="00BF0198">
        <w:rPr>
          <w:i/>
          <w:szCs w:val="24"/>
        </w:rPr>
        <w:t>E</w:t>
      </w:r>
      <w:r w:rsidR="00932664" w:rsidRPr="00BF0198">
        <w:rPr>
          <w:i/>
          <w:szCs w:val="24"/>
        </w:rPr>
        <w:t>-learning</w:t>
      </w:r>
      <w:r w:rsidR="00932664">
        <w:rPr>
          <w:szCs w:val="24"/>
        </w:rPr>
        <w:t xml:space="preserve"> berikutnya adalah</w:t>
      </w:r>
      <w:r w:rsidRPr="00E425AD">
        <w:rPr>
          <w:szCs w:val="24"/>
        </w:rPr>
        <w:t>h model</w:t>
      </w:r>
      <w:r w:rsidR="00932664">
        <w:rPr>
          <w:szCs w:val="24"/>
        </w:rPr>
        <w:t xml:space="preserve"> yang</w:t>
      </w:r>
      <w:r w:rsidRPr="00E425AD">
        <w:rPr>
          <w:szCs w:val="24"/>
        </w:rPr>
        <w:t xml:space="preserve"> diajukan oleh </w:t>
      </w:r>
      <w:r w:rsidR="00E31A86">
        <w:rPr>
          <w:szCs w:val="24"/>
        </w:rPr>
        <w:fldChar w:fldCharType="begin" w:fldLock="1"/>
      </w:r>
      <w:r w:rsidR="0071595A">
        <w:rPr>
          <w:szCs w:val="24"/>
        </w:rPr>
        <w:instrText>ADDIN CSL_CITATION {"citationItems":[{"id":"ITEM-1","itemData":{"author":[{"dropping-particle":"","family":"Kitanov","given":"Stojan","non-dropping-particle":"","parse-names":false,"suffix":""},{"dropping-particle":"","family":"Davcev","given":"Danco","non-dropping-particle":"","parse-names":false,"suffix":""}],"container-title":"International Transactions on Systems Science and Applications","id":"ITEM-1","issue":"December","issued":{"date-parts":[["2012"]]},"page":"27-39","title":"Mobile Learning in Mobile Cloud Computing Environment","type":"article-journal","volume":"8"},"uris":["http://www.mendeley.com/documents/?uuid=5b5adabd-25f5-4bb1-84a4-c25ff9aa67e0"]}],"mendeley":{"formattedCitation":"(Kitanov &amp; Davcev, 2012)","plainTextFormattedCitation":"(Kitanov &amp; Davcev, 2012)","previouslyFormattedCitation":"(Kitanov &amp; Davcev, 2012)"},"properties":{"noteIndex":0},"schema":"https://github.com/citation-style-language/schema/raw/master/csl-citation.json"}</w:instrText>
      </w:r>
      <w:r w:rsidR="00E31A86">
        <w:rPr>
          <w:szCs w:val="24"/>
        </w:rPr>
        <w:fldChar w:fldCharType="separate"/>
      </w:r>
      <w:r w:rsidR="00E31A86" w:rsidRPr="00E31A86">
        <w:rPr>
          <w:noProof/>
          <w:szCs w:val="24"/>
        </w:rPr>
        <w:t>(Kitanov &amp; Davcev, 2012)</w:t>
      </w:r>
      <w:r w:rsidR="00E31A86">
        <w:rPr>
          <w:szCs w:val="24"/>
        </w:rPr>
        <w:fldChar w:fldCharType="end"/>
      </w:r>
      <w:r w:rsidRPr="00E425AD">
        <w:rPr>
          <w:szCs w:val="24"/>
        </w:rPr>
        <w:t xml:space="preserve"> dengan nama </w:t>
      </w:r>
      <w:r w:rsidRPr="00E425AD">
        <w:rPr>
          <w:i/>
          <w:szCs w:val="24"/>
        </w:rPr>
        <w:t>High Performace Computing</w:t>
      </w:r>
      <w:r w:rsidRPr="00E425AD">
        <w:rPr>
          <w:szCs w:val="24"/>
        </w:rPr>
        <w:t xml:space="preserve"> (HPC) untuk Mobile </w:t>
      </w:r>
      <w:r w:rsidRPr="00E425AD">
        <w:rPr>
          <w:i/>
          <w:szCs w:val="24"/>
        </w:rPr>
        <w:t>Distance Learning</w:t>
      </w:r>
      <w:r w:rsidRPr="00E425AD">
        <w:rPr>
          <w:szCs w:val="24"/>
        </w:rPr>
        <w:t>. Gambar modelnya adalah sebagai berikut:</w:t>
      </w:r>
    </w:p>
    <w:p w14:paraId="2A9853FC" w14:textId="77777777" w:rsidR="00137C13" w:rsidRDefault="007529C6" w:rsidP="00137C13">
      <w:pPr>
        <w:keepNext/>
      </w:pPr>
      <w:r w:rsidRPr="00E425AD">
        <w:rPr>
          <w:noProof/>
          <w:szCs w:val="24"/>
          <w:lang w:val="en-GB" w:eastAsia="en-GB"/>
        </w:rPr>
        <w:drawing>
          <wp:inline distT="0" distB="0" distL="0" distR="0" wp14:anchorId="0478E4BB" wp14:editId="4EFA950D">
            <wp:extent cx="5543492" cy="3234697"/>
            <wp:effectExtent l="0" t="0" r="63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09011" cy="3272928"/>
                    </a:xfrm>
                    <a:prstGeom prst="rect">
                      <a:avLst/>
                    </a:prstGeom>
                  </pic:spPr>
                </pic:pic>
              </a:graphicData>
            </a:graphic>
          </wp:inline>
        </w:drawing>
      </w:r>
    </w:p>
    <w:p w14:paraId="250BE522" w14:textId="658BB664" w:rsidR="00B43887" w:rsidRPr="00137C13" w:rsidRDefault="00137C13" w:rsidP="00137C13">
      <w:pPr>
        <w:pStyle w:val="Caption"/>
        <w:jc w:val="center"/>
      </w:pPr>
      <w:bookmarkStart w:id="36" w:name="_Toc7635615"/>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9</w:t>
      </w:r>
      <w:r w:rsidR="00753EB5">
        <w:fldChar w:fldCharType="end"/>
      </w:r>
      <w:r>
        <w:t xml:space="preserve"> </w:t>
      </w:r>
      <w:r w:rsidRPr="00D21072">
        <w:t>HPC untuk ekosistem Mobile E-Learning</w:t>
      </w:r>
      <w:bookmarkEnd w:id="36"/>
      <w:r>
        <w:br/>
      </w:r>
    </w:p>
    <w:p w14:paraId="3DBF4D63" w14:textId="4476C61C" w:rsidR="007529C6" w:rsidRPr="00E425AD" w:rsidRDefault="007529C6" w:rsidP="00564EE5">
      <w:pPr>
        <w:ind w:firstLine="720"/>
        <w:rPr>
          <w:szCs w:val="24"/>
        </w:rPr>
      </w:pPr>
      <w:r w:rsidRPr="00E425AD">
        <w:rPr>
          <w:szCs w:val="24"/>
        </w:rPr>
        <w:t xml:space="preserve">Pada </w:t>
      </w:r>
      <w:r w:rsidR="00137C13" w:rsidRPr="00E425AD">
        <w:rPr>
          <w:szCs w:val="24"/>
        </w:rPr>
        <w:t>model</w:t>
      </w:r>
      <w:r w:rsidR="003B590B">
        <w:rPr>
          <w:szCs w:val="24"/>
        </w:rPr>
        <w:t xml:space="preserve"> di gambar II.9</w:t>
      </w:r>
      <w:r w:rsidRPr="00E425AD">
        <w:rPr>
          <w:szCs w:val="24"/>
        </w:rPr>
        <w:t xml:space="preserve"> menyajikan sistem </w:t>
      </w:r>
      <w:r w:rsidRPr="00E425AD">
        <w:rPr>
          <w:i/>
          <w:szCs w:val="24"/>
        </w:rPr>
        <w:t>mobile learning</w:t>
      </w:r>
      <w:r w:rsidRPr="00E425AD">
        <w:rPr>
          <w:szCs w:val="24"/>
        </w:rPr>
        <w:t xml:space="preserve"> yang infrastrukturnya berada di dalam </w:t>
      </w:r>
      <w:r w:rsidRPr="00E425AD">
        <w:rPr>
          <w:i/>
          <w:szCs w:val="24"/>
        </w:rPr>
        <w:t>private cloud</w:t>
      </w:r>
      <w:r w:rsidRPr="00E425AD">
        <w:rPr>
          <w:szCs w:val="24"/>
        </w:rPr>
        <w:t xml:space="preserve"> universitas. Pada level bawah terdapat interkoneksi jaringan </w:t>
      </w:r>
      <w:r w:rsidRPr="00B43887">
        <w:rPr>
          <w:i/>
          <w:szCs w:val="24"/>
        </w:rPr>
        <w:t>cluster</w:t>
      </w:r>
      <w:r w:rsidRPr="00E425AD">
        <w:rPr>
          <w:szCs w:val="24"/>
        </w:rPr>
        <w:t xml:space="preserve"> yang menghubungkan banyak </w:t>
      </w:r>
      <w:r w:rsidRPr="00E425AD">
        <w:rPr>
          <w:i/>
          <w:szCs w:val="24"/>
        </w:rPr>
        <w:t>node</w:t>
      </w:r>
      <w:r w:rsidRPr="00E425AD">
        <w:rPr>
          <w:szCs w:val="24"/>
        </w:rPr>
        <w:t xml:space="preserve"> komputer (</w:t>
      </w:r>
      <w:r w:rsidRPr="00E425AD">
        <w:rPr>
          <w:i/>
          <w:szCs w:val="24"/>
        </w:rPr>
        <w:t>slave</w:t>
      </w:r>
      <w:r w:rsidRPr="00E425AD">
        <w:rPr>
          <w:szCs w:val="24"/>
        </w:rPr>
        <w:t xml:space="preserve">) untuk melayani pemrosesan komputasi sejumlah besar pengguna yang mana </w:t>
      </w:r>
      <w:r w:rsidRPr="00E425AD">
        <w:rPr>
          <w:i/>
          <w:szCs w:val="24"/>
        </w:rPr>
        <w:t>node-node</w:t>
      </w:r>
      <w:r w:rsidRPr="00E425AD">
        <w:rPr>
          <w:szCs w:val="24"/>
        </w:rPr>
        <w:t xml:space="preserve"> ini terhubung dengan komputer </w:t>
      </w:r>
      <w:r w:rsidRPr="00E425AD">
        <w:rPr>
          <w:i/>
          <w:szCs w:val="24"/>
        </w:rPr>
        <w:t xml:space="preserve">master </w:t>
      </w:r>
      <w:r w:rsidRPr="00E425AD">
        <w:rPr>
          <w:szCs w:val="24"/>
        </w:rPr>
        <w:t xml:space="preserve">berupa server yang sifatnya aktif maupun pasif. Server ini mengutilisasi </w:t>
      </w:r>
      <w:r w:rsidRPr="00E425AD">
        <w:rPr>
          <w:i/>
          <w:szCs w:val="24"/>
        </w:rPr>
        <w:t>Storage Area Network</w:t>
      </w:r>
      <w:r w:rsidRPr="00E425AD">
        <w:rPr>
          <w:szCs w:val="24"/>
        </w:rPr>
        <w:t xml:space="preserve"> untuk penyimpanan aplikasi dan data konten edukasi. Server aktif dan pasif ini dihubungkan dengan </w:t>
      </w:r>
      <w:r w:rsidRPr="00E425AD">
        <w:rPr>
          <w:i/>
          <w:szCs w:val="24"/>
        </w:rPr>
        <w:t>load balancer</w:t>
      </w:r>
      <w:r w:rsidRPr="00E425AD">
        <w:rPr>
          <w:szCs w:val="24"/>
        </w:rPr>
        <w:t xml:space="preserve"> yang berfungsi untuk membagi beban </w:t>
      </w:r>
      <w:r w:rsidRPr="00E425AD">
        <w:rPr>
          <w:i/>
          <w:szCs w:val="24"/>
        </w:rPr>
        <w:t xml:space="preserve">traffic </w:t>
      </w:r>
      <w:r w:rsidRPr="00E425AD">
        <w:rPr>
          <w:szCs w:val="24"/>
        </w:rPr>
        <w:t xml:space="preserve">akses </w:t>
      </w:r>
      <w:r w:rsidRPr="00E425AD">
        <w:rPr>
          <w:i/>
          <w:szCs w:val="24"/>
        </w:rPr>
        <w:t>mobile learning</w:t>
      </w:r>
      <w:r w:rsidRPr="00E425AD">
        <w:rPr>
          <w:szCs w:val="24"/>
        </w:rPr>
        <w:t xml:space="preserve"> dari pengguna sehingga tidak terjadi </w:t>
      </w:r>
      <w:r w:rsidRPr="00E425AD">
        <w:rPr>
          <w:i/>
          <w:szCs w:val="24"/>
        </w:rPr>
        <w:t>delay</w:t>
      </w:r>
      <w:r w:rsidRPr="00E425AD">
        <w:rPr>
          <w:szCs w:val="24"/>
        </w:rPr>
        <w:t xml:space="preserve"> di sisi pengguna. Selain itu pula load </w:t>
      </w:r>
      <w:r w:rsidRPr="00E425AD">
        <w:rPr>
          <w:szCs w:val="24"/>
        </w:rPr>
        <w:lastRenderedPageBreak/>
        <w:t xml:space="preserve">balancer ini mengatur sistem </w:t>
      </w:r>
      <w:r w:rsidRPr="00E425AD">
        <w:rPr>
          <w:i/>
          <w:szCs w:val="24"/>
        </w:rPr>
        <w:t>mobile learning</w:t>
      </w:r>
      <w:r w:rsidRPr="00E425AD">
        <w:rPr>
          <w:szCs w:val="24"/>
        </w:rPr>
        <w:t xml:space="preserve"> jika terjadi kegagalan pada salah satu server. Dengan demikian tidak terjadi gangguan pada layanan. </w:t>
      </w:r>
    </w:p>
    <w:p w14:paraId="6F08ABB9" w14:textId="7C2D225B" w:rsidR="007529C6" w:rsidRPr="00E425AD" w:rsidRDefault="007529C6" w:rsidP="007529C6">
      <w:pPr>
        <w:ind w:firstLine="540"/>
        <w:rPr>
          <w:szCs w:val="24"/>
        </w:rPr>
      </w:pPr>
      <w:r w:rsidRPr="00E425AD">
        <w:rPr>
          <w:szCs w:val="24"/>
        </w:rPr>
        <w:t xml:space="preserve">Adapun dari sisi aplikasi, model </w:t>
      </w:r>
      <w:r w:rsidRPr="00E425AD">
        <w:rPr>
          <w:i/>
          <w:szCs w:val="24"/>
        </w:rPr>
        <w:t>mobile learning</w:t>
      </w:r>
      <w:r w:rsidRPr="00E425AD">
        <w:rPr>
          <w:szCs w:val="24"/>
        </w:rPr>
        <w:t xml:space="preserve"> ini secara spesifik telah menggunakan software/ aplikasi </w:t>
      </w:r>
      <w:r w:rsidRPr="00E425AD">
        <w:rPr>
          <w:i/>
          <w:szCs w:val="24"/>
        </w:rPr>
        <w:t>Learning Managegement System</w:t>
      </w:r>
      <w:r w:rsidRPr="00E425AD">
        <w:rPr>
          <w:szCs w:val="24"/>
        </w:rPr>
        <w:t xml:space="preserve"> (LMS) </w:t>
      </w:r>
      <w:r w:rsidRPr="00E425AD">
        <w:rPr>
          <w:i/>
          <w:szCs w:val="24"/>
        </w:rPr>
        <w:t>opensource</w:t>
      </w:r>
      <w:r w:rsidRPr="00E425AD">
        <w:rPr>
          <w:szCs w:val="24"/>
        </w:rPr>
        <w:t xml:space="preserve"> yakni moodle.org yang menyediakan API untuk konektivitas konten </w:t>
      </w:r>
      <w:r w:rsidR="00BF0198">
        <w:rPr>
          <w:i/>
          <w:szCs w:val="24"/>
        </w:rPr>
        <w:t>E</w:t>
      </w:r>
      <w:r w:rsidRPr="00E425AD">
        <w:rPr>
          <w:i/>
          <w:szCs w:val="24"/>
        </w:rPr>
        <w:t>-Learning</w:t>
      </w:r>
      <w:r w:rsidRPr="00E425AD">
        <w:rPr>
          <w:szCs w:val="24"/>
        </w:rPr>
        <w:t xml:space="preserve"> antar universitas.</w:t>
      </w:r>
    </w:p>
    <w:p w14:paraId="3AB0D377" w14:textId="77777777" w:rsidR="007529C6" w:rsidRPr="00E425AD" w:rsidRDefault="007529C6" w:rsidP="007529C6">
      <w:pPr>
        <w:ind w:firstLine="540"/>
        <w:rPr>
          <w:szCs w:val="24"/>
        </w:rPr>
      </w:pPr>
      <w:r w:rsidRPr="00E425AD">
        <w:rPr>
          <w:szCs w:val="24"/>
        </w:rPr>
        <w:t xml:space="preserve">Pada model ini, keseluruhan sistem di atas disebut </w:t>
      </w:r>
      <w:r w:rsidRPr="00E425AD">
        <w:rPr>
          <w:i/>
          <w:szCs w:val="24"/>
        </w:rPr>
        <w:t>High Performace Computing (HPC).  High-performance Computing (HPC)</w:t>
      </w:r>
      <w:r w:rsidRPr="00E425AD">
        <w:rPr>
          <w:szCs w:val="24"/>
        </w:rPr>
        <w:t xml:space="preserve"> sebenarnya adalah terminologi penggunaan </w:t>
      </w:r>
      <w:r w:rsidRPr="00E425AD">
        <w:rPr>
          <w:i/>
          <w:szCs w:val="24"/>
        </w:rPr>
        <w:t>cluster</w:t>
      </w:r>
      <w:r w:rsidRPr="00E425AD">
        <w:rPr>
          <w:szCs w:val="24"/>
        </w:rPr>
        <w:t xml:space="preserve"> komputer atau super komputer dan teknik </w:t>
      </w:r>
      <w:r w:rsidRPr="00E425AD">
        <w:rPr>
          <w:i/>
          <w:szCs w:val="24"/>
        </w:rPr>
        <w:t>paralel processing</w:t>
      </w:r>
      <w:r w:rsidRPr="00E425AD">
        <w:rPr>
          <w:szCs w:val="24"/>
        </w:rPr>
        <w:t xml:space="preserve"> untuk memecahkan permasalahan komputasi yang kompleks. HPC khususnya digunakan untuk kegiatan penelitian melalui pemodelan komputer, simulasi dan analisis. Berbeda dengan model pertama yang menggunakan linux, pada model kedua ini HPC controller menggunakan Windows HPC Server 2008 SP1 sebagai operating system layanan </w:t>
      </w:r>
      <w:r w:rsidRPr="00E425AD">
        <w:rPr>
          <w:i/>
          <w:szCs w:val="24"/>
        </w:rPr>
        <w:t>cluster.</w:t>
      </w:r>
    </w:p>
    <w:p w14:paraId="0AC42495" w14:textId="16A4BBAD" w:rsidR="00475CD9" w:rsidRPr="00D42C86" w:rsidRDefault="007529C6" w:rsidP="00D42C86">
      <w:pPr>
        <w:ind w:firstLine="540"/>
        <w:rPr>
          <w:szCs w:val="24"/>
        </w:rPr>
      </w:pPr>
      <w:r w:rsidRPr="00E425AD">
        <w:rPr>
          <w:szCs w:val="24"/>
        </w:rPr>
        <w:t xml:space="preserve">HPC terkoneksi dengan </w:t>
      </w:r>
      <w:r w:rsidRPr="00E425AD">
        <w:rPr>
          <w:i/>
          <w:szCs w:val="24"/>
        </w:rPr>
        <w:t>Local Area Network</w:t>
      </w:r>
      <w:r w:rsidRPr="00E425AD">
        <w:rPr>
          <w:szCs w:val="24"/>
        </w:rPr>
        <w:t xml:space="preserve"> (LAN) universitas dan tentunya terkoneksi dengan internet. Dari model </w:t>
      </w:r>
      <w:r w:rsidRPr="00E425AD">
        <w:rPr>
          <w:i/>
          <w:szCs w:val="24"/>
        </w:rPr>
        <w:t>mobile learning</w:t>
      </w:r>
      <w:r w:rsidRPr="00E425AD">
        <w:rPr>
          <w:szCs w:val="24"/>
        </w:rPr>
        <w:t xml:space="preserve"> ini, pengguna dari luar universitas bisa mengakses konten </w:t>
      </w:r>
      <w:r w:rsidRPr="00E425AD">
        <w:rPr>
          <w:i/>
          <w:szCs w:val="24"/>
        </w:rPr>
        <w:t>mobile learning</w:t>
      </w:r>
      <w:r w:rsidRPr="00E425AD">
        <w:rPr>
          <w:szCs w:val="24"/>
        </w:rPr>
        <w:t xml:space="preserve"> unversitas lain yang terhubung lewat API </w:t>
      </w:r>
      <w:r w:rsidRPr="00E425AD">
        <w:rPr>
          <w:i/>
          <w:szCs w:val="24"/>
        </w:rPr>
        <w:t xml:space="preserve">platform </w:t>
      </w:r>
      <w:r w:rsidR="00D42C86">
        <w:rPr>
          <w:szCs w:val="24"/>
        </w:rPr>
        <w:t>Moodle.</w:t>
      </w:r>
    </w:p>
    <w:p w14:paraId="1C2ACCAA" w14:textId="77E093B2" w:rsidR="00475CD9" w:rsidRDefault="0071595A" w:rsidP="003F2E3B">
      <w:pPr>
        <w:spacing w:after="200"/>
        <w:ind w:firstLine="720"/>
        <w:rPr>
          <w:rFonts w:cs="Times New Roman"/>
          <w:szCs w:val="24"/>
        </w:rPr>
      </w:pPr>
      <w:r>
        <w:rPr>
          <w:rFonts w:cs="Times New Roman"/>
          <w:szCs w:val="24"/>
        </w:rPr>
        <w:fldChar w:fldCharType="begin" w:fldLock="1"/>
      </w:r>
      <w:r w:rsidR="002767FB">
        <w:rPr>
          <w:rFonts w:cs="Times New Roman"/>
          <w:szCs w:val="24"/>
        </w:rPr>
        <w:instrText>ADDIN CSL_CITATION {"citationItems":[{"id":"ITEM-1","itemData":{"DOI":"10.4304/jnw.8.11.2572-2577","ISSN":"17962056","abstract":"The application of cloud computing technology provides a new idea for the development of mobile learning.Based on the analysis of the advantages of cloud computing to support mobile learning, The paper presents a complete design and application of mobile learning system based on cloud computing ,effectively to promote independent learning and collaborative exchange of the students, but also to provide the reference for the solution of mobile learning system based on cloud computing.","author":[{"dropping-particle":"","family":"Chen","given":"Meilian","non-dropping-particle":"","parse-names":false,"suffix":""},{"dropping-particle":"","family":"Ma","given":"Yan","non-dropping-particle":"","parse-names":false,"suffix":""},{"dropping-particle":"","family":"Liu","given":"Yikun","non-dropping-particle":"","parse-names":false,"suffix":""},{"dropping-particle":"","family":"Jia","given":"Fan","non-dropping-particle":"","parse-names":false,"suffix":""},{"dropping-particle":"","family":"Ran","given":"Yanhui","non-dropping-particle":"","parse-names":false,"suffix":""},{"dropping-particle":"","family":"Wang","given":"Jie","non-dropping-particle":"","parse-names":false,"suffix":""}],"container-title":"Journal of Networks","id":"ITEM-1","issue":"11","issued":{"date-parts":[["2013"]]},"page":"2572-2577","title":"Mobile learning system based on cloud computing","type":"article-journal","volume":"8"},"uris":["http://www.mendeley.com/documents/?uuid=b6388d94-e375-4eac-b051-1120acb691f3"]}],"mendeley":{"formattedCitation":"(Chen et al., 2013)","plainTextFormattedCitation":"(Chen et al., 2013)","previouslyFormattedCitation":"(Chen et al., 2013)"},"properties":{"noteIndex":0},"schema":"https://github.com/citation-style-language/schema/raw/master/csl-citation.json"}</w:instrText>
      </w:r>
      <w:r>
        <w:rPr>
          <w:rFonts w:cs="Times New Roman"/>
          <w:szCs w:val="24"/>
        </w:rPr>
        <w:fldChar w:fldCharType="separate"/>
      </w:r>
      <w:r w:rsidRPr="0071595A">
        <w:rPr>
          <w:rFonts w:cs="Times New Roman"/>
          <w:noProof/>
          <w:szCs w:val="24"/>
        </w:rPr>
        <w:t>(Chen et al., 2013)</w:t>
      </w:r>
      <w:r>
        <w:rPr>
          <w:rFonts w:cs="Times New Roman"/>
          <w:szCs w:val="24"/>
        </w:rPr>
        <w:fldChar w:fldCharType="end"/>
      </w:r>
      <w:r>
        <w:rPr>
          <w:rFonts w:cs="Times New Roman"/>
          <w:szCs w:val="24"/>
        </w:rPr>
        <w:t xml:space="preserve"> </w:t>
      </w:r>
      <w:r w:rsidR="0029358A">
        <w:rPr>
          <w:rFonts w:cs="Times New Roman"/>
          <w:szCs w:val="24"/>
        </w:rPr>
        <w:t>mengusulkan</w:t>
      </w:r>
      <w:r w:rsidR="00170391">
        <w:rPr>
          <w:rFonts w:cs="Times New Roman"/>
          <w:szCs w:val="24"/>
        </w:rPr>
        <w:t xml:space="preserve"> </w:t>
      </w:r>
      <w:r w:rsidR="0029358A">
        <w:rPr>
          <w:rFonts w:cs="Times New Roman"/>
          <w:szCs w:val="24"/>
        </w:rPr>
        <w:t xml:space="preserve">  </w:t>
      </w:r>
      <w:r w:rsidR="00170391">
        <w:rPr>
          <w:rFonts w:cs="Times New Roman"/>
          <w:szCs w:val="24"/>
        </w:rPr>
        <w:t xml:space="preserve">model pengembangan </w:t>
      </w:r>
      <w:r w:rsidR="00BF0198">
        <w:rPr>
          <w:rFonts w:cs="Times New Roman"/>
          <w:szCs w:val="24"/>
        </w:rPr>
        <w:t>E</w:t>
      </w:r>
      <w:r w:rsidR="00170391" w:rsidRPr="00BF0198">
        <w:rPr>
          <w:rFonts w:cs="Times New Roman"/>
          <w:i/>
          <w:szCs w:val="24"/>
        </w:rPr>
        <w:t>-Learning</w:t>
      </w:r>
      <w:r w:rsidR="00475CD9">
        <w:rPr>
          <w:rFonts w:cs="Times New Roman"/>
          <w:szCs w:val="24"/>
        </w:rPr>
        <w:t xml:space="preserve"> bentuknya adalah sebagai berikut:</w:t>
      </w:r>
    </w:p>
    <w:p w14:paraId="30FA640F" w14:textId="77777777" w:rsidR="00475CD9" w:rsidRDefault="00475CD9" w:rsidP="003F2E3B">
      <w:pPr>
        <w:spacing w:after="200"/>
        <w:ind w:firstLine="720"/>
        <w:rPr>
          <w:rFonts w:cs="Times New Roman"/>
          <w:szCs w:val="24"/>
        </w:rPr>
      </w:pPr>
      <w:r>
        <w:rPr>
          <w:noProof/>
          <w:lang w:val="en-GB" w:eastAsia="en-GB"/>
        </w:rPr>
        <w:lastRenderedPageBreak/>
        <w:drawing>
          <wp:inline distT="0" distB="0" distL="0" distR="0" wp14:anchorId="7E19CC4E" wp14:editId="2F143234">
            <wp:extent cx="4957038" cy="217016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80288" cy="2180341"/>
                    </a:xfrm>
                    <a:prstGeom prst="rect">
                      <a:avLst/>
                    </a:prstGeom>
                  </pic:spPr>
                </pic:pic>
              </a:graphicData>
            </a:graphic>
          </wp:inline>
        </w:drawing>
      </w:r>
    </w:p>
    <w:p w14:paraId="20E5E4C1" w14:textId="77777777" w:rsidR="00137C13" w:rsidRDefault="00475CD9" w:rsidP="00137C13">
      <w:pPr>
        <w:keepNext/>
        <w:spacing w:after="200"/>
        <w:ind w:firstLine="720"/>
      </w:pPr>
      <w:r>
        <w:rPr>
          <w:noProof/>
          <w:lang w:val="en-GB" w:eastAsia="en-GB"/>
        </w:rPr>
        <w:drawing>
          <wp:inline distT="0" distB="0" distL="0" distR="0" wp14:anchorId="5D61AF89" wp14:editId="0E3BF6F2">
            <wp:extent cx="4175185" cy="2720449"/>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82824" cy="2725426"/>
                    </a:xfrm>
                    <a:prstGeom prst="rect">
                      <a:avLst/>
                    </a:prstGeom>
                  </pic:spPr>
                </pic:pic>
              </a:graphicData>
            </a:graphic>
          </wp:inline>
        </w:drawing>
      </w:r>
    </w:p>
    <w:p w14:paraId="575944A7" w14:textId="28AE4460" w:rsidR="000D2E78" w:rsidRDefault="00137C13" w:rsidP="00137C13">
      <w:pPr>
        <w:pStyle w:val="Caption"/>
        <w:jc w:val="center"/>
      </w:pPr>
      <w:bookmarkStart w:id="37" w:name="_Toc7635616"/>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0</w:t>
      </w:r>
      <w:r w:rsidR="00753EB5">
        <w:fldChar w:fldCharType="end"/>
      </w:r>
      <w:r>
        <w:t xml:space="preserve"> </w:t>
      </w:r>
      <w:r w:rsidRPr="00334B43">
        <w:t xml:space="preserve">Struktur system mobile E-Learning berbasiskan cloud </w:t>
      </w:r>
      <w:proofErr w:type="gramStart"/>
      <w:r w:rsidRPr="00334B43">
        <w:t>computing  oleh</w:t>
      </w:r>
      <w:proofErr w:type="gramEnd"/>
      <w:r w:rsidRPr="00334B43">
        <w:t xml:space="preserve"> Chen, et.al.</w:t>
      </w:r>
      <w:bookmarkEnd w:id="37"/>
      <w:r>
        <w:br/>
      </w:r>
    </w:p>
    <w:p w14:paraId="7A8E6AC8" w14:textId="7E0EC4A7" w:rsidR="00475CD9" w:rsidRDefault="00A909B7" w:rsidP="003F2E3B">
      <w:pPr>
        <w:spacing w:after="200"/>
        <w:ind w:firstLine="360"/>
        <w:rPr>
          <w:rFonts w:cs="Times New Roman"/>
          <w:szCs w:val="24"/>
        </w:rPr>
      </w:pPr>
      <w:r>
        <w:rPr>
          <w:rFonts w:cs="Times New Roman"/>
          <w:szCs w:val="24"/>
        </w:rPr>
        <w:t>Desain</w:t>
      </w:r>
      <w:r w:rsidR="00475CD9" w:rsidRPr="00596A07">
        <w:rPr>
          <w:rFonts w:cs="Times New Roman"/>
          <w:szCs w:val="24"/>
        </w:rPr>
        <w:t xml:space="preserve"> sistem</w:t>
      </w:r>
      <w:r w:rsidR="00475CD9">
        <w:rPr>
          <w:rFonts w:cs="Times New Roman"/>
          <w:szCs w:val="24"/>
        </w:rPr>
        <w:t xml:space="preserve"> model</w:t>
      </w:r>
      <w:r w:rsidR="0011380D">
        <w:rPr>
          <w:rFonts w:cs="Times New Roman"/>
          <w:szCs w:val="24"/>
        </w:rPr>
        <w:t xml:space="preserve"> seperti pada gambar </w:t>
      </w:r>
      <w:proofErr w:type="gramStart"/>
      <w:r w:rsidR="0011380D">
        <w:rPr>
          <w:rFonts w:cs="Times New Roman"/>
          <w:szCs w:val="24"/>
        </w:rPr>
        <w:t>II.10</w:t>
      </w:r>
      <w:r w:rsidR="00475CD9">
        <w:rPr>
          <w:rFonts w:cs="Times New Roman"/>
          <w:szCs w:val="24"/>
        </w:rPr>
        <w:t xml:space="preserve"> </w:t>
      </w:r>
      <w:r w:rsidR="00475CD9" w:rsidRPr="00596A07">
        <w:rPr>
          <w:rFonts w:cs="Times New Roman"/>
          <w:szCs w:val="24"/>
        </w:rPr>
        <w:t xml:space="preserve"> terdiri</w:t>
      </w:r>
      <w:proofErr w:type="gramEnd"/>
      <w:r w:rsidR="00475CD9" w:rsidRPr="00596A07">
        <w:rPr>
          <w:rFonts w:cs="Times New Roman"/>
          <w:szCs w:val="24"/>
        </w:rPr>
        <w:t xml:space="preserve"> dari 4 bagian yakni: </w:t>
      </w:r>
      <w:r w:rsidR="00475CD9" w:rsidRPr="00C63ABF">
        <w:rPr>
          <w:rFonts w:cs="Times New Roman"/>
          <w:i/>
          <w:szCs w:val="24"/>
        </w:rPr>
        <w:t>mobile learning client</w:t>
      </w:r>
      <w:r w:rsidR="00475CD9" w:rsidRPr="00596A07">
        <w:rPr>
          <w:rFonts w:cs="Times New Roman"/>
          <w:szCs w:val="24"/>
        </w:rPr>
        <w:t xml:space="preserve">, jaringan komunikasi </w:t>
      </w:r>
      <w:r w:rsidR="00475CD9" w:rsidRPr="00C63ABF">
        <w:rPr>
          <w:rFonts w:cs="Times New Roman"/>
          <w:i/>
          <w:szCs w:val="24"/>
        </w:rPr>
        <w:t>wireless</w:t>
      </w:r>
      <w:r w:rsidR="00475CD9" w:rsidRPr="00596A07">
        <w:rPr>
          <w:rFonts w:cs="Times New Roman"/>
          <w:szCs w:val="24"/>
        </w:rPr>
        <w:t xml:space="preserve">, platform jaringan berbasiskan </w:t>
      </w:r>
      <w:r w:rsidR="00475CD9">
        <w:rPr>
          <w:rFonts w:cs="Times New Roman"/>
          <w:szCs w:val="24"/>
        </w:rPr>
        <w:t>arsitektur 3 lapis</w:t>
      </w:r>
      <w:r w:rsidR="00475CD9" w:rsidRPr="00596A07">
        <w:rPr>
          <w:rFonts w:cs="Times New Roman"/>
          <w:szCs w:val="24"/>
        </w:rPr>
        <w:t xml:space="preserve"> dan platform </w:t>
      </w:r>
      <w:r w:rsidR="00475CD9" w:rsidRPr="00247C01">
        <w:rPr>
          <w:rFonts w:cs="Times New Roman"/>
          <w:i/>
          <w:szCs w:val="24"/>
        </w:rPr>
        <w:t>cloud</w:t>
      </w:r>
      <w:r w:rsidR="00475CD9" w:rsidRPr="00596A07">
        <w:rPr>
          <w:rFonts w:cs="Times New Roman"/>
          <w:szCs w:val="24"/>
        </w:rPr>
        <w:t xml:space="preserve"> </w:t>
      </w:r>
      <w:r w:rsidR="00475CD9" w:rsidRPr="00247C01">
        <w:rPr>
          <w:rFonts w:cs="Times New Roman"/>
          <w:i/>
          <w:szCs w:val="24"/>
        </w:rPr>
        <w:t>computing</w:t>
      </w:r>
      <w:r w:rsidR="00475CD9">
        <w:rPr>
          <w:rFonts w:cs="Times New Roman"/>
          <w:szCs w:val="24"/>
        </w:rPr>
        <w:t>.</w:t>
      </w:r>
    </w:p>
    <w:p w14:paraId="44A3620F" w14:textId="77777777" w:rsidR="00475CD9" w:rsidRDefault="00475CD9" w:rsidP="00187D65">
      <w:pPr>
        <w:pStyle w:val="ListParagraph"/>
        <w:numPr>
          <w:ilvl w:val="0"/>
          <w:numId w:val="4"/>
        </w:numPr>
        <w:spacing w:after="200"/>
        <w:rPr>
          <w:rFonts w:cs="Times New Roman"/>
          <w:szCs w:val="24"/>
        </w:rPr>
      </w:pPr>
      <w:r w:rsidRPr="000D2E78">
        <w:rPr>
          <w:rFonts w:cs="Times New Roman"/>
          <w:i/>
          <w:szCs w:val="24"/>
        </w:rPr>
        <w:t>Mobile learning client</w:t>
      </w:r>
      <w:r w:rsidRPr="0078403D">
        <w:rPr>
          <w:rFonts w:cs="Times New Roman"/>
          <w:szCs w:val="24"/>
        </w:rPr>
        <w:t>: ini adalah media interaktif pengguna dan sistem, dan digunakan untuk mempresentasikan</w:t>
      </w:r>
      <w:r>
        <w:rPr>
          <w:rFonts w:cs="Times New Roman"/>
          <w:szCs w:val="24"/>
        </w:rPr>
        <w:t xml:space="preserve"> </w:t>
      </w:r>
      <w:r w:rsidRPr="0078403D">
        <w:rPr>
          <w:rFonts w:cs="Times New Roman"/>
          <w:szCs w:val="24"/>
        </w:rPr>
        <w:t xml:space="preserve">resources yang dipush oleh </w:t>
      </w:r>
      <w:r w:rsidRPr="00247C01">
        <w:rPr>
          <w:rFonts w:cs="Times New Roman"/>
          <w:i/>
          <w:szCs w:val="24"/>
        </w:rPr>
        <w:t>cloud</w:t>
      </w:r>
      <w:r w:rsidRPr="0078403D">
        <w:rPr>
          <w:rFonts w:cs="Times New Roman"/>
          <w:szCs w:val="24"/>
        </w:rPr>
        <w:t xml:space="preserve"> </w:t>
      </w:r>
      <w:r w:rsidRPr="00247C01">
        <w:rPr>
          <w:rFonts w:cs="Times New Roman"/>
          <w:i/>
          <w:szCs w:val="24"/>
        </w:rPr>
        <w:t>computing</w:t>
      </w:r>
      <w:r w:rsidRPr="0078403D">
        <w:rPr>
          <w:rFonts w:cs="Times New Roman"/>
          <w:szCs w:val="24"/>
        </w:rPr>
        <w:t xml:space="preserve"> kepada pengguna. Peralatan pendukungnya adalah perangkat seluler cerdas dengan sistem mobile learning berbasiskan </w:t>
      </w:r>
      <w:r w:rsidRPr="00247C01">
        <w:rPr>
          <w:rFonts w:cs="Times New Roman"/>
          <w:i/>
          <w:szCs w:val="24"/>
        </w:rPr>
        <w:t>cloud</w:t>
      </w:r>
      <w:r w:rsidRPr="0078403D">
        <w:rPr>
          <w:rFonts w:cs="Times New Roman"/>
          <w:szCs w:val="24"/>
        </w:rPr>
        <w:t xml:space="preserve"> </w:t>
      </w:r>
      <w:r w:rsidRPr="00247C01">
        <w:rPr>
          <w:rFonts w:cs="Times New Roman"/>
          <w:i/>
          <w:szCs w:val="24"/>
        </w:rPr>
        <w:t>computing</w:t>
      </w:r>
      <w:r w:rsidRPr="0078403D">
        <w:rPr>
          <w:rFonts w:cs="Times New Roman"/>
          <w:szCs w:val="24"/>
        </w:rPr>
        <w:t>.</w:t>
      </w:r>
    </w:p>
    <w:p w14:paraId="4AF5A666" w14:textId="77777777" w:rsidR="00475CD9" w:rsidRDefault="00475CD9" w:rsidP="00187D65">
      <w:pPr>
        <w:pStyle w:val="ListParagraph"/>
        <w:numPr>
          <w:ilvl w:val="0"/>
          <w:numId w:val="4"/>
        </w:numPr>
        <w:spacing w:after="200"/>
        <w:rPr>
          <w:rFonts w:cs="Times New Roman"/>
          <w:szCs w:val="24"/>
        </w:rPr>
      </w:pPr>
      <w:r w:rsidRPr="00A56FD9">
        <w:rPr>
          <w:rFonts w:cs="Times New Roman"/>
          <w:szCs w:val="24"/>
        </w:rPr>
        <w:lastRenderedPageBreak/>
        <w:t>Jaringan komunikasi nirkabel: Pengguna berkomunikasi dengan platform jaringan dengan peralatan terminal seluler melalui jaringan nirkabel WIFI / 3G. Jaringan nirkabel dapat berupa jaringan pribadi yang dibangun oleh beberapa agen khusus (seperti berbagai jaringan pendidikan), juga dapat berupa jaringan publik yang disediakan oleh operator jaringan (seperti jaringan 3G disediakan oleh operator seluler, selama mereka dapat menyediakan fungsi akses nirkabel dan seluler, juga dapat mencapai bandwidth tertentu.</w:t>
      </w:r>
    </w:p>
    <w:p w14:paraId="4CFD85CC" w14:textId="77777777" w:rsidR="00475CD9" w:rsidRDefault="00475CD9" w:rsidP="00187D65">
      <w:pPr>
        <w:pStyle w:val="ListParagraph"/>
        <w:numPr>
          <w:ilvl w:val="0"/>
          <w:numId w:val="4"/>
        </w:numPr>
        <w:spacing w:after="200"/>
        <w:rPr>
          <w:rFonts w:cs="Times New Roman"/>
          <w:szCs w:val="24"/>
        </w:rPr>
      </w:pPr>
      <w:r w:rsidRPr="00203C83">
        <w:rPr>
          <w:rFonts w:cs="Times New Roman"/>
          <w:szCs w:val="24"/>
        </w:rPr>
        <w:t xml:space="preserve">Platform jaringan berdasarkan arsitektur tiga-tier: </w:t>
      </w:r>
    </w:p>
    <w:p w14:paraId="3502CEC8" w14:textId="77777777" w:rsidR="00475CD9" w:rsidRDefault="00475CD9" w:rsidP="003F2E3B">
      <w:pPr>
        <w:pStyle w:val="ListParagraph"/>
        <w:spacing w:after="200"/>
        <w:rPr>
          <w:rFonts w:cs="Times New Roman"/>
          <w:szCs w:val="24"/>
        </w:rPr>
      </w:pPr>
      <w:r w:rsidRPr="00203C83">
        <w:rPr>
          <w:rFonts w:cs="Times New Roman"/>
          <w:szCs w:val="24"/>
        </w:rPr>
        <w:t xml:space="preserve">Platform jaringan dibagi menjadi lapisan presentasi antarmuka pengguna, lapisan logika bisnis dan lapisan akses data, peran utamanya adalah untuk mengidentifikasi layanan seperti apa yang Anda butuhkan, dan kemudian memanggil antarmuka yang relevan untuk mengakses layanan terkait yang disediakan oleh platform komputasi awan. </w:t>
      </w:r>
    </w:p>
    <w:p w14:paraId="47C3A92B" w14:textId="77777777" w:rsidR="00475CD9" w:rsidRDefault="00475CD9" w:rsidP="00187D65">
      <w:pPr>
        <w:pStyle w:val="ListParagraph"/>
        <w:numPr>
          <w:ilvl w:val="1"/>
          <w:numId w:val="4"/>
        </w:numPr>
        <w:spacing w:after="200"/>
        <w:rPr>
          <w:rFonts w:cs="Times New Roman"/>
          <w:szCs w:val="24"/>
        </w:rPr>
      </w:pPr>
      <w:r w:rsidRPr="0000311A">
        <w:rPr>
          <w:rFonts w:cs="Times New Roman"/>
          <w:szCs w:val="24"/>
        </w:rPr>
        <w:t>Lapisan UI presentation adalah antarmuka interaktif pengguna dan sistem, dan bertanggung jawab untuk sesi pemrosesan dengan pengguna, dan mewujudkan komunikasi antara pengguna dan lapisan logika bisnis dengan menjalankan program di browser seluler;</w:t>
      </w:r>
    </w:p>
    <w:p w14:paraId="383DC0A5" w14:textId="77777777" w:rsidR="00475CD9" w:rsidRDefault="00475CD9" w:rsidP="00187D65">
      <w:pPr>
        <w:pStyle w:val="ListParagraph"/>
        <w:numPr>
          <w:ilvl w:val="1"/>
          <w:numId w:val="4"/>
        </w:numPr>
        <w:spacing w:after="200"/>
        <w:rPr>
          <w:rFonts w:cs="Times New Roman"/>
          <w:szCs w:val="24"/>
        </w:rPr>
      </w:pPr>
      <w:r w:rsidRPr="0000311A">
        <w:rPr>
          <w:rFonts w:cs="Times New Roman"/>
          <w:szCs w:val="24"/>
        </w:rPr>
        <w:t xml:space="preserve"> </w:t>
      </w:r>
      <w:r>
        <w:rPr>
          <w:rFonts w:cs="Times New Roman"/>
          <w:szCs w:val="24"/>
        </w:rPr>
        <w:t>L</w:t>
      </w:r>
      <w:r w:rsidRPr="0000311A">
        <w:rPr>
          <w:rFonts w:cs="Times New Roman"/>
          <w:szCs w:val="24"/>
        </w:rPr>
        <w:t xml:space="preserve">apisan logika bisnis bertanggung jawab untuk memproses permintaan layanan aplikasi dari lapisan UI dan membuat analisis logis bisnis, jika menemukan bahwa bisnis perlu mengakses lapisan akses data, maka lapisan logika bisnis akan memanggil layanan yang relevan dalam data lapisan akses dan meneruskan bisnis ke lapisan </w:t>
      </w:r>
      <w:r w:rsidRPr="0000311A">
        <w:rPr>
          <w:rFonts w:cs="Times New Roman"/>
          <w:szCs w:val="24"/>
        </w:rPr>
        <w:lastRenderedPageBreak/>
        <w:t xml:space="preserve">akses data, jika tidak perlu mengakses lapisan akses data, bisnis akan diteruskan ke platform </w:t>
      </w:r>
      <w:r w:rsidRPr="00247C01">
        <w:rPr>
          <w:rFonts w:cs="Times New Roman"/>
          <w:i/>
          <w:szCs w:val="24"/>
        </w:rPr>
        <w:t>cloud</w:t>
      </w:r>
      <w:r w:rsidRPr="0000311A">
        <w:rPr>
          <w:rFonts w:cs="Times New Roman"/>
          <w:szCs w:val="24"/>
        </w:rPr>
        <w:t xml:space="preserve"> </w:t>
      </w:r>
      <w:r w:rsidRPr="00247C01">
        <w:rPr>
          <w:rFonts w:cs="Times New Roman"/>
          <w:i/>
          <w:szCs w:val="24"/>
        </w:rPr>
        <w:t>computing</w:t>
      </w:r>
      <w:r w:rsidRPr="0000311A">
        <w:rPr>
          <w:rFonts w:cs="Times New Roman"/>
          <w:szCs w:val="24"/>
        </w:rPr>
        <w:t xml:space="preserve"> secara langsung melalui antarmuka yang relevan dan diproses oleh server </w:t>
      </w:r>
      <w:r w:rsidRPr="00247C01">
        <w:rPr>
          <w:rFonts w:cs="Times New Roman"/>
          <w:i/>
          <w:szCs w:val="24"/>
        </w:rPr>
        <w:t>cloud</w:t>
      </w:r>
      <w:r w:rsidRPr="0000311A">
        <w:rPr>
          <w:rFonts w:cs="Times New Roman"/>
          <w:szCs w:val="24"/>
        </w:rPr>
        <w:t xml:space="preserve">; </w:t>
      </w:r>
    </w:p>
    <w:p w14:paraId="3414549B" w14:textId="77777777" w:rsidR="00475CD9" w:rsidRPr="0000311A" w:rsidRDefault="00475CD9" w:rsidP="00187D65">
      <w:pPr>
        <w:pStyle w:val="ListParagraph"/>
        <w:numPr>
          <w:ilvl w:val="1"/>
          <w:numId w:val="4"/>
        </w:numPr>
        <w:spacing w:after="200"/>
        <w:rPr>
          <w:rFonts w:cs="Times New Roman"/>
          <w:szCs w:val="24"/>
        </w:rPr>
      </w:pPr>
      <w:r>
        <w:rPr>
          <w:rFonts w:cs="Times New Roman"/>
          <w:szCs w:val="24"/>
        </w:rPr>
        <w:t>L</w:t>
      </w:r>
      <w:r w:rsidRPr="0000311A">
        <w:rPr>
          <w:rFonts w:cs="Times New Roman"/>
          <w:szCs w:val="24"/>
        </w:rPr>
        <w:t xml:space="preserve">apisan akses data digunakan untuk menerima permintaan bisnis dari lapisan logika bisnis, dan meneruskan bisnis ke platform </w:t>
      </w:r>
      <w:r w:rsidRPr="00247C01">
        <w:rPr>
          <w:rFonts w:cs="Times New Roman"/>
          <w:i/>
          <w:szCs w:val="24"/>
        </w:rPr>
        <w:t>cloud</w:t>
      </w:r>
      <w:r w:rsidRPr="0000311A">
        <w:rPr>
          <w:rFonts w:cs="Times New Roman"/>
          <w:szCs w:val="24"/>
        </w:rPr>
        <w:t xml:space="preserve"> </w:t>
      </w:r>
      <w:r w:rsidRPr="00247C01">
        <w:rPr>
          <w:rFonts w:cs="Times New Roman"/>
          <w:i/>
          <w:szCs w:val="24"/>
        </w:rPr>
        <w:t>computing</w:t>
      </w:r>
      <w:r w:rsidRPr="0000311A">
        <w:rPr>
          <w:rFonts w:cs="Times New Roman"/>
          <w:szCs w:val="24"/>
        </w:rPr>
        <w:t xml:space="preserve"> dengan menganalisis dan memanggil antarmuka yang relevan untuk diproses.</w:t>
      </w:r>
    </w:p>
    <w:p w14:paraId="0AFE8FE9" w14:textId="77777777" w:rsidR="00475CD9" w:rsidRDefault="00475CD9" w:rsidP="00187D65">
      <w:pPr>
        <w:pStyle w:val="ListParagraph"/>
        <w:numPr>
          <w:ilvl w:val="0"/>
          <w:numId w:val="4"/>
        </w:numPr>
        <w:spacing w:after="200"/>
        <w:rPr>
          <w:rFonts w:cs="Times New Roman"/>
          <w:szCs w:val="24"/>
        </w:rPr>
      </w:pPr>
      <w:r w:rsidRPr="00047C05">
        <w:rPr>
          <w:rFonts w:cs="Times New Roman"/>
          <w:szCs w:val="24"/>
        </w:rPr>
        <w:t xml:space="preserve">Platform </w:t>
      </w:r>
      <w:r w:rsidRPr="00247C01">
        <w:rPr>
          <w:rFonts w:cs="Times New Roman"/>
          <w:i/>
          <w:szCs w:val="24"/>
        </w:rPr>
        <w:t>cloud</w:t>
      </w:r>
      <w:r>
        <w:rPr>
          <w:rFonts w:cs="Times New Roman"/>
          <w:szCs w:val="24"/>
        </w:rPr>
        <w:t xml:space="preserve"> </w:t>
      </w:r>
      <w:r w:rsidRPr="00247C01">
        <w:rPr>
          <w:rFonts w:cs="Times New Roman"/>
          <w:i/>
          <w:szCs w:val="24"/>
        </w:rPr>
        <w:t>computing</w:t>
      </w:r>
      <w:r w:rsidRPr="00047C05">
        <w:rPr>
          <w:rFonts w:cs="Times New Roman"/>
          <w:szCs w:val="24"/>
        </w:rPr>
        <w:t xml:space="preserve">: </w:t>
      </w:r>
    </w:p>
    <w:p w14:paraId="62E389B3" w14:textId="77777777" w:rsidR="00475CD9" w:rsidRPr="00047C05" w:rsidRDefault="00475CD9" w:rsidP="003F2E3B">
      <w:pPr>
        <w:pStyle w:val="ListParagraph"/>
        <w:spacing w:after="200"/>
        <w:rPr>
          <w:rFonts w:cs="Times New Roman"/>
          <w:szCs w:val="24"/>
        </w:rPr>
      </w:pPr>
      <w:r w:rsidRPr="00047C05">
        <w:rPr>
          <w:rFonts w:cs="Times New Roman"/>
          <w:szCs w:val="24"/>
        </w:rPr>
        <w:t xml:space="preserve">Ini adalah bagian inti dari sistem dan modul eksekusi akhir dari keseluruhan fungsi sistem. Layanan yang diperlukan pengguna untuk menghubungkan platform komputasi awan melalui antarmuka dan dilakukan pemrosesan, kemudian data yang diproses diteruskan ke pengguna pada gilirannya oleh antarmuka . Dalam lapisan kumpulan sumber daya, sejumlah besar sumber daya komputasi terdistribusi isomorfik atau dekat dengan sumber daya isomorfik membentuk berbagai kumpulan sumber daya virtual melalui teknologi virtualisasi, seperti: kumpulan sumber daya data, kumpulan sumber daya layanan, kumpulan sumber daya komputasi dll., Lapisan ini adalah dasar dari platform </w:t>
      </w:r>
      <w:r w:rsidRPr="00247C01">
        <w:rPr>
          <w:rFonts w:cs="Times New Roman"/>
          <w:i/>
          <w:szCs w:val="24"/>
        </w:rPr>
        <w:t>cloud</w:t>
      </w:r>
      <w:r w:rsidRPr="00047C05">
        <w:rPr>
          <w:rFonts w:cs="Times New Roman"/>
          <w:szCs w:val="24"/>
        </w:rPr>
        <w:t xml:space="preserve"> </w:t>
      </w:r>
      <w:r w:rsidRPr="00247C01">
        <w:rPr>
          <w:rFonts w:cs="Times New Roman"/>
          <w:i/>
          <w:szCs w:val="24"/>
        </w:rPr>
        <w:t>computing</w:t>
      </w:r>
      <w:r w:rsidRPr="00047C05">
        <w:rPr>
          <w:rFonts w:cs="Times New Roman"/>
          <w:szCs w:val="24"/>
        </w:rPr>
        <w:t>; layer manajemen middleware terutama bertanggung jawab untuk berbagai manajemen platform komputasi awan termasuk manajemen pengguna, manajemen tugas dan manajemen sumber daya, dll; Lapisan konstruksi SOA merangkum semua jenis sumber daya komputasi awan ke dalam layanan WEB standar untuk pengguna, termasuk antarmuka layanan, pendaftaran layanan, penemuan layanan dan akses layanan, dll.</w:t>
      </w:r>
    </w:p>
    <w:p w14:paraId="4E2690BC" w14:textId="394DED69" w:rsidR="00475CD9" w:rsidRDefault="0011380D" w:rsidP="003F2E3B">
      <w:pPr>
        <w:spacing w:after="200"/>
        <w:rPr>
          <w:rFonts w:cs="Times New Roman"/>
          <w:szCs w:val="24"/>
        </w:rPr>
      </w:pPr>
      <w:r>
        <w:rPr>
          <w:rFonts w:cs="Times New Roman"/>
          <w:szCs w:val="24"/>
        </w:rPr>
        <w:lastRenderedPageBreak/>
        <w:t>Dari model</w:t>
      </w:r>
      <w:r w:rsidR="00475CD9">
        <w:rPr>
          <w:rFonts w:cs="Times New Roman"/>
          <w:szCs w:val="24"/>
        </w:rPr>
        <w:t xml:space="preserve"> arsitektur di atas terlihat layanan-layanan yang mendukung sebuah ekosistem mobile learning dari end user sampai ke layanan </w:t>
      </w:r>
      <w:r w:rsidR="00475CD9" w:rsidRPr="00247C01">
        <w:rPr>
          <w:rFonts w:cs="Times New Roman"/>
          <w:i/>
          <w:szCs w:val="24"/>
        </w:rPr>
        <w:t>cloud</w:t>
      </w:r>
      <w:r w:rsidR="00475CD9">
        <w:rPr>
          <w:rFonts w:cs="Times New Roman"/>
          <w:szCs w:val="24"/>
        </w:rPr>
        <w:t xml:space="preserve">. </w:t>
      </w:r>
    </w:p>
    <w:p w14:paraId="388B6E0A" w14:textId="1D734D25" w:rsidR="00475CD9" w:rsidRDefault="00475CD9" w:rsidP="003F2E3B">
      <w:pPr>
        <w:spacing w:after="200"/>
        <w:rPr>
          <w:rFonts w:cs="Times New Roman"/>
          <w:szCs w:val="24"/>
        </w:rPr>
      </w:pPr>
      <w:r>
        <w:rPr>
          <w:rFonts w:cs="Times New Roman"/>
          <w:szCs w:val="24"/>
        </w:rPr>
        <w:t>Adapun dari sisi LMS</w:t>
      </w:r>
      <w:r w:rsidR="00AE4CF8">
        <w:rPr>
          <w:rFonts w:cs="Times New Roman"/>
          <w:szCs w:val="24"/>
        </w:rPr>
        <w:t>-</w:t>
      </w:r>
      <w:r>
        <w:rPr>
          <w:rFonts w:cs="Times New Roman"/>
          <w:szCs w:val="24"/>
        </w:rPr>
        <w:t>nya sendiri model yang diajukannya adalah terdiri dari beberapa modul sebagai berikut</w:t>
      </w:r>
    </w:p>
    <w:p w14:paraId="53F6BD91" w14:textId="77777777" w:rsidR="00BB4576" w:rsidRDefault="00475CD9" w:rsidP="00BB4576">
      <w:pPr>
        <w:keepNext/>
        <w:spacing w:after="200"/>
      </w:pPr>
      <w:r>
        <w:rPr>
          <w:noProof/>
          <w:lang w:val="en-GB" w:eastAsia="en-GB"/>
        </w:rPr>
        <w:drawing>
          <wp:inline distT="0" distB="0" distL="0" distR="0" wp14:anchorId="6E6CD55D" wp14:editId="0E426233">
            <wp:extent cx="4315952" cy="307100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9960" cy="3080971"/>
                    </a:xfrm>
                    <a:prstGeom prst="rect">
                      <a:avLst/>
                    </a:prstGeom>
                  </pic:spPr>
                </pic:pic>
              </a:graphicData>
            </a:graphic>
          </wp:inline>
        </w:drawing>
      </w:r>
    </w:p>
    <w:p w14:paraId="51F7D715" w14:textId="561811AC" w:rsidR="00987E47" w:rsidRPr="00987E47" w:rsidRDefault="00BB4576" w:rsidP="00BB4576">
      <w:pPr>
        <w:pStyle w:val="Caption"/>
        <w:jc w:val="center"/>
      </w:pPr>
      <w:bookmarkStart w:id="38" w:name="_Toc7635617"/>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1</w:t>
      </w:r>
      <w:r w:rsidR="00753EB5">
        <w:fldChar w:fldCharType="end"/>
      </w:r>
      <w:r>
        <w:t xml:space="preserve"> </w:t>
      </w:r>
      <w:r w:rsidRPr="00962205">
        <w:t>Gambaran model LMS yang diajukan oleh Chen, et.al</w:t>
      </w:r>
      <w:bookmarkEnd w:id="38"/>
      <w:r>
        <w:br/>
      </w:r>
    </w:p>
    <w:p w14:paraId="3E2485CB" w14:textId="6D08A44B" w:rsidR="00BA214D" w:rsidRPr="004411C2" w:rsidRDefault="00504972" w:rsidP="00504972">
      <w:pPr>
        <w:pStyle w:val="Heading3"/>
        <w:ind w:left="284"/>
      </w:pPr>
      <w:r>
        <w:t xml:space="preserve"> </w:t>
      </w:r>
      <w:r>
        <w:tab/>
      </w:r>
      <w:bookmarkStart w:id="39" w:name="_Toc7635593"/>
      <w:r w:rsidR="004411C2" w:rsidRPr="004411C2">
        <w:t>E-Learning dan SOA</w:t>
      </w:r>
      <w:bookmarkEnd w:id="39"/>
    </w:p>
    <w:p w14:paraId="101B8FBB" w14:textId="21757B11" w:rsidR="004411C2" w:rsidRPr="009708A3" w:rsidRDefault="004411C2" w:rsidP="009708A3">
      <w:pPr>
        <w:ind w:firstLine="720"/>
        <w:rPr>
          <w:rFonts w:cs="Times New Roman"/>
        </w:rPr>
      </w:pPr>
      <w:r>
        <w:rPr>
          <w:rFonts w:cs="Times New Roman"/>
        </w:rPr>
        <w:fldChar w:fldCharType="begin" w:fldLock="1"/>
      </w:r>
      <w:r>
        <w:rPr>
          <w:rFonts w:cs="Times New Roman"/>
        </w:rPr>
        <w:instrText>ADDIN CSL_CITATION {"citationItems":[{"id":"ITEM-1","itemData":{"abstract":"Technological development has become so manifest in all fields that it is now highly crucial to take it into consideration whenever possible. Such development has resulted in the tremendous amount of information that exists nowadays. Therefore, Service Oriented Architecture (SOA) has become an active area of research and development. Web services as an example of SOA support the integration of software applications in an incremental way, using existing platforms and languages that utilize and adopt existing legacy systems. Virtual Learning Environments (VLEs) are one of the emerging domains that require to be extended to SOA. Web Services Selection involves discovering a set of semantically equivalent services by filtering a number of available services based on service metadata, and selecting an optimal service based on real-time during previous executions of a service. The focus of this paper is to analyze the current approach of Web services to satisfy the requirements of web based academic systems.","author":[{"dropping-particle":"","family":"Al-Ajlan","given":"Ajlan","non-dropping-particle":"","parse-names":false,"suffix":""},{"dropping-particle":"","family":"Zedan","given":"Hussein","non-dropping-particle":"","parse-names":false,"suffix":""}],"container-title":"Proceeding of the EADTU’s 20th Anniversary Conference","id":"ITEM-1","issued":{"date-parts":[["2007"]]},"title":"E-Learning (MOODLE) Based on Service Oriented Architecture","type":"paper-conference"},"uris":["http://www.mendeley.com/documents/?uuid=b6202ba0-04ae-341f-939a-1650b8cab46c"]}],"mendeley":{"formattedCitation":"(Al-Ajlan &amp; Zedan, 2007)","plainTextFormattedCitation":"(Al-Ajlan &amp; Zedan, 2007)","previouslyFormattedCitation":"(Al-Ajlan &amp; Zedan, 2007)"},"properties":{"noteIndex":0},"schema":"https://github.com/citation-style-language/schema/raw/master/csl-citation.json"}</w:instrText>
      </w:r>
      <w:r>
        <w:rPr>
          <w:rFonts w:cs="Times New Roman"/>
        </w:rPr>
        <w:fldChar w:fldCharType="separate"/>
      </w:r>
      <w:r w:rsidRPr="00A754C9">
        <w:rPr>
          <w:rFonts w:cs="Times New Roman"/>
          <w:noProof/>
        </w:rPr>
        <w:t>(Al-Ajlan &amp; Zedan, 2007)</w:t>
      </w:r>
      <w:r>
        <w:rPr>
          <w:rFonts w:cs="Times New Roman"/>
        </w:rPr>
        <w:fldChar w:fldCharType="end"/>
      </w:r>
      <w:r>
        <w:rPr>
          <w:rFonts w:cs="Times New Roman"/>
        </w:rPr>
        <w:t xml:space="preserve"> telah melakukan </w:t>
      </w:r>
      <w:r w:rsidR="00987E47">
        <w:rPr>
          <w:rFonts w:cs="Times New Roman"/>
        </w:rPr>
        <w:t xml:space="preserve">studi </w:t>
      </w:r>
      <w:r w:rsidR="00987E47" w:rsidRPr="009C0366">
        <w:rPr>
          <w:rFonts w:cs="Times New Roman"/>
        </w:rPr>
        <w:t>yang</w:t>
      </w:r>
      <w:r w:rsidRPr="009C0366">
        <w:rPr>
          <w:rFonts w:cs="Times New Roman"/>
        </w:rPr>
        <w:t xml:space="preserve"> bertujuan untuk memperluas ide inti di balik tool </w:t>
      </w:r>
      <w:r w:rsidRPr="002727C7">
        <w:rPr>
          <w:rFonts w:cs="Times New Roman"/>
          <w:i/>
        </w:rPr>
        <w:t>Virtual Learning Environment</w:t>
      </w:r>
      <w:r>
        <w:rPr>
          <w:rFonts w:cs="Times New Roman"/>
        </w:rPr>
        <w:t xml:space="preserve"> (VLE) yakni Moodle</w:t>
      </w:r>
      <w:r w:rsidRPr="009C0366">
        <w:rPr>
          <w:rFonts w:cs="Times New Roman"/>
        </w:rPr>
        <w:t xml:space="preserve"> yang mendominasi institusi akademik. Kontribusi yang </w:t>
      </w:r>
      <w:r w:rsidR="00987E47" w:rsidRPr="009C0366">
        <w:rPr>
          <w:rFonts w:cs="Times New Roman"/>
        </w:rPr>
        <w:t>ingin dituju</w:t>
      </w:r>
      <w:r w:rsidRPr="009C0366">
        <w:rPr>
          <w:rFonts w:cs="Times New Roman"/>
        </w:rPr>
        <w:t xml:space="preserve"> adalah membangun VLE dengan pendekatan konsep </w:t>
      </w:r>
      <w:r w:rsidRPr="00281F9E">
        <w:rPr>
          <w:rFonts w:cs="Times New Roman"/>
          <w:i/>
        </w:rPr>
        <w:t>web service</w:t>
      </w:r>
      <w:r w:rsidRPr="009C0366">
        <w:rPr>
          <w:rFonts w:cs="Times New Roman"/>
        </w:rPr>
        <w:t xml:space="preserve"> yaitu SOA dan teknik terkaitnya. Kontribusi mendasar dari studi yang diusulkan adalah untuk menunjukkan bahwa VLE dapat dimungkinkan sebagai layanan yang dapat dipublikasikan, ditemukan (</w:t>
      </w:r>
      <w:r w:rsidRPr="00987E47">
        <w:rPr>
          <w:rFonts w:cs="Times New Roman"/>
          <w:i/>
        </w:rPr>
        <w:t>discovered</w:t>
      </w:r>
      <w:r w:rsidRPr="009C0366">
        <w:rPr>
          <w:rFonts w:cs="Times New Roman"/>
        </w:rPr>
        <w:t>) dan disusun sebagaimana dipersepsikan dalam paradigma SOC</w:t>
      </w:r>
      <w:r>
        <w:rPr>
          <w:rFonts w:cs="Times New Roman"/>
        </w:rPr>
        <w:t xml:space="preserve"> (</w:t>
      </w:r>
      <w:r w:rsidRPr="000363EF">
        <w:rPr>
          <w:rFonts w:cs="Times New Roman"/>
          <w:i/>
        </w:rPr>
        <w:t>Service Oriented Computing</w:t>
      </w:r>
      <w:r>
        <w:rPr>
          <w:rFonts w:cs="Times New Roman"/>
        </w:rPr>
        <w:t>)</w:t>
      </w:r>
      <w:r w:rsidRPr="009C0366">
        <w:rPr>
          <w:rFonts w:cs="Times New Roman"/>
        </w:rPr>
        <w:t>.</w:t>
      </w:r>
      <w:r>
        <w:rPr>
          <w:rFonts w:cs="Times New Roman"/>
        </w:rPr>
        <w:t xml:space="preserve"> </w:t>
      </w:r>
    </w:p>
    <w:p w14:paraId="4E65814E" w14:textId="09FA2C55" w:rsidR="00475CD9" w:rsidRDefault="002767FB" w:rsidP="003F2E3B">
      <w:pPr>
        <w:spacing w:after="200"/>
        <w:ind w:firstLine="720"/>
        <w:rPr>
          <w:rFonts w:cs="Times New Roman"/>
          <w:szCs w:val="24"/>
        </w:rPr>
      </w:pPr>
      <w:r>
        <w:rPr>
          <w:rFonts w:cs="Times New Roman"/>
          <w:szCs w:val="24"/>
        </w:rPr>
        <w:lastRenderedPageBreak/>
        <w:fldChar w:fldCharType="begin" w:fldLock="1"/>
      </w:r>
      <w:r w:rsidR="007F17F7">
        <w:rPr>
          <w:rFonts w:cs="Times New Roman"/>
          <w:szCs w:val="24"/>
        </w:rPr>
        <w:instrText>ADDIN CSL_CITATION {"citationItems":[{"id":"ITEM-1","itemData":{"DOI":"10.1109/REV.2015.7087290","ISBN":"9781479978397","abstract":"E-Learning plays the main role to support the traditional learning with online learning. This is achieved through the management of the Learning Management Systems (LMSs) and their functionalities. Many LMSs contain functionality that virtualizes the course's theoretical part in the classroom but not addressing the technical part. In this direction and to support the Computer Science Education (CSE), the virtual lab has emerged as an adopted environment which could be integrated into the LMS environment. This paper proposes two integration approaches (e.g. Web-Based Approach and Service-Oriented Approach) those can be used to prepare and integrate the virtual lab for CSE into the LMSs (e.g. Moodle).","author":[{"dropping-particle":"","family":"Al-Khanjari","given":"Zuhoor","non-dropping-particle":"","parse-names":false,"suffix":""},{"dropping-particle":"","family":"Al-Roshdi","given":"Yusra","non-dropping-particle":"","parse-names":false,"suffix":""},{"dropping-particle":"","family":"Kraiem","given":"Naoufel","non-dropping-particle":"","parse-names":false,"suffix":""}],"container-title":"International Journal of Software Engineering an Its Applications","id":"ITEM-1","issued":{"date-parts":[["2014"]]},"title":"Developing virtual lab to support the computer science education in moodle","type":"paper-conference"},"uris":["http://www.mendeley.com/documents/?uuid=068c6f0c-8783-3fa7-95a0-80f5827cc16c"]}],"mendeley":{"formattedCitation":"(Zuhoor Al-Khanjari, Al-Roshdi, &amp; Kraiem, 2014)","plainTextFormattedCitation":"(Zuhoor Al-Khanjari, Al-Roshdi, &amp; Kraiem, 2014)","previouslyFormattedCitation":"(Zuhoor Al-Khanjari, Al-Roshdi, &amp; Kraiem, 2014)"},"properties":{"noteIndex":0},"schema":"https://github.com/citation-style-language/schema/raw/master/csl-citation.json"}</w:instrText>
      </w:r>
      <w:r>
        <w:rPr>
          <w:rFonts w:cs="Times New Roman"/>
          <w:szCs w:val="24"/>
        </w:rPr>
        <w:fldChar w:fldCharType="separate"/>
      </w:r>
      <w:r w:rsidR="00CD3D4A" w:rsidRPr="00CD3D4A">
        <w:rPr>
          <w:rFonts w:cs="Times New Roman"/>
          <w:noProof/>
          <w:szCs w:val="24"/>
        </w:rPr>
        <w:t>(Zuhoor Al-Khanjari, Al-Roshdi, &amp; Kraiem, 2014)</w:t>
      </w:r>
      <w:r>
        <w:rPr>
          <w:rFonts w:cs="Times New Roman"/>
          <w:szCs w:val="24"/>
        </w:rPr>
        <w:fldChar w:fldCharType="end"/>
      </w:r>
      <w:r w:rsidR="0082007C">
        <w:rPr>
          <w:rFonts w:cs="Times New Roman"/>
          <w:szCs w:val="24"/>
        </w:rPr>
        <w:t xml:space="preserve"> </w:t>
      </w:r>
      <w:r w:rsidR="00475CD9">
        <w:rPr>
          <w:rFonts w:cs="Times New Roman"/>
          <w:szCs w:val="24"/>
        </w:rPr>
        <w:t>dalam jurnal penelitiannya yang berjudul P</w:t>
      </w:r>
      <w:r w:rsidR="00475CD9" w:rsidRPr="00A9295D">
        <w:rPr>
          <w:rFonts w:cs="Times New Roman"/>
          <w:szCs w:val="24"/>
        </w:rPr>
        <w:t xml:space="preserve">engembangan </w:t>
      </w:r>
      <w:r w:rsidR="00A909B7">
        <w:rPr>
          <w:rFonts w:cs="Times New Roman"/>
          <w:szCs w:val="24"/>
        </w:rPr>
        <w:t>desain</w:t>
      </w:r>
      <w:r w:rsidR="00475CD9" w:rsidRPr="00A9295D">
        <w:rPr>
          <w:rFonts w:cs="Times New Roman"/>
          <w:szCs w:val="24"/>
        </w:rPr>
        <w:t xml:space="preserve"> arsitektur lanjut untuk </w:t>
      </w:r>
      <w:r w:rsidR="00475CD9" w:rsidRPr="00620694">
        <w:rPr>
          <w:rFonts w:cs="Times New Roman"/>
          <w:i/>
          <w:szCs w:val="24"/>
        </w:rPr>
        <w:t>resource virtual</w:t>
      </w:r>
      <w:r w:rsidR="00475CD9" w:rsidRPr="00A9295D">
        <w:rPr>
          <w:rFonts w:cs="Times New Roman"/>
          <w:szCs w:val="24"/>
        </w:rPr>
        <w:t xml:space="preserve"> pada pembelajaran ilmu komputer dengan menggunakan SOA</w:t>
      </w:r>
      <w:r w:rsidR="00475CD9">
        <w:rPr>
          <w:rFonts w:cs="Times New Roman"/>
          <w:szCs w:val="24"/>
        </w:rPr>
        <w:t xml:space="preserve"> mengajukan pengembangan </w:t>
      </w:r>
      <w:r w:rsidR="00A909B7">
        <w:rPr>
          <w:rFonts w:cs="Times New Roman"/>
          <w:szCs w:val="24"/>
        </w:rPr>
        <w:t>desain</w:t>
      </w:r>
      <w:r w:rsidR="00475CD9">
        <w:rPr>
          <w:rFonts w:cs="Times New Roman"/>
          <w:szCs w:val="24"/>
        </w:rPr>
        <w:t xml:space="preserve"> arsitektur LMS Moodle dengan menggunakan prinsip SOA. Pada jurnal ini peneliti </w:t>
      </w:r>
      <w:r w:rsidR="00AC10C8">
        <w:rPr>
          <w:rFonts w:cs="Times New Roman"/>
          <w:szCs w:val="24"/>
        </w:rPr>
        <w:t xml:space="preserve">berusaha </w:t>
      </w:r>
      <w:r w:rsidR="00AC10C8" w:rsidRPr="00CE558C">
        <w:rPr>
          <w:rFonts w:cs="Times New Roman"/>
          <w:szCs w:val="24"/>
        </w:rPr>
        <w:t>memanfaatkan</w:t>
      </w:r>
      <w:r w:rsidR="00475CD9" w:rsidRPr="00CE558C">
        <w:rPr>
          <w:rFonts w:cs="Times New Roman"/>
          <w:szCs w:val="24"/>
        </w:rPr>
        <w:t xml:space="preserve"> fitur web service yang ada di LMS untuk konektivitas dengan aplikasi external seperti virtual lab</w:t>
      </w:r>
      <w:r w:rsidR="00475CD9">
        <w:rPr>
          <w:rFonts w:cs="Times New Roman"/>
          <w:szCs w:val="24"/>
        </w:rPr>
        <w:t>/ virtual kompiler. Dengan</w:t>
      </w:r>
      <w:r w:rsidR="00475CD9" w:rsidRPr="001F60D5">
        <w:rPr>
          <w:rFonts w:cs="Times New Roman"/>
          <w:szCs w:val="24"/>
        </w:rPr>
        <w:t xml:space="preserve"> penggunaan SOA </w:t>
      </w:r>
      <w:r w:rsidR="00475CD9">
        <w:rPr>
          <w:rFonts w:cs="Times New Roman"/>
          <w:szCs w:val="24"/>
        </w:rPr>
        <w:t xml:space="preserve">ini </w:t>
      </w:r>
      <w:r w:rsidR="00475CD9" w:rsidRPr="001F60D5">
        <w:rPr>
          <w:rFonts w:cs="Times New Roman"/>
          <w:szCs w:val="24"/>
        </w:rPr>
        <w:t>dapat mengatasi keterbatasan LMS dalam mendukung kegiatan praktikum bidang ilmu komputer</w:t>
      </w:r>
      <w:r w:rsidR="00475CD9">
        <w:rPr>
          <w:rFonts w:cs="Times New Roman"/>
          <w:szCs w:val="24"/>
        </w:rPr>
        <w:t>. Berikut adalah gambarannya:</w:t>
      </w:r>
    </w:p>
    <w:p w14:paraId="28244AE1" w14:textId="77777777" w:rsidR="00BB4576" w:rsidRDefault="00475CD9" w:rsidP="00BB4576">
      <w:pPr>
        <w:keepNext/>
        <w:spacing w:after="200"/>
      </w:pPr>
      <w:r>
        <w:rPr>
          <w:noProof/>
          <w:lang w:val="en-GB" w:eastAsia="en-GB"/>
        </w:rPr>
        <w:drawing>
          <wp:inline distT="0" distB="0" distL="0" distR="0" wp14:anchorId="68D6C65A" wp14:editId="20609167">
            <wp:extent cx="5576468" cy="22479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94447" cy="2255147"/>
                    </a:xfrm>
                    <a:prstGeom prst="rect">
                      <a:avLst/>
                    </a:prstGeom>
                  </pic:spPr>
                </pic:pic>
              </a:graphicData>
            </a:graphic>
          </wp:inline>
        </w:drawing>
      </w:r>
    </w:p>
    <w:p w14:paraId="6B1DF975" w14:textId="7C913001" w:rsidR="00666055" w:rsidRPr="00BB4576" w:rsidRDefault="00BB4576" w:rsidP="00BB4576">
      <w:pPr>
        <w:pStyle w:val="Caption"/>
        <w:jc w:val="center"/>
      </w:pPr>
      <w:bookmarkStart w:id="40" w:name="_Toc7635618"/>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2</w:t>
      </w:r>
      <w:r w:rsidR="00753EB5">
        <w:fldChar w:fldCharType="end"/>
      </w:r>
      <w:r>
        <w:t xml:space="preserve"> </w:t>
      </w:r>
      <w:r w:rsidRPr="009C5A66">
        <w:t>LMS Moodle yang terhubung dengan software tools untuk praktikum ilmu komputer menggunakan prinsip SOA</w:t>
      </w:r>
      <w:bookmarkEnd w:id="40"/>
      <w:r>
        <w:br/>
      </w:r>
    </w:p>
    <w:p w14:paraId="32D47C8A" w14:textId="313F7952" w:rsidR="00475CD9" w:rsidRDefault="00475CD9" w:rsidP="003F2E3B">
      <w:pPr>
        <w:spacing w:after="200"/>
        <w:ind w:firstLine="720"/>
        <w:rPr>
          <w:rFonts w:cs="Times New Roman"/>
          <w:szCs w:val="24"/>
        </w:rPr>
      </w:pPr>
      <w:r w:rsidRPr="003C4B5A">
        <w:rPr>
          <w:rFonts w:cs="Times New Roman"/>
          <w:szCs w:val="24"/>
        </w:rPr>
        <w:t xml:space="preserve">Pendekatan yang diusulkan sebagai </w:t>
      </w:r>
      <w:r w:rsidRPr="00A839DD">
        <w:rPr>
          <w:rFonts w:cs="Times New Roman"/>
          <w:i/>
          <w:szCs w:val="24"/>
        </w:rPr>
        <w:t>service</w:t>
      </w:r>
      <w:r>
        <w:rPr>
          <w:rFonts w:cs="Times New Roman"/>
          <w:szCs w:val="24"/>
        </w:rPr>
        <w:t xml:space="preserve"> yang</w:t>
      </w:r>
      <w:r w:rsidRPr="003C4B5A">
        <w:rPr>
          <w:rFonts w:cs="Times New Roman"/>
          <w:szCs w:val="24"/>
        </w:rPr>
        <w:t xml:space="preserve"> bertujuan untuk memperluas desain arsitektur Moodle untuk mendukung </w:t>
      </w:r>
      <w:r>
        <w:rPr>
          <w:rFonts w:cs="Times New Roman"/>
          <w:szCs w:val="24"/>
        </w:rPr>
        <w:t>perkuliahan ilmu komputer</w:t>
      </w:r>
      <w:r w:rsidRPr="003C4B5A">
        <w:rPr>
          <w:rFonts w:cs="Times New Roman"/>
          <w:szCs w:val="24"/>
        </w:rPr>
        <w:t xml:space="preserve"> </w:t>
      </w:r>
      <w:r>
        <w:rPr>
          <w:rFonts w:cs="Times New Roman"/>
          <w:szCs w:val="24"/>
        </w:rPr>
        <w:t xml:space="preserve">dengan mengkoneksikannya dengan software tools external untuk praktikum ilmu komputer sepeti kompiler, UML, </w:t>
      </w:r>
      <w:r w:rsidRPr="00281F9E">
        <w:rPr>
          <w:rFonts w:cs="Times New Roman"/>
          <w:i/>
          <w:szCs w:val="24"/>
        </w:rPr>
        <w:t>testing tool</w:t>
      </w:r>
      <w:r>
        <w:rPr>
          <w:rFonts w:cs="Times New Roman"/>
          <w:szCs w:val="24"/>
        </w:rPr>
        <w:t xml:space="preserve"> dan simulator.</w:t>
      </w:r>
    </w:p>
    <w:p w14:paraId="1CBA90D4" w14:textId="3A51FD9D" w:rsidR="00475CD9" w:rsidRPr="00C93517" w:rsidRDefault="00475CD9" w:rsidP="003F2E3B">
      <w:pPr>
        <w:spacing w:after="200"/>
        <w:ind w:firstLine="720"/>
        <w:rPr>
          <w:rFonts w:cs="Times New Roman"/>
          <w:szCs w:val="24"/>
        </w:rPr>
      </w:pPr>
      <w:r w:rsidRPr="00C93517">
        <w:rPr>
          <w:rFonts w:cs="Times New Roman"/>
          <w:szCs w:val="24"/>
        </w:rPr>
        <w:t xml:space="preserve">Perluasan desain arsitektur Moodle lebih mudah daripada LMS lain karena ini tersedia sebagai </w:t>
      </w:r>
      <w:r w:rsidRPr="00281F9E">
        <w:rPr>
          <w:rFonts w:cs="Times New Roman"/>
          <w:i/>
          <w:szCs w:val="24"/>
        </w:rPr>
        <w:t>open source</w:t>
      </w:r>
      <w:r w:rsidRPr="00C93517">
        <w:rPr>
          <w:rFonts w:cs="Times New Roman"/>
          <w:szCs w:val="24"/>
        </w:rPr>
        <w:t xml:space="preserve"> dan mendukung </w:t>
      </w:r>
      <w:r w:rsidR="00AC10C8" w:rsidRPr="00C93517">
        <w:rPr>
          <w:rFonts w:cs="Times New Roman"/>
          <w:szCs w:val="24"/>
        </w:rPr>
        <w:t>plugin eksternal</w:t>
      </w:r>
      <w:r w:rsidRPr="00C93517">
        <w:rPr>
          <w:rFonts w:cs="Times New Roman"/>
          <w:szCs w:val="24"/>
        </w:rPr>
        <w:t xml:space="preserve">. Moodle juga </w:t>
      </w:r>
      <w:r w:rsidRPr="00C93517">
        <w:rPr>
          <w:rFonts w:cs="Times New Roman"/>
          <w:szCs w:val="24"/>
        </w:rPr>
        <w:lastRenderedPageBreak/>
        <w:t xml:space="preserve">mengimplementasikan web service dalam platformnya sebagai struktur untuk memfasilitasi pengembangannya menggunakan SOA. Ini mengikuti filosofi kegunaan dan fungsionalitas dari </w:t>
      </w:r>
      <w:r w:rsidRPr="00281F9E">
        <w:rPr>
          <w:rFonts w:cs="Times New Roman"/>
          <w:i/>
          <w:szCs w:val="24"/>
        </w:rPr>
        <w:t>web service.</w:t>
      </w:r>
      <w:r w:rsidRPr="00C93517">
        <w:rPr>
          <w:rFonts w:cs="Times New Roman"/>
          <w:szCs w:val="24"/>
        </w:rPr>
        <w:t xml:space="preserve"> Oleh karena itu, Moodle mengimplementasikan protokol </w:t>
      </w:r>
      <w:r>
        <w:rPr>
          <w:rFonts w:cs="Times New Roman"/>
          <w:szCs w:val="24"/>
        </w:rPr>
        <w:t>web service</w:t>
      </w:r>
      <w:r w:rsidRPr="00C93517">
        <w:rPr>
          <w:rFonts w:cs="Times New Roman"/>
          <w:szCs w:val="24"/>
        </w:rPr>
        <w:t xml:space="preserve"> yang berbeda sejak Moodle versi 2.0 </w:t>
      </w:r>
      <w:r>
        <w:rPr>
          <w:rFonts w:cs="Times New Roman"/>
          <w:szCs w:val="24"/>
        </w:rPr>
        <w:t>sampai versi terbaru</w:t>
      </w:r>
      <w:r w:rsidRPr="00C93517">
        <w:rPr>
          <w:rFonts w:cs="Times New Roman"/>
          <w:szCs w:val="24"/>
        </w:rPr>
        <w:t xml:space="preserve">. Protokol-protokol ini </w:t>
      </w:r>
      <w:r w:rsidR="00E17B0F" w:rsidRPr="00C93517">
        <w:rPr>
          <w:rFonts w:cs="Times New Roman"/>
          <w:szCs w:val="24"/>
        </w:rPr>
        <w:t>adalah:</w:t>
      </w:r>
    </w:p>
    <w:p w14:paraId="3C52CE90"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XML-Remote Procedure Call (XML-RPC).</w:t>
      </w:r>
    </w:p>
    <w:p w14:paraId="4FCB30F8"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Action Message Format (AMF).</w:t>
      </w:r>
    </w:p>
    <w:p w14:paraId="41227EF3"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Representational State Transfer (REST).</w:t>
      </w:r>
    </w:p>
    <w:p w14:paraId="636CF67C" w14:textId="77777777" w:rsidR="00475CD9" w:rsidRPr="00BD7763" w:rsidRDefault="00475CD9" w:rsidP="00187D65">
      <w:pPr>
        <w:pStyle w:val="ListParagraph"/>
        <w:numPr>
          <w:ilvl w:val="0"/>
          <w:numId w:val="5"/>
        </w:numPr>
        <w:spacing w:after="200"/>
        <w:rPr>
          <w:rFonts w:cs="Times New Roman"/>
          <w:szCs w:val="24"/>
        </w:rPr>
      </w:pPr>
      <w:r w:rsidRPr="001274FD">
        <w:rPr>
          <w:rFonts w:cs="Times New Roman"/>
          <w:szCs w:val="24"/>
        </w:rPr>
        <w:t>Simple Object Access Protocol (SOAP).</w:t>
      </w:r>
    </w:p>
    <w:p w14:paraId="0F722F39" w14:textId="0388A80A" w:rsidR="00666055" w:rsidRDefault="00475CD9" w:rsidP="00666055">
      <w:pPr>
        <w:spacing w:after="200"/>
        <w:ind w:firstLine="720"/>
        <w:rPr>
          <w:rFonts w:cs="Times New Roman"/>
          <w:szCs w:val="24"/>
        </w:rPr>
      </w:pPr>
      <w:r w:rsidRPr="00BD7763">
        <w:rPr>
          <w:rFonts w:cs="Times New Roman"/>
          <w:szCs w:val="24"/>
        </w:rPr>
        <w:t xml:space="preserve">Untuk mengembangkan layanan yang dibutuhkan ada beberapa persyaratan sistem, yang harus dipertimbangkan. Persyaratan ini meliputi: Moodle v2.5, Windows Server 2008 R2, .NET lingkungan Microsoft, </w:t>
      </w:r>
      <w:r w:rsidRPr="00281F9E">
        <w:rPr>
          <w:rFonts w:cs="Times New Roman"/>
          <w:i/>
          <w:szCs w:val="24"/>
        </w:rPr>
        <w:t>Learning Interoperability Tool</w:t>
      </w:r>
      <w:r w:rsidRPr="00BD7763">
        <w:rPr>
          <w:rFonts w:cs="Times New Roman"/>
          <w:szCs w:val="24"/>
        </w:rPr>
        <w:t xml:space="preserve"> (</w:t>
      </w:r>
      <w:r w:rsidR="0011380D" w:rsidRPr="00BD7763">
        <w:rPr>
          <w:rFonts w:cs="Times New Roman"/>
          <w:szCs w:val="24"/>
        </w:rPr>
        <w:t>LTI)</w:t>
      </w:r>
      <w:r w:rsidR="0011380D">
        <w:rPr>
          <w:rFonts w:cs="Times New Roman"/>
          <w:szCs w:val="24"/>
        </w:rPr>
        <w:t xml:space="preserve"> </w:t>
      </w:r>
      <w:r w:rsidR="0011380D" w:rsidRPr="00BD7763">
        <w:rPr>
          <w:rFonts w:cs="Times New Roman"/>
          <w:szCs w:val="24"/>
        </w:rPr>
        <w:t>dan</w:t>
      </w:r>
      <w:r w:rsidRPr="00BD7763">
        <w:rPr>
          <w:rFonts w:cs="Times New Roman"/>
          <w:szCs w:val="24"/>
        </w:rPr>
        <w:t xml:space="preserve"> </w:t>
      </w:r>
      <w:r w:rsidRPr="0011380D">
        <w:rPr>
          <w:rFonts w:cs="Times New Roman"/>
          <w:i/>
          <w:szCs w:val="24"/>
        </w:rPr>
        <w:t>tool</w:t>
      </w:r>
      <w:r>
        <w:rPr>
          <w:rFonts w:cs="Times New Roman"/>
          <w:szCs w:val="24"/>
        </w:rPr>
        <w:t xml:space="preserve"> </w:t>
      </w:r>
      <w:r w:rsidRPr="00BD7763">
        <w:rPr>
          <w:rFonts w:cs="Times New Roman"/>
          <w:szCs w:val="24"/>
        </w:rPr>
        <w:t xml:space="preserve">perangkat lunak yang diperlukan untuk ilmu komputer seperti: </w:t>
      </w:r>
      <w:r w:rsidRPr="00281F9E">
        <w:rPr>
          <w:rFonts w:cs="Times New Roman"/>
          <w:i/>
          <w:szCs w:val="24"/>
        </w:rPr>
        <w:t>compiler</w:t>
      </w:r>
      <w:r w:rsidRPr="00BD7763">
        <w:rPr>
          <w:rFonts w:cs="Times New Roman"/>
          <w:szCs w:val="24"/>
        </w:rPr>
        <w:t>.</w:t>
      </w:r>
    </w:p>
    <w:p w14:paraId="2D3B4514" w14:textId="25E408F3" w:rsidR="00475CD9" w:rsidRDefault="00475CD9" w:rsidP="00666055">
      <w:pPr>
        <w:spacing w:after="200"/>
        <w:ind w:firstLine="720"/>
        <w:rPr>
          <w:rFonts w:cs="Times New Roman"/>
          <w:szCs w:val="24"/>
        </w:rPr>
      </w:pPr>
      <w:r w:rsidRPr="008009B8">
        <w:rPr>
          <w:rFonts w:cs="Times New Roman"/>
          <w:szCs w:val="24"/>
        </w:rPr>
        <w:t xml:space="preserve">Dalam arsitektur yang diusulkan ini, harus mempertimbangkan interoperabilitas antara </w:t>
      </w:r>
      <w:r w:rsidRPr="00281F9E">
        <w:rPr>
          <w:rFonts w:cs="Times New Roman"/>
          <w:i/>
          <w:szCs w:val="24"/>
        </w:rPr>
        <w:t>tools</w:t>
      </w:r>
      <w:r w:rsidRPr="008009B8">
        <w:rPr>
          <w:rFonts w:cs="Times New Roman"/>
          <w:szCs w:val="24"/>
        </w:rPr>
        <w:t xml:space="preserve"> dan LMS tidak hanya untuk konten tetapi untuk cakupan yang lebih luas dari fitur dan layanan yang dapat ditawarkan aplikasi pembelajaran. Oleh karena itu, pada tahun 2005 Konsorsium Pembelajaran Global IMS menerbitkan tool baru untuk integrasi antara alat dan LMS yang merupakan </w:t>
      </w:r>
      <w:r w:rsidRPr="00281F9E">
        <w:rPr>
          <w:rFonts w:cs="Times New Roman"/>
          <w:i/>
          <w:szCs w:val="24"/>
        </w:rPr>
        <w:t>Learning Interoperability Tool</w:t>
      </w:r>
      <w:r w:rsidRPr="008009B8">
        <w:rPr>
          <w:rFonts w:cs="Times New Roman"/>
          <w:szCs w:val="24"/>
        </w:rPr>
        <w:t xml:space="preserve"> (LTI) atau dikenal sebagai Basic LTI. Ini terdiri dari dua elemen utama: </w:t>
      </w:r>
      <w:r w:rsidRPr="00BF0198">
        <w:rPr>
          <w:rFonts w:cs="Times New Roman"/>
          <w:i/>
          <w:szCs w:val="24"/>
        </w:rPr>
        <w:t>Tool Provider</w:t>
      </w:r>
      <w:r w:rsidRPr="008009B8">
        <w:rPr>
          <w:rFonts w:cs="Times New Roman"/>
          <w:szCs w:val="24"/>
        </w:rPr>
        <w:t xml:space="preserve"> (TP) di sisi alat dan </w:t>
      </w:r>
      <w:r w:rsidRPr="00BF0198">
        <w:rPr>
          <w:rFonts w:cs="Times New Roman"/>
          <w:i/>
          <w:szCs w:val="24"/>
        </w:rPr>
        <w:t>Tool Consumer</w:t>
      </w:r>
      <w:r w:rsidRPr="008009B8">
        <w:rPr>
          <w:rFonts w:cs="Times New Roman"/>
          <w:szCs w:val="24"/>
        </w:rPr>
        <w:t xml:space="preserve"> (TC) di sisi platform </w:t>
      </w:r>
      <w:proofErr w:type="gramStart"/>
      <w:r w:rsidRPr="008009B8">
        <w:rPr>
          <w:rFonts w:cs="Times New Roman"/>
          <w:szCs w:val="24"/>
        </w:rPr>
        <w:t>pembelajaran .</w:t>
      </w:r>
      <w:proofErr w:type="gramEnd"/>
      <w:r w:rsidRPr="008009B8">
        <w:rPr>
          <w:rFonts w:cs="Times New Roman"/>
          <w:szCs w:val="24"/>
        </w:rPr>
        <w:t xml:space="preserve"> Seperti yang ditunjukkan pada Gambar </w:t>
      </w:r>
      <w:r w:rsidR="00BF0198">
        <w:rPr>
          <w:rFonts w:cs="Times New Roman"/>
          <w:szCs w:val="24"/>
        </w:rPr>
        <w:t>2.10</w:t>
      </w:r>
      <w:r w:rsidRPr="008009B8">
        <w:rPr>
          <w:rFonts w:cs="Times New Roman"/>
          <w:szCs w:val="24"/>
        </w:rPr>
        <w:t xml:space="preserve">, komunikasi antara TC dan TP dapat diaktifkan melalui menggunakan protokol REST dari </w:t>
      </w:r>
      <w:r w:rsidRPr="008009B8">
        <w:rPr>
          <w:rFonts w:cs="Times New Roman"/>
          <w:szCs w:val="24"/>
        </w:rPr>
        <w:lastRenderedPageBreak/>
        <w:t xml:space="preserve">layanan web dan negosiasi dapat melalui menyediakan tiga informasi utama dari TP ke TC yaitu: URL dari </w:t>
      </w:r>
      <w:r w:rsidR="00666055" w:rsidRPr="00666055">
        <w:rPr>
          <w:rFonts w:cs="Times New Roman"/>
          <w:i/>
          <w:szCs w:val="24"/>
        </w:rPr>
        <w:t>tool</w:t>
      </w:r>
      <w:r w:rsidRPr="008009B8">
        <w:rPr>
          <w:rFonts w:cs="Times New Roman"/>
          <w:szCs w:val="24"/>
        </w:rPr>
        <w:t xml:space="preserve">, </w:t>
      </w:r>
      <w:r w:rsidR="00666055" w:rsidRPr="00666055">
        <w:rPr>
          <w:rFonts w:cs="Times New Roman"/>
          <w:i/>
          <w:szCs w:val="24"/>
        </w:rPr>
        <w:t>key</w:t>
      </w:r>
      <w:r w:rsidRPr="008009B8">
        <w:rPr>
          <w:rFonts w:cs="Times New Roman"/>
          <w:szCs w:val="24"/>
        </w:rPr>
        <w:t xml:space="preserve">, </w:t>
      </w:r>
      <w:r w:rsidRPr="00666055">
        <w:rPr>
          <w:rFonts w:cs="Times New Roman"/>
          <w:i/>
          <w:szCs w:val="24"/>
        </w:rPr>
        <w:t>shared secret</w:t>
      </w:r>
      <w:r w:rsidRPr="008009B8">
        <w:rPr>
          <w:rFonts w:cs="Times New Roman"/>
          <w:szCs w:val="24"/>
        </w:rPr>
        <w:t xml:space="preserve"> antara kedua aplikasi tersebut.</w:t>
      </w:r>
    </w:p>
    <w:p w14:paraId="17430FD4" w14:textId="77777777" w:rsidR="00BB4576" w:rsidRDefault="00475CD9" w:rsidP="00BB4576">
      <w:pPr>
        <w:keepNext/>
        <w:spacing w:after="200"/>
        <w:ind w:firstLine="360"/>
      </w:pPr>
      <w:r>
        <w:rPr>
          <w:noProof/>
          <w:lang w:val="en-GB" w:eastAsia="en-GB"/>
        </w:rPr>
        <w:drawing>
          <wp:inline distT="0" distB="0" distL="0" distR="0" wp14:anchorId="78909E91" wp14:editId="5F2012DD">
            <wp:extent cx="4371975" cy="1998852"/>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88659" cy="2006480"/>
                    </a:xfrm>
                    <a:prstGeom prst="rect">
                      <a:avLst/>
                    </a:prstGeom>
                  </pic:spPr>
                </pic:pic>
              </a:graphicData>
            </a:graphic>
          </wp:inline>
        </w:drawing>
      </w:r>
    </w:p>
    <w:p w14:paraId="05116F34" w14:textId="4F2C15E0" w:rsidR="00666055" w:rsidRPr="00BB4576" w:rsidRDefault="00BB4576" w:rsidP="00BB4576">
      <w:pPr>
        <w:pStyle w:val="Caption"/>
        <w:jc w:val="center"/>
      </w:pPr>
      <w:bookmarkStart w:id="41" w:name="_Toc7635619"/>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3</w:t>
      </w:r>
      <w:r w:rsidR="00753EB5">
        <w:fldChar w:fldCharType="end"/>
      </w:r>
      <w:r>
        <w:t xml:space="preserve"> </w:t>
      </w:r>
      <w:r w:rsidRPr="001E0971">
        <w:t>Komunikasi antara Tool Consumer dan Tool Provider via REST web services</w:t>
      </w:r>
      <w:bookmarkEnd w:id="41"/>
      <w:r>
        <w:br/>
      </w:r>
    </w:p>
    <w:p w14:paraId="6277E14A" w14:textId="6E856EC2" w:rsidR="00475CD9" w:rsidRDefault="00475CD9" w:rsidP="003F2E3B">
      <w:pPr>
        <w:ind w:firstLine="720"/>
        <w:rPr>
          <w:szCs w:val="24"/>
        </w:rPr>
      </w:pPr>
      <w:r w:rsidRPr="00A83469">
        <w:rPr>
          <w:szCs w:val="24"/>
        </w:rPr>
        <w:t xml:space="preserve">Integrasi harus didefinisikan baik dengan menggunakan </w:t>
      </w:r>
      <w:r w:rsidRPr="00702DED">
        <w:rPr>
          <w:i/>
          <w:szCs w:val="24"/>
        </w:rPr>
        <w:t>Learning Tool Interoperability</w:t>
      </w:r>
      <w:r w:rsidRPr="00A83469">
        <w:rPr>
          <w:szCs w:val="24"/>
        </w:rPr>
        <w:t xml:space="preserve"> (LTI) sehingga integrasi aplikasi itu dapat dilakukan di lingkungan Moodle dengan menggunakan </w:t>
      </w:r>
      <w:r w:rsidRPr="00702DED">
        <w:rPr>
          <w:i/>
          <w:szCs w:val="24"/>
        </w:rPr>
        <w:t>Web Service Description Language</w:t>
      </w:r>
      <w:r w:rsidRPr="00A83469">
        <w:rPr>
          <w:szCs w:val="24"/>
        </w:rPr>
        <w:t xml:space="preserve"> (WSDL). Untuk integrasi layanan-layanan tersebut ke dalam Moodle, eksekusi interface dari scripting API digunakan untuk pengembangan tool kompiler seperti yang ditunjukkan pada Gambar </w:t>
      </w:r>
      <w:r w:rsidR="00EB4181">
        <w:rPr>
          <w:szCs w:val="24"/>
        </w:rPr>
        <w:t>2.</w:t>
      </w:r>
      <w:r w:rsidR="006920C5">
        <w:rPr>
          <w:szCs w:val="24"/>
        </w:rPr>
        <w:t>14</w:t>
      </w:r>
      <w:r w:rsidRPr="00A83469">
        <w:rPr>
          <w:szCs w:val="24"/>
        </w:rPr>
        <w:t xml:space="preserve">. Antarmuka ini bertanggung jawab untuk mengeksekusi kode saat </w:t>
      </w:r>
      <w:r w:rsidRPr="00702DED">
        <w:rPr>
          <w:i/>
          <w:szCs w:val="24"/>
        </w:rPr>
        <w:t>runtime.</w:t>
      </w:r>
    </w:p>
    <w:p w14:paraId="4362DF44" w14:textId="77777777" w:rsidR="00BB4576" w:rsidRDefault="00475CD9" w:rsidP="00BB4576">
      <w:pPr>
        <w:keepNext/>
        <w:jc w:val="center"/>
      </w:pPr>
      <w:r>
        <w:rPr>
          <w:noProof/>
          <w:lang w:val="en-GB" w:eastAsia="en-GB"/>
        </w:rPr>
        <w:drawing>
          <wp:inline distT="0" distB="0" distL="0" distR="0" wp14:anchorId="6C80A197" wp14:editId="1DC420FB">
            <wp:extent cx="3433314" cy="16027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56758" cy="1613681"/>
                    </a:xfrm>
                    <a:prstGeom prst="rect">
                      <a:avLst/>
                    </a:prstGeom>
                  </pic:spPr>
                </pic:pic>
              </a:graphicData>
            </a:graphic>
          </wp:inline>
        </w:drawing>
      </w:r>
    </w:p>
    <w:p w14:paraId="3D032EDF" w14:textId="290367CE" w:rsidR="006920C5" w:rsidRDefault="00BB4576" w:rsidP="00BB4576">
      <w:pPr>
        <w:pStyle w:val="Caption"/>
        <w:jc w:val="center"/>
      </w:pPr>
      <w:bookmarkStart w:id="42" w:name="_Toc7635620"/>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4</w:t>
      </w:r>
      <w:r w:rsidR="00753EB5">
        <w:fldChar w:fldCharType="end"/>
      </w:r>
      <w:r>
        <w:t xml:space="preserve"> </w:t>
      </w:r>
      <w:r w:rsidRPr="00DA26E4">
        <w:t>Penggunaan Service API Learning Interoperabilty Tool dengan Roslyn Compiler Service</w:t>
      </w:r>
      <w:bookmarkEnd w:id="42"/>
    </w:p>
    <w:p w14:paraId="23D49006" w14:textId="77777777" w:rsidR="0039423F" w:rsidRDefault="0039423F" w:rsidP="003F2E3B">
      <w:pPr>
        <w:ind w:firstLine="720"/>
      </w:pPr>
    </w:p>
    <w:p w14:paraId="2D824243" w14:textId="454839DC" w:rsidR="00475CD9" w:rsidRDefault="00475CD9" w:rsidP="003F2E3B">
      <w:pPr>
        <w:ind w:firstLine="720"/>
      </w:pPr>
      <w:r w:rsidRPr="00613DA5">
        <w:t xml:space="preserve">Gambar </w:t>
      </w:r>
      <w:r w:rsidR="001A44C7">
        <w:t>II</w:t>
      </w:r>
      <w:r w:rsidR="00EB4181">
        <w:t>.</w:t>
      </w:r>
      <w:r w:rsidR="0039423F">
        <w:t>15</w:t>
      </w:r>
      <w:r>
        <w:t xml:space="preserve"> di bawah ini </w:t>
      </w:r>
      <w:r w:rsidRPr="00613DA5">
        <w:t xml:space="preserve">menunjukkan keseluruhan arsitektur dan lapisan proses pengembangan untuk </w:t>
      </w:r>
      <w:proofErr w:type="gramStart"/>
      <w:r w:rsidRPr="00613DA5">
        <w:t xml:space="preserve">layanan </w:t>
      </w:r>
      <w:r>
        <w:t>:</w:t>
      </w:r>
      <w:proofErr w:type="gramEnd"/>
    </w:p>
    <w:p w14:paraId="6A32120A" w14:textId="77777777" w:rsidR="0039423F" w:rsidRDefault="00475CD9" w:rsidP="0039423F">
      <w:pPr>
        <w:keepNext/>
      </w:pPr>
      <w:r>
        <w:rPr>
          <w:noProof/>
          <w:lang w:val="en-GB" w:eastAsia="en-GB"/>
        </w:rPr>
        <w:drawing>
          <wp:inline distT="0" distB="0" distL="0" distR="0" wp14:anchorId="0832123B" wp14:editId="03F21B22">
            <wp:extent cx="5502930" cy="3735238"/>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86053" cy="3791660"/>
                    </a:xfrm>
                    <a:prstGeom prst="rect">
                      <a:avLst/>
                    </a:prstGeom>
                  </pic:spPr>
                </pic:pic>
              </a:graphicData>
            </a:graphic>
          </wp:inline>
        </w:drawing>
      </w:r>
    </w:p>
    <w:p w14:paraId="7934D0C3" w14:textId="6D6811BF" w:rsidR="00475CD9" w:rsidRPr="00562945" w:rsidRDefault="0039423F" w:rsidP="0039423F">
      <w:pPr>
        <w:pStyle w:val="Caption"/>
        <w:jc w:val="center"/>
        <w:rPr>
          <w:i/>
        </w:rPr>
      </w:pPr>
      <w:bookmarkStart w:id="43" w:name="_Toc7635621"/>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5</w:t>
      </w:r>
      <w:r w:rsidR="00753EB5">
        <w:fldChar w:fldCharType="end"/>
      </w:r>
      <w:r>
        <w:t xml:space="preserve"> </w:t>
      </w:r>
      <w:r w:rsidRPr="000822B0">
        <w:t xml:space="preserve">Arsitekur Moodle </w:t>
      </w:r>
      <w:r w:rsidRPr="00562945">
        <w:rPr>
          <w:i/>
        </w:rPr>
        <w:t>Integration</w:t>
      </w:r>
      <w:r w:rsidRPr="000822B0">
        <w:t xml:space="preserve"> dan </w:t>
      </w:r>
      <w:r w:rsidRPr="00562945">
        <w:rPr>
          <w:i/>
        </w:rPr>
        <w:t>Service Development</w:t>
      </w:r>
      <w:r w:rsidRPr="000822B0">
        <w:t xml:space="preserve"> </w:t>
      </w:r>
      <w:r w:rsidRPr="00562945">
        <w:rPr>
          <w:i/>
        </w:rPr>
        <w:t>dengan Learning Interoperability Tool</w:t>
      </w:r>
      <w:bookmarkEnd w:id="43"/>
    </w:p>
    <w:p w14:paraId="5B356889" w14:textId="77777777" w:rsidR="0039423F" w:rsidRDefault="0039423F" w:rsidP="003F2E3B"/>
    <w:p w14:paraId="1774EAA4" w14:textId="58E819DF" w:rsidR="00475CD9" w:rsidRDefault="00475CD9" w:rsidP="003F2E3B">
      <w:r>
        <w:t>Adapun benang merah dari model intergrasi LMS ini adalah sebagai berikut:</w:t>
      </w:r>
    </w:p>
    <w:p w14:paraId="7B5A4E25" w14:textId="77777777" w:rsidR="00475CD9" w:rsidRDefault="00475CD9" w:rsidP="00187D65">
      <w:pPr>
        <w:pStyle w:val="ListParagraph"/>
        <w:numPr>
          <w:ilvl w:val="0"/>
          <w:numId w:val="6"/>
        </w:numPr>
        <w:rPr>
          <w:lang w:val="en-US"/>
        </w:rPr>
      </w:pPr>
      <w:r w:rsidRPr="00BF0198">
        <w:rPr>
          <w:i/>
          <w:lang w:val="en-US"/>
        </w:rPr>
        <w:t>Learning Interoperability Tool</w:t>
      </w:r>
      <w:r>
        <w:rPr>
          <w:lang w:val="en-US"/>
        </w:rPr>
        <w:t xml:space="preserve"> (LTI) cukup berperan sebagai </w:t>
      </w:r>
      <w:r w:rsidRPr="00BF0198">
        <w:rPr>
          <w:i/>
          <w:lang w:val="en-US"/>
        </w:rPr>
        <w:t xml:space="preserve">midleware </w:t>
      </w:r>
      <w:r>
        <w:rPr>
          <w:lang w:val="en-US"/>
        </w:rPr>
        <w:t>dalam proses integrasi antara LMS dengan eksternal software tool seperti virtual compiler</w:t>
      </w:r>
    </w:p>
    <w:p w14:paraId="5274E6F6" w14:textId="77777777" w:rsidR="00475CD9" w:rsidRDefault="00475CD9" w:rsidP="00187D65">
      <w:pPr>
        <w:pStyle w:val="ListParagraph"/>
        <w:numPr>
          <w:ilvl w:val="0"/>
          <w:numId w:val="6"/>
        </w:numPr>
        <w:rPr>
          <w:lang w:val="en-US"/>
        </w:rPr>
      </w:pPr>
      <w:r>
        <w:rPr>
          <w:lang w:val="en-US"/>
        </w:rPr>
        <w:t xml:space="preserve">Protokol REST web service membantu dalam proses eksekusi ke tool external Roslyn </w:t>
      </w:r>
      <w:r w:rsidRPr="00BF0198">
        <w:rPr>
          <w:i/>
          <w:lang w:val="en-US"/>
        </w:rPr>
        <w:t>Compiler as a Service</w:t>
      </w:r>
    </w:p>
    <w:p w14:paraId="69CD5F94" w14:textId="77777777" w:rsidR="00475CD9" w:rsidRPr="00CA4019" w:rsidRDefault="00475CD9" w:rsidP="00187D65">
      <w:pPr>
        <w:pStyle w:val="ListParagraph"/>
        <w:numPr>
          <w:ilvl w:val="0"/>
          <w:numId w:val="6"/>
        </w:numPr>
        <w:rPr>
          <w:lang w:val="en-US"/>
        </w:rPr>
      </w:pPr>
      <w:r>
        <w:rPr>
          <w:rFonts w:cs="Times New Roman"/>
          <w:szCs w:val="24"/>
        </w:rPr>
        <w:lastRenderedPageBreak/>
        <w:t xml:space="preserve">Pendekatan </w:t>
      </w:r>
      <w:r w:rsidRPr="0039423F">
        <w:rPr>
          <w:rFonts w:cs="Times New Roman"/>
          <w:i/>
          <w:szCs w:val="24"/>
        </w:rPr>
        <w:t>Service Oriented Architecture</w:t>
      </w:r>
      <w:r w:rsidRPr="00BB1CF0">
        <w:rPr>
          <w:rFonts w:cs="Times New Roman"/>
          <w:szCs w:val="24"/>
        </w:rPr>
        <w:t xml:space="preserve"> (SOA)  mendukung fungsionalitas dan memperluas desain </w:t>
      </w:r>
      <w:r>
        <w:rPr>
          <w:rFonts w:cs="Times New Roman"/>
          <w:szCs w:val="24"/>
        </w:rPr>
        <w:t>LMS yang sudah ada yakni</w:t>
      </w:r>
      <w:r w:rsidRPr="00BB1CF0">
        <w:rPr>
          <w:rFonts w:cs="Times New Roman"/>
          <w:szCs w:val="24"/>
        </w:rPr>
        <w:t xml:space="preserve"> Moodle</w:t>
      </w:r>
      <w:r>
        <w:rPr>
          <w:rFonts w:cs="Times New Roman"/>
          <w:szCs w:val="24"/>
        </w:rPr>
        <w:t xml:space="preserve"> sehingga bisa diintegrasikan dengan </w:t>
      </w:r>
      <w:r w:rsidRPr="00281F9E">
        <w:rPr>
          <w:rFonts w:cs="Times New Roman"/>
          <w:i/>
          <w:szCs w:val="24"/>
        </w:rPr>
        <w:t>virtual lab</w:t>
      </w:r>
      <w:r>
        <w:rPr>
          <w:rFonts w:cs="Times New Roman"/>
          <w:szCs w:val="24"/>
        </w:rPr>
        <w:t xml:space="preserve"> melalui fitur </w:t>
      </w:r>
      <w:r w:rsidRPr="00281F9E">
        <w:rPr>
          <w:rFonts w:cs="Times New Roman"/>
          <w:i/>
          <w:szCs w:val="24"/>
        </w:rPr>
        <w:t>single sign on</w:t>
      </w:r>
      <w:r>
        <w:rPr>
          <w:rFonts w:cs="Times New Roman"/>
          <w:szCs w:val="24"/>
        </w:rPr>
        <w:t>.</w:t>
      </w:r>
    </w:p>
    <w:p w14:paraId="40749E00" w14:textId="2E93BBB7" w:rsidR="00475CD9" w:rsidRPr="005364B1" w:rsidRDefault="00475CD9" w:rsidP="00187D65">
      <w:pPr>
        <w:pStyle w:val="ListParagraph"/>
        <w:numPr>
          <w:ilvl w:val="0"/>
          <w:numId w:val="6"/>
        </w:numPr>
        <w:rPr>
          <w:lang w:val="en-US"/>
        </w:rPr>
      </w:pPr>
      <w:r>
        <w:rPr>
          <w:lang w:val="en-US"/>
        </w:rPr>
        <w:t xml:space="preserve">Pada model ini, konektivitas LTI yang menghubungkan Moodle dengan </w:t>
      </w:r>
      <w:r w:rsidRPr="00281F9E">
        <w:rPr>
          <w:i/>
          <w:lang w:val="en-US"/>
        </w:rPr>
        <w:t>tool compiler</w:t>
      </w:r>
      <w:r>
        <w:rPr>
          <w:lang w:val="en-US"/>
        </w:rPr>
        <w:t xml:space="preserve"> Roslyn masih dalam </w:t>
      </w:r>
      <w:r w:rsidRPr="00281F9E">
        <w:rPr>
          <w:i/>
          <w:lang w:val="en-US"/>
        </w:rPr>
        <w:t>enviroment</w:t>
      </w:r>
      <w:r>
        <w:rPr>
          <w:lang w:val="en-US"/>
        </w:rPr>
        <w:t xml:space="preserve"> </w:t>
      </w:r>
      <w:r w:rsidRPr="00281F9E">
        <w:rPr>
          <w:i/>
          <w:lang w:val="en-US"/>
        </w:rPr>
        <w:t>on premise</w:t>
      </w:r>
      <w:r>
        <w:rPr>
          <w:lang w:val="en-US"/>
        </w:rPr>
        <w:t xml:space="preserve"> dan  belum memanfaatkan fitur layanan </w:t>
      </w:r>
      <w:r w:rsidRPr="00247C01">
        <w:rPr>
          <w:i/>
          <w:lang w:val="en-US"/>
        </w:rPr>
        <w:t>cloud</w:t>
      </w:r>
      <w:r>
        <w:rPr>
          <w:lang w:val="en-US"/>
        </w:rPr>
        <w:t xml:space="preserve"> </w:t>
      </w:r>
      <w:r w:rsidRPr="00247C01">
        <w:rPr>
          <w:i/>
          <w:lang w:val="en-US"/>
        </w:rPr>
        <w:t>computing</w:t>
      </w:r>
    </w:p>
    <w:p w14:paraId="74951DF0" w14:textId="3EAC675C" w:rsidR="005364B1" w:rsidRDefault="005364B1" w:rsidP="005364B1">
      <w:pPr>
        <w:pStyle w:val="ListParagraph"/>
        <w:rPr>
          <w:lang w:val="en-US"/>
        </w:rPr>
      </w:pPr>
    </w:p>
    <w:p w14:paraId="770613F4" w14:textId="18FA0D0A" w:rsidR="003B1846" w:rsidRDefault="00082F25" w:rsidP="00B77EAF">
      <w:pPr>
        <w:pStyle w:val="ListParagraph"/>
        <w:ind w:left="0" w:firstLine="720"/>
        <w:rPr>
          <w:lang w:val="en-US"/>
        </w:rPr>
      </w:pPr>
      <w:r>
        <w:rPr>
          <w:lang w:val="en-US"/>
        </w:rPr>
        <w:t xml:space="preserve">Selanjutnya </w:t>
      </w:r>
      <w:r w:rsidR="009C74C5">
        <w:rPr>
          <w:lang w:val="en-US"/>
        </w:rPr>
        <w:fldChar w:fldCharType="begin" w:fldLock="1"/>
      </w:r>
      <w:r w:rsidR="00CD3D4A">
        <w:rPr>
          <w:lang w:val="en-US"/>
        </w:rPr>
        <w:instrText>ADDIN CSL_CITATION {"citationItems":[{"id":"ITEM-1","itemData":{"DOI":"10.1016/j.csi.2014.11.001","ISSN":"09205489","abstract":"Virtual campuses (VCs) are becoming complex applications. Nowadays, users demand more tools, more e-learning platforms, and fewer dependencies among these platforms. To deal with these requirements the Virtual Campus Advanced Architecture project has defined multitier software architecture for VC based on the SOA integration of e-learning platforms. This solution defines a set of interfaces that standardizes the core functions of learning management systems (LMSs), so decoupling VC from LMSs and promoting its evolution towards the SaaS model. Simplicity and viability have been key issues in the development of these interfaces that have been implemented for Blackboard Learn, Moodle and Sakai.","author":[{"dropping-particle":"","family":"Huertas","given":"Francisco","non-dropping-particle":"","parse-names":false,"suffix":""},{"dropping-particle":"","family":"Navarro","given":"Antonio","non-dropping-particle":"","parse-names":false,"suffix":""}],"container-title":"Computer Standards and Interfaces","id":"ITEM-1","issued":{"date-parts":[["2015","6","1"]]},"page":"1-14","publisher":"Elsevier","title":"SOA support to virtual campus advanced architectures: The VCAA canonical interfaces","type":"article-journal","volume":"40"},"uris":["http://www.mendeley.com/documents/?uuid=ed965be4-4e0a-3dab-8848-7a1c20c8e9e6"]}],"mendeley":{"formattedCitation":"(Huertas &amp; Navarro, 2015)","plainTextFormattedCitation":"(Huertas &amp; Navarro, 2015)","previouslyFormattedCitation":"(Huertas &amp; Navarro, 2015)"},"properties":{"noteIndex":0},"schema":"https://github.com/citation-style-language/schema/raw/master/csl-citation.json"}</w:instrText>
      </w:r>
      <w:r w:rsidR="009C74C5">
        <w:rPr>
          <w:lang w:val="en-US"/>
        </w:rPr>
        <w:fldChar w:fldCharType="separate"/>
      </w:r>
      <w:r w:rsidR="009C74C5" w:rsidRPr="009C74C5">
        <w:rPr>
          <w:lang w:val="en-US"/>
        </w:rPr>
        <w:t>(Huertas &amp; Navarro, 2015)</w:t>
      </w:r>
      <w:r w:rsidR="009C74C5">
        <w:rPr>
          <w:lang w:val="en-US"/>
        </w:rPr>
        <w:fldChar w:fldCharType="end"/>
      </w:r>
      <w:r w:rsidR="009C74C5">
        <w:rPr>
          <w:lang w:val="en-US"/>
        </w:rPr>
        <w:t xml:space="preserve"> </w:t>
      </w:r>
      <w:r w:rsidR="009701AA">
        <w:rPr>
          <w:lang w:val="en-US"/>
        </w:rPr>
        <w:t xml:space="preserve">mengusulkan </w:t>
      </w:r>
      <w:r w:rsidR="009701AA" w:rsidRPr="009701AA">
        <w:rPr>
          <w:lang w:val="en-US"/>
        </w:rPr>
        <w:t xml:space="preserve"> protipe virtual campus (VC)  yang berbasis LMS dan mengusulkan arsitektur VC alternatif  dimana bergantung pada infrastuktur SOA yang mengisolasi VC dari platform </w:t>
      </w:r>
      <w:r w:rsidR="00BF0198" w:rsidRPr="00C55E33">
        <w:rPr>
          <w:i/>
          <w:lang w:val="en-US"/>
        </w:rPr>
        <w:t>E</w:t>
      </w:r>
      <w:r w:rsidR="00EF3F54" w:rsidRPr="00C55E33">
        <w:rPr>
          <w:i/>
          <w:lang w:val="en-US"/>
        </w:rPr>
        <w:t>-</w:t>
      </w:r>
      <w:r w:rsidR="009701AA" w:rsidRPr="00C55E33">
        <w:rPr>
          <w:i/>
          <w:lang w:val="en-US"/>
        </w:rPr>
        <w:t>Learning</w:t>
      </w:r>
      <w:r w:rsidR="009701AA" w:rsidRPr="009701AA">
        <w:rPr>
          <w:lang w:val="en-US"/>
        </w:rPr>
        <w:t>. Men</w:t>
      </w:r>
      <w:r w:rsidR="00A909B7">
        <w:rPr>
          <w:lang w:val="en-US"/>
        </w:rPr>
        <w:t>desain</w:t>
      </w:r>
      <w:r w:rsidR="009701AA" w:rsidRPr="009701AA">
        <w:rPr>
          <w:lang w:val="en-US"/>
        </w:rPr>
        <w:t xml:space="preserve"> interface yang bernama </w:t>
      </w:r>
      <w:r w:rsidR="009701AA" w:rsidRPr="00C55E33">
        <w:rPr>
          <w:i/>
          <w:lang w:val="en-US"/>
        </w:rPr>
        <w:t>canonical interface</w:t>
      </w:r>
      <w:r w:rsidR="009701AA" w:rsidRPr="009701AA">
        <w:rPr>
          <w:lang w:val="en-US"/>
        </w:rPr>
        <w:t xml:space="preserve"> berupa API yang bisa menghubungkan platform LMS</w:t>
      </w:r>
      <w:r w:rsidR="00B70BB1">
        <w:rPr>
          <w:lang w:val="en-US"/>
        </w:rPr>
        <w:t xml:space="preserve"> dengan aritektur</w:t>
      </w:r>
      <w:r w:rsidR="009701AA" w:rsidRPr="009701AA">
        <w:rPr>
          <w:lang w:val="en-US"/>
        </w:rPr>
        <w:t xml:space="preserve"> yang berbeda</w:t>
      </w:r>
      <w:r w:rsidR="00B70BB1">
        <w:rPr>
          <w:lang w:val="en-US"/>
        </w:rPr>
        <w:t xml:space="preserve"> yakni</w:t>
      </w:r>
      <w:r w:rsidR="009701AA" w:rsidRPr="009701AA">
        <w:rPr>
          <w:lang w:val="en-US"/>
        </w:rPr>
        <w:t>: Blackboard, Moodle dan Sakai.</w:t>
      </w:r>
      <w:r w:rsidR="00C83BCA">
        <w:rPr>
          <w:lang w:val="en-US"/>
        </w:rPr>
        <w:t xml:space="preserve"> </w:t>
      </w:r>
      <w:r w:rsidR="00B77EAF">
        <w:rPr>
          <w:lang w:val="en-US"/>
        </w:rPr>
        <w:t xml:space="preserve"> </w:t>
      </w:r>
      <w:r w:rsidR="0007393E">
        <w:rPr>
          <w:lang w:val="en-US"/>
        </w:rPr>
        <w:t>Dengan demi</w:t>
      </w:r>
      <w:r w:rsidR="00D00FA1">
        <w:rPr>
          <w:lang w:val="en-US"/>
        </w:rPr>
        <w:t>k</w:t>
      </w:r>
      <w:r w:rsidR="0007393E">
        <w:rPr>
          <w:lang w:val="en-US"/>
        </w:rPr>
        <w:t xml:space="preserve">ian ini bisa mempersingkat waktu </w:t>
      </w:r>
      <w:r w:rsidR="00D00FA1">
        <w:rPr>
          <w:lang w:val="en-US"/>
        </w:rPr>
        <w:t>implementasi</w:t>
      </w:r>
      <w:r w:rsidR="0007393E">
        <w:rPr>
          <w:lang w:val="en-US"/>
        </w:rPr>
        <w:t xml:space="preserve"> pagi stakeholder pendidikan terkait</w:t>
      </w:r>
      <w:r w:rsidR="00C46ABD">
        <w:rPr>
          <w:lang w:val="en-US"/>
        </w:rPr>
        <w:t xml:space="preserve"> </w:t>
      </w:r>
      <w:r w:rsidR="00B70BB1">
        <w:rPr>
          <w:lang w:val="en-US"/>
        </w:rPr>
        <w:t xml:space="preserve">dan </w:t>
      </w:r>
      <w:r w:rsidR="00B77EAF">
        <w:rPr>
          <w:lang w:val="en-US"/>
        </w:rPr>
        <w:t>bisa</w:t>
      </w:r>
      <w:r w:rsidR="00C46ABD">
        <w:rPr>
          <w:lang w:val="en-US"/>
        </w:rPr>
        <w:t xml:space="preserve"> </w:t>
      </w:r>
      <w:r w:rsidR="00C46ABD" w:rsidRPr="00C83BCA">
        <w:rPr>
          <w:lang w:val="en-US"/>
        </w:rPr>
        <w:t>mempromosikan evolusinya menuju model SaaS</w:t>
      </w:r>
      <w:r w:rsidR="00F562DB">
        <w:rPr>
          <w:lang w:val="en-US"/>
        </w:rPr>
        <w:t>.</w:t>
      </w:r>
    </w:p>
    <w:p w14:paraId="643BBA4A" w14:textId="005C0840" w:rsidR="00801C9D" w:rsidRDefault="00801C9D" w:rsidP="00B77EAF">
      <w:pPr>
        <w:pStyle w:val="ListParagraph"/>
        <w:ind w:left="0" w:firstLine="720"/>
        <w:rPr>
          <w:lang w:val="en-US"/>
        </w:rPr>
      </w:pPr>
      <w:r>
        <w:drawing>
          <wp:inline distT="0" distB="0" distL="0" distR="0" wp14:anchorId="65B52FA7" wp14:editId="28ACDCED">
            <wp:extent cx="5039995" cy="1076325"/>
            <wp:effectExtent l="0" t="0" r="825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076325"/>
                    </a:xfrm>
                    <a:prstGeom prst="rect">
                      <a:avLst/>
                    </a:prstGeom>
                  </pic:spPr>
                </pic:pic>
              </a:graphicData>
            </a:graphic>
          </wp:inline>
        </w:drawing>
      </w:r>
    </w:p>
    <w:p w14:paraId="1C81C334" w14:textId="77777777" w:rsidR="00705093" w:rsidRDefault="00F562DB" w:rsidP="00705093">
      <w:pPr>
        <w:pStyle w:val="ListParagraph"/>
        <w:keepNext/>
        <w:ind w:left="0"/>
      </w:pPr>
      <w:r>
        <w:drawing>
          <wp:inline distT="0" distB="0" distL="0" distR="0" wp14:anchorId="2106489E" wp14:editId="6C73BC4D">
            <wp:extent cx="5525326" cy="140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5981" cy="1412419"/>
                    </a:xfrm>
                    <a:prstGeom prst="rect">
                      <a:avLst/>
                    </a:prstGeom>
                  </pic:spPr>
                </pic:pic>
              </a:graphicData>
            </a:graphic>
          </wp:inline>
        </w:drawing>
      </w:r>
    </w:p>
    <w:p w14:paraId="5F1FE30F" w14:textId="34CF2461" w:rsidR="004B38EE" w:rsidRDefault="00705093" w:rsidP="00705093">
      <w:pPr>
        <w:pStyle w:val="Caption"/>
        <w:jc w:val="center"/>
      </w:pPr>
      <w:bookmarkStart w:id="44" w:name="_Toc7635622"/>
      <w:r>
        <w:t>Gambar</w:t>
      </w:r>
      <w:r w:rsidR="00404500">
        <w:t xml:space="preserve">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6</w:t>
      </w:r>
      <w:r w:rsidR="00753EB5">
        <w:fldChar w:fldCharType="end"/>
      </w:r>
      <w:r>
        <w:t xml:space="preserve"> </w:t>
      </w:r>
      <w:r w:rsidRPr="00C23001">
        <w:t xml:space="preserve">Arsitektur </w:t>
      </w:r>
      <w:r w:rsidRPr="00562945">
        <w:rPr>
          <w:i/>
        </w:rPr>
        <w:t>Virtual Campus</w:t>
      </w:r>
      <w:r w:rsidRPr="00C23001">
        <w:t xml:space="preserve"> </w:t>
      </w:r>
      <w:r>
        <w:t xml:space="preserve">dengan </w:t>
      </w:r>
      <w:r w:rsidRPr="00562945">
        <w:rPr>
          <w:i/>
        </w:rPr>
        <w:t>canonical interface</w:t>
      </w:r>
      <w:r>
        <w:t xml:space="preserve"> untuk</w:t>
      </w:r>
      <w:r w:rsidRPr="00C23001">
        <w:t xml:space="preserve"> menjembatani LMS dengan arsitektur yang berbeda</w:t>
      </w:r>
      <w:bookmarkEnd w:id="44"/>
    </w:p>
    <w:p w14:paraId="7184D56F" w14:textId="7A863040" w:rsidR="00894456" w:rsidRPr="00705093" w:rsidRDefault="00894456" w:rsidP="00705093"/>
    <w:p w14:paraId="54DE4502" w14:textId="53A5FDE5" w:rsidR="00475CD9" w:rsidRDefault="00475CD9" w:rsidP="003F2E3B">
      <w:pPr>
        <w:ind w:firstLine="720"/>
        <w:rPr>
          <w:rFonts w:cs="Times New Roman"/>
          <w:szCs w:val="24"/>
        </w:rPr>
      </w:pPr>
      <w:r>
        <w:t xml:space="preserve">Tinjauan literatur berikutnya adalah terkait </w:t>
      </w:r>
      <w:r w:rsidRPr="00455BF5">
        <w:t>Pengembangan arsitektur aplikasi mobile untuk pendidikan menggunakan SOA</w:t>
      </w:r>
      <w:r>
        <w:t xml:space="preserve"> yang diajukan oleh</w:t>
      </w:r>
      <w:r w:rsidR="00CD3D4A">
        <w:t xml:space="preserve"> </w:t>
      </w:r>
      <w:r w:rsidR="00CD3D4A">
        <w:fldChar w:fldCharType="begin" w:fldLock="1"/>
      </w:r>
      <w:r w:rsidR="007F17F7">
        <w:instrText>ADDIN CSL_CITATION {"citationItems":[{"id":"ITEM-1","itemData":{"DOI":"10.14257/ijmue.2015.10.9.25","ISSN":"19750080","abstract":"Mobile technologies have enormous potential to transform ordinary institutions content to electronic content. This change contributes to advance the level of performance of these institutions, whether educational or services institutions. Therefore, developing such applications using one of the well-known Software Engineering paradigms is important to support the institutions. Most of educational organizations in Oman don’t provide a clear mobile application architecture that supports different organizational services. The significant purposes of these services are to provide an environment with more malleable procedures, satisfying student’s needs, and achieving a quick access to information. Moreover, this paper proposes an extension tool to support students in all educational fields to send their appeal against exams results via a mobile application that integrates one of the well-known software architectures called Service-Oriented Architecture (SOA). In this paper, Service-Oriented Architecture for post result mobile application is used to integrate a set of services that have been implemented in a web server with the existing post result application. © 2015 SERSC.","author":[{"dropping-particle":"","family":"Al-Khanjari","given":"Z.","non-dropping-particle":"","parse-names":false,"suffix":""},{"dropping-particle":"","family":"Al-Kindi","given":"Z.","non-dropping-particle":"","parse-names":false,"suffix":""},{"dropping-particle":"","family":"Al-Kindi","given":"E.","non-dropping-particle":"","parse-names":false,"suffix":""},{"dropping-particle":"","family":"Kraiem","given":"N.","non-dropping-particle":"","parse-names":false,"suffix":""}],"container-title":"International Journal of Multimedia and Ubiquitous Engineering","id":"ITEM-1","issue":"9","issued":{"date-parts":[["2015"]]},"page":"247-254","title":"Developing educational mobile application architecture using SOA","type":"article-journal","volume":"10"},"uris":["http://www.mendeley.com/documents/?uuid=8f545f36-79a1-41fb-a61c-b62a39d846fa"]}],"mendeley":{"formattedCitation":"(Z. Al-Khanjari, Al-Kindi, Al-Kindi, &amp; Kraiem, 2015)","plainTextFormattedCitation":"(Z. Al-Khanjari, Al-Kindi, Al-Kindi, &amp; Kraiem, 2015)","previouslyFormattedCitation":"(Z. Al-Khanjari, Al-Kindi, Al-Kindi, &amp; Kraiem, 2015)"},"properties":{"noteIndex":0},"schema":"https://github.com/citation-style-language/schema/raw/master/csl-citation.json"}</w:instrText>
      </w:r>
      <w:r w:rsidR="00CD3D4A">
        <w:fldChar w:fldCharType="separate"/>
      </w:r>
      <w:r w:rsidR="00CD3D4A" w:rsidRPr="00CD3D4A">
        <w:rPr>
          <w:noProof/>
        </w:rPr>
        <w:t>(Z. Al-Khanjari, Al-Kindi, Al-Kindi, &amp; Kraiem, 2015)</w:t>
      </w:r>
      <w:r w:rsidR="00CD3D4A">
        <w:fldChar w:fldCharType="end"/>
      </w:r>
      <w:r>
        <w:t xml:space="preserve">.  Pada penelitian ini </w:t>
      </w:r>
      <w:r w:rsidRPr="00456774">
        <w:t xml:space="preserve">mengetengahkan latar belakang terkait tantangan yang dimiliki dunia pendidikan yang selama ini menggunakan platform </w:t>
      </w:r>
      <w:r w:rsidRPr="00BF0198">
        <w:rPr>
          <w:i/>
        </w:rPr>
        <w:t>E-Learning</w:t>
      </w:r>
      <w:r w:rsidRPr="00456774">
        <w:t xml:space="preserve"> namun belum menjamah ekosistem mobile agar para siswa lebih intera</w:t>
      </w:r>
      <w:r>
        <w:t>k</w:t>
      </w:r>
      <w:r w:rsidRPr="00456774">
        <w:t xml:space="preserve">tif lagi dalam mengikuti pembelajaran. Institusi pendidikan masih terkendala dengan </w:t>
      </w:r>
      <w:r w:rsidR="00F4404C" w:rsidRPr="00456774">
        <w:t>aspek keamanan</w:t>
      </w:r>
      <w:r w:rsidRPr="00456774">
        <w:t xml:space="preserve"> terkait penerapan sistem </w:t>
      </w:r>
      <w:r w:rsidRPr="00BF0198">
        <w:rPr>
          <w:i/>
        </w:rPr>
        <w:t>E-Learning</w:t>
      </w:r>
      <w:r w:rsidRPr="00456774">
        <w:t xml:space="preserve"> pada perangkat mobile</w:t>
      </w:r>
      <w:r>
        <w:t xml:space="preserve">. </w:t>
      </w:r>
      <w:r w:rsidRPr="00C4780C">
        <w:rPr>
          <w:rFonts w:cs="Times New Roman"/>
          <w:szCs w:val="24"/>
        </w:rPr>
        <w:t>Rumusan masalah penelitian ini adalah bagaimana mengembangkan sistem aplikasi mobile dengan prinsip SOA yang bisa digunakan secara aman dan terkoneksi dengan sistem E-Leaning yang sudah ada.</w:t>
      </w:r>
      <w:r>
        <w:rPr>
          <w:rFonts w:cs="Times New Roman"/>
          <w:szCs w:val="24"/>
        </w:rPr>
        <w:t xml:space="preserve"> Prinsip yang digunakan tergambar pada gambar sebagai berikut:</w:t>
      </w:r>
    </w:p>
    <w:p w14:paraId="2DA0D188" w14:textId="77777777" w:rsidR="00404500" w:rsidRDefault="00475CD9" w:rsidP="00404500">
      <w:pPr>
        <w:keepNext/>
        <w:ind w:left="360" w:firstLine="360"/>
      </w:pPr>
      <w:r>
        <w:rPr>
          <w:noProof/>
          <w:lang w:val="en-GB" w:eastAsia="en-GB"/>
        </w:rPr>
        <w:drawing>
          <wp:inline distT="0" distB="0" distL="0" distR="0" wp14:anchorId="7A079594" wp14:editId="5F57FAE9">
            <wp:extent cx="4526285" cy="237172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6817" cy="2413923"/>
                    </a:xfrm>
                    <a:prstGeom prst="rect">
                      <a:avLst/>
                    </a:prstGeom>
                  </pic:spPr>
                </pic:pic>
              </a:graphicData>
            </a:graphic>
          </wp:inline>
        </w:drawing>
      </w:r>
    </w:p>
    <w:p w14:paraId="75749878" w14:textId="5623FADC" w:rsidR="00705093" w:rsidRPr="00705093" w:rsidRDefault="00404500" w:rsidP="00404500">
      <w:pPr>
        <w:pStyle w:val="Caption"/>
        <w:jc w:val="center"/>
      </w:pPr>
      <w:bookmarkStart w:id="45" w:name="_Toc763562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7</w:t>
      </w:r>
      <w:r w:rsidR="00753EB5">
        <w:fldChar w:fldCharType="end"/>
      </w:r>
      <w:r>
        <w:t xml:space="preserve"> </w:t>
      </w:r>
      <w:r w:rsidRPr="0040516D">
        <w:t>Tiga roles dalam Service-Oriented Architecture (</w:t>
      </w:r>
      <w:proofErr w:type="gramStart"/>
      <w:r w:rsidRPr="0040516D">
        <w:t>SOA )</w:t>
      </w:r>
      <w:proofErr w:type="gramEnd"/>
      <w:r w:rsidRPr="0040516D">
        <w:t xml:space="preserve"> dalam pengembangan asritektur aplikasi mobile untuk pendidikan</w:t>
      </w:r>
      <w:bookmarkEnd w:id="45"/>
      <w:r>
        <w:br/>
      </w:r>
    </w:p>
    <w:p w14:paraId="362B10F1" w14:textId="77777777" w:rsidR="00475CD9" w:rsidRPr="00915A97" w:rsidRDefault="00475CD9" w:rsidP="00187D65">
      <w:pPr>
        <w:pStyle w:val="ListParagraph"/>
        <w:numPr>
          <w:ilvl w:val="0"/>
          <w:numId w:val="8"/>
        </w:numPr>
        <w:rPr>
          <w:lang w:val="en-US"/>
        </w:rPr>
      </w:pPr>
      <w:r w:rsidRPr="00915A97">
        <w:rPr>
          <w:lang w:val="en-US"/>
        </w:rPr>
        <w:t xml:space="preserve">Komponen pertama adalah </w:t>
      </w:r>
      <w:r w:rsidRPr="00617085">
        <w:rPr>
          <w:i/>
          <w:lang w:val="en-US"/>
        </w:rPr>
        <w:t>Service provider</w:t>
      </w:r>
      <w:r w:rsidRPr="00915A97">
        <w:rPr>
          <w:lang w:val="en-US"/>
        </w:rPr>
        <w:t xml:space="preserve"> yang bertanggung jawab untuk merancang dan mengimplementasikan services, menentukan antarmuka </w:t>
      </w:r>
      <w:r w:rsidRPr="00915A97">
        <w:rPr>
          <w:lang w:val="en-US"/>
        </w:rPr>
        <w:lastRenderedPageBreak/>
        <w:t xml:space="preserve">untuk </w:t>
      </w:r>
      <w:r w:rsidRPr="00617085">
        <w:rPr>
          <w:i/>
          <w:lang w:val="en-US"/>
        </w:rPr>
        <w:t>services</w:t>
      </w:r>
      <w:r w:rsidRPr="00915A97">
        <w:rPr>
          <w:lang w:val="en-US"/>
        </w:rPr>
        <w:t xml:space="preserve"> dan menerbitkan informasi terkait services ini di registri pusat (</w:t>
      </w:r>
      <w:r w:rsidRPr="00617085">
        <w:rPr>
          <w:i/>
          <w:lang w:val="en-US"/>
        </w:rPr>
        <w:t>directory services</w:t>
      </w:r>
      <w:r w:rsidRPr="00915A97">
        <w:rPr>
          <w:lang w:val="en-US"/>
        </w:rPr>
        <w:t xml:space="preserve">). </w:t>
      </w:r>
    </w:p>
    <w:p w14:paraId="2D35BA6E" w14:textId="51422097" w:rsidR="00475CD9" w:rsidRPr="00915A97" w:rsidRDefault="00475CD9" w:rsidP="00187D65">
      <w:pPr>
        <w:pStyle w:val="ListParagraph"/>
        <w:numPr>
          <w:ilvl w:val="0"/>
          <w:numId w:val="8"/>
        </w:numPr>
        <w:rPr>
          <w:lang w:val="en-US"/>
        </w:rPr>
      </w:pPr>
      <w:r w:rsidRPr="00915A97">
        <w:rPr>
          <w:lang w:val="en-US"/>
        </w:rPr>
        <w:t xml:space="preserve">Komponen kedua disebut </w:t>
      </w:r>
      <w:r w:rsidRPr="00F4404C">
        <w:rPr>
          <w:i/>
          <w:lang w:val="en-US"/>
        </w:rPr>
        <w:t>Service Requester</w:t>
      </w:r>
      <w:r w:rsidRPr="00915A97">
        <w:rPr>
          <w:lang w:val="en-US"/>
        </w:rPr>
        <w:t xml:space="preserve"> itu juga disebut </w:t>
      </w:r>
      <w:r w:rsidR="00D07F83" w:rsidRPr="00F4404C">
        <w:rPr>
          <w:i/>
          <w:lang w:val="en-US"/>
        </w:rPr>
        <w:t>client</w:t>
      </w:r>
      <w:r w:rsidRPr="00915A97">
        <w:rPr>
          <w:lang w:val="en-US"/>
        </w:rPr>
        <w:t xml:space="preserve"> atau entitas yang membutuhkan fungsi (services) tertentu  untuk melakukan beberapa tugas atau mungkin aplikasi atau </w:t>
      </w:r>
      <w:r w:rsidRPr="00F4404C">
        <w:rPr>
          <w:i/>
          <w:lang w:val="en-US"/>
        </w:rPr>
        <w:t>service</w:t>
      </w:r>
      <w:r w:rsidRPr="00915A97">
        <w:rPr>
          <w:lang w:val="en-US"/>
        </w:rPr>
        <w:t xml:space="preserve"> yang bergantung pada interaksi dengan beberapa layanan. </w:t>
      </w:r>
    </w:p>
    <w:p w14:paraId="013DCF61" w14:textId="77777777" w:rsidR="00475CD9" w:rsidRPr="00915A97" w:rsidRDefault="00475CD9" w:rsidP="00187D65">
      <w:pPr>
        <w:pStyle w:val="ListParagraph"/>
        <w:numPr>
          <w:ilvl w:val="0"/>
          <w:numId w:val="8"/>
        </w:numPr>
        <w:rPr>
          <w:lang w:val="en-US"/>
        </w:rPr>
      </w:pPr>
      <w:r w:rsidRPr="00915A97">
        <w:rPr>
          <w:lang w:val="en-US"/>
        </w:rPr>
        <w:t xml:space="preserve">Yang ketiga adalah </w:t>
      </w:r>
      <w:r w:rsidRPr="00F4404C">
        <w:rPr>
          <w:i/>
          <w:lang w:val="en-US"/>
        </w:rPr>
        <w:t>Service Registry</w:t>
      </w:r>
      <w:r w:rsidRPr="00915A97">
        <w:rPr>
          <w:lang w:val="en-US"/>
        </w:rPr>
        <w:t xml:space="preserve"> (broker) yang merupakan lokasi deskripsi layanan (yaitu di mana </w:t>
      </w:r>
      <w:r w:rsidRPr="00F4404C">
        <w:rPr>
          <w:i/>
          <w:lang w:val="en-US"/>
        </w:rPr>
        <w:t>Service Provider</w:t>
      </w:r>
      <w:r w:rsidRPr="00915A97">
        <w:rPr>
          <w:lang w:val="en-US"/>
        </w:rPr>
        <w:t xml:space="preserve"> menerbitkan deskripsi layanan) . Komponen yang disebutkan di atas berinteraksi satu sama lain seperti yang diberikan di bawah ini:</w:t>
      </w:r>
    </w:p>
    <w:p w14:paraId="3B495F4E" w14:textId="5057FF35" w:rsidR="00475CD9" w:rsidRDefault="00475CD9" w:rsidP="00187D65">
      <w:pPr>
        <w:pStyle w:val="ListParagraph"/>
        <w:numPr>
          <w:ilvl w:val="0"/>
          <w:numId w:val="7"/>
        </w:numPr>
        <w:rPr>
          <w:lang w:val="en-US"/>
        </w:rPr>
      </w:pPr>
      <w:r w:rsidRPr="00705093">
        <w:rPr>
          <w:i/>
          <w:lang w:val="en-US"/>
        </w:rPr>
        <w:t xml:space="preserve">Publish </w:t>
      </w:r>
      <w:r w:rsidRPr="008F4CF4">
        <w:rPr>
          <w:lang w:val="en-US"/>
        </w:rPr>
        <w:t xml:space="preserve">- mencatat deskripsi layanan dalam direktori layanan, yang mencakup pendaftaran kemampuan, antarmuka, </w:t>
      </w:r>
      <w:r w:rsidR="00744370">
        <w:rPr>
          <w:lang w:val="en-US"/>
        </w:rPr>
        <w:t>performance</w:t>
      </w:r>
      <w:r w:rsidRPr="008F4CF4">
        <w:rPr>
          <w:lang w:val="en-US"/>
        </w:rPr>
        <w:t>, dan kualitas yang ditawarkannya.</w:t>
      </w:r>
    </w:p>
    <w:p w14:paraId="08DA0D7B" w14:textId="77777777" w:rsidR="00475CD9" w:rsidRDefault="00475CD9" w:rsidP="00187D65">
      <w:pPr>
        <w:pStyle w:val="ListParagraph"/>
        <w:numPr>
          <w:ilvl w:val="0"/>
          <w:numId w:val="7"/>
        </w:numPr>
        <w:rPr>
          <w:lang w:val="en-US"/>
        </w:rPr>
      </w:pPr>
      <w:r w:rsidRPr="00705093">
        <w:rPr>
          <w:i/>
          <w:lang w:val="en-US"/>
        </w:rPr>
        <w:t>Find</w:t>
      </w:r>
      <w:r w:rsidRPr="008F4CF4">
        <w:rPr>
          <w:lang w:val="en-US"/>
        </w:rPr>
        <w:t xml:space="preserve"> - mencari layanan yang terdaftar di direktori layanan, asalkan memenuhi kriteria yang diinginkan dan dapat digunakan dalam proses bisnis, dengan mempertimbangkan deskripsi layanan yang diterbitkan.</w:t>
      </w:r>
    </w:p>
    <w:p w14:paraId="352791FC" w14:textId="649E3C95" w:rsidR="00475CD9" w:rsidRPr="005364B1" w:rsidRDefault="00475CD9" w:rsidP="00187D65">
      <w:pPr>
        <w:pStyle w:val="ListParagraph"/>
        <w:numPr>
          <w:ilvl w:val="0"/>
          <w:numId w:val="7"/>
        </w:numPr>
        <w:rPr>
          <w:lang w:val="en-US"/>
        </w:rPr>
      </w:pPr>
      <w:r w:rsidRPr="00705093">
        <w:rPr>
          <w:i/>
          <w:lang w:val="en-US"/>
        </w:rPr>
        <w:t>Bind</w:t>
      </w:r>
      <w:r w:rsidRPr="008F4CF4">
        <w:rPr>
          <w:lang w:val="en-US"/>
        </w:rPr>
        <w:t xml:space="preserve"> - operasi ini bergantung pada layanan yang diminta atau melakukan  interaksi dengan layanan pada saat runtime menggunakan informasi yang diperoleh dalam </w:t>
      </w:r>
      <w:r w:rsidRPr="00480185">
        <w:rPr>
          <w:i/>
          <w:lang w:val="en-US"/>
        </w:rPr>
        <w:t>service discovery.</w:t>
      </w:r>
    </w:p>
    <w:p w14:paraId="4A182F90" w14:textId="2C30FB76" w:rsidR="00475CD9" w:rsidRDefault="00475CD9" w:rsidP="003F2E3B">
      <w:pPr>
        <w:ind w:firstLine="720"/>
      </w:pPr>
      <w:r w:rsidRPr="00C275E0">
        <w:t xml:space="preserve">Developer pada penelitian saat ini mengembangkan hasil akhir berupa aplikasi </w:t>
      </w:r>
      <w:r w:rsidR="00480185" w:rsidRPr="00B4290D">
        <w:rPr>
          <w:i/>
        </w:rPr>
        <w:t>mobile</w:t>
      </w:r>
      <w:r w:rsidR="00480185" w:rsidRPr="00C275E0">
        <w:t xml:space="preserve"> menggunakan</w:t>
      </w:r>
      <w:r w:rsidRPr="00C275E0">
        <w:t xml:space="preserve"> SOA untuk siswa. Aplikasi ini adalah alat pendidikan yang digunakan untuk mendukung siswa selama masa studi. Sistem ini menyediakan permintaan </w:t>
      </w:r>
      <w:r w:rsidR="00480185" w:rsidRPr="00C275E0">
        <w:t>layanan yang</w:t>
      </w:r>
      <w:r w:rsidRPr="00C275E0">
        <w:t xml:space="preserve"> merupakan layanan baru yang dapat diakses </w:t>
      </w:r>
      <w:r w:rsidRPr="00C275E0">
        <w:lastRenderedPageBreak/>
        <w:t xml:space="preserve">menggunakan perangkat </w:t>
      </w:r>
      <w:r w:rsidR="00480185">
        <w:t>A</w:t>
      </w:r>
      <w:r w:rsidRPr="00C275E0">
        <w:t>ndroid.</w:t>
      </w:r>
      <w:r>
        <w:t xml:space="preserve"> Berikut adalah gambaran hasil akhir dari model SOA pada penelitian ini:</w:t>
      </w:r>
    </w:p>
    <w:p w14:paraId="4062B6BA" w14:textId="77777777" w:rsidR="00404500" w:rsidRDefault="00475CD9" w:rsidP="00404500">
      <w:pPr>
        <w:keepNext/>
        <w:ind w:firstLine="720"/>
      </w:pPr>
      <w:r>
        <w:rPr>
          <w:noProof/>
          <w:lang w:val="en-GB" w:eastAsia="en-GB"/>
        </w:rPr>
        <w:drawing>
          <wp:inline distT="0" distB="0" distL="0" distR="0" wp14:anchorId="4406ACFB" wp14:editId="4F26F38C">
            <wp:extent cx="4276725" cy="2628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76725" cy="2628900"/>
                    </a:xfrm>
                    <a:prstGeom prst="rect">
                      <a:avLst/>
                    </a:prstGeom>
                  </pic:spPr>
                </pic:pic>
              </a:graphicData>
            </a:graphic>
          </wp:inline>
        </w:drawing>
      </w:r>
    </w:p>
    <w:p w14:paraId="4CD30B5E" w14:textId="700A43DF" w:rsidR="009E0108" w:rsidRDefault="00404500" w:rsidP="00404500">
      <w:pPr>
        <w:pStyle w:val="Caption"/>
        <w:jc w:val="center"/>
      </w:pPr>
      <w:bookmarkStart w:id="46" w:name="_Toc7635624"/>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8</w:t>
      </w:r>
      <w:r w:rsidR="00753EB5">
        <w:fldChar w:fldCharType="end"/>
      </w:r>
      <w:r>
        <w:t xml:space="preserve"> </w:t>
      </w:r>
      <w:r w:rsidRPr="00552915">
        <w:t>Gambaran arsitektur Mobile Learning dengan JSON</w:t>
      </w:r>
      <w:bookmarkEnd w:id="46"/>
      <w:r>
        <w:br/>
      </w:r>
    </w:p>
    <w:p w14:paraId="74BE9DD9" w14:textId="57570191" w:rsidR="00D35640" w:rsidRDefault="00475CD9" w:rsidP="00D35640">
      <w:pPr>
        <w:ind w:firstLine="720"/>
      </w:pPr>
      <w:r w:rsidRPr="00936C89">
        <w:t xml:space="preserve">Gambar </w:t>
      </w:r>
      <w:r w:rsidR="001A44C7">
        <w:t>II</w:t>
      </w:r>
      <w:r w:rsidR="00EB4181">
        <w:t>.</w:t>
      </w:r>
      <w:r w:rsidR="009E0108">
        <w:t>18</w:t>
      </w:r>
      <w:r w:rsidRPr="00936C89">
        <w:t xml:space="preserve"> menunjukkan </w:t>
      </w:r>
      <w:r w:rsidRPr="00480185">
        <w:rPr>
          <w:i/>
        </w:rPr>
        <w:t>framework</w:t>
      </w:r>
      <w:r w:rsidRPr="00936C89">
        <w:t xml:space="preserve"> hasil akhir </w:t>
      </w:r>
      <w:r w:rsidR="00F034A2" w:rsidRPr="00936C89">
        <w:t>dari aplikasi</w:t>
      </w:r>
      <w:r w:rsidRPr="00936C89">
        <w:t xml:space="preserve"> </w:t>
      </w:r>
      <w:proofErr w:type="gramStart"/>
      <w:r w:rsidRPr="00936C89">
        <w:t>mobile  yang</w:t>
      </w:r>
      <w:proofErr w:type="gramEnd"/>
      <w:r w:rsidRPr="00936C89">
        <w:t xml:space="preserve"> mengintegrasikan berbagai komponen menggunakan arsitektur SOA. Gambar tersebut menggambarkan layanan yang disediakan sistem untuk siswa, termasuk layanan login dan </w:t>
      </w:r>
      <w:r w:rsidRPr="00480185">
        <w:rPr>
          <w:i/>
        </w:rPr>
        <w:t>change password</w:t>
      </w:r>
      <w:r w:rsidRPr="00936C89">
        <w:t xml:space="preserve"> sebagai modul otentikasi.</w:t>
      </w:r>
      <w:r>
        <w:t xml:space="preserve"> </w:t>
      </w:r>
      <w:r w:rsidRPr="00936C89">
        <w:t xml:space="preserve">Semua layanan dapat menggunakan database yang menyimpan informasi terkait siswa. Selain itu, begitu siswa memiliki hak untuk mengakses aplikasi maka dia akan dapat menggunakan layanan lain. Gambar </w:t>
      </w:r>
      <w:r w:rsidR="009E0108">
        <w:t xml:space="preserve">ini </w:t>
      </w:r>
      <w:r w:rsidR="009E0108" w:rsidRPr="00936C89">
        <w:t>menggambarkan</w:t>
      </w:r>
      <w:r w:rsidRPr="00936C89">
        <w:t xml:space="preserve"> permintaan di seluruh jaringan untuk mengakses layanan melalui JSON (</w:t>
      </w:r>
      <w:r w:rsidRPr="00AA2583">
        <w:rPr>
          <w:i/>
        </w:rPr>
        <w:t>JavaScript Object Notation</w:t>
      </w:r>
      <w:r w:rsidRPr="00936C89">
        <w:t xml:space="preserve">) yang merupakan </w:t>
      </w:r>
      <w:r>
        <w:t xml:space="preserve">penyampaian </w:t>
      </w:r>
      <w:r w:rsidRPr="00936C89">
        <w:t xml:space="preserve">pertukaran-data yang ringan. Ini didasarkan pada subset dari Bahasa Pemrograman JavaScript untuk menanggapi </w:t>
      </w:r>
      <w:r w:rsidR="00D07F83">
        <w:t>client</w:t>
      </w:r>
      <w:r w:rsidRPr="00936C89">
        <w:t xml:space="preserve"> dengan data yang akurat.</w:t>
      </w:r>
    </w:p>
    <w:p w14:paraId="3EB1E544" w14:textId="77777777" w:rsidR="009E0108" w:rsidRDefault="009E0108" w:rsidP="00D35640">
      <w:pPr>
        <w:ind w:firstLine="720"/>
      </w:pPr>
    </w:p>
    <w:p w14:paraId="27BC9E09" w14:textId="514A659C" w:rsidR="001D2464" w:rsidRPr="008D756E" w:rsidRDefault="00504972" w:rsidP="00504972">
      <w:pPr>
        <w:pStyle w:val="Heading3"/>
        <w:ind w:left="284"/>
      </w:pPr>
      <w:r>
        <w:lastRenderedPageBreak/>
        <w:t xml:space="preserve"> </w:t>
      </w:r>
      <w:r>
        <w:tab/>
      </w:r>
      <w:bookmarkStart w:id="47" w:name="_Toc7635594"/>
      <w:r w:rsidR="008D756E" w:rsidRPr="008D756E">
        <w:t>Representational State Transfer (REST)</w:t>
      </w:r>
      <w:bookmarkEnd w:id="47"/>
    </w:p>
    <w:p w14:paraId="3BA30DFF" w14:textId="59EAB692" w:rsidR="00955342" w:rsidRDefault="00955342" w:rsidP="003F2E3B">
      <w:pPr>
        <w:ind w:firstLine="720"/>
      </w:pPr>
      <w:r w:rsidRPr="00955342">
        <w:t xml:space="preserve">REST menjadi populer sebagai solusi arsitektur dalam membangun layanan web. </w:t>
      </w:r>
      <w:r w:rsidR="00074B92">
        <w:fldChar w:fldCharType="begin" w:fldLock="1"/>
      </w:r>
      <w:r w:rsidR="00266B56">
        <w:instrText>ADDIN CSL_CITATION {"citationItems":[{"id":"ITEM-1","itemData":{"abstract":"There are two competing architectural styles employed for building Web services: RESTful services and services based on the WS–? standards (also known as “SOAP Web services”). These two styles have separate follower bases, but many differences between them are ideological rather than factual. In order to promote the healthy growth of Web services research and practice, it is important to distinguish arguments for implementation practices over abstract concepts represented by these styles, carefully evaluating the respective advantages of RESTful and WS–? Web services. Understanding these distinctions is especially critical for the development services to the neglect of RESTful solutions. This chapter evaluates some of the key of enterprise systems, because in this domain, tool vendors have preferred WS–? questions regarding the real and perceived distinctions between these two styles of Web services. It analyzes how the current tools for building RESTful Web services embody the principles of REST. Finally, it presents select open research questions to further the growth of RESTful Web services. Introduction","author":[{"dropping-particle":"","family":"Adamczyk","given":"Paul","non-dropping-particle":"","parse-names":false,"suffix":""},{"dropping-particle":"","family":"Smith","given":"Patrick H.","non-dropping-particle":"","parse-names":false,"suffix":""},{"dropping-particle":"","family":"Johnson","given":"Ralph E.","non-dropping-particle":"","parse-names":false,"suffix":""},{"dropping-particle":"","family":"Hafiz","given":"Munawar","non-dropping-particle":"","parse-names":false,"suffix":""}],"container-title":"REST: From Research to Practice","id":"ITEM-1","issued":{"date-parts":[["2011"]]},"number-of-pages":"35","publisher":"Springer Science+Business Media, LLC","title":"REST and Web Service: In Theory and in Practice","type":"book"},"uris":["http://www.mendeley.com/documents/?uuid=0b6da753-886a-45e0-925b-f3e40fad0c6c"]}],"mendeley":{"formattedCitation":"(Adamczyk, Smith, Johnson, &amp; Hafiz, 2011)","manualFormatting":"(Adamczyk, et al., 2011)","plainTextFormattedCitation":"(Adamczyk, Smith, Johnson, &amp; Hafiz, 2011)","previouslyFormattedCitation":"(Adamczyk, Smith, Johnson, &amp; Hafiz, 2011)"},"properties":{"noteIndex":0},"schema":"https://github.com/citation-style-language/schema/raw/master/csl-citation.json"}</w:instrText>
      </w:r>
      <w:r w:rsidR="00074B92">
        <w:fldChar w:fldCharType="separate"/>
      </w:r>
      <w:r w:rsidR="00074B92" w:rsidRPr="00074B92">
        <w:rPr>
          <w:noProof/>
        </w:rPr>
        <w:t xml:space="preserve">(Adamczyk, </w:t>
      </w:r>
      <w:r w:rsidR="00855079">
        <w:rPr>
          <w:noProof/>
        </w:rPr>
        <w:t>et al.</w:t>
      </w:r>
      <w:r w:rsidR="00074B92" w:rsidRPr="00074B92">
        <w:rPr>
          <w:noProof/>
        </w:rPr>
        <w:t>, 2011)</w:t>
      </w:r>
      <w:r w:rsidR="00074B92">
        <w:fldChar w:fldCharType="end"/>
      </w:r>
      <w:r w:rsidR="00855079">
        <w:t xml:space="preserve"> </w:t>
      </w:r>
      <w:r w:rsidRPr="00955342">
        <w:t xml:space="preserve">mengevaluasi perbedaan antara REST dan SOAP sebagai layanan web. Penelitian ini juga menganalisis apakah </w:t>
      </w:r>
      <w:r w:rsidR="00266B56" w:rsidRPr="00B4290D">
        <w:rPr>
          <w:i/>
        </w:rPr>
        <w:t>tools</w:t>
      </w:r>
      <w:r w:rsidR="00266B56">
        <w:t xml:space="preserve"> </w:t>
      </w:r>
      <w:r w:rsidRPr="00955342">
        <w:t xml:space="preserve">yang digunakan untuk membuat REST sekarang sesuai dengan prinsip standar REST. Aplikasi layanan REST meningkat berdasarkan survei yang dilakukan pada 2007-2010. Aplikasi REST semakin populer pada tahun 2011 dan menunjukkan REST adalah arsitektur yang tepat untuk web. REST juga menghadapi tantangan dalam keamanan, standar desain, dan memecahkan masalah bagi perusahaan. REST mulai mendapatkan popularitas sejak 2008 dan berubah menjadi kerangka kerja yang lebih kuat dan holistik </w:t>
      </w:r>
      <w:r w:rsidR="00266B56">
        <w:fldChar w:fldCharType="begin" w:fldLock="1"/>
      </w:r>
      <w:r w:rsidR="00FD7B8E">
        <w:instrText>ADDIN CSL_CITATION {"citationItems":[{"id":"ITEM-1","itemData":{"DOI":"10.1016/j.jnca.2015.11.020","ISSN":"10958592","abstract":"In the last years, Web Service composition has undoubtedly become the most promising way to integrate business-to-business applications. However, the industry and the academia often disagree on materializing current solutions, which are based on either SOAP Web Services or semantic Web Services. Besides, any service composition mechanism entails multiple and complex factors such as adaptability, scalability and lightweightness. Recently, RESTful services have shown their potential to compose reliable and visible Web-scale applications based on the so-called mashups. In this paper, we survey a comprehensive set of RESTful composition approaches, i.e., the most promising in their area, totaling 29 approaches. Then, we propose two sets of features to analyze, characterize and compare such approaches: features inherent to SOAP services composition approaches and RESTful services composition features. Lastly, we discuss research challenges and open research problems in the area.","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container-title":"Journal of Network and Computer Applications","id":"ITEM-1","issued":{"date-parts":[["2016"]]},"page":"32-53","title":"RESTful service composition at a glance: A survey","type":"article-journal","volume":"60"},"uris":["http://www.mendeley.com/documents/?uuid=b7ef2a34-3f56-413f-859e-31dc11053e7f"]}],"mendeley":{"formattedCitation":"(Garriga, Mateos, Flores, Cechich, &amp; Zunino, 2016)","manualFormatting":"(Garriga, et al., 2016)","plainTextFormattedCitation":"(Garriga, Mateos, Flores, Cechich, &amp; Zunino, 2016)","previouslyFormattedCitation":"(Garriga, Mateos, Flores, Cechich, &amp; Zunino, 2016)"},"properties":{"noteIndex":0},"schema":"https://github.com/citation-style-language/schema/raw/master/csl-citation.json"}</w:instrText>
      </w:r>
      <w:r w:rsidR="00266B56">
        <w:fldChar w:fldCharType="separate"/>
      </w:r>
      <w:r w:rsidR="00266B56" w:rsidRPr="00266B56">
        <w:rPr>
          <w:noProof/>
        </w:rPr>
        <w:t xml:space="preserve">(Garriga, </w:t>
      </w:r>
      <w:r w:rsidR="00266B56">
        <w:rPr>
          <w:noProof/>
        </w:rPr>
        <w:t>et al.</w:t>
      </w:r>
      <w:r w:rsidR="00266B56" w:rsidRPr="00266B56">
        <w:rPr>
          <w:noProof/>
        </w:rPr>
        <w:t>, 2016)</w:t>
      </w:r>
      <w:r w:rsidR="00266B56">
        <w:fldChar w:fldCharType="end"/>
      </w:r>
      <w:r w:rsidR="00E40664">
        <w:t>.</w:t>
      </w:r>
    </w:p>
    <w:p w14:paraId="3F58A853" w14:textId="4458B446" w:rsidR="00E40664" w:rsidRDefault="00FD7B8E" w:rsidP="00E40664">
      <w:pPr>
        <w:ind w:firstLine="720"/>
      </w:pPr>
      <w:r>
        <w:fldChar w:fldCharType="begin" w:fldLock="1"/>
      </w:r>
      <w:r w:rsidR="00362CAC">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fldChar w:fldCharType="separate"/>
      </w:r>
      <w:r w:rsidRPr="00FD7B8E">
        <w:rPr>
          <w:noProof/>
        </w:rPr>
        <w:t>(Khan &amp; Abbasi, 2015)</w:t>
      </w:r>
      <w:r>
        <w:fldChar w:fldCharType="end"/>
      </w:r>
      <w:r>
        <w:t xml:space="preserve"> </w:t>
      </w:r>
      <w:r w:rsidR="00E40664">
        <w:t>menggambarkan arsitektur SOAP dan REST dalam layanan web. Kedua arsitektur kemudian dibandingkan menggunakan parameter yang berbeda seperti:</w:t>
      </w:r>
    </w:p>
    <w:p w14:paraId="473E4A93" w14:textId="26956816" w:rsidR="00E40664" w:rsidRDefault="00D911CC" w:rsidP="00187D65">
      <w:pPr>
        <w:pStyle w:val="ListParagraph"/>
        <w:numPr>
          <w:ilvl w:val="0"/>
          <w:numId w:val="19"/>
        </w:numPr>
        <w:ind w:left="426"/>
      </w:pPr>
      <w:r w:rsidRPr="00AA2583">
        <w:rPr>
          <w:i/>
        </w:rPr>
        <w:t>Weight</w:t>
      </w:r>
    </w:p>
    <w:p w14:paraId="3BBFBBC0" w14:textId="7DDD5894" w:rsidR="00E40664" w:rsidRDefault="00E40664" w:rsidP="00D911CC">
      <w:pPr>
        <w:ind w:left="426"/>
      </w:pPr>
      <w:r>
        <w:t xml:space="preserve">Ukuran layanan, layanan lebih ringan memiliki </w:t>
      </w:r>
      <w:r w:rsidR="00744370" w:rsidRPr="00AA2583">
        <w:rPr>
          <w:i/>
        </w:rPr>
        <w:t>performance</w:t>
      </w:r>
      <w:r>
        <w:t xml:space="preserve"> yang lebih baik. </w:t>
      </w:r>
      <w:r w:rsidR="00D911CC">
        <w:t>SOAP</w:t>
      </w:r>
      <w:r>
        <w:t xml:space="preserve"> lebih berat daripada REST karena standarnya. Setiap respon yang datang dari layanan SOAP dikemas dengan beberapa prosedur. Respon dari REST hanya berisi data yang dibutuhkan. Itulah sebabnya yang sering disebut SOAP adalah mengirim surat dengan amplop sementara REST menggunakan kartu pos.</w:t>
      </w:r>
    </w:p>
    <w:p w14:paraId="45928021" w14:textId="0275AE8D" w:rsidR="00E40664" w:rsidRDefault="00D911CC" w:rsidP="00187D65">
      <w:pPr>
        <w:pStyle w:val="ListParagraph"/>
        <w:numPr>
          <w:ilvl w:val="0"/>
          <w:numId w:val="19"/>
        </w:numPr>
        <w:ind w:left="426"/>
      </w:pPr>
      <w:r w:rsidRPr="00AA2583">
        <w:rPr>
          <w:i/>
        </w:rPr>
        <w:t>Coupling</w:t>
      </w:r>
    </w:p>
    <w:p w14:paraId="4F5C856A" w14:textId="7624ABB7" w:rsidR="00E40664" w:rsidRDefault="00E40664" w:rsidP="00615C94">
      <w:pPr>
        <w:ind w:left="426"/>
      </w:pPr>
      <w:r>
        <w:t xml:space="preserve">Coupling menjelaskan bagaimana layanan tergantung atau mengikat ke </w:t>
      </w:r>
      <w:r w:rsidRPr="00B4290D">
        <w:rPr>
          <w:i/>
        </w:rPr>
        <w:t>server</w:t>
      </w:r>
      <w:r>
        <w:t xml:space="preserve">. </w:t>
      </w:r>
      <w:r w:rsidRPr="00B4290D">
        <w:rPr>
          <w:i/>
        </w:rPr>
        <w:t>Server</w:t>
      </w:r>
      <w:r>
        <w:t xml:space="preserve"> web SOAP biasanya sangat bergantung pada server sementara REST </w:t>
      </w:r>
      <w:r>
        <w:lastRenderedPageBreak/>
        <w:t>tidak. Ini memberi REST manfaat</w:t>
      </w:r>
      <w:r w:rsidR="0059631E">
        <w:t xml:space="preserve"> lebih</w:t>
      </w:r>
      <w:r>
        <w:t xml:space="preserve"> dibandingkan SOAP terutama dalam masalah </w:t>
      </w:r>
      <w:r w:rsidR="00744370" w:rsidRPr="00264561">
        <w:rPr>
          <w:i/>
        </w:rPr>
        <w:t>scalability</w:t>
      </w:r>
      <w:r>
        <w:t>.</w:t>
      </w:r>
    </w:p>
    <w:p w14:paraId="2B771AC3" w14:textId="19733A8B" w:rsidR="00E40664" w:rsidRDefault="00E40664" w:rsidP="00187D65">
      <w:pPr>
        <w:pStyle w:val="ListParagraph"/>
        <w:numPr>
          <w:ilvl w:val="0"/>
          <w:numId w:val="19"/>
        </w:numPr>
        <w:ind w:left="426"/>
      </w:pPr>
      <w:r w:rsidRPr="00AA2583">
        <w:rPr>
          <w:i/>
        </w:rPr>
        <w:t>Overhead</w:t>
      </w:r>
    </w:p>
    <w:p w14:paraId="134A69DC" w14:textId="77777777" w:rsidR="00E40664" w:rsidRDefault="00E40664" w:rsidP="00615C94">
      <w:pPr>
        <w:ind w:left="426"/>
      </w:pPr>
      <w:r>
        <w:t xml:space="preserve">REST tidak memiliki muatan tambahan, sementara SOAP menggunakan "amplop" untuk mengirim permintaan dan mengambil respons. Latensi </w:t>
      </w:r>
      <w:r w:rsidRPr="001D0BF4">
        <w:rPr>
          <w:i/>
        </w:rPr>
        <w:t>payload</w:t>
      </w:r>
      <w:r>
        <w:t xml:space="preserve"> tambahan meningkat dan membuat REST memiliki latensi yang lebih baik daripada SOAP.</w:t>
      </w:r>
    </w:p>
    <w:p w14:paraId="28CBC72F" w14:textId="73811A7E" w:rsidR="00E40664" w:rsidRDefault="00E40664" w:rsidP="00187D65">
      <w:pPr>
        <w:pStyle w:val="ListParagraph"/>
        <w:numPr>
          <w:ilvl w:val="0"/>
          <w:numId w:val="19"/>
        </w:numPr>
        <w:ind w:left="426"/>
      </w:pPr>
      <w:r>
        <w:t>Operasi CRUD</w:t>
      </w:r>
    </w:p>
    <w:p w14:paraId="2CA51AA3" w14:textId="61C344FB" w:rsidR="00E40664" w:rsidRDefault="00E40664" w:rsidP="00615C94">
      <w:pPr>
        <w:ind w:left="426"/>
      </w:pPr>
      <w:r>
        <w:t xml:space="preserve">CRUD berarti </w:t>
      </w:r>
      <w:r w:rsidR="009C1CFF" w:rsidRPr="00B4290D">
        <w:t>Create, Read, Update, dan Delete</w:t>
      </w:r>
      <w:r w:rsidR="009C1CFF">
        <w:t xml:space="preserve"> </w:t>
      </w:r>
      <w:r>
        <w:t xml:space="preserve">dalam operasi basis data. REST mengambil lebih banyak keuntungan dalam proses CRUD daripada SOAP. Misalnya untuk menghapus </w:t>
      </w:r>
      <w:r w:rsidR="009D0CFC" w:rsidRPr="00B4290D">
        <w:rPr>
          <w:i/>
        </w:rPr>
        <w:t>record</w:t>
      </w:r>
      <w:r w:rsidR="009D0CFC">
        <w:t xml:space="preserve">, </w:t>
      </w:r>
      <w:r w:rsidR="00AA2583">
        <w:t>REST menggunakan</w:t>
      </w:r>
      <w:r>
        <w:t xml:space="preserve"> metode DELETE HTTP dengan id item di URL. Sementara itu SOAP, harus menyertakan data XML untuk mencapai fungsi ini.</w:t>
      </w:r>
    </w:p>
    <w:p w14:paraId="54FB9A68" w14:textId="69364680" w:rsidR="00E40664" w:rsidRPr="0093668F" w:rsidRDefault="0093668F" w:rsidP="00187D65">
      <w:pPr>
        <w:pStyle w:val="ListParagraph"/>
        <w:numPr>
          <w:ilvl w:val="0"/>
          <w:numId w:val="19"/>
        </w:numPr>
        <w:ind w:left="426"/>
        <w:rPr>
          <w:i/>
        </w:rPr>
      </w:pPr>
      <w:r w:rsidRPr="0093668F">
        <w:rPr>
          <w:i/>
        </w:rPr>
        <w:t>Network Latency</w:t>
      </w:r>
    </w:p>
    <w:p w14:paraId="535F74A7" w14:textId="77777777" w:rsidR="00E40664" w:rsidRDefault="00E40664" w:rsidP="00E05868">
      <w:pPr>
        <w:ind w:left="426"/>
      </w:pPr>
      <w:r>
        <w:t>REST memiliki latensi jaringan yang lebih baik daripada SOAP. Latensi REST meningkat secara linier sementara SOAP meningkat secara eksponensial.</w:t>
      </w:r>
    </w:p>
    <w:p w14:paraId="100B0197" w14:textId="747946DB" w:rsidR="00E40664" w:rsidRPr="00E05868" w:rsidRDefault="00E05868" w:rsidP="00187D65">
      <w:pPr>
        <w:pStyle w:val="ListParagraph"/>
        <w:numPr>
          <w:ilvl w:val="0"/>
          <w:numId w:val="19"/>
        </w:numPr>
        <w:ind w:left="426"/>
      </w:pPr>
      <w:r w:rsidRPr="00800263">
        <w:rPr>
          <w:i/>
        </w:rPr>
        <w:t>Secu</w:t>
      </w:r>
      <w:r w:rsidR="00CE4B1C" w:rsidRPr="00800263">
        <w:rPr>
          <w:i/>
        </w:rPr>
        <w:t>rity</w:t>
      </w:r>
    </w:p>
    <w:p w14:paraId="6D6D407C" w14:textId="217E1C86" w:rsidR="00EE33B3" w:rsidRDefault="00CE4B1C" w:rsidP="00A116A3">
      <w:pPr>
        <w:ind w:left="426"/>
      </w:pPr>
      <w:r w:rsidRPr="00800263">
        <w:rPr>
          <w:i/>
        </w:rPr>
        <w:t>Security</w:t>
      </w:r>
      <w:r w:rsidR="00E40664">
        <w:t xml:space="preserve"> berarti bagaimana data berpindah dari satu tempat ke tempat lain dan tidak dapat diganggu. Layanan SOAP lebih aman daripada REST karena SOAP telah memperketat aturan dan standar yang harus diikuti. SOAP memiliki standar terperinci untuk transformasi data dan format keamanan. Sementara itu REST tidak menggunakan format keamanan spesifik apa pun.</w:t>
      </w:r>
    </w:p>
    <w:p w14:paraId="16CB2024" w14:textId="319EF937" w:rsidR="00362CAC" w:rsidRDefault="00362CAC" w:rsidP="00362CAC">
      <w:pPr>
        <w:ind w:firstLine="720"/>
      </w:pPr>
      <w:r>
        <w:t xml:space="preserve">Dari penjelasan di atas jelas terlihat bahwa REST </w:t>
      </w:r>
      <w:r w:rsidR="00800263">
        <w:t>memiliki kelebihan</w:t>
      </w:r>
      <w:r>
        <w:t xml:space="preserve"> d</w:t>
      </w:r>
      <w:r w:rsidR="00343A66">
        <w:t>ibanding</w:t>
      </w:r>
      <w:r>
        <w:t xml:space="preserve"> SOAP. </w:t>
      </w:r>
      <w:r>
        <w:fldChar w:fldCharType="begin" w:fldLock="1"/>
      </w:r>
      <w:r w:rsidR="00E006F3">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fldChar w:fldCharType="separate"/>
      </w:r>
      <w:r w:rsidRPr="00362CAC">
        <w:rPr>
          <w:noProof/>
        </w:rPr>
        <w:t>(Khan &amp; Abbasi, 2015)</w:t>
      </w:r>
      <w:r>
        <w:fldChar w:fldCharType="end"/>
      </w:r>
      <w:r>
        <w:t xml:space="preserve"> juga menguji latensi CRUD dan ukuran </w:t>
      </w:r>
      <w:r>
        <w:lastRenderedPageBreak/>
        <w:t xml:space="preserve">paket antara REST dan SOAP. Hasilnya adalah REST memiliki </w:t>
      </w:r>
      <w:r w:rsidR="00744370" w:rsidRPr="00343A66">
        <w:rPr>
          <w:i/>
        </w:rPr>
        <w:t>performance</w:t>
      </w:r>
      <w:r>
        <w:t xml:space="preserve"> yang lebih baik dalam latensi dan ukuran paket yang lebih kecil. Makalah ini juga melakukan tes respons permintaan sinkron. REST terbukti lebih efisien dalam menangani respons permintaan yang sinkron. Kesimpulannya, REST selalu menjadi pilihan yang disukai di antara pengembang. Tetapi ketika keamanan menjadi perhatian utama seperti perbankan, SOAP jelas merupakan solusi yang lebih baik. Baik pada SOAP dan REST memiliki nilai positif. Pertanyaannya bukan solusi mana yang lebih baik tetapi bagaimana menggabungkan kedua solusi untuk mendapatkan manfaat maksimal.</w:t>
      </w:r>
    </w:p>
    <w:p w14:paraId="4C7D02B9" w14:textId="146EFD4A" w:rsidR="00343A66" w:rsidRDefault="00362CAC" w:rsidP="00404500">
      <w:pPr>
        <w:ind w:firstLine="720"/>
      </w:pPr>
      <w:r>
        <w:t>Fielding, pe</w:t>
      </w:r>
      <w:r w:rsidR="005F13E3">
        <w:t>mbuat</w:t>
      </w:r>
      <w:r>
        <w:t xml:space="preserve"> arsitektur REST juga menerbitkan makalah pada 2017 tentang bagaimana REST diimplementasikan dalam arsitektur web modern</w:t>
      </w:r>
      <w:r w:rsidR="009F2808">
        <w:t xml:space="preserve"> </w:t>
      </w:r>
      <w:r w:rsidR="00E006F3">
        <w:fldChar w:fldCharType="begin" w:fldLock="1"/>
      </w:r>
      <w:r w:rsidR="00061CE2">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00E006F3">
        <w:fldChar w:fldCharType="separate"/>
      </w:r>
      <w:r w:rsidR="00E006F3" w:rsidRPr="00E006F3">
        <w:rPr>
          <w:noProof/>
        </w:rPr>
        <w:t>(Fielding et al., 2017)</w:t>
      </w:r>
      <w:r w:rsidR="00E006F3">
        <w:fldChar w:fldCharType="end"/>
      </w:r>
      <w:r>
        <w:t xml:space="preserve">. Sekarang, REST telah menjadi standar industri pada arsitektur perangkat lunak skala besar. Sistem menjadi lebih terdesentralisasi melalui layanan </w:t>
      </w:r>
      <w:r w:rsidRPr="00343A66">
        <w:rPr>
          <w:i/>
        </w:rPr>
        <w:t>microser</w:t>
      </w:r>
      <w:r w:rsidR="00734EBE" w:rsidRPr="00343A66">
        <w:rPr>
          <w:i/>
        </w:rPr>
        <w:t>vices</w:t>
      </w:r>
      <w:r w:rsidR="00734EBE">
        <w:t xml:space="preserve"> yang mana</w:t>
      </w:r>
      <w:r>
        <w:t xml:space="preserve"> </w:t>
      </w:r>
      <w:r w:rsidR="00243D9B">
        <w:t>d</w:t>
      </w:r>
      <w:r>
        <w:t xml:space="preserve">engan pendekatan ini </w:t>
      </w:r>
      <w:r w:rsidR="00243D9B" w:rsidRPr="00B4290D">
        <w:rPr>
          <w:i/>
        </w:rPr>
        <w:t>developer</w:t>
      </w:r>
      <w:r>
        <w:t xml:space="preserve"> dapat mendistribusikan beban pada setiap proses bisnis ke dalam layanan web terpisah.</w:t>
      </w:r>
    </w:p>
    <w:p w14:paraId="67DC33D7" w14:textId="1B0B5D84" w:rsidR="00854981" w:rsidRPr="00A00044" w:rsidRDefault="00504972" w:rsidP="00504972">
      <w:pPr>
        <w:pStyle w:val="Heading3"/>
        <w:ind w:left="284"/>
      </w:pPr>
      <w:r>
        <w:t xml:space="preserve"> </w:t>
      </w:r>
      <w:r>
        <w:tab/>
      </w:r>
      <w:bookmarkStart w:id="48" w:name="_Toc7635595"/>
      <w:r w:rsidR="00A00044" w:rsidRPr="00A00044">
        <w:t>Architecure Tradeoff Analysis Method (ATAM)</w:t>
      </w:r>
      <w:bookmarkEnd w:id="48"/>
    </w:p>
    <w:p w14:paraId="31E9EDE1" w14:textId="2083990C" w:rsidR="00333E4B" w:rsidRDefault="00333E4B" w:rsidP="00307A58">
      <w:pPr>
        <w:ind w:firstLine="720"/>
      </w:pPr>
      <w:r>
        <w:t xml:space="preserve">Dalam makalah penelitian aslinya oleh </w:t>
      </w:r>
      <w:r w:rsidR="00061CE2">
        <w:fldChar w:fldCharType="begin" w:fldLock="1"/>
      </w:r>
      <w:r w:rsidR="00BD6F6E">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061CE2">
        <w:fldChar w:fldCharType="separate"/>
      </w:r>
      <w:r w:rsidR="00061CE2" w:rsidRPr="00061CE2">
        <w:rPr>
          <w:noProof/>
        </w:rPr>
        <w:t>(Kazman et al., 1998)</w:t>
      </w:r>
      <w:r w:rsidR="00061CE2">
        <w:fldChar w:fldCharType="end"/>
      </w:r>
      <w:r w:rsidR="00061CE2">
        <w:t xml:space="preserve">, </w:t>
      </w:r>
      <w:r>
        <w:t xml:space="preserve">Metode </w:t>
      </w:r>
      <w:r w:rsidR="0039537C">
        <w:t>ATAM</w:t>
      </w:r>
      <w:r>
        <w:t xml:space="preserve"> digunakan untuk mengevaluasi sensor suhu jarak jauh. Kerangka kerja ini membantu menentukan karakteristik yang berguna dari setiap opsi arsitektur. ATAM membantu menentukan setiap lokasi </w:t>
      </w:r>
      <w:r w:rsidR="00B4290D">
        <w:t>titik</w:t>
      </w:r>
      <w:r>
        <w:t xml:space="preserve"> </w:t>
      </w:r>
      <w:r w:rsidRPr="00B4290D">
        <w:rPr>
          <w:i/>
        </w:rPr>
        <w:t>tradeoff</w:t>
      </w:r>
      <w:r>
        <w:t xml:space="preserve"> arsitektural, dan itu membuat </w:t>
      </w:r>
      <w:r w:rsidR="0029106F">
        <w:t xml:space="preserve">kita </w:t>
      </w:r>
      <w:r>
        <w:t xml:space="preserve">memahami batasan setiap opsi. Informasi ini berguna untuk membuat rencana aksi untuk melakukan evaluasi, memulai iterasi baru dari metode, dan memodifikasi arsitektur berdasarkan evaluasi. ATAM dibuat untuk membuat </w:t>
      </w:r>
      <w:r>
        <w:lastRenderedPageBreak/>
        <w:t>pilihan yang mungkin dan rasional antara opsi arsitektur perangkat lunak. Tidak hanya itu, ia juga berusaha meningkatkan kualitas arsitektur di setiap iterasi metode.</w:t>
      </w:r>
    </w:p>
    <w:p w14:paraId="191B9C44" w14:textId="3E5960FB" w:rsidR="00333E4B" w:rsidRDefault="00333E4B" w:rsidP="00C5049D">
      <w:pPr>
        <w:ind w:firstLine="720"/>
      </w:pPr>
      <w:r>
        <w:t xml:space="preserve">Untuk mengevaluasi atribut kualitas dan memahami pertukaran antara arsitektur, tes berbasis skenario harus dilakukan. Skenario pengujian tunggal harus dapat mencerminkan atribut kualitas perangkat lunak apa yang harus dicapai. </w:t>
      </w:r>
      <w:r w:rsidR="00BD6F6E">
        <w:fldChar w:fldCharType="begin" w:fldLock="1"/>
      </w:r>
      <w:r w:rsidR="00F74777">
        <w:instrText>ADDIN CSL_CITATION {"citationItems":[{"id":"ITEM-1","itemData":{"author":[{"dropping-particle":"","family":"Bass","given":"Len","non-dropping-particle":"","parse-names":false,"suffix":""},{"dropping-particle":"","family":"Klein","given":"Mark","non-dropping-particle":"","parse-names":false,"suffix":""},{"dropping-particle":"","family":"Moreno","given":"Gabriel","non-dropping-particle":"","parse-names":false,"suffix":""}],"id":"ITEM-1","issued":{"date-parts":[["2001"]]},"publisher-place":"Pittsburgh, PA","title":"2001 Applicability of General Scenarios to ATAM","type":"report"},"uris":["http://www.mendeley.com/documents/?uuid=fff1f129-7e62-313b-a83a-b9f25c6ecd61"]}],"mendeley":{"formattedCitation":"(Bass, Klein, &amp; Moreno, 2001)","manualFormatting":"(Bass, et al., 2001)","plainTextFormattedCitation":"(Bass, Klein, &amp; Moreno, 2001)","previouslyFormattedCitation":"(Bass, Klein, &amp; Moreno, 2001)"},"properties":{"noteIndex":0},"schema":"https://github.com/citation-style-language/schema/raw/master/csl-citation.json"}</w:instrText>
      </w:r>
      <w:r w:rsidR="00BD6F6E">
        <w:fldChar w:fldCharType="separate"/>
      </w:r>
      <w:r w:rsidR="00BD6F6E" w:rsidRPr="00BD6F6E">
        <w:rPr>
          <w:noProof/>
        </w:rPr>
        <w:t xml:space="preserve">(Bass, </w:t>
      </w:r>
      <w:r w:rsidR="00BD6F6E">
        <w:rPr>
          <w:noProof/>
        </w:rPr>
        <w:t>et al.</w:t>
      </w:r>
      <w:r w:rsidR="00BD6F6E" w:rsidRPr="00BD6F6E">
        <w:rPr>
          <w:noProof/>
        </w:rPr>
        <w:t>, 2001)</w:t>
      </w:r>
      <w:r w:rsidR="00BD6F6E">
        <w:fldChar w:fldCharType="end"/>
      </w:r>
      <w:r w:rsidR="00C5049D">
        <w:t xml:space="preserve"> </w:t>
      </w:r>
      <w:r>
        <w:t>mengorganisir laporan skenario ATAM ke dalam skenario umum yang terdiri dari kualitas yang dikaitkan untuk dicapai. Dengan memetakan skenario tertentu ke dalam skenario umum, dapat menunjukkan atribut kualitas yang menjadi perhatian di setiap proyek pengembangan perangkat lunak.</w:t>
      </w:r>
    </w:p>
    <w:p w14:paraId="1D37683D" w14:textId="44451658" w:rsidR="00A116A3" w:rsidRDefault="00333E4B" w:rsidP="0036469D">
      <w:pPr>
        <w:ind w:firstLine="720"/>
      </w:pPr>
      <w:r>
        <w:t xml:space="preserve"> (Barbacci et al. 2003) menggunakan ATAM untuk mengevaluasi arsitektur perangkat lunak untuk lini produk sistem avionik. Eksperimen ini sampai pada kesimpulan bahwa ATAM dapat meningkatkan kesadaran kepada para </w:t>
      </w:r>
      <w:r w:rsidR="009861C3" w:rsidRPr="009861C3">
        <w:rPr>
          <w:i/>
        </w:rPr>
        <w:t>stakeholder</w:t>
      </w:r>
      <w:r>
        <w:t xml:space="preserve">. Evaluasi arsitektur yang dilakukan sebelum kode dikembangkan dapat menyelesaikan risiko yang muncul sebelum terlalu mahal untuk diperbaiki. Mengevaluasi arsitektur sebelum atau ketika sistem dikembangkan juga bisa efektif dalam menghadapi bencana di masa depan. </w:t>
      </w:r>
      <w:r w:rsidR="00B82E0D">
        <w:t>Hal i</w:t>
      </w:r>
      <w:r>
        <w:t>ni juga</w:t>
      </w:r>
      <w:r w:rsidR="00B82E0D">
        <w:t xml:space="preserve"> membantu</w:t>
      </w:r>
      <w:r>
        <w:t xml:space="preserve"> mengevaluasi insinyur arsitektur perangkat lunak dalam pembuatan </w:t>
      </w:r>
      <w:r w:rsidR="00B82E0D">
        <w:t>software.</w:t>
      </w:r>
      <w:r w:rsidR="009D6428">
        <w:t xml:space="preserve"> </w:t>
      </w:r>
    </w:p>
    <w:p w14:paraId="7722E03B" w14:textId="05EA5A8C" w:rsidR="0036469D" w:rsidRDefault="00EE3EB9" w:rsidP="009D6428">
      <w:pPr>
        <w:ind w:firstLine="720"/>
      </w:pPr>
      <w:sdt>
        <w:sdtPr>
          <w:id w:val="-1011213015"/>
          <w:citation/>
        </w:sdtPr>
        <w:sdtEndPr/>
        <w:sdtContent>
          <w:r w:rsidR="009D6428">
            <w:fldChar w:fldCharType="begin"/>
          </w:r>
          <w:r w:rsidR="009D6428">
            <w:instrText xml:space="preserve"> CITATION Rez13 \l 1033 </w:instrText>
          </w:r>
          <w:r w:rsidR="009D6428">
            <w:fldChar w:fldCharType="separate"/>
          </w:r>
          <w:r w:rsidR="009D6428">
            <w:rPr>
              <w:noProof/>
            </w:rPr>
            <w:t>(Reza &amp; Helps, 2013)</w:t>
          </w:r>
          <w:r w:rsidR="009D6428">
            <w:fldChar w:fldCharType="end"/>
          </w:r>
        </w:sdtContent>
      </w:sdt>
      <w:r w:rsidR="009D6428">
        <w:t xml:space="preserve"> </w:t>
      </w:r>
      <w:r w:rsidR="009D6428" w:rsidRPr="00AF20B8">
        <w:t xml:space="preserve">menyajikan analisis kualitatif aspek keamanan aplikasi Berbasis Web yang memanfaatkan Arsitektur Berorientasi Layanan (SOA). Solusi arsitektur yang membahas persyaratan keamanan diperiksa dan dibandingkan dengan atribut kualitas lain yang relevan dengan sistem berbasis web. Lebih khusus lagi, analisis </w:t>
      </w:r>
      <w:r w:rsidR="009D6428" w:rsidRPr="00B4290D">
        <w:rPr>
          <w:i/>
        </w:rPr>
        <w:t>tradeoff</w:t>
      </w:r>
      <w:r w:rsidR="009D6428" w:rsidRPr="00AF20B8">
        <w:t xml:space="preserve"> berdasarkan ATAM dilakukan untuk menunjukkan korelasi antara keamanan dan kualitas sistem lainnya yang terkait dengan pemilihan SOA yang sukses. Solusi arsitektural yang optimal tidak hanya </w:t>
      </w:r>
      <w:r w:rsidR="009D6428" w:rsidRPr="00AF20B8">
        <w:lastRenderedPageBreak/>
        <w:t xml:space="preserve">memenuhi persyaratan keamanan sistem berbasis web tetapi juga memenuhi </w:t>
      </w:r>
      <w:r w:rsidR="009D6428">
        <w:t xml:space="preserve">atribut kualitas </w:t>
      </w:r>
      <w:r w:rsidR="009D6428" w:rsidRPr="00AF20B8">
        <w:t>lain</w:t>
      </w:r>
      <w:r w:rsidR="009D6428">
        <w:t>nya</w:t>
      </w:r>
      <w:r w:rsidR="009D6428" w:rsidRPr="00AF20B8">
        <w:t xml:space="preserve"> seperti </w:t>
      </w:r>
      <w:r w:rsidR="009D6428" w:rsidRPr="005754D6">
        <w:rPr>
          <w:i/>
        </w:rPr>
        <w:t>performance</w:t>
      </w:r>
      <w:r w:rsidR="009D6428" w:rsidRPr="00AF20B8">
        <w:t xml:space="preserve">, </w:t>
      </w:r>
      <w:r w:rsidR="005754D6" w:rsidRPr="005754D6">
        <w:rPr>
          <w:i/>
        </w:rPr>
        <w:t>availability</w:t>
      </w:r>
      <w:r w:rsidR="009D6428" w:rsidRPr="00AF20B8">
        <w:t>, kegunaan, kemampuan modifikasi, d</w:t>
      </w:r>
      <w:r w:rsidR="009D6428">
        <w:t>an lain-lain</w:t>
      </w:r>
      <w:r w:rsidR="009D6428" w:rsidRPr="00AF20B8">
        <w:t>.</w:t>
      </w:r>
    </w:p>
    <w:p w14:paraId="18BDF410" w14:textId="77777777" w:rsidR="009D6428" w:rsidRDefault="009D6428" w:rsidP="009D6428">
      <w:pPr>
        <w:ind w:firstLine="720"/>
      </w:pPr>
    </w:p>
    <w:p w14:paraId="2B9138BB" w14:textId="7E63BD53" w:rsidR="00475CD9" w:rsidRDefault="00F81393" w:rsidP="00475CD9">
      <w:pPr>
        <w:spacing w:line="360" w:lineRule="auto"/>
        <w:rPr>
          <w:rFonts w:cs="Times New Roman"/>
          <w:szCs w:val="24"/>
        </w:rPr>
      </w:pPr>
      <w:r>
        <w:t>Berdasarkan tinjauan pustaka di atas, maka beri</w:t>
      </w:r>
      <w:r w:rsidR="006728B9">
        <w:t>kut adalah rangkumannya dalam bentuk table</w:t>
      </w:r>
      <w:r w:rsidR="009D6428">
        <w:t xml:space="preserve"> 4 berikut</w:t>
      </w:r>
      <w:r w:rsidR="006728B9">
        <w:t>:</w:t>
      </w:r>
    </w:p>
    <w:p w14:paraId="3C448A53" w14:textId="34AA3663" w:rsidR="00404500" w:rsidRDefault="00404500" w:rsidP="00404500">
      <w:pPr>
        <w:pStyle w:val="Caption"/>
        <w:keepNext/>
        <w:jc w:val="center"/>
      </w:pPr>
      <w:bookmarkStart w:id="49" w:name="_Toc7635633"/>
      <w:r>
        <w:t xml:space="preserve">Tabel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4</w:t>
      </w:r>
      <w:r w:rsidR="00B13951">
        <w:fldChar w:fldCharType="end"/>
      </w:r>
      <w:r>
        <w:t xml:space="preserve"> </w:t>
      </w:r>
      <w:r w:rsidRPr="00E612DC">
        <w:t>Hasil tinjauan pustaka</w:t>
      </w:r>
      <w:bookmarkEnd w:id="49"/>
    </w:p>
    <w:tbl>
      <w:tblPr>
        <w:tblStyle w:val="TableGrid"/>
        <w:tblW w:w="8926" w:type="dxa"/>
        <w:tblLayout w:type="fixed"/>
        <w:tblLook w:val="04A0" w:firstRow="1" w:lastRow="0" w:firstColumn="1" w:lastColumn="0" w:noHBand="0" w:noVBand="1"/>
      </w:tblPr>
      <w:tblGrid>
        <w:gridCol w:w="461"/>
        <w:gridCol w:w="2228"/>
        <w:gridCol w:w="2835"/>
        <w:gridCol w:w="3402"/>
      </w:tblGrid>
      <w:tr w:rsidR="00475CD9" w:rsidRPr="006A2EBB" w14:paraId="37357158" w14:textId="77777777" w:rsidTr="00EB36C9">
        <w:tc>
          <w:tcPr>
            <w:tcW w:w="461" w:type="dxa"/>
            <w:vAlign w:val="center"/>
          </w:tcPr>
          <w:p w14:paraId="7D3A37FE" w14:textId="77777777" w:rsidR="00475CD9" w:rsidRPr="006A2EBB" w:rsidRDefault="00475CD9" w:rsidP="00A75B3C">
            <w:pPr>
              <w:spacing w:line="360" w:lineRule="auto"/>
              <w:jc w:val="center"/>
              <w:rPr>
                <w:rFonts w:cs="Times New Roman"/>
                <w:b/>
                <w:sz w:val="20"/>
                <w:szCs w:val="20"/>
              </w:rPr>
            </w:pPr>
            <w:r w:rsidRPr="006A2EBB">
              <w:rPr>
                <w:rFonts w:cs="Times New Roman"/>
                <w:b/>
                <w:sz w:val="20"/>
                <w:szCs w:val="20"/>
              </w:rPr>
              <w:t>No</w:t>
            </w:r>
          </w:p>
        </w:tc>
        <w:tc>
          <w:tcPr>
            <w:tcW w:w="2228" w:type="dxa"/>
            <w:vAlign w:val="center"/>
          </w:tcPr>
          <w:p w14:paraId="3D831837" w14:textId="5E1DC7CF" w:rsidR="00475CD9" w:rsidRPr="006A2EBB" w:rsidRDefault="00A57C7C" w:rsidP="00A75B3C">
            <w:pPr>
              <w:spacing w:line="360" w:lineRule="auto"/>
              <w:jc w:val="center"/>
              <w:rPr>
                <w:rFonts w:cs="Times New Roman"/>
                <w:b/>
                <w:sz w:val="20"/>
                <w:szCs w:val="20"/>
              </w:rPr>
            </w:pPr>
            <w:r>
              <w:rPr>
                <w:rFonts w:cs="Times New Roman"/>
                <w:b/>
                <w:sz w:val="20"/>
                <w:szCs w:val="20"/>
              </w:rPr>
              <w:t>Publikasi</w:t>
            </w:r>
          </w:p>
        </w:tc>
        <w:tc>
          <w:tcPr>
            <w:tcW w:w="2835" w:type="dxa"/>
            <w:vAlign w:val="center"/>
          </w:tcPr>
          <w:p w14:paraId="6944C314" w14:textId="77777777" w:rsidR="00475CD9" w:rsidRPr="006A2EBB" w:rsidRDefault="00475CD9" w:rsidP="00A75B3C">
            <w:pPr>
              <w:spacing w:line="360" w:lineRule="auto"/>
              <w:jc w:val="center"/>
              <w:rPr>
                <w:rFonts w:cs="Times New Roman"/>
                <w:b/>
                <w:sz w:val="20"/>
                <w:szCs w:val="20"/>
              </w:rPr>
            </w:pPr>
            <w:r w:rsidRPr="006A2EBB">
              <w:rPr>
                <w:rFonts w:cs="Times New Roman"/>
                <w:b/>
                <w:sz w:val="20"/>
                <w:szCs w:val="20"/>
              </w:rPr>
              <w:t>Topik Penelitian</w:t>
            </w:r>
          </w:p>
        </w:tc>
        <w:tc>
          <w:tcPr>
            <w:tcW w:w="3402" w:type="dxa"/>
            <w:vAlign w:val="center"/>
          </w:tcPr>
          <w:p w14:paraId="0DFCD2F3" w14:textId="77777777" w:rsidR="00475CD9" w:rsidRPr="006A2EBB" w:rsidRDefault="00475CD9" w:rsidP="00A75B3C">
            <w:pPr>
              <w:spacing w:line="360" w:lineRule="auto"/>
              <w:jc w:val="center"/>
              <w:rPr>
                <w:rFonts w:cs="Times New Roman"/>
                <w:b/>
                <w:sz w:val="20"/>
                <w:szCs w:val="20"/>
              </w:rPr>
            </w:pPr>
            <w:r w:rsidRPr="006A2EBB">
              <w:rPr>
                <w:rFonts w:cs="Times New Roman"/>
                <w:b/>
                <w:sz w:val="20"/>
                <w:szCs w:val="20"/>
              </w:rPr>
              <w:t>Metode Penelitian</w:t>
            </w:r>
          </w:p>
        </w:tc>
      </w:tr>
      <w:tr w:rsidR="00695753" w:rsidRPr="009A2B5A" w14:paraId="241E003B" w14:textId="77777777" w:rsidTr="00EB36C9">
        <w:tc>
          <w:tcPr>
            <w:tcW w:w="461" w:type="dxa"/>
            <w:vAlign w:val="center"/>
          </w:tcPr>
          <w:p w14:paraId="4F058287" w14:textId="2DFB9387" w:rsidR="00695753" w:rsidRDefault="00695753" w:rsidP="00A75B3C">
            <w:pPr>
              <w:spacing w:line="360" w:lineRule="auto"/>
              <w:rPr>
                <w:rFonts w:cs="Times New Roman"/>
                <w:sz w:val="20"/>
                <w:szCs w:val="20"/>
              </w:rPr>
            </w:pPr>
            <w:r>
              <w:rPr>
                <w:rFonts w:cs="Times New Roman"/>
                <w:sz w:val="20"/>
                <w:szCs w:val="20"/>
              </w:rPr>
              <w:t>1</w:t>
            </w:r>
          </w:p>
        </w:tc>
        <w:tc>
          <w:tcPr>
            <w:tcW w:w="2228" w:type="dxa"/>
            <w:vAlign w:val="center"/>
          </w:tcPr>
          <w:p w14:paraId="216D52A1" w14:textId="1FCB036B" w:rsidR="00695753" w:rsidRPr="009A2B5A" w:rsidRDefault="00EE3EB9" w:rsidP="00A75B3C">
            <w:pPr>
              <w:pStyle w:val="Bibliography"/>
              <w:ind w:left="720" w:hanging="720"/>
              <w:rPr>
                <w:sz w:val="20"/>
                <w:szCs w:val="20"/>
                <w:lang w:val="en-US"/>
              </w:rPr>
            </w:pPr>
            <w:sdt>
              <w:sdtPr>
                <w:rPr>
                  <w:sz w:val="20"/>
                  <w:szCs w:val="20"/>
                  <w:lang w:val="en-US"/>
                </w:rPr>
                <w:id w:val="1272907498"/>
                <w:citation/>
              </w:sdtPr>
              <w:sdtEndPr/>
              <w:sdtContent>
                <w:r w:rsidR="00695753">
                  <w:rPr>
                    <w:sz w:val="20"/>
                    <w:szCs w:val="20"/>
                    <w:lang w:val="en-US"/>
                  </w:rPr>
                  <w:fldChar w:fldCharType="begin"/>
                </w:r>
                <w:r w:rsidR="00695753">
                  <w:rPr>
                    <w:sz w:val="20"/>
                    <w:szCs w:val="20"/>
                    <w:lang w:val="en-US"/>
                  </w:rPr>
                  <w:instrText xml:space="preserve"> CITATION AlA07 \l 1033 </w:instrText>
                </w:r>
                <w:r w:rsidR="00695753">
                  <w:rPr>
                    <w:sz w:val="20"/>
                    <w:szCs w:val="20"/>
                    <w:lang w:val="en-US"/>
                  </w:rPr>
                  <w:fldChar w:fldCharType="separate"/>
                </w:r>
                <w:r w:rsidR="00695753" w:rsidRPr="00695753">
                  <w:rPr>
                    <w:sz w:val="20"/>
                    <w:szCs w:val="20"/>
                    <w:lang w:val="en-US"/>
                  </w:rPr>
                  <w:t>(Al-Ajlan &amp; Zedan, 2007)</w:t>
                </w:r>
                <w:r w:rsidR="00695753">
                  <w:rPr>
                    <w:sz w:val="20"/>
                    <w:szCs w:val="20"/>
                    <w:lang w:val="en-US"/>
                  </w:rPr>
                  <w:fldChar w:fldCharType="end"/>
                </w:r>
              </w:sdtContent>
            </w:sdt>
          </w:p>
        </w:tc>
        <w:tc>
          <w:tcPr>
            <w:tcW w:w="2835" w:type="dxa"/>
            <w:vAlign w:val="center"/>
          </w:tcPr>
          <w:p w14:paraId="7A07BF4E" w14:textId="7068FCDB" w:rsidR="00695753" w:rsidRDefault="001A3CA2" w:rsidP="00A75B3C">
            <w:pPr>
              <w:spacing w:line="360" w:lineRule="auto"/>
              <w:rPr>
                <w:rFonts w:cs="Times New Roman"/>
                <w:sz w:val="20"/>
                <w:szCs w:val="20"/>
              </w:rPr>
            </w:pPr>
            <w:r w:rsidRPr="00BF0198">
              <w:rPr>
                <w:rFonts w:cs="Times New Roman"/>
                <w:i/>
                <w:sz w:val="20"/>
                <w:szCs w:val="20"/>
              </w:rPr>
              <w:t>E-Learning</w:t>
            </w:r>
            <w:r>
              <w:rPr>
                <w:rFonts w:cs="Times New Roman"/>
                <w:sz w:val="20"/>
                <w:szCs w:val="20"/>
              </w:rPr>
              <w:t xml:space="preserve"> Moodle Berdasarkan Service Oriented Architecture (SOA)</w:t>
            </w:r>
          </w:p>
        </w:tc>
        <w:tc>
          <w:tcPr>
            <w:tcW w:w="3402" w:type="dxa"/>
            <w:vAlign w:val="center"/>
          </w:tcPr>
          <w:p w14:paraId="164304DB" w14:textId="240A29F0" w:rsidR="00695753" w:rsidRDefault="00FB0AA8" w:rsidP="00A75B3C">
            <w:pPr>
              <w:spacing w:line="360" w:lineRule="auto"/>
              <w:rPr>
                <w:rFonts w:cs="Times New Roman"/>
                <w:sz w:val="20"/>
                <w:szCs w:val="20"/>
              </w:rPr>
            </w:pPr>
            <w:r>
              <w:rPr>
                <w:rFonts w:cs="Times New Roman"/>
                <w:sz w:val="20"/>
                <w:szCs w:val="20"/>
              </w:rPr>
              <w:t xml:space="preserve">Melakukan refinement </w:t>
            </w:r>
            <w:r w:rsidR="00EB1838">
              <w:rPr>
                <w:rFonts w:cs="Times New Roman"/>
                <w:sz w:val="20"/>
                <w:szCs w:val="20"/>
              </w:rPr>
              <w:t>des</w:t>
            </w:r>
            <w:r w:rsidR="00510B06">
              <w:rPr>
                <w:rFonts w:cs="Times New Roman"/>
                <w:sz w:val="20"/>
                <w:szCs w:val="20"/>
              </w:rPr>
              <w:t xml:space="preserve">ain </w:t>
            </w:r>
            <w:r>
              <w:rPr>
                <w:rFonts w:cs="Times New Roman"/>
                <w:sz w:val="20"/>
                <w:szCs w:val="20"/>
              </w:rPr>
              <w:t xml:space="preserve">arsitektur Moodle </w:t>
            </w:r>
            <w:r w:rsidR="00FF066F">
              <w:rPr>
                <w:rFonts w:cs="Times New Roman"/>
                <w:sz w:val="20"/>
                <w:szCs w:val="20"/>
              </w:rPr>
              <w:t xml:space="preserve">sehingga </w:t>
            </w:r>
            <w:r w:rsidR="002237E7">
              <w:rPr>
                <w:rFonts w:cs="Times New Roman"/>
                <w:sz w:val="20"/>
                <w:szCs w:val="20"/>
              </w:rPr>
              <w:t>mendekati prinsip</w:t>
            </w:r>
            <w:r w:rsidR="00EB1838">
              <w:rPr>
                <w:rFonts w:cs="Times New Roman"/>
                <w:sz w:val="20"/>
                <w:szCs w:val="20"/>
              </w:rPr>
              <w:t xml:space="preserve"> SOA</w:t>
            </w:r>
          </w:p>
        </w:tc>
      </w:tr>
      <w:tr w:rsidR="00A75B3C" w:rsidRPr="009A2B5A" w14:paraId="5B53BCE5" w14:textId="77777777" w:rsidTr="00EB36C9">
        <w:tc>
          <w:tcPr>
            <w:tcW w:w="461" w:type="dxa"/>
            <w:vAlign w:val="center"/>
          </w:tcPr>
          <w:p w14:paraId="3CE10DF5" w14:textId="22DDACAA" w:rsidR="00A75B3C" w:rsidRDefault="00A75B3C" w:rsidP="00A75B3C">
            <w:pPr>
              <w:spacing w:line="360" w:lineRule="auto"/>
              <w:rPr>
                <w:rFonts w:cs="Times New Roman"/>
                <w:sz w:val="20"/>
                <w:szCs w:val="20"/>
              </w:rPr>
            </w:pPr>
            <w:r>
              <w:rPr>
                <w:rFonts w:cs="Times New Roman"/>
                <w:sz w:val="20"/>
                <w:szCs w:val="20"/>
              </w:rPr>
              <w:t>2</w:t>
            </w:r>
          </w:p>
        </w:tc>
        <w:tc>
          <w:tcPr>
            <w:tcW w:w="2228" w:type="dxa"/>
            <w:vAlign w:val="center"/>
          </w:tcPr>
          <w:p w14:paraId="7C7C04EA" w14:textId="40B37248" w:rsidR="00A75B3C" w:rsidRPr="009A2B5A" w:rsidRDefault="00EE3EB9" w:rsidP="00A75B3C">
            <w:pPr>
              <w:pStyle w:val="Bibliography"/>
              <w:ind w:left="720" w:hanging="720"/>
              <w:rPr>
                <w:sz w:val="20"/>
                <w:szCs w:val="20"/>
                <w:lang w:val="en-US"/>
              </w:rPr>
            </w:pPr>
            <w:sdt>
              <w:sdtPr>
                <w:rPr>
                  <w:sz w:val="20"/>
                  <w:szCs w:val="20"/>
                  <w:lang w:val="en-US"/>
                </w:rPr>
                <w:id w:val="1127356366"/>
                <w:citation/>
              </w:sdtPr>
              <w:sdtEndPr/>
              <w:sdtContent>
                <w:r w:rsidR="00A75B3C">
                  <w:rPr>
                    <w:sz w:val="20"/>
                    <w:szCs w:val="20"/>
                    <w:lang w:val="en-US"/>
                  </w:rPr>
                  <w:fldChar w:fldCharType="begin"/>
                </w:r>
                <w:r w:rsidR="00A75B3C">
                  <w:rPr>
                    <w:sz w:val="20"/>
                    <w:szCs w:val="20"/>
                    <w:lang w:val="en-US"/>
                  </w:rPr>
                  <w:instrText xml:space="preserve"> CITATION Rao10 \l 1033 </w:instrText>
                </w:r>
                <w:r w:rsidR="00A75B3C">
                  <w:rPr>
                    <w:sz w:val="20"/>
                    <w:szCs w:val="20"/>
                    <w:lang w:val="en-US"/>
                  </w:rPr>
                  <w:fldChar w:fldCharType="separate"/>
                </w:r>
                <w:r w:rsidR="00A75B3C" w:rsidRPr="00A75B3C">
                  <w:rPr>
                    <w:sz w:val="20"/>
                    <w:szCs w:val="20"/>
                    <w:lang w:val="en-US"/>
                  </w:rPr>
                  <w:t>(Rao, Sasidhar, &amp; Kumar, 2010)</w:t>
                </w:r>
                <w:r w:rsidR="00A75B3C">
                  <w:rPr>
                    <w:sz w:val="20"/>
                    <w:szCs w:val="20"/>
                    <w:lang w:val="en-US"/>
                  </w:rPr>
                  <w:fldChar w:fldCharType="end"/>
                </w:r>
              </w:sdtContent>
            </w:sdt>
          </w:p>
        </w:tc>
        <w:tc>
          <w:tcPr>
            <w:tcW w:w="2835" w:type="dxa"/>
            <w:vAlign w:val="center"/>
          </w:tcPr>
          <w:p w14:paraId="3CD588CF" w14:textId="77777777" w:rsidR="00A75B3C" w:rsidRPr="009A2B5A" w:rsidRDefault="00A75B3C" w:rsidP="00C560DF">
            <w:pPr>
              <w:spacing w:line="360" w:lineRule="auto"/>
              <w:jc w:val="left"/>
              <w:rPr>
                <w:rFonts w:cs="Times New Roman"/>
                <w:sz w:val="20"/>
                <w:szCs w:val="20"/>
              </w:rPr>
            </w:pPr>
            <w:r w:rsidRPr="00A909B7">
              <w:rPr>
                <w:rFonts w:cs="Times New Roman"/>
                <w:i/>
                <w:sz w:val="20"/>
                <w:szCs w:val="20"/>
              </w:rPr>
              <w:t>Cloud computing</w:t>
            </w:r>
            <w:r>
              <w:rPr>
                <w:rFonts w:cs="Times New Roman"/>
                <w:sz w:val="20"/>
                <w:szCs w:val="20"/>
              </w:rPr>
              <w:t xml:space="preserve"> </w:t>
            </w:r>
            <w:proofErr w:type="gramStart"/>
            <w:r>
              <w:rPr>
                <w:rFonts w:cs="Times New Roman"/>
                <w:sz w:val="20"/>
                <w:szCs w:val="20"/>
              </w:rPr>
              <w:t>pada  implementasi</w:t>
            </w:r>
            <w:proofErr w:type="gramEnd"/>
            <w:r>
              <w:rPr>
                <w:rFonts w:cs="Times New Roman"/>
                <w:sz w:val="20"/>
                <w:szCs w:val="20"/>
              </w:rPr>
              <w:t xml:space="preserve"> mobile learning</w:t>
            </w:r>
          </w:p>
        </w:tc>
        <w:tc>
          <w:tcPr>
            <w:tcW w:w="3402" w:type="dxa"/>
            <w:vAlign w:val="center"/>
          </w:tcPr>
          <w:p w14:paraId="66EE3427" w14:textId="77777777" w:rsidR="00A75B3C" w:rsidRPr="009A2B5A" w:rsidRDefault="00A75B3C" w:rsidP="00A75B3C">
            <w:pPr>
              <w:spacing w:line="360" w:lineRule="auto"/>
              <w:rPr>
                <w:rFonts w:cs="Times New Roman"/>
                <w:sz w:val="20"/>
                <w:szCs w:val="20"/>
              </w:rPr>
            </w:pPr>
            <w:r w:rsidRPr="00580022">
              <w:rPr>
                <w:rFonts w:cs="Times New Roman"/>
                <w:sz w:val="20"/>
                <w:szCs w:val="20"/>
              </w:rPr>
              <w:t>Mengajukan model dan proof of concept</w:t>
            </w:r>
            <w:r>
              <w:rPr>
                <w:rFonts w:cs="Times New Roman"/>
                <w:sz w:val="20"/>
                <w:szCs w:val="20"/>
              </w:rPr>
              <w:t xml:space="preserve"> sistem </w:t>
            </w:r>
            <w:r w:rsidRPr="00A909B7">
              <w:rPr>
                <w:rFonts w:cs="Times New Roman"/>
                <w:i/>
                <w:sz w:val="20"/>
                <w:szCs w:val="20"/>
              </w:rPr>
              <w:t>cloud computing</w:t>
            </w:r>
            <w:r>
              <w:rPr>
                <w:rFonts w:cs="Times New Roman"/>
                <w:sz w:val="20"/>
                <w:szCs w:val="20"/>
              </w:rPr>
              <w:t xml:space="preserve"> pada mobile learning yang terdiri dari </w:t>
            </w:r>
            <w:r w:rsidRPr="00A909B7">
              <w:rPr>
                <w:rFonts w:cs="Times New Roman"/>
                <w:i/>
                <w:sz w:val="20"/>
                <w:szCs w:val="20"/>
              </w:rPr>
              <w:t>cloud</w:t>
            </w:r>
            <w:r>
              <w:rPr>
                <w:rFonts w:cs="Times New Roman"/>
                <w:sz w:val="20"/>
                <w:szCs w:val="20"/>
              </w:rPr>
              <w:t xml:space="preserve"> model dan client model</w:t>
            </w:r>
          </w:p>
        </w:tc>
      </w:tr>
      <w:tr w:rsidR="003E3D0C" w:rsidRPr="009A2B5A" w14:paraId="2307F36A" w14:textId="77777777" w:rsidTr="00EB36C9">
        <w:tc>
          <w:tcPr>
            <w:tcW w:w="461" w:type="dxa"/>
            <w:vAlign w:val="center"/>
          </w:tcPr>
          <w:p w14:paraId="29F6E505" w14:textId="638A90D9" w:rsidR="003E3D0C" w:rsidRPr="00195679" w:rsidRDefault="003E3D0C" w:rsidP="002C3DEC">
            <w:pPr>
              <w:spacing w:line="360" w:lineRule="auto"/>
              <w:rPr>
                <w:rFonts w:cs="Times New Roman"/>
                <w:sz w:val="20"/>
                <w:szCs w:val="20"/>
              </w:rPr>
            </w:pPr>
            <w:r>
              <w:rPr>
                <w:rFonts w:cs="Times New Roman"/>
                <w:sz w:val="20"/>
                <w:szCs w:val="20"/>
              </w:rPr>
              <w:t>3</w:t>
            </w:r>
          </w:p>
        </w:tc>
        <w:tc>
          <w:tcPr>
            <w:tcW w:w="2228" w:type="dxa"/>
            <w:vAlign w:val="center"/>
          </w:tcPr>
          <w:p w14:paraId="0644BCE6" w14:textId="163003B2" w:rsidR="003E3D0C" w:rsidRPr="00195679" w:rsidRDefault="00EE3EB9" w:rsidP="003E3D0C">
            <w:pPr>
              <w:pStyle w:val="Bibliography"/>
              <w:ind w:left="720" w:hanging="720"/>
              <w:rPr>
                <w:sz w:val="20"/>
                <w:szCs w:val="20"/>
                <w:lang w:val="en-US"/>
              </w:rPr>
            </w:pPr>
            <w:sdt>
              <w:sdtPr>
                <w:rPr>
                  <w:sz w:val="20"/>
                  <w:szCs w:val="20"/>
                  <w:lang w:val="en-US"/>
                </w:rPr>
                <w:id w:val="-1078122813"/>
                <w:citation/>
              </w:sdtPr>
              <w:sdtEndPr/>
              <w:sdtContent>
                <w:r w:rsidR="003E3D0C">
                  <w:rPr>
                    <w:sz w:val="20"/>
                    <w:szCs w:val="20"/>
                    <w:lang w:val="en-US"/>
                  </w:rPr>
                  <w:fldChar w:fldCharType="begin"/>
                </w:r>
                <w:r w:rsidR="003E3D0C">
                  <w:rPr>
                    <w:sz w:val="20"/>
                    <w:szCs w:val="20"/>
                    <w:lang w:val="en-US"/>
                  </w:rPr>
                  <w:instrText xml:space="preserve"> CITATION Placeholder1 \l 1033 </w:instrText>
                </w:r>
                <w:r w:rsidR="003E3D0C">
                  <w:rPr>
                    <w:sz w:val="20"/>
                    <w:szCs w:val="20"/>
                    <w:lang w:val="en-US"/>
                  </w:rPr>
                  <w:fldChar w:fldCharType="separate"/>
                </w:r>
                <w:r w:rsidR="003E3D0C" w:rsidRPr="003E3D0C">
                  <w:rPr>
                    <w:sz w:val="20"/>
                    <w:szCs w:val="20"/>
                    <w:lang w:val="en-US"/>
                  </w:rPr>
                  <w:t>(Stojan Kitanov, 2012)</w:t>
                </w:r>
                <w:r w:rsidR="003E3D0C">
                  <w:rPr>
                    <w:sz w:val="20"/>
                    <w:szCs w:val="20"/>
                    <w:lang w:val="en-US"/>
                  </w:rPr>
                  <w:fldChar w:fldCharType="end"/>
                </w:r>
              </w:sdtContent>
            </w:sdt>
          </w:p>
        </w:tc>
        <w:tc>
          <w:tcPr>
            <w:tcW w:w="2835" w:type="dxa"/>
            <w:vAlign w:val="center"/>
          </w:tcPr>
          <w:p w14:paraId="160F869E" w14:textId="77777777" w:rsidR="003E3D0C" w:rsidRPr="009A2B5A" w:rsidRDefault="003E3D0C" w:rsidP="002C3DEC">
            <w:pPr>
              <w:spacing w:line="360" w:lineRule="auto"/>
              <w:rPr>
                <w:rFonts w:cs="Times New Roman"/>
                <w:sz w:val="20"/>
                <w:szCs w:val="20"/>
              </w:rPr>
            </w:pPr>
            <w:bookmarkStart w:id="50" w:name="_Hlk534721197"/>
            <w:r>
              <w:rPr>
                <w:rFonts w:cs="Times New Roman"/>
                <w:sz w:val="20"/>
                <w:szCs w:val="20"/>
              </w:rPr>
              <w:t xml:space="preserve">Implementasi mobile learning pada lingkungan </w:t>
            </w:r>
            <w:r w:rsidRPr="00A909B7">
              <w:rPr>
                <w:rFonts w:cs="Times New Roman"/>
                <w:i/>
                <w:sz w:val="20"/>
                <w:szCs w:val="20"/>
              </w:rPr>
              <w:t>mobile cloud computing</w:t>
            </w:r>
            <w:bookmarkEnd w:id="50"/>
          </w:p>
        </w:tc>
        <w:tc>
          <w:tcPr>
            <w:tcW w:w="3402" w:type="dxa"/>
            <w:vAlign w:val="center"/>
          </w:tcPr>
          <w:p w14:paraId="6CAC24AD" w14:textId="77ACE957" w:rsidR="003E3D0C" w:rsidRPr="009A2B5A" w:rsidRDefault="003E3D0C" w:rsidP="002C3DEC">
            <w:pPr>
              <w:spacing w:line="360" w:lineRule="auto"/>
              <w:rPr>
                <w:rFonts w:cs="Times New Roman"/>
                <w:sz w:val="20"/>
                <w:szCs w:val="20"/>
              </w:rPr>
            </w:pPr>
            <w:r w:rsidRPr="00017202">
              <w:rPr>
                <w:rFonts w:cs="Times New Roman"/>
                <w:sz w:val="20"/>
                <w:szCs w:val="20"/>
              </w:rPr>
              <w:t xml:space="preserve">Metode yang dilakukan peneliti adalah dengan melakukan survey dan studi kasus terhadap </w:t>
            </w:r>
            <w:r w:rsidR="00A909B7">
              <w:rPr>
                <w:rFonts w:cs="Times New Roman"/>
                <w:sz w:val="20"/>
                <w:szCs w:val="20"/>
              </w:rPr>
              <w:t>desain</w:t>
            </w:r>
            <w:r w:rsidRPr="00017202">
              <w:rPr>
                <w:rFonts w:cs="Times New Roman"/>
                <w:sz w:val="20"/>
                <w:szCs w:val="20"/>
              </w:rPr>
              <w:t xml:space="preserve"> implemtantasi mobile learning berbasis private </w:t>
            </w:r>
            <w:r w:rsidRPr="00A909B7">
              <w:rPr>
                <w:rFonts w:cs="Times New Roman"/>
                <w:i/>
                <w:sz w:val="20"/>
                <w:szCs w:val="20"/>
              </w:rPr>
              <w:t>cloud</w:t>
            </w:r>
            <w:r w:rsidRPr="00017202">
              <w:rPr>
                <w:rFonts w:cs="Times New Roman"/>
                <w:sz w:val="20"/>
                <w:szCs w:val="20"/>
              </w:rPr>
              <w:t xml:space="preserve"> di universitas.</w:t>
            </w:r>
          </w:p>
        </w:tc>
      </w:tr>
      <w:tr w:rsidR="00080DA6" w:rsidRPr="009A2B5A" w14:paraId="32852BEA" w14:textId="77777777" w:rsidTr="00EB36C9">
        <w:tc>
          <w:tcPr>
            <w:tcW w:w="461" w:type="dxa"/>
            <w:vAlign w:val="center"/>
          </w:tcPr>
          <w:p w14:paraId="7EB707C7" w14:textId="39F27DEF" w:rsidR="00080DA6" w:rsidRDefault="00080DA6" w:rsidP="002C3DEC">
            <w:pPr>
              <w:spacing w:line="360" w:lineRule="auto"/>
              <w:rPr>
                <w:rFonts w:cs="Times New Roman"/>
                <w:sz w:val="20"/>
                <w:szCs w:val="20"/>
              </w:rPr>
            </w:pPr>
            <w:r>
              <w:rPr>
                <w:rFonts w:cs="Times New Roman"/>
                <w:sz w:val="20"/>
                <w:szCs w:val="20"/>
              </w:rPr>
              <w:t>4</w:t>
            </w:r>
          </w:p>
        </w:tc>
        <w:tc>
          <w:tcPr>
            <w:tcW w:w="2228" w:type="dxa"/>
            <w:vAlign w:val="center"/>
          </w:tcPr>
          <w:p w14:paraId="4EB269B5" w14:textId="2989F889" w:rsidR="00080DA6" w:rsidRDefault="00EE3EB9" w:rsidP="003E3D0C">
            <w:pPr>
              <w:pStyle w:val="Bibliography"/>
              <w:ind w:left="720" w:hanging="720"/>
              <w:rPr>
                <w:sz w:val="20"/>
                <w:szCs w:val="20"/>
                <w:lang w:val="en-US"/>
              </w:rPr>
            </w:pPr>
            <w:sdt>
              <w:sdtPr>
                <w:rPr>
                  <w:sz w:val="20"/>
                  <w:szCs w:val="20"/>
                  <w:lang w:val="en-US"/>
                </w:rPr>
                <w:id w:val="1646316813"/>
                <w:citation/>
              </w:sdtPr>
              <w:sdtEndPr/>
              <w:sdtContent>
                <w:r w:rsidR="00080DA6">
                  <w:rPr>
                    <w:sz w:val="20"/>
                    <w:szCs w:val="20"/>
                    <w:lang w:val="en-US"/>
                  </w:rPr>
                  <w:fldChar w:fldCharType="begin"/>
                </w:r>
                <w:r w:rsidR="00080DA6">
                  <w:rPr>
                    <w:sz w:val="20"/>
                    <w:szCs w:val="20"/>
                    <w:lang w:val="en-US"/>
                  </w:rPr>
                  <w:instrText xml:space="preserve"> CITATION Che13 \l 1033 </w:instrText>
                </w:r>
                <w:r w:rsidR="00080DA6">
                  <w:rPr>
                    <w:sz w:val="20"/>
                    <w:szCs w:val="20"/>
                    <w:lang w:val="en-US"/>
                  </w:rPr>
                  <w:fldChar w:fldCharType="separate"/>
                </w:r>
                <w:r w:rsidR="00080DA6" w:rsidRPr="00080DA6">
                  <w:rPr>
                    <w:sz w:val="20"/>
                    <w:szCs w:val="20"/>
                    <w:lang w:val="en-US"/>
                  </w:rPr>
                  <w:t>(Chen, et al., 2013)</w:t>
                </w:r>
                <w:r w:rsidR="00080DA6">
                  <w:rPr>
                    <w:sz w:val="20"/>
                    <w:szCs w:val="20"/>
                    <w:lang w:val="en-US"/>
                  </w:rPr>
                  <w:fldChar w:fldCharType="end"/>
                </w:r>
              </w:sdtContent>
            </w:sdt>
          </w:p>
        </w:tc>
        <w:tc>
          <w:tcPr>
            <w:tcW w:w="2835" w:type="dxa"/>
            <w:vAlign w:val="center"/>
          </w:tcPr>
          <w:p w14:paraId="2D8E2DE1" w14:textId="64E103F9" w:rsidR="00080DA6" w:rsidRDefault="007337E2" w:rsidP="00C560DF">
            <w:pPr>
              <w:spacing w:line="360" w:lineRule="auto"/>
              <w:jc w:val="left"/>
              <w:rPr>
                <w:rFonts w:cs="Times New Roman"/>
                <w:sz w:val="20"/>
                <w:szCs w:val="20"/>
              </w:rPr>
            </w:pPr>
            <w:r>
              <w:rPr>
                <w:rFonts w:cs="Times New Roman"/>
                <w:sz w:val="20"/>
                <w:szCs w:val="20"/>
              </w:rPr>
              <w:t xml:space="preserve">System </w:t>
            </w:r>
            <w:r w:rsidRPr="00A909B7">
              <w:rPr>
                <w:rFonts w:cs="Times New Roman"/>
                <w:i/>
                <w:sz w:val="20"/>
                <w:szCs w:val="20"/>
              </w:rPr>
              <w:t>Mobile Learning</w:t>
            </w:r>
            <w:r>
              <w:rPr>
                <w:rFonts w:cs="Times New Roman"/>
                <w:sz w:val="20"/>
                <w:szCs w:val="20"/>
              </w:rPr>
              <w:t xml:space="preserve"> berbasiskan </w:t>
            </w:r>
            <w:r w:rsidRPr="00A909B7">
              <w:rPr>
                <w:rFonts w:cs="Times New Roman"/>
                <w:i/>
                <w:sz w:val="20"/>
                <w:szCs w:val="20"/>
              </w:rPr>
              <w:t>cloud computing</w:t>
            </w:r>
          </w:p>
        </w:tc>
        <w:tc>
          <w:tcPr>
            <w:tcW w:w="3402" w:type="dxa"/>
            <w:vAlign w:val="center"/>
          </w:tcPr>
          <w:p w14:paraId="4282E482" w14:textId="390A21FC" w:rsidR="00080DA6" w:rsidRPr="00017202" w:rsidRDefault="00AA4AB4" w:rsidP="002C3DEC">
            <w:pPr>
              <w:spacing w:line="360" w:lineRule="auto"/>
              <w:rPr>
                <w:rFonts w:cs="Times New Roman"/>
                <w:sz w:val="20"/>
                <w:szCs w:val="20"/>
              </w:rPr>
            </w:pPr>
            <w:r>
              <w:rPr>
                <w:rFonts w:cs="Times New Roman"/>
                <w:sz w:val="20"/>
                <w:szCs w:val="20"/>
              </w:rPr>
              <w:t xml:space="preserve">Studi </w:t>
            </w:r>
            <w:r w:rsidRPr="008E0B3A">
              <w:rPr>
                <w:rFonts w:cs="Times New Roman"/>
                <w:sz w:val="20"/>
                <w:szCs w:val="20"/>
              </w:rPr>
              <w:t xml:space="preserve">konsep dan arsitektur sistem komputasi awan, kemudian merancang </w:t>
            </w:r>
            <w:bookmarkStart w:id="51" w:name="_Hlk534711075"/>
            <w:r w:rsidRPr="008E0B3A">
              <w:rPr>
                <w:rFonts w:cs="Times New Roman"/>
                <w:sz w:val="20"/>
                <w:szCs w:val="20"/>
              </w:rPr>
              <w:t xml:space="preserve">struktur sistem </w:t>
            </w:r>
            <w:r w:rsidRPr="00A909B7">
              <w:rPr>
                <w:rFonts w:cs="Times New Roman"/>
                <w:i/>
                <w:sz w:val="20"/>
                <w:szCs w:val="20"/>
              </w:rPr>
              <w:t>mobile learning</w:t>
            </w:r>
            <w:r>
              <w:rPr>
                <w:rFonts w:cs="Times New Roman"/>
                <w:sz w:val="20"/>
                <w:szCs w:val="20"/>
              </w:rPr>
              <w:t xml:space="preserve"> berbasiskan </w:t>
            </w:r>
            <w:r w:rsidRPr="00A909B7">
              <w:rPr>
                <w:rFonts w:cs="Times New Roman"/>
                <w:i/>
                <w:sz w:val="20"/>
                <w:szCs w:val="20"/>
              </w:rPr>
              <w:t>cloud computing</w:t>
            </w:r>
            <w:r w:rsidRPr="008E0B3A">
              <w:rPr>
                <w:rFonts w:cs="Times New Roman"/>
                <w:sz w:val="20"/>
                <w:szCs w:val="20"/>
              </w:rPr>
              <w:t xml:space="preserve"> </w:t>
            </w:r>
            <w:bookmarkEnd w:id="51"/>
            <w:r w:rsidRPr="008E0B3A">
              <w:rPr>
                <w:rFonts w:cs="Times New Roman"/>
                <w:sz w:val="20"/>
                <w:szCs w:val="20"/>
              </w:rPr>
              <w:t>dan menganalisis modul proses dan fungsinya, merealisasikan beberapa modul fungsi sistem dengan teknologi JAVA dan platform Android</w:t>
            </w:r>
          </w:p>
        </w:tc>
      </w:tr>
      <w:tr w:rsidR="0064673B" w:rsidRPr="009A2B5A" w14:paraId="4351D432" w14:textId="77777777" w:rsidTr="00EB36C9">
        <w:tc>
          <w:tcPr>
            <w:tcW w:w="461" w:type="dxa"/>
            <w:vAlign w:val="center"/>
          </w:tcPr>
          <w:p w14:paraId="22D7D940" w14:textId="0B2E6CDF" w:rsidR="0064673B" w:rsidRPr="009A2B5A" w:rsidRDefault="00306D75" w:rsidP="002C3DEC">
            <w:pPr>
              <w:spacing w:line="360" w:lineRule="auto"/>
              <w:rPr>
                <w:rFonts w:cs="Times New Roman"/>
                <w:sz w:val="20"/>
                <w:szCs w:val="20"/>
              </w:rPr>
            </w:pPr>
            <w:r>
              <w:rPr>
                <w:rFonts w:cs="Times New Roman"/>
                <w:sz w:val="20"/>
                <w:szCs w:val="20"/>
              </w:rPr>
              <w:t>5</w:t>
            </w:r>
          </w:p>
        </w:tc>
        <w:tc>
          <w:tcPr>
            <w:tcW w:w="2228" w:type="dxa"/>
            <w:vAlign w:val="center"/>
          </w:tcPr>
          <w:p w14:paraId="6352C18B" w14:textId="748C21FA" w:rsidR="0064673B" w:rsidRPr="009A2B5A" w:rsidRDefault="00EE3EB9" w:rsidP="0064673B">
            <w:pPr>
              <w:pStyle w:val="Bibliography"/>
              <w:ind w:left="720" w:hanging="720"/>
              <w:rPr>
                <w:rFonts w:cs="Times New Roman"/>
                <w:sz w:val="20"/>
                <w:szCs w:val="20"/>
              </w:rPr>
            </w:pPr>
            <w:sdt>
              <w:sdtPr>
                <w:rPr>
                  <w:rFonts w:cs="Times New Roman"/>
                  <w:sz w:val="20"/>
                  <w:szCs w:val="20"/>
                </w:rPr>
                <w:id w:val="2108773409"/>
                <w:citation/>
              </w:sdtPr>
              <w:sdtEndPr/>
              <w:sdtContent>
                <w:r w:rsidR="00306D75">
                  <w:rPr>
                    <w:rFonts w:cs="Times New Roman"/>
                    <w:sz w:val="20"/>
                    <w:szCs w:val="20"/>
                  </w:rPr>
                  <w:fldChar w:fldCharType="begin"/>
                </w:r>
                <w:r w:rsidR="00306D75">
                  <w:rPr>
                    <w:rFonts w:cs="Times New Roman"/>
                    <w:sz w:val="20"/>
                    <w:szCs w:val="20"/>
                    <w:lang w:val="en-US"/>
                  </w:rPr>
                  <w:instrText xml:space="preserve"> CITATION AlK14 \l 1033 </w:instrText>
                </w:r>
                <w:r w:rsidR="00306D75">
                  <w:rPr>
                    <w:rFonts w:cs="Times New Roman"/>
                    <w:sz w:val="20"/>
                    <w:szCs w:val="20"/>
                  </w:rPr>
                  <w:fldChar w:fldCharType="separate"/>
                </w:r>
                <w:r w:rsidR="00306D75" w:rsidRPr="00306D75">
                  <w:rPr>
                    <w:rFonts w:cs="Times New Roman"/>
                    <w:sz w:val="20"/>
                    <w:szCs w:val="20"/>
                    <w:lang w:val="en-US"/>
                  </w:rPr>
                  <w:t>(Al-Khanjari, Al-Roshdi, &amp; Kraiem, 2014)</w:t>
                </w:r>
                <w:r w:rsidR="00306D75">
                  <w:rPr>
                    <w:rFonts w:cs="Times New Roman"/>
                    <w:sz w:val="20"/>
                    <w:szCs w:val="20"/>
                  </w:rPr>
                  <w:fldChar w:fldCharType="end"/>
                </w:r>
              </w:sdtContent>
            </w:sdt>
          </w:p>
        </w:tc>
        <w:tc>
          <w:tcPr>
            <w:tcW w:w="2835" w:type="dxa"/>
            <w:vAlign w:val="center"/>
          </w:tcPr>
          <w:p w14:paraId="78D7ED0D" w14:textId="42B43B81" w:rsidR="0064673B" w:rsidRPr="009A2B5A" w:rsidRDefault="0064673B" w:rsidP="00C560DF">
            <w:pPr>
              <w:spacing w:line="360" w:lineRule="auto"/>
              <w:jc w:val="left"/>
              <w:rPr>
                <w:rFonts w:cs="Times New Roman"/>
                <w:sz w:val="20"/>
                <w:szCs w:val="20"/>
              </w:rPr>
            </w:pPr>
            <w:r>
              <w:rPr>
                <w:rFonts w:cs="Times New Roman"/>
                <w:sz w:val="20"/>
                <w:szCs w:val="20"/>
              </w:rPr>
              <w:t xml:space="preserve">Pengembangan </w:t>
            </w:r>
            <w:r w:rsidR="00A909B7">
              <w:rPr>
                <w:rFonts w:cs="Times New Roman"/>
                <w:sz w:val="20"/>
                <w:szCs w:val="20"/>
              </w:rPr>
              <w:t>desain</w:t>
            </w:r>
            <w:r>
              <w:rPr>
                <w:rFonts w:cs="Times New Roman"/>
                <w:sz w:val="20"/>
                <w:szCs w:val="20"/>
              </w:rPr>
              <w:t xml:space="preserve"> arsitektur lanjut untuk resource virtual pada pembelajaran ilmu komputer dengan menggunakan SOA</w:t>
            </w:r>
          </w:p>
        </w:tc>
        <w:tc>
          <w:tcPr>
            <w:tcW w:w="3402" w:type="dxa"/>
            <w:vAlign w:val="center"/>
          </w:tcPr>
          <w:p w14:paraId="0EADF9B9" w14:textId="2FD4FE8A" w:rsidR="0064673B" w:rsidRPr="009A2B5A" w:rsidRDefault="0064673B" w:rsidP="002C3DEC">
            <w:pPr>
              <w:spacing w:line="360" w:lineRule="auto"/>
              <w:rPr>
                <w:rFonts w:cs="Times New Roman"/>
                <w:sz w:val="20"/>
                <w:szCs w:val="20"/>
              </w:rPr>
            </w:pPr>
            <w:r>
              <w:rPr>
                <w:rFonts w:cs="Times New Roman"/>
                <w:sz w:val="20"/>
                <w:szCs w:val="24"/>
              </w:rPr>
              <w:t>Analisis aplikasi LMS yang sudah ada (Moodle)</w:t>
            </w:r>
            <w:r w:rsidRPr="00B82985">
              <w:rPr>
                <w:rFonts w:cs="Times New Roman"/>
                <w:sz w:val="20"/>
                <w:szCs w:val="24"/>
              </w:rPr>
              <w:t xml:space="preserve">, </w:t>
            </w:r>
            <w:r>
              <w:rPr>
                <w:rFonts w:cs="Times New Roman"/>
                <w:sz w:val="20"/>
                <w:szCs w:val="24"/>
              </w:rPr>
              <w:t xml:space="preserve">mengembangkan </w:t>
            </w:r>
            <w:r w:rsidR="00A909B7">
              <w:rPr>
                <w:rFonts w:cs="Times New Roman"/>
                <w:sz w:val="20"/>
                <w:szCs w:val="24"/>
              </w:rPr>
              <w:t>desain</w:t>
            </w:r>
            <w:r>
              <w:rPr>
                <w:rFonts w:cs="Times New Roman"/>
                <w:sz w:val="20"/>
                <w:szCs w:val="24"/>
              </w:rPr>
              <w:t xml:space="preserve"> untuk konektivitas ke virtual lab berupa Roslyn Compiler Service</w:t>
            </w:r>
          </w:p>
        </w:tc>
      </w:tr>
      <w:tr w:rsidR="00475CD9" w:rsidRPr="009A2B5A" w14:paraId="31FC0E04" w14:textId="77777777" w:rsidTr="00EB36C9">
        <w:tc>
          <w:tcPr>
            <w:tcW w:w="461" w:type="dxa"/>
            <w:vAlign w:val="center"/>
          </w:tcPr>
          <w:p w14:paraId="184A183C" w14:textId="72CB72DE" w:rsidR="00475CD9" w:rsidRPr="009A2B5A" w:rsidRDefault="00306D75" w:rsidP="00A75B3C">
            <w:pPr>
              <w:spacing w:line="360" w:lineRule="auto"/>
              <w:rPr>
                <w:rFonts w:cs="Times New Roman"/>
                <w:sz w:val="20"/>
                <w:szCs w:val="20"/>
              </w:rPr>
            </w:pPr>
            <w:r>
              <w:rPr>
                <w:rFonts w:cs="Times New Roman"/>
                <w:sz w:val="20"/>
                <w:szCs w:val="20"/>
              </w:rPr>
              <w:lastRenderedPageBreak/>
              <w:t>6</w:t>
            </w:r>
          </w:p>
        </w:tc>
        <w:tc>
          <w:tcPr>
            <w:tcW w:w="2228" w:type="dxa"/>
            <w:vAlign w:val="center"/>
          </w:tcPr>
          <w:p w14:paraId="59822453" w14:textId="7974AED6" w:rsidR="00475CD9" w:rsidRPr="009A2B5A" w:rsidRDefault="00EE3EB9" w:rsidP="00A75B3C">
            <w:pPr>
              <w:pStyle w:val="Bibliography"/>
              <w:ind w:left="720" w:hanging="720"/>
              <w:rPr>
                <w:rFonts w:cs="Times New Roman"/>
                <w:sz w:val="20"/>
                <w:szCs w:val="20"/>
              </w:rPr>
            </w:pPr>
            <w:sdt>
              <w:sdtPr>
                <w:rPr>
                  <w:rFonts w:cs="Times New Roman"/>
                  <w:sz w:val="20"/>
                  <w:szCs w:val="20"/>
                </w:rPr>
                <w:id w:val="-222451258"/>
                <w:citation/>
              </w:sdtPr>
              <w:sdtEndPr/>
              <w:sdtContent>
                <w:r w:rsidR="000C0BD6">
                  <w:rPr>
                    <w:rFonts w:cs="Times New Roman"/>
                    <w:sz w:val="20"/>
                    <w:szCs w:val="20"/>
                  </w:rPr>
                  <w:fldChar w:fldCharType="begin"/>
                </w:r>
                <w:r w:rsidR="000C0BD6">
                  <w:rPr>
                    <w:rFonts w:cs="Times New Roman"/>
                    <w:sz w:val="20"/>
                    <w:szCs w:val="20"/>
                    <w:lang w:val="en-US"/>
                  </w:rPr>
                  <w:instrText xml:space="preserve"> CITATION AlK15 \l 1033 </w:instrText>
                </w:r>
                <w:r w:rsidR="000C0BD6">
                  <w:rPr>
                    <w:rFonts w:cs="Times New Roman"/>
                    <w:sz w:val="20"/>
                    <w:szCs w:val="20"/>
                  </w:rPr>
                  <w:fldChar w:fldCharType="separate"/>
                </w:r>
                <w:r w:rsidR="000C0BD6" w:rsidRPr="000C0BD6">
                  <w:rPr>
                    <w:rFonts w:cs="Times New Roman"/>
                    <w:sz w:val="20"/>
                    <w:szCs w:val="20"/>
                    <w:lang w:val="en-US"/>
                  </w:rPr>
                  <w:t>(Al-Khanjari, Al-Kindi, Al-Kindi, &amp; Kraiem, 2015)</w:t>
                </w:r>
                <w:r w:rsidR="000C0BD6">
                  <w:rPr>
                    <w:rFonts w:cs="Times New Roman"/>
                    <w:sz w:val="20"/>
                    <w:szCs w:val="20"/>
                  </w:rPr>
                  <w:fldChar w:fldCharType="end"/>
                </w:r>
              </w:sdtContent>
            </w:sdt>
          </w:p>
        </w:tc>
        <w:tc>
          <w:tcPr>
            <w:tcW w:w="2835" w:type="dxa"/>
            <w:vAlign w:val="center"/>
          </w:tcPr>
          <w:p w14:paraId="70B8597E" w14:textId="77777777" w:rsidR="00475CD9" w:rsidRPr="009A2B5A" w:rsidRDefault="00475CD9" w:rsidP="00C560DF">
            <w:pPr>
              <w:spacing w:line="360" w:lineRule="auto"/>
              <w:jc w:val="left"/>
              <w:rPr>
                <w:rFonts w:cs="Times New Roman"/>
                <w:sz w:val="20"/>
                <w:szCs w:val="20"/>
              </w:rPr>
            </w:pPr>
            <w:r>
              <w:rPr>
                <w:rFonts w:cs="Times New Roman"/>
                <w:sz w:val="20"/>
                <w:szCs w:val="20"/>
              </w:rPr>
              <w:t>Pengembangan arsitektur aplikasi mobile untuk pendidikan menggunakan SOA</w:t>
            </w:r>
          </w:p>
        </w:tc>
        <w:tc>
          <w:tcPr>
            <w:tcW w:w="3402" w:type="dxa"/>
            <w:vAlign w:val="center"/>
          </w:tcPr>
          <w:p w14:paraId="6B4E32B4" w14:textId="77777777" w:rsidR="00475CD9" w:rsidRPr="009A2B5A" w:rsidRDefault="00475CD9" w:rsidP="00A75B3C">
            <w:pPr>
              <w:spacing w:line="360" w:lineRule="auto"/>
              <w:rPr>
                <w:rFonts w:cs="Times New Roman"/>
                <w:sz w:val="20"/>
                <w:szCs w:val="20"/>
              </w:rPr>
            </w:pPr>
            <w:r>
              <w:rPr>
                <w:rFonts w:cs="Times New Roman"/>
                <w:sz w:val="20"/>
                <w:szCs w:val="20"/>
              </w:rPr>
              <w:t>M</w:t>
            </w:r>
            <w:r w:rsidRPr="0013260C">
              <w:rPr>
                <w:rFonts w:cs="Times New Roman"/>
                <w:sz w:val="20"/>
                <w:szCs w:val="20"/>
              </w:rPr>
              <w:t xml:space="preserve">emetakan sistem </w:t>
            </w:r>
            <w:r w:rsidRPr="00BF0198">
              <w:rPr>
                <w:rFonts w:cs="Times New Roman"/>
                <w:i/>
                <w:sz w:val="20"/>
                <w:szCs w:val="20"/>
              </w:rPr>
              <w:t>E-Learning</w:t>
            </w:r>
            <w:r w:rsidRPr="0013260C">
              <w:rPr>
                <w:rFonts w:cs="Times New Roman"/>
                <w:sz w:val="20"/>
                <w:szCs w:val="20"/>
              </w:rPr>
              <w:t xml:space="preserve"> yang sudah ada, kemudian mengajukan model arsitektur aplikasi mobile setelah itu membuat prototype aplikasi mobile dengan protokol data exchange JSON sehingga terkoneksi ke sistem </w:t>
            </w:r>
            <w:r w:rsidRPr="00BF0198">
              <w:rPr>
                <w:rFonts w:cs="Times New Roman"/>
                <w:i/>
                <w:sz w:val="20"/>
                <w:szCs w:val="20"/>
              </w:rPr>
              <w:t>E-Learning</w:t>
            </w:r>
            <w:r w:rsidRPr="0013260C">
              <w:rPr>
                <w:rFonts w:cs="Times New Roman"/>
                <w:sz w:val="20"/>
                <w:szCs w:val="20"/>
              </w:rPr>
              <w:t xml:space="preserve"> utama.</w:t>
            </w:r>
          </w:p>
        </w:tc>
      </w:tr>
      <w:tr w:rsidR="00475CD9" w:rsidRPr="009A2B5A" w14:paraId="59641896" w14:textId="77777777" w:rsidTr="00EB36C9">
        <w:tc>
          <w:tcPr>
            <w:tcW w:w="461" w:type="dxa"/>
            <w:vAlign w:val="center"/>
          </w:tcPr>
          <w:p w14:paraId="2DB27536" w14:textId="7E84DC85" w:rsidR="00475CD9" w:rsidRPr="009A2B5A" w:rsidRDefault="000C0BD6" w:rsidP="00A75B3C">
            <w:pPr>
              <w:spacing w:line="360" w:lineRule="auto"/>
              <w:rPr>
                <w:rFonts w:cs="Times New Roman"/>
                <w:sz w:val="20"/>
                <w:szCs w:val="20"/>
              </w:rPr>
            </w:pPr>
            <w:r>
              <w:rPr>
                <w:rFonts w:cs="Times New Roman"/>
                <w:sz w:val="20"/>
                <w:szCs w:val="20"/>
              </w:rPr>
              <w:t>7</w:t>
            </w:r>
          </w:p>
        </w:tc>
        <w:tc>
          <w:tcPr>
            <w:tcW w:w="2228" w:type="dxa"/>
            <w:vAlign w:val="center"/>
          </w:tcPr>
          <w:p w14:paraId="7A9CDD0F" w14:textId="7CA6A831" w:rsidR="00475CD9" w:rsidRPr="009A2B5A" w:rsidRDefault="00EE3EB9" w:rsidP="00A75B3C">
            <w:pPr>
              <w:pStyle w:val="Bibliography"/>
              <w:ind w:left="720" w:hanging="720"/>
              <w:rPr>
                <w:sz w:val="20"/>
                <w:szCs w:val="20"/>
                <w:lang w:val="en-US"/>
              </w:rPr>
            </w:pPr>
            <w:sdt>
              <w:sdtPr>
                <w:rPr>
                  <w:sz w:val="20"/>
                  <w:szCs w:val="20"/>
                  <w:lang w:val="en-US"/>
                </w:rPr>
                <w:id w:val="-1933120686"/>
                <w:citation/>
              </w:sdtPr>
              <w:sdtEndPr/>
              <w:sdtContent>
                <w:r w:rsidR="000C0BD6">
                  <w:rPr>
                    <w:sz w:val="20"/>
                    <w:szCs w:val="20"/>
                    <w:lang w:val="en-US"/>
                  </w:rPr>
                  <w:fldChar w:fldCharType="begin"/>
                </w:r>
                <w:r w:rsidR="000C0BD6">
                  <w:rPr>
                    <w:sz w:val="20"/>
                    <w:szCs w:val="20"/>
                    <w:lang w:val="en-US"/>
                  </w:rPr>
                  <w:instrText xml:space="preserve"> CITATION Fra15 \l 1033 </w:instrText>
                </w:r>
                <w:r w:rsidR="000C0BD6">
                  <w:rPr>
                    <w:sz w:val="20"/>
                    <w:szCs w:val="20"/>
                    <w:lang w:val="en-US"/>
                  </w:rPr>
                  <w:fldChar w:fldCharType="separate"/>
                </w:r>
                <w:r w:rsidR="000C0BD6" w:rsidRPr="000C0BD6">
                  <w:rPr>
                    <w:sz w:val="20"/>
                    <w:szCs w:val="20"/>
                    <w:lang w:val="en-US"/>
                  </w:rPr>
                  <w:t>(Huertas &amp; Navarro, 2015)</w:t>
                </w:r>
                <w:r w:rsidR="000C0BD6">
                  <w:rPr>
                    <w:sz w:val="20"/>
                    <w:szCs w:val="20"/>
                    <w:lang w:val="en-US"/>
                  </w:rPr>
                  <w:fldChar w:fldCharType="end"/>
                </w:r>
              </w:sdtContent>
            </w:sdt>
          </w:p>
        </w:tc>
        <w:tc>
          <w:tcPr>
            <w:tcW w:w="2835" w:type="dxa"/>
            <w:vAlign w:val="center"/>
          </w:tcPr>
          <w:p w14:paraId="6ED98BB9" w14:textId="77777777" w:rsidR="00475CD9" w:rsidRPr="009A2B5A" w:rsidRDefault="00475CD9" w:rsidP="00C560DF">
            <w:pPr>
              <w:spacing w:line="360" w:lineRule="auto"/>
              <w:jc w:val="left"/>
              <w:rPr>
                <w:rFonts w:cs="Times New Roman"/>
                <w:sz w:val="20"/>
                <w:szCs w:val="20"/>
              </w:rPr>
            </w:pPr>
            <w:r>
              <w:rPr>
                <w:rFonts w:cs="Times New Roman"/>
                <w:sz w:val="20"/>
                <w:szCs w:val="20"/>
              </w:rPr>
              <w:t>Dukungan SOA pada arsitektur maju virtual campus dengan antara muka yang bersifat kanonik</w:t>
            </w:r>
          </w:p>
        </w:tc>
        <w:tc>
          <w:tcPr>
            <w:tcW w:w="3402" w:type="dxa"/>
            <w:vAlign w:val="center"/>
          </w:tcPr>
          <w:p w14:paraId="2AD21B0A" w14:textId="3E628FB1" w:rsidR="00475CD9" w:rsidRPr="009A2B5A" w:rsidRDefault="00475CD9" w:rsidP="00A75B3C">
            <w:pPr>
              <w:spacing w:line="360" w:lineRule="auto"/>
              <w:rPr>
                <w:rFonts w:cs="Times New Roman"/>
                <w:sz w:val="20"/>
                <w:szCs w:val="20"/>
              </w:rPr>
            </w:pPr>
            <w:r w:rsidRPr="00F20B94">
              <w:rPr>
                <w:rFonts w:cs="Times New Roman"/>
                <w:sz w:val="20"/>
                <w:szCs w:val="20"/>
              </w:rPr>
              <w:t>Membandingkan beberapa protipe virtual campus (</w:t>
            </w:r>
            <w:proofErr w:type="gramStart"/>
            <w:r w:rsidRPr="00F20B94">
              <w:rPr>
                <w:rFonts w:cs="Times New Roman"/>
                <w:sz w:val="20"/>
                <w:szCs w:val="20"/>
              </w:rPr>
              <w:t>VC)  yang</w:t>
            </w:r>
            <w:proofErr w:type="gramEnd"/>
            <w:r w:rsidRPr="00F20B94">
              <w:rPr>
                <w:rFonts w:cs="Times New Roman"/>
                <w:sz w:val="20"/>
                <w:szCs w:val="20"/>
              </w:rPr>
              <w:t xml:space="preserve"> berbasis LMS dan mengusulkan arsitektur VC alternatif  dimana bergantung pada infrastuktur SOA yang mengisolasi VC dari platform eLearning. Men</w:t>
            </w:r>
            <w:r w:rsidR="00A909B7">
              <w:rPr>
                <w:rFonts w:cs="Times New Roman"/>
                <w:sz w:val="20"/>
                <w:szCs w:val="20"/>
              </w:rPr>
              <w:t>desain</w:t>
            </w:r>
            <w:r w:rsidRPr="00F20B94">
              <w:rPr>
                <w:rFonts w:cs="Times New Roman"/>
                <w:sz w:val="20"/>
                <w:szCs w:val="20"/>
              </w:rPr>
              <w:t xml:space="preserve"> interface yang bernama canonical interface berupa API yang bisa menghubungkan platform LMS yang berbeda: Blackboard, Moodle dan Sakai.</w:t>
            </w:r>
          </w:p>
        </w:tc>
      </w:tr>
      <w:tr w:rsidR="000C0BD6" w:rsidRPr="009A2B5A" w14:paraId="0C50F4AE" w14:textId="77777777" w:rsidTr="00EB36C9">
        <w:tc>
          <w:tcPr>
            <w:tcW w:w="461" w:type="dxa"/>
            <w:vAlign w:val="center"/>
          </w:tcPr>
          <w:p w14:paraId="31D519B1" w14:textId="18C770D5" w:rsidR="000C0BD6" w:rsidRDefault="000C0BD6" w:rsidP="00A75B3C">
            <w:pPr>
              <w:spacing w:line="360" w:lineRule="auto"/>
              <w:rPr>
                <w:rFonts w:cs="Times New Roman"/>
                <w:sz w:val="20"/>
                <w:szCs w:val="20"/>
              </w:rPr>
            </w:pPr>
            <w:r>
              <w:rPr>
                <w:rFonts w:cs="Times New Roman"/>
                <w:sz w:val="20"/>
                <w:szCs w:val="20"/>
              </w:rPr>
              <w:t>8</w:t>
            </w:r>
          </w:p>
        </w:tc>
        <w:tc>
          <w:tcPr>
            <w:tcW w:w="2228" w:type="dxa"/>
            <w:vAlign w:val="center"/>
          </w:tcPr>
          <w:p w14:paraId="57476EFF" w14:textId="2812AA4A" w:rsidR="000C0BD6" w:rsidRDefault="00EE3EB9" w:rsidP="00A75B3C">
            <w:pPr>
              <w:pStyle w:val="Bibliography"/>
              <w:ind w:left="720" w:hanging="720"/>
              <w:rPr>
                <w:sz w:val="20"/>
                <w:szCs w:val="20"/>
                <w:lang w:val="en-US"/>
              </w:rPr>
            </w:pPr>
            <w:sdt>
              <w:sdtPr>
                <w:rPr>
                  <w:sz w:val="20"/>
                  <w:szCs w:val="20"/>
                  <w:lang w:val="en-US"/>
                </w:rPr>
                <w:id w:val="-1849318314"/>
                <w:citation/>
              </w:sdtPr>
              <w:sdtEndPr/>
              <w:sdtContent>
                <w:r w:rsidR="00B15B68">
                  <w:rPr>
                    <w:sz w:val="20"/>
                    <w:szCs w:val="20"/>
                    <w:lang w:val="en-US"/>
                  </w:rPr>
                  <w:fldChar w:fldCharType="begin"/>
                </w:r>
                <w:r w:rsidR="00B15B68">
                  <w:rPr>
                    <w:sz w:val="20"/>
                    <w:szCs w:val="20"/>
                    <w:lang w:val="en-US"/>
                  </w:rPr>
                  <w:instrText xml:space="preserve"> CITATION Rez13 \l 1033 </w:instrText>
                </w:r>
                <w:r w:rsidR="00B15B68">
                  <w:rPr>
                    <w:sz w:val="20"/>
                    <w:szCs w:val="20"/>
                    <w:lang w:val="en-US"/>
                  </w:rPr>
                  <w:fldChar w:fldCharType="separate"/>
                </w:r>
                <w:r w:rsidR="00B15B68" w:rsidRPr="00B15B68">
                  <w:rPr>
                    <w:sz w:val="20"/>
                    <w:szCs w:val="20"/>
                    <w:lang w:val="en-US"/>
                  </w:rPr>
                  <w:t>(Reza &amp; Helps, 2013)</w:t>
                </w:r>
                <w:r w:rsidR="00B15B68">
                  <w:rPr>
                    <w:sz w:val="20"/>
                    <w:szCs w:val="20"/>
                    <w:lang w:val="en-US"/>
                  </w:rPr>
                  <w:fldChar w:fldCharType="end"/>
                </w:r>
              </w:sdtContent>
            </w:sdt>
          </w:p>
        </w:tc>
        <w:tc>
          <w:tcPr>
            <w:tcW w:w="2835" w:type="dxa"/>
            <w:vAlign w:val="center"/>
          </w:tcPr>
          <w:p w14:paraId="6A7A025A" w14:textId="2A79BB9A" w:rsidR="000C0BD6" w:rsidRDefault="00751C7B" w:rsidP="00C560DF">
            <w:pPr>
              <w:spacing w:line="360" w:lineRule="auto"/>
              <w:jc w:val="left"/>
              <w:rPr>
                <w:rFonts w:cs="Times New Roman"/>
                <w:sz w:val="20"/>
                <w:szCs w:val="20"/>
              </w:rPr>
            </w:pPr>
            <w:r>
              <w:rPr>
                <w:rFonts w:cs="Times New Roman"/>
                <w:sz w:val="20"/>
                <w:szCs w:val="20"/>
              </w:rPr>
              <w:t xml:space="preserve">Analisis Security Trade-off dari </w:t>
            </w:r>
            <w:r w:rsidR="00D34BEC">
              <w:rPr>
                <w:rFonts w:cs="Times New Roman"/>
                <w:sz w:val="20"/>
                <w:szCs w:val="20"/>
              </w:rPr>
              <w:t>Arsitektur Software Berorientasi Layanan</w:t>
            </w:r>
          </w:p>
        </w:tc>
        <w:tc>
          <w:tcPr>
            <w:tcW w:w="3402" w:type="dxa"/>
            <w:vAlign w:val="center"/>
          </w:tcPr>
          <w:p w14:paraId="65B92F1A" w14:textId="31FACFC5" w:rsidR="000C0BD6" w:rsidRPr="00F20B94" w:rsidRDefault="00747523" w:rsidP="001E5201">
            <w:pPr>
              <w:keepNext/>
              <w:spacing w:line="360" w:lineRule="auto"/>
              <w:rPr>
                <w:rFonts w:cs="Times New Roman"/>
                <w:sz w:val="20"/>
                <w:szCs w:val="20"/>
              </w:rPr>
            </w:pPr>
            <w:r>
              <w:rPr>
                <w:rFonts w:cs="Times New Roman"/>
                <w:sz w:val="20"/>
                <w:szCs w:val="20"/>
              </w:rPr>
              <w:t xml:space="preserve">Menggunakan metode </w:t>
            </w:r>
            <w:proofErr w:type="gramStart"/>
            <w:r>
              <w:rPr>
                <w:rFonts w:cs="Times New Roman"/>
                <w:sz w:val="20"/>
                <w:szCs w:val="20"/>
              </w:rPr>
              <w:t xml:space="preserve">ATAM </w:t>
            </w:r>
            <w:r w:rsidR="007D6158" w:rsidRPr="007D6158">
              <w:rPr>
                <w:rFonts w:cs="Times New Roman"/>
                <w:sz w:val="20"/>
                <w:szCs w:val="20"/>
              </w:rPr>
              <w:t xml:space="preserve"> untuk</w:t>
            </w:r>
            <w:proofErr w:type="gramEnd"/>
            <w:r w:rsidR="007D6158" w:rsidRPr="007D6158">
              <w:rPr>
                <w:rFonts w:cs="Times New Roman"/>
                <w:sz w:val="20"/>
                <w:szCs w:val="20"/>
              </w:rPr>
              <w:t xml:space="preserve"> menunjukkan korelasi antara keamanan dan kualitas sistem </w:t>
            </w:r>
            <w:r w:rsidR="00433E8B">
              <w:rPr>
                <w:rFonts w:cs="Times New Roman"/>
                <w:sz w:val="20"/>
                <w:szCs w:val="20"/>
              </w:rPr>
              <w:t>berbasis web yang menerapkan SOA</w:t>
            </w:r>
          </w:p>
        </w:tc>
      </w:tr>
      <w:tr w:rsidR="00D35D33" w:rsidRPr="009A2B5A" w14:paraId="18F1F780" w14:textId="77777777" w:rsidTr="00EB36C9">
        <w:tc>
          <w:tcPr>
            <w:tcW w:w="461" w:type="dxa"/>
            <w:vAlign w:val="center"/>
          </w:tcPr>
          <w:p w14:paraId="770C5DFE" w14:textId="6E15E4CA" w:rsidR="00D35D33" w:rsidRDefault="0053064C" w:rsidP="00A75B3C">
            <w:pPr>
              <w:spacing w:line="360" w:lineRule="auto"/>
              <w:rPr>
                <w:rFonts w:cs="Times New Roman"/>
                <w:sz w:val="20"/>
                <w:szCs w:val="20"/>
              </w:rPr>
            </w:pPr>
            <w:r>
              <w:rPr>
                <w:rFonts w:cs="Times New Roman"/>
                <w:sz w:val="20"/>
                <w:szCs w:val="20"/>
              </w:rPr>
              <w:t>9</w:t>
            </w:r>
          </w:p>
        </w:tc>
        <w:tc>
          <w:tcPr>
            <w:tcW w:w="2228" w:type="dxa"/>
            <w:vAlign w:val="center"/>
          </w:tcPr>
          <w:p w14:paraId="307ECC5D" w14:textId="44505FBE" w:rsidR="00D35D33" w:rsidRDefault="0053064C" w:rsidP="00A75B3C">
            <w:pPr>
              <w:pStyle w:val="Bibliography"/>
              <w:ind w:left="720" w:hanging="720"/>
              <w:rPr>
                <w:sz w:val="20"/>
                <w:szCs w:val="20"/>
                <w:lang w:val="en-US"/>
              </w:rPr>
            </w:pPr>
            <w:r w:rsidRPr="0053064C">
              <w:rPr>
                <w:sz w:val="20"/>
              </w:rPr>
              <w:fldChar w:fldCharType="begin" w:fldLock="1"/>
            </w:r>
            <w:r w:rsidR="00AA34F7">
              <w:rPr>
                <w:sz w:val="20"/>
              </w:rPr>
              <w:instrText>ADDIN CSL_CITATION {"citationItems":[{"id":"ITEM-1","itemData":{"abstract":"There are two competing architectural styles employed for building Web services: RESTful services and services based on the WS–? standards (also known as “SOAP Web services”). These two styles have separate follower bases, but many differences between them are ideological rather than factual. In order to promote the healthy growth of Web services research and practice, it is important to distinguish arguments for implementation practices over abstract concepts represented by these styles, carefully evaluating the respective advantages of RESTful and WS–? Web services. Understanding these distinctions is especially critical for the development services to the neglect of RESTful solutions. This chapter evaluates some of the key of enterprise systems, because in this domain, tool vendors have preferred WS–? questions regarding the real and perceived distinctions between these two styles of Web services. It analyzes how the current tools for building RESTful Web services embody the principles of REST. Finally, it presents select open research questions to further the growth of RESTful Web services. Introduction","author":[{"dropping-particle":"","family":"Adamczyk","given":"Paul","non-dropping-particle":"","parse-names":false,"suffix":""},{"dropping-particle":"","family":"Smith","given":"Patrick H.","non-dropping-particle":"","parse-names":false,"suffix":""},{"dropping-particle":"","family":"Johnson","given":"Ralph E.","non-dropping-particle":"","parse-names":false,"suffix":""},{"dropping-particle":"","family":"Hafiz","given":"Munawar","non-dropping-particle":"","parse-names":false,"suffix":""}],"container-title":"REST: From Research to Practice","id":"ITEM-1","issued":{"date-parts":[["2011"]]},"number-of-pages":"35","publisher":"Springer Science+Business Media, LLC","title":"REST and Web Service: In Theory and in Practice","type":"book"},"uris":["http://www.mendeley.com/documents/?uuid=0b6da753-886a-45e0-925b-f3e40fad0c6c"]}],"mendeley":{"formattedCitation":"(Adamczyk et al., 2011)","manualFormatting":"(Adamczyk, et al., 2011)","plainTextFormattedCitation":"(Adamczyk et al., 2011)","previouslyFormattedCitation":"(Adamczyk et al., 2011)"},"properties":{"noteIndex":0},"schema":"https://github.com/citation-style-language/schema/raw/master/csl-citation.json"}</w:instrText>
            </w:r>
            <w:r w:rsidRPr="0053064C">
              <w:rPr>
                <w:sz w:val="20"/>
              </w:rPr>
              <w:fldChar w:fldCharType="separate"/>
            </w:r>
            <w:r w:rsidRPr="0053064C">
              <w:rPr>
                <w:sz w:val="20"/>
              </w:rPr>
              <w:t xml:space="preserve">(Adamczyk, et al., </w:t>
            </w:r>
            <w:r w:rsidRPr="0053064C">
              <w:rPr>
                <w:sz w:val="18"/>
              </w:rPr>
              <w:t>2011)</w:t>
            </w:r>
            <w:r w:rsidRPr="0053064C">
              <w:rPr>
                <w:sz w:val="20"/>
              </w:rPr>
              <w:fldChar w:fldCharType="end"/>
            </w:r>
          </w:p>
        </w:tc>
        <w:tc>
          <w:tcPr>
            <w:tcW w:w="2835" w:type="dxa"/>
            <w:vAlign w:val="center"/>
          </w:tcPr>
          <w:p w14:paraId="0B72E5A1" w14:textId="57758EEC" w:rsidR="00D35D33" w:rsidRDefault="00C408D6" w:rsidP="00C560DF">
            <w:pPr>
              <w:spacing w:line="360" w:lineRule="auto"/>
              <w:jc w:val="left"/>
              <w:rPr>
                <w:rFonts w:cs="Times New Roman"/>
                <w:sz w:val="20"/>
                <w:szCs w:val="20"/>
              </w:rPr>
            </w:pPr>
            <w:r>
              <w:rPr>
                <w:rFonts w:cs="Times New Roman"/>
                <w:sz w:val="20"/>
                <w:szCs w:val="20"/>
              </w:rPr>
              <w:t xml:space="preserve">REST dan </w:t>
            </w:r>
            <w:r w:rsidR="00877659">
              <w:rPr>
                <w:rFonts w:cs="Times New Roman"/>
                <w:sz w:val="20"/>
                <w:szCs w:val="20"/>
              </w:rPr>
              <w:t>Web Services: Dalam teori dan praktek</w:t>
            </w:r>
          </w:p>
        </w:tc>
        <w:tc>
          <w:tcPr>
            <w:tcW w:w="3402" w:type="dxa"/>
            <w:vAlign w:val="center"/>
          </w:tcPr>
          <w:p w14:paraId="51DFFCCC" w14:textId="5EF114D4" w:rsidR="00D35D33" w:rsidRDefault="00EB4808" w:rsidP="001E5201">
            <w:pPr>
              <w:keepNext/>
              <w:spacing w:line="360" w:lineRule="auto"/>
              <w:rPr>
                <w:rFonts w:cs="Times New Roman"/>
                <w:sz w:val="20"/>
                <w:szCs w:val="20"/>
              </w:rPr>
            </w:pPr>
            <w:r>
              <w:rPr>
                <w:rFonts w:cs="Times New Roman"/>
                <w:sz w:val="20"/>
                <w:szCs w:val="20"/>
              </w:rPr>
              <w:t xml:space="preserve">Terdapat dua gaya arsitektur yang digunakan untuk membuat </w:t>
            </w:r>
            <w:r w:rsidR="00F81EC0">
              <w:rPr>
                <w:rFonts w:cs="Times New Roman"/>
                <w:sz w:val="20"/>
                <w:szCs w:val="20"/>
              </w:rPr>
              <w:t>W</w:t>
            </w:r>
            <w:r>
              <w:rPr>
                <w:rFonts w:cs="Times New Roman"/>
                <w:sz w:val="20"/>
                <w:szCs w:val="20"/>
              </w:rPr>
              <w:t xml:space="preserve">eb </w:t>
            </w:r>
            <w:r w:rsidR="00F81EC0">
              <w:rPr>
                <w:rFonts w:cs="Times New Roman"/>
                <w:sz w:val="20"/>
                <w:szCs w:val="20"/>
              </w:rPr>
              <w:t>S</w:t>
            </w:r>
            <w:r>
              <w:rPr>
                <w:rFonts w:cs="Times New Roman"/>
                <w:sz w:val="20"/>
                <w:szCs w:val="20"/>
              </w:rPr>
              <w:t>ervice</w:t>
            </w:r>
            <w:r w:rsidR="00F81EC0">
              <w:rPr>
                <w:rFonts w:cs="Times New Roman"/>
                <w:sz w:val="20"/>
                <w:szCs w:val="20"/>
              </w:rPr>
              <w:t>s</w:t>
            </w:r>
            <w:r w:rsidR="009B2FA3">
              <w:rPr>
                <w:rFonts w:cs="Times New Roman"/>
                <w:sz w:val="20"/>
                <w:szCs w:val="20"/>
              </w:rPr>
              <w:t xml:space="preserve"> yakni be</w:t>
            </w:r>
            <w:r w:rsidR="00793E77">
              <w:rPr>
                <w:rFonts w:cs="Times New Roman"/>
                <w:sz w:val="20"/>
                <w:szCs w:val="20"/>
              </w:rPr>
              <w:t>rbasiskan</w:t>
            </w:r>
            <w:r w:rsidR="009B2FA3">
              <w:rPr>
                <w:rFonts w:cs="Times New Roman"/>
                <w:sz w:val="20"/>
                <w:szCs w:val="20"/>
              </w:rPr>
              <w:t xml:space="preserve"> W</w:t>
            </w:r>
            <w:r w:rsidR="009545A1">
              <w:rPr>
                <w:rFonts w:cs="Times New Roman"/>
                <w:sz w:val="20"/>
                <w:szCs w:val="20"/>
              </w:rPr>
              <w:t>eb Serv</w:t>
            </w:r>
            <w:r w:rsidR="00C471E6">
              <w:rPr>
                <w:rFonts w:cs="Times New Roman"/>
                <w:sz w:val="20"/>
                <w:szCs w:val="20"/>
              </w:rPr>
              <w:t>ices</w:t>
            </w:r>
            <w:r w:rsidR="009545A1">
              <w:rPr>
                <w:rFonts w:cs="Times New Roman"/>
                <w:sz w:val="20"/>
                <w:szCs w:val="20"/>
              </w:rPr>
              <w:t xml:space="preserve"> Standard (SOAP WS) dan</w:t>
            </w:r>
            <w:r w:rsidR="00793E77">
              <w:rPr>
                <w:rFonts w:cs="Times New Roman"/>
                <w:sz w:val="20"/>
                <w:szCs w:val="20"/>
              </w:rPr>
              <w:t xml:space="preserve"> berbasiskan</w:t>
            </w:r>
            <w:r w:rsidR="009545A1">
              <w:rPr>
                <w:rFonts w:cs="Times New Roman"/>
                <w:sz w:val="20"/>
                <w:szCs w:val="20"/>
              </w:rPr>
              <w:t xml:space="preserve"> RESTful services</w:t>
            </w:r>
            <w:r w:rsidR="00F61A89">
              <w:rPr>
                <w:rFonts w:cs="Times New Roman"/>
                <w:sz w:val="20"/>
                <w:szCs w:val="20"/>
              </w:rPr>
              <w:t xml:space="preserve">. Pemahaman </w:t>
            </w:r>
            <w:r w:rsidR="00F139B2">
              <w:rPr>
                <w:rFonts w:cs="Times New Roman"/>
                <w:sz w:val="20"/>
                <w:szCs w:val="20"/>
              </w:rPr>
              <w:t>dua jenis yang</w:t>
            </w:r>
            <w:r w:rsidR="00D90DB5">
              <w:rPr>
                <w:rFonts w:cs="Times New Roman"/>
                <w:sz w:val="20"/>
                <w:szCs w:val="20"/>
              </w:rPr>
              <w:t xml:space="preserve"> </w:t>
            </w:r>
            <w:r w:rsidR="00F139B2">
              <w:rPr>
                <w:rFonts w:cs="Times New Roman"/>
                <w:sz w:val="20"/>
                <w:szCs w:val="20"/>
              </w:rPr>
              <w:t>berbeda ini sangatlah penting untuk pengembangan di level Enterprise</w:t>
            </w:r>
            <w:r w:rsidR="00D90DB5">
              <w:rPr>
                <w:rFonts w:cs="Times New Roman"/>
                <w:sz w:val="20"/>
                <w:szCs w:val="20"/>
              </w:rPr>
              <w:t>.</w:t>
            </w:r>
          </w:p>
        </w:tc>
      </w:tr>
      <w:tr w:rsidR="00D35D33" w:rsidRPr="009A2B5A" w14:paraId="6906E379" w14:textId="77777777" w:rsidTr="00EB36C9">
        <w:tc>
          <w:tcPr>
            <w:tcW w:w="461" w:type="dxa"/>
            <w:vAlign w:val="center"/>
          </w:tcPr>
          <w:p w14:paraId="2F396388" w14:textId="00A7548F" w:rsidR="00D35D33" w:rsidRDefault="0053064C" w:rsidP="00A75B3C">
            <w:pPr>
              <w:spacing w:line="360" w:lineRule="auto"/>
              <w:rPr>
                <w:rFonts w:cs="Times New Roman"/>
                <w:sz w:val="20"/>
                <w:szCs w:val="20"/>
              </w:rPr>
            </w:pPr>
            <w:r>
              <w:rPr>
                <w:rFonts w:cs="Times New Roman"/>
                <w:sz w:val="20"/>
                <w:szCs w:val="20"/>
              </w:rPr>
              <w:t>10</w:t>
            </w:r>
          </w:p>
        </w:tc>
        <w:tc>
          <w:tcPr>
            <w:tcW w:w="2228" w:type="dxa"/>
            <w:vAlign w:val="center"/>
          </w:tcPr>
          <w:p w14:paraId="47AC2E0D" w14:textId="3043FF82" w:rsidR="00D35D33" w:rsidRDefault="0053064C" w:rsidP="00A75B3C">
            <w:pPr>
              <w:pStyle w:val="Bibliography"/>
              <w:ind w:left="720" w:hanging="720"/>
              <w:rPr>
                <w:sz w:val="20"/>
                <w:szCs w:val="20"/>
                <w:lang w:val="en-US"/>
              </w:rPr>
            </w:pPr>
            <w:r w:rsidRPr="0053064C">
              <w:rPr>
                <w:sz w:val="20"/>
              </w:rPr>
              <w:fldChar w:fldCharType="begin" w:fldLock="1"/>
            </w:r>
            <w:r w:rsidR="00AA34F7">
              <w:rPr>
                <w:sz w:val="20"/>
              </w:rPr>
              <w:instrText>ADDIN CSL_CITATION {"citationItems":[{"id":"ITEM-1","itemData":{"DOI":"10.1016/j.jnca.2015.11.020","ISSN":"10958592","abstract":"In the last years, Web Service composition has undoubtedly become the most promising way to integrate business-to-business applications. However, the industry and the academia often disagree on materializing current solutions, which are based on either SOAP Web Services or semantic Web Services. Besides, any service composition mechanism entails multiple and complex factors such as adaptability, scalability and lightweightness. Recently, RESTful services have shown their potential to compose reliable and visible Web-scale applications based on the so-called mashups. In this paper, we survey a comprehensive set of RESTful composition approaches, i.e., the most promising in their area, totaling 29 approaches. Then, we propose two sets of features to analyze, characterize and compare such approaches: features inherent to SOAP services composition approaches and RESTful services composition features. Lastly, we discuss research challenges and open research problems in the area.","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container-title":"Journal of Network and Computer Applications","id":"ITEM-1","issued":{"date-parts":[["2016"]]},"page":"32-53","title":"RESTful service composition at a glance: A survey","type":"article-journal","volume":"60"},"uris":["http://www.mendeley.com/documents/?uuid=b7ef2a34-3f56-413f-859e-31dc11053e7f"]}],"mendeley":{"formattedCitation":"(Garriga et al., 2016)","manualFormatting":"(Garriga, et al., 2016)","plainTextFormattedCitation":"(Garriga et al., 2016)","previouslyFormattedCitation":"(Garriga et al., 2016)"},"properties":{"noteIndex":0},"schema":"https://github.com/citation-style-language/schema/raw/master/csl-citation.json"}</w:instrText>
            </w:r>
            <w:r w:rsidRPr="0053064C">
              <w:rPr>
                <w:sz w:val="20"/>
              </w:rPr>
              <w:fldChar w:fldCharType="separate"/>
            </w:r>
            <w:r w:rsidRPr="0053064C">
              <w:rPr>
                <w:sz w:val="20"/>
              </w:rPr>
              <w:t>(Garriga, et al., 2016)</w:t>
            </w:r>
            <w:r w:rsidRPr="0053064C">
              <w:rPr>
                <w:sz w:val="20"/>
              </w:rPr>
              <w:fldChar w:fldCharType="end"/>
            </w:r>
          </w:p>
        </w:tc>
        <w:tc>
          <w:tcPr>
            <w:tcW w:w="2835" w:type="dxa"/>
            <w:vAlign w:val="center"/>
          </w:tcPr>
          <w:p w14:paraId="336F73CD" w14:textId="72782099" w:rsidR="00D35D33" w:rsidRDefault="00541134" w:rsidP="00C560DF">
            <w:pPr>
              <w:spacing w:line="360" w:lineRule="auto"/>
              <w:jc w:val="left"/>
              <w:rPr>
                <w:rFonts w:cs="Times New Roman"/>
                <w:sz w:val="20"/>
                <w:szCs w:val="20"/>
              </w:rPr>
            </w:pPr>
            <w:r>
              <w:rPr>
                <w:rFonts w:cs="Times New Roman"/>
                <w:sz w:val="20"/>
                <w:szCs w:val="20"/>
              </w:rPr>
              <w:t xml:space="preserve">Survey terkait </w:t>
            </w:r>
            <w:r w:rsidR="006543A5">
              <w:rPr>
                <w:rFonts w:cs="Times New Roman"/>
                <w:sz w:val="20"/>
                <w:szCs w:val="20"/>
              </w:rPr>
              <w:t>ulasan komposisi</w:t>
            </w:r>
            <w:r w:rsidR="007255D8">
              <w:rPr>
                <w:rFonts w:cs="Times New Roman"/>
                <w:sz w:val="20"/>
                <w:szCs w:val="20"/>
              </w:rPr>
              <w:t xml:space="preserve"> RESTful Services</w:t>
            </w:r>
          </w:p>
        </w:tc>
        <w:tc>
          <w:tcPr>
            <w:tcW w:w="3402" w:type="dxa"/>
            <w:vAlign w:val="center"/>
          </w:tcPr>
          <w:p w14:paraId="55BA5976" w14:textId="73992220" w:rsidR="00D35D33" w:rsidRDefault="00B70533" w:rsidP="001E5201">
            <w:pPr>
              <w:keepNext/>
              <w:spacing w:line="360" w:lineRule="auto"/>
              <w:rPr>
                <w:rFonts w:cs="Times New Roman"/>
                <w:sz w:val="20"/>
                <w:szCs w:val="20"/>
              </w:rPr>
            </w:pPr>
            <w:r>
              <w:rPr>
                <w:rFonts w:cs="Times New Roman"/>
                <w:sz w:val="20"/>
                <w:szCs w:val="20"/>
              </w:rPr>
              <w:t>Survery terkait penerapan</w:t>
            </w:r>
            <w:r w:rsidR="00B652A3" w:rsidRPr="00B652A3">
              <w:rPr>
                <w:rFonts w:cs="Times New Roman"/>
                <w:sz w:val="20"/>
                <w:szCs w:val="20"/>
              </w:rPr>
              <w:t xml:space="preserve"> REST semakin populer pada tahun 2011 dan menunjukkan REST adalah arsitektur yang tepat untuk web. REST juga menghadapi tantangan dalam keamanan, standar desain, dan memecahkan masalah bagi perusahaan. REST mulai mendapatkan popularitas </w:t>
            </w:r>
            <w:r w:rsidR="00B652A3" w:rsidRPr="00B652A3">
              <w:rPr>
                <w:rFonts w:cs="Times New Roman"/>
                <w:sz w:val="20"/>
                <w:szCs w:val="20"/>
              </w:rPr>
              <w:lastRenderedPageBreak/>
              <w:t>sejak 2008 dan berubah menjadi kerangka kerja yang lebih kuat dan holistik</w:t>
            </w:r>
            <w:r w:rsidR="00DB2767">
              <w:rPr>
                <w:rFonts w:cs="Times New Roman"/>
                <w:sz w:val="20"/>
                <w:szCs w:val="20"/>
              </w:rPr>
              <w:t xml:space="preserve"> untuk web.</w:t>
            </w:r>
          </w:p>
        </w:tc>
      </w:tr>
      <w:tr w:rsidR="00D35D33" w:rsidRPr="009A2B5A" w14:paraId="65F5423D" w14:textId="77777777" w:rsidTr="00EB36C9">
        <w:tc>
          <w:tcPr>
            <w:tcW w:w="461" w:type="dxa"/>
            <w:vAlign w:val="center"/>
          </w:tcPr>
          <w:p w14:paraId="1FD38BA1" w14:textId="4FBF256B" w:rsidR="00D35D33" w:rsidRPr="004E0A8D" w:rsidRDefault="0053064C" w:rsidP="00A75B3C">
            <w:pPr>
              <w:spacing w:line="360" w:lineRule="auto"/>
              <w:rPr>
                <w:rFonts w:cs="Times New Roman"/>
                <w:sz w:val="20"/>
                <w:szCs w:val="20"/>
              </w:rPr>
            </w:pPr>
            <w:r w:rsidRPr="004E0A8D">
              <w:rPr>
                <w:rFonts w:cs="Times New Roman"/>
                <w:sz w:val="20"/>
                <w:szCs w:val="20"/>
              </w:rPr>
              <w:lastRenderedPageBreak/>
              <w:t>11</w:t>
            </w:r>
          </w:p>
        </w:tc>
        <w:tc>
          <w:tcPr>
            <w:tcW w:w="2228" w:type="dxa"/>
            <w:vAlign w:val="center"/>
          </w:tcPr>
          <w:p w14:paraId="11A058D0" w14:textId="730B5D73" w:rsidR="00D35D33" w:rsidRPr="004E0A8D" w:rsidRDefault="0053064C" w:rsidP="00A75B3C">
            <w:pPr>
              <w:pStyle w:val="Bibliography"/>
              <w:ind w:left="720" w:hanging="720"/>
              <w:rPr>
                <w:sz w:val="20"/>
                <w:szCs w:val="20"/>
                <w:lang w:val="en-US"/>
              </w:rPr>
            </w:pPr>
            <w:r w:rsidRPr="004E0A8D">
              <w:rPr>
                <w:sz w:val="20"/>
                <w:szCs w:val="20"/>
              </w:rPr>
              <w:fldChar w:fldCharType="begin" w:fldLock="1"/>
            </w:r>
            <w:r w:rsidRPr="004E0A8D">
              <w:rPr>
                <w:sz w:val="20"/>
                <w:szCs w:val="20"/>
              </w:rPr>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rsidRPr="004E0A8D">
              <w:rPr>
                <w:sz w:val="20"/>
                <w:szCs w:val="20"/>
              </w:rPr>
              <w:fldChar w:fldCharType="separate"/>
            </w:r>
            <w:r w:rsidRPr="004E0A8D">
              <w:rPr>
                <w:sz w:val="20"/>
                <w:szCs w:val="20"/>
              </w:rPr>
              <w:t>(Khan &amp; Abbasi, 2015)</w:t>
            </w:r>
            <w:r w:rsidRPr="004E0A8D">
              <w:rPr>
                <w:sz w:val="20"/>
                <w:szCs w:val="20"/>
              </w:rPr>
              <w:fldChar w:fldCharType="end"/>
            </w:r>
          </w:p>
        </w:tc>
        <w:tc>
          <w:tcPr>
            <w:tcW w:w="2835" w:type="dxa"/>
            <w:vAlign w:val="center"/>
          </w:tcPr>
          <w:p w14:paraId="4F7BD550" w14:textId="18FD953F" w:rsidR="00D35D33" w:rsidRDefault="005B7C3B" w:rsidP="00C560DF">
            <w:pPr>
              <w:spacing w:line="360" w:lineRule="auto"/>
              <w:jc w:val="left"/>
              <w:rPr>
                <w:rFonts w:cs="Times New Roman"/>
                <w:sz w:val="20"/>
                <w:szCs w:val="20"/>
              </w:rPr>
            </w:pPr>
            <w:r w:rsidRPr="005B7C3B">
              <w:rPr>
                <w:rFonts w:cs="Times New Roman"/>
                <w:sz w:val="20"/>
                <w:szCs w:val="20"/>
              </w:rPr>
              <w:t>Membedakan Parameter</w:t>
            </w:r>
            <w:r w:rsidR="007C5935">
              <w:rPr>
                <w:rFonts w:cs="Times New Roman"/>
                <w:sz w:val="20"/>
                <w:szCs w:val="20"/>
              </w:rPr>
              <w:t>-parameter</w:t>
            </w:r>
            <w:r w:rsidRPr="005B7C3B">
              <w:rPr>
                <w:rFonts w:cs="Times New Roman"/>
                <w:sz w:val="20"/>
                <w:szCs w:val="20"/>
              </w:rPr>
              <w:t xml:space="preserve"> untuk </w:t>
            </w:r>
            <w:r w:rsidR="007C5935">
              <w:rPr>
                <w:rFonts w:cs="Times New Roman"/>
                <w:sz w:val="20"/>
                <w:szCs w:val="20"/>
              </w:rPr>
              <w:t>m</w:t>
            </w:r>
            <w:r w:rsidRPr="005B7C3B">
              <w:rPr>
                <w:rFonts w:cs="Times New Roman"/>
                <w:sz w:val="20"/>
                <w:szCs w:val="20"/>
              </w:rPr>
              <w:t xml:space="preserve">emilih Arsitektur </w:t>
            </w:r>
            <w:r>
              <w:rPr>
                <w:rFonts w:cs="Times New Roman"/>
                <w:sz w:val="20"/>
                <w:szCs w:val="20"/>
              </w:rPr>
              <w:t>SOAP</w:t>
            </w:r>
            <w:r w:rsidRPr="005B7C3B">
              <w:rPr>
                <w:rFonts w:cs="Times New Roman"/>
                <w:sz w:val="20"/>
                <w:szCs w:val="20"/>
              </w:rPr>
              <w:t xml:space="preserve"> vs.</w:t>
            </w:r>
            <w:r>
              <w:rPr>
                <w:rFonts w:cs="Times New Roman"/>
                <w:sz w:val="20"/>
                <w:szCs w:val="20"/>
              </w:rPr>
              <w:t xml:space="preserve"> Arsitektur </w:t>
            </w:r>
            <w:proofErr w:type="gramStart"/>
            <w:r>
              <w:rPr>
                <w:rFonts w:cs="Times New Roman"/>
                <w:sz w:val="20"/>
                <w:szCs w:val="20"/>
              </w:rPr>
              <w:t xml:space="preserve">berbasis </w:t>
            </w:r>
            <w:r w:rsidRPr="005B7C3B">
              <w:rPr>
                <w:rFonts w:cs="Times New Roman"/>
                <w:sz w:val="20"/>
                <w:szCs w:val="20"/>
              </w:rPr>
              <w:t xml:space="preserve"> </w:t>
            </w:r>
            <w:r>
              <w:rPr>
                <w:rFonts w:cs="Times New Roman"/>
                <w:sz w:val="20"/>
                <w:szCs w:val="20"/>
              </w:rPr>
              <w:t>REST</w:t>
            </w:r>
            <w:proofErr w:type="gramEnd"/>
          </w:p>
        </w:tc>
        <w:tc>
          <w:tcPr>
            <w:tcW w:w="3402" w:type="dxa"/>
            <w:vAlign w:val="center"/>
          </w:tcPr>
          <w:p w14:paraId="5CB34F47" w14:textId="6F4F23AB" w:rsidR="00D35D33" w:rsidRDefault="00763A57" w:rsidP="001E5201">
            <w:pPr>
              <w:keepNext/>
              <w:spacing w:line="360" w:lineRule="auto"/>
              <w:rPr>
                <w:rFonts w:cs="Times New Roman"/>
                <w:sz w:val="20"/>
                <w:szCs w:val="20"/>
              </w:rPr>
            </w:pPr>
            <w:r>
              <w:rPr>
                <w:rFonts w:cs="Times New Roman"/>
                <w:sz w:val="20"/>
                <w:szCs w:val="20"/>
              </w:rPr>
              <w:t>M</w:t>
            </w:r>
            <w:r w:rsidRPr="00763A57">
              <w:rPr>
                <w:rFonts w:cs="Times New Roman"/>
                <w:sz w:val="20"/>
                <w:szCs w:val="20"/>
              </w:rPr>
              <w:t xml:space="preserve">enjelaskan arsitektur layanan web berbasis SOAP dan REST dan kemudian membandingkan keduanya menggunakan parameter yang berbeda. Tujuannya adalah membantu pengembang solusi dalam memilih layanan web terbaik dengan mempertimbangkan skenario yang diberikan. Parameter perbandingan mencakup banyak dimensi seperti Coupling, Format, Operasi CRUD, dan Latensi Jaringan. Makalah ini juga membahas contoh penerapan kedua jenis layanan web pada kerangka kerja middleware dan membandingkan hasil berdasarkan </w:t>
            </w:r>
            <w:r w:rsidR="00744370">
              <w:rPr>
                <w:rFonts w:cs="Times New Roman"/>
                <w:sz w:val="20"/>
                <w:szCs w:val="20"/>
              </w:rPr>
              <w:t>performance</w:t>
            </w:r>
            <w:r w:rsidRPr="00763A57">
              <w:rPr>
                <w:rFonts w:cs="Times New Roman"/>
                <w:sz w:val="20"/>
                <w:szCs w:val="20"/>
              </w:rPr>
              <w:t xml:space="preserve"> berkaitan dengan efisiensi dan </w:t>
            </w:r>
            <w:r w:rsidR="00744370" w:rsidRPr="00264561">
              <w:rPr>
                <w:rFonts w:cs="Times New Roman"/>
                <w:i/>
                <w:sz w:val="20"/>
                <w:szCs w:val="20"/>
              </w:rPr>
              <w:t>scalability</w:t>
            </w:r>
            <w:r w:rsidRPr="00763A57">
              <w:rPr>
                <w:rFonts w:cs="Times New Roman"/>
                <w:sz w:val="20"/>
                <w:szCs w:val="20"/>
              </w:rPr>
              <w:t>.</w:t>
            </w:r>
          </w:p>
        </w:tc>
      </w:tr>
      <w:tr w:rsidR="0053064C" w:rsidRPr="009A2B5A" w14:paraId="314A1A59" w14:textId="77777777" w:rsidTr="00EB36C9">
        <w:tc>
          <w:tcPr>
            <w:tcW w:w="461" w:type="dxa"/>
            <w:vAlign w:val="center"/>
          </w:tcPr>
          <w:p w14:paraId="0FF41656" w14:textId="0DA3EDD9" w:rsidR="0053064C" w:rsidRPr="004E0A8D" w:rsidRDefault="004E0A8D" w:rsidP="00A75B3C">
            <w:pPr>
              <w:spacing w:line="360" w:lineRule="auto"/>
              <w:rPr>
                <w:rFonts w:cs="Times New Roman"/>
                <w:sz w:val="20"/>
                <w:szCs w:val="20"/>
              </w:rPr>
            </w:pPr>
            <w:r>
              <w:rPr>
                <w:rFonts w:cs="Times New Roman"/>
                <w:sz w:val="20"/>
                <w:szCs w:val="20"/>
              </w:rPr>
              <w:t>12</w:t>
            </w:r>
          </w:p>
        </w:tc>
        <w:tc>
          <w:tcPr>
            <w:tcW w:w="2228" w:type="dxa"/>
            <w:vAlign w:val="center"/>
          </w:tcPr>
          <w:p w14:paraId="2209A91A" w14:textId="0D348949" w:rsidR="0053064C" w:rsidRPr="004E0A8D" w:rsidRDefault="00F40124" w:rsidP="00A75B3C">
            <w:pPr>
              <w:pStyle w:val="Bibliography"/>
              <w:ind w:left="720" w:hanging="720"/>
              <w:rPr>
                <w:sz w:val="20"/>
                <w:szCs w:val="20"/>
              </w:rPr>
            </w:pPr>
            <w:r w:rsidRPr="004E0A8D">
              <w:rPr>
                <w:sz w:val="20"/>
                <w:szCs w:val="20"/>
              </w:rPr>
              <w:fldChar w:fldCharType="begin" w:fldLock="1"/>
            </w:r>
            <w:r w:rsidRPr="004E0A8D">
              <w:rPr>
                <w:sz w:val="20"/>
                <w:szCs w:val="20"/>
              </w:rPr>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Pr="004E0A8D">
              <w:rPr>
                <w:sz w:val="20"/>
                <w:szCs w:val="20"/>
              </w:rPr>
              <w:fldChar w:fldCharType="separate"/>
            </w:r>
            <w:r w:rsidRPr="004E0A8D">
              <w:rPr>
                <w:sz w:val="20"/>
                <w:szCs w:val="20"/>
              </w:rPr>
              <w:t>(Fielding et al., 2017)</w:t>
            </w:r>
            <w:r w:rsidRPr="004E0A8D">
              <w:rPr>
                <w:sz w:val="20"/>
                <w:szCs w:val="20"/>
              </w:rPr>
              <w:fldChar w:fldCharType="end"/>
            </w:r>
          </w:p>
        </w:tc>
        <w:tc>
          <w:tcPr>
            <w:tcW w:w="2835" w:type="dxa"/>
            <w:vAlign w:val="center"/>
          </w:tcPr>
          <w:p w14:paraId="50FA8385" w14:textId="77777777" w:rsidR="00317678" w:rsidRPr="00317678" w:rsidRDefault="00317678" w:rsidP="00317678">
            <w:pPr>
              <w:spacing w:line="360" w:lineRule="auto"/>
              <w:jc w:val="left"/>
              <w:rPr>
                <w:rFonts w:cs="Times New Roman"/>
                <w:sz w:val="20"/>
                <w:szCs w:val="20"/>
              </w:rPr>
            </w:pPr>
          </w:p>
          <w:p w14:paraId="67A90556" w14:textId="1FA3542C" w:rsidR="0053064C" w:rsidRDefault="00317678" w:rsidP="00317678">
            <w:pPr>
              <w:spacing w:line="360" w:lineRule="auto"/>
              <w:jc w:val="left"/>
              <w:rPr>
                <w:rFonts w:cs="Times New Roman"/>
                <w:sz w:val="20"/>
                <w:szCs w:val="20"/>
              </w:rPr>
            </w:pPr>
            <w:r w:rsidRPr="00317678">
              <w:rPr>
                <w:rFonts w:cs="Times New Roman"/>
                <w:sz w:val="20"/>
                <w:szCs w:val="20"/>
              </w:rPr>
              <w:t>Refleksi pada Gaya Arsitektur REST dan Prinsip</w:t>
            </w:r>
            <w:r>
              <w:rPr>
                <w:rFonts w:cs="Times New Roman"/>
                <w:sz w:val="20"/>
                <w:szCs w:val="20"/>
              </w:rPr>
              <w:t xml:space="preserve"> Desain</w:t>
            </w:r>
            <w:r w:rsidRPr="00317678">
              <w:rPr>
                <w:rFonts w:cs="Times New Roman"/>
                <w:sz w:val="20"/>
                <w:szCs w:val="20"/>
              </w:rPr>
              <w:t xml:space="preserve"> Arsitektur Web Modern</w:t>
            </w:r>
          </w:p>
        </w:tc>
        <w:tc>
          <w:tcPr>
            <w:tcW w:w="3402" w:type="dxa"/>
            <w:vAlign w:val="center"/>
          </w:tcPr>
          <w:p w14:paraId="50495145" w14:textId="77777777" w:rsidR="0053064C" w:rsidRDefault="00B372B9" w:rsidP="00E4331C">
            <w:pPr>
              <w:keepNext/>
              <w:spacing w:line="360" w:lineRule="auto"/>
              <w:jc w:val="left"/>
              <w:rPr>
                <w:rFonts w:cs="Times New Roman"/>
                <w:sz w:val="20"/>
                <w:szCs w:val="20"/>
              </w:rPr>
            </w:pPr>
            <w:r w:rsidRPr="00B372B9">
              <w:rPr>
                <w:rFonts w:cs="Times New Roman"/>
                <w:sz w:val="20"/>
                <w:szCs w:val="20"/>
              </w:rPr>
              <w:t>REST diimplementasikan dalam arsitektur web modern</w:t>
            </w:r>
            <w:r>
              <w:rPr>
                <w:rFonts w:cs="Times New Roman"/>
                <w:sz w:val="20"/>
                <w:szCs w:val="20"/>
              </w:rPr>
              <w:t>.</w:t>
            </w:r>
            <w:r w:rsidR="00615B80">
              <w:rPr>
                <w:rFonts w:cs="Times New Roman"/>
                <w:sz w:val="20"/>
                <w:szCs w:val="20"/>
              </w:rPr>
              <w:t xml:space="preserve"> </w:t>
            </w:r>
            <w:r w:rsidR="00615B80" w:rsidRPr="00615B80">
              <w:rPr>
                <w:rFonts w:cs="Times New Roman"/>
                <w:sz w:val="20"/>
                <w:szCs w:val="20"/>
              </w:rPr>
              <w:t xml:space="preserve">REST bukanlah arsitektur, melainkan gaya arsitektur. REST merupakan serangkaian constraint yang, jika dipatuhi akan menginduksi serangkaian properti; sebagian besar properti tersebut diyakini bermanfaat untuk </w:t>
            </w:r>
            <w:r w:rsidR="00663697" w:rsidRPr="00615B80">
              <w:rPr>
                <w:rFonts w:cs="Times New Roman"/>
                <w:sz w:val="20"/>
                <w:szCs w:val="20"/>
              </w:rPr>
              <w:t>desentralisasi,</w:t>
            </w:r>
            <w:r w:rsidR="00615B80" w:rsidRPr="00615B80">
              <w:rPr>
                <w:rFonts w:cs="Times New Roman"/>
                <w:sz w:val="20"/>
                <w:szCs w:val="20"/>
              </w:rPr>
              <w:t xml:space="preserve"> aplikasi berbasis jaringan, sementara yang lain</w:t>
            </w:r>
            <w:r w:rsidR="00036ED4">
              <w:rPr>
                <w:rFonts w:cs="Times New Roman"/>
                <w:sz w:val="20"/>
                <w:szCs w:val="20"/>
              </w:rPr>
              <w:t>nya</w:t>
            </w:r>
            <w:r w:rsidR="00615B80" w:rsidRPr="00615B80">
              <w:rPr>
                <w:rFonts w:cs="Times New Roman"/>
                <w:sz w:val="20"/>
                <w:szCs w:val="20"/>
              </w:rPr>
              <w:t xml:space="preserve"> merupakan trade-off negatif yang dapat dihasilkan dari setiap pilihan desain</w:t>
            </w:r>
            <w:r w:rsidR="00A171B6">
              <w:rPr>
                <w:rFonts w:cs="Times New Roman"/>
                <w:sz w:val="20"/>
                <w:szCs w:val="20"/>
              </w:rPr>
              <w:t>.</w:t>
            </w:r>
          </w:p>
          <w:p w14:paraId="5A3EAB9A" w14:textId="108181F3" w:rsidR="00A171B6" w:rsidRDefault="00A171B6" w:rsidP="00A171B6">
            <w:pPr>
              <w:keepNext/>
              <w:spacing w:line="360" w:lineRule="auto"/>
              <w:jc w:val="left"/>
              <w:rPr>
                <w:rFonts w:cs="Times New Roman"/>
                <w:sz w:val="20"/>
                <w:szCs w:val="20"/>
              </w:rPr>
            </w:pPr>
          </w:p>
        </w:tc>
      </w:tr>
      <w:tr w:rsidR="00F40124" w:rsidRPr="009A2B5A" w14:paraId="18960084" w14:textId="77777777" w:rsidTr="00EB36C9">
        <w:tc>
          <w:tcPr>
            <w:tcW w:w="461" w:type="dxa"/>
            <w:vAlign w:val="center"/>
          </w:tcPr>
          <w:p w14:paraId="46DFF4A4" w14:textId="43020D27" w:rsidR="00F40124" w:rsidRPr="004E0A8D" w:rsidRDefault="004E0A8D" w:rsidP="00A75B3C">
            <w:pPr>
              <w:spacing w:line="360" w:lineRule="auto"/>
              <w:rPr>
                <w:rFonts w:cs="Times New Roman"/>
                <w:sz w:val="20"/>
                <w:szCs w:val="20"/>
              </w:rPr>
            </w:pPr>
            <w:r>
              <w:rPr>
                <w:rFonts w:cs="Times New Roman"/>
                <w:sz w:val="20"/>
                <w:szCs w:val="20"/>
              </w:rPr>
              <w:t>13</w:t>
            </w:r>
          </w:p>
        </w:tc>
        <w:tc>
          <w:tcPr>
            <w:tcW w:w="2228" w:type="dxa"/>
            <w:vAlign w:val="center"/>
          </w:tcPr>
          <w:p w14:paraId="18B901D6" w14:textId="23D80A1A" w:rsidR="00F40124" w:rsidRPr="004E0A8D" w:rsidRDefault="004E0A8D" w:rsidP="00A75B3C">
            <w:pPr>
              <w:pStyle w:val="Bibliography"/>
              <w:ind w:left="720" w:hanging="720"/>
              <w:rPr>
                <w:sz w:val="20"/>
                <w:szCs w:val="20"/>
              </w:rPr>
            </w:pPr>
            <w:r w:rsidRPr="004E0A8D">
              <w:rPr>
                <w:sz w:val="20"/>
                <w:szCs w:val="20"/>
              </w:rPr>
              <w:fldChar w:fldCharType="begin" w:fldLock="1"/>
            </w:r>
            <w:r w:rsidRPr="004E0A8D">
              <w:rPr>
                <w:sz w:val="20"/>
                <w:szCs w:val="20"/>
              </w:rPr>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Pr="004E0A8D">
              <w:rPr>
                <w:sz w:val="20"/>
                <w:szCs w:val="20"/>
              </w:rPr>
              <w:fldChar w:fldCharType="separate"/>
            </w:r>
            <w:r w:rsidRPr="004E0A8D">
              <w:rPr>
                <w:sz w:val="20"/>
                <w:szCs w:val="20"/>
              </w:rPr>
              <w:t>(Kazman et al., 1998)</w:t>
            </w:r>
            <w:r w:rsidRPr="004E0A8D">
              <w:rPr>
                <w:sz w:val="20"/>
                <w:szCs w:val="20"/>
              </w:rPr>
              <w:fldChar w:fldCharType="end"/>
            </w:r>
          </w:p>
        </w:tc>
        <w:tc>
          <w:tcPr>
            <w:tcW w:w="2835" w:type="dxa"/>
            <w:vAlign w:val="center"/>
          </w:tcPr>
          <w:p w14:paraId="0C882272" w14:textId="4F7AF2D7" w:rsidR="00F40124" w:rsidRDefault="00DF2459" w:rsidP="00C560DF">
            <w:pPr>
              <w:spacing w:line="360" w:lineRule="auto"/>
              <w:jc w:val="left"/>
              <w:rPr>
                <w:rFonts w:cs="Times New Roman"/>
                <w:sz w:val="20"/>
                <w:szCs w:val="20"/>
              </w:rPr>
            </w:pPr>
            <w:r>
              <w:rPr>
                <w:rFonts w:cs="Times New Roman"/>
                <w:sz w:val="20"/>
                <w:szCs w:val="20"/>
              </w:rPr>
              <w:t>Me</w:t>
            </w:r>
            <w:r w:rsidR="006D110C">
              <w:rPr>
                <w:rFonts w:cs="Times New Roman"/>
                <w:sz w:val="20"/>
                <w:szCs w:val="20"/>
              </w:rPr>
              <w:t>tode Analisis Tradeoff Architecture (</w:t>
            </w:r>
            <w:r w:rsidR="006D110C" w:rsidRPr="006D110C">
              <w:rPr>
                <w:rFonts w:cs="Times New Roman"/>
                <w:sz w:val="20"/>
                <w:szCs w:val="20"/>
              </w:rPr>
              <w:t>The Architecture Tradeoff Analysis Method</w:t>
            </w:r>
            <w:r w:rsidR="006D110C">
              <w:rPr>
                <w:rFonts w:cs="Times New Roman"/>
                <w:sz w:val="20"/>
                <w:szCs w:val="20"/>
              </w:rPr>
              <w:t xml:space="preserve"> - ATAM)</w:t>
            </w:r>
          </w:p>
        </w:tc>
        <w:tc>
          <w:tcPr>
            <w:tcW w:w="3402" w:type="dxa"/>
            <w:vAlign w:val="center"/>
          </w:tcPr>
          <w:p w14:paraId="5D9E2FA0" w14:textId="0B861250" w:rsidR="00F40124" w:rsidRDefault="006D110C" w:rsidP="001E5201">
            <w:pPr>
              <w:keepNext/>
              <w:spacing w:line="360" w:lineRule="auto"/>
              <w:rPr>
                <w:rFonts w:cs="Times New Roman"/>
                <w:sz w:val="20"/>
                <w:szCs w:val="20"/>
              </w:rPr>
            </w:pPr>
            <w:r w:rsidRPr="006D110C">
              <w:rPr>
                <w:rFonts w:cs="Times New Roman"/>
                <w:sz w:val="20"/>
                <w:szCs w:val="20"/>
              </w:rPr>
              <w:t xml:space="preserve">ATAM membantu menentukan setiap lokasi poin tradeoff arsitektural, dan itu membuat kita memahami batasan setiap opsi. Informasi ini berguna untuk membuat rencana aksi untuk melakukan </w:t>
            </w:r>
            <w:r w:rsidRPr="006D110C">
              <w:rPr>
                <w:rFonts w:cs="Times New Roman"/>
                <w:sz w:val="20"/>
                <w:szCs w:val="20"/>
              </w:rPr>
              <w:lastRenderedPageBreak/>
              <w:t xml:space="preserve">evaluasi, memulai iterasi baru dari metode, dan memodifikasi arsitektur berdasarkan evaluasi. ATAM dibuat untuk membuat pilihan yang mungkin dan rasional antara opsi arsitektur perangkat lunak. Tidak hanya itu, </w:t>
            </w:r>
            <w:r w:rsidR="002064C5">
              <w:rPr>
                <w:rFonts w:cs="Times New Roman"/>
                <w:sz w:val="20"/>
                <w:szCs w:val="20"/>
              </w:rPr>
              <w:t>metode ini</w:t>
            </w:r>
            <w:r w:rsidRPr="006D110C">
              <w:rPr>
                <w:rFonts w:cs="Times New Roman"/>
                <w:sz w:val="20"/>
                <w:szCs w:val="20"/>
              </w:rPr>
              <w:t xml:space="preserve"> juga berusaha meningkatkan kualitas arsitektur di setiap iterasi metode.</w:t>
            </w:r>
          </w:p>
        </w:tc>
      </w:tr>
      <w:tr w:rsidR="004E0A8D" w:rsidRPr="009A2B5A" w14:paraId="6117E69C" w14:textId="77777777" w:rsidTr="00EB36C9">
        <w:tc>
          <w:tcPr>
            <w:tcW w:w="461" w:type="dxa"/>
            <w:vAlign w:val="center"/>
          </w:tcPr>
          <w:p w14:paraId="5E474005" w14:textId="080EF935" w:rsidR="004E0A8D" w:rsidRPr="004E0A8D" w:rsidRDefault="004E0A8D" w:rsidP="00A75B3C">
            <w:pPr>
              <w:spacing w:line="360" w:lineRule="auto"/>
              <w:rPr>
                <w:rFonts w:cs="Times New Roman"/>
                <w:sz w:val="20"/>
                <w:szCs w:val="20"/>
              </w:rPr>
            </w:pPr>
            <w:r>
              <w:rPr>
                <w:rFonts w:cs="Times New Roman"/>
                <w:sz w:val="20"/>
                <w:szCs w:val="20"/>
              </w:rPr>
              <w:lastRenderedPageBreak/>
              <w:t>14</w:t>
            </w:r>
          </w:p>
        </w:tc>
        <w:tc>
          <w:tcPr>
            <w:tcW w:w="2228" w:type="dxa"/>
            <w:vAlign w:val="center"/>
          </w:tcPr>
          <w:p w14:paraId="6E6FE98A" w14:textId="0ADA0017" w:rsidR="004E0A8D" w:rsidRPr="004E0A8D" w:rsidRDefault="004E0A8D" w:rsidP="00A75B3C">
            <w:pPr>
              <w:pStyle w:val="Bibliography"/>
              <w:ind w:left="720" w:hanging="720"/>
              <w:rPr>
                <w:sz w:val="20"/>
                <w:szCs w:val="20"/>
              </w:rPr>
            </w:pPr>
            <w:r w:rsidRPr="004E0A8D">
              <w:rPr>
                <w:sz w:val="20"/>
                <w:szCs w:val="20"/>
              </w:rPr>
              <w:fldChar w:fldCharType="begin" w:fldLock="1"/>
            </w:r>
            <w:r w:rsidR="00AA34F7">
              <w:rPr>
                <w:sz w:val="20"/>
                <w:szCs w:val="20"/>
              </w:rPr>
              <w:instrText>ADDIN CSL_CITATION {"citationItems":[{"id":"ITEM-1","itemData":{"author":[{"dropping-particle":"","family":"Bass","given":"Len","non-dropping-particle":"","parse-names":false,"suffix":""},{"dropping-particle":"","family":"Klein","given":"Mark","non-dropping-particle":"","parse-names":false,"suffix":""},{"dropping-particle":"","family":"Moreno","given":"Gabriel","non-dropping-particle":"","parse-names":false,"suffix":""}],"id":"ITEM-1","issued":{"date-parts":[["2001"]]},"publisher-place":"Pittsburgh, PA","title":"2001 Applicability of General Scenarios to ATAM","type":"report"},"uris":["http://www.mendeley.com/documents/?uuid=fff1f129-7e62-313b-a83a-b9f25c6ecd61"]}],"mendeley":{"formattedCitation":"(Bass et al., 2001)","manualFormatting":"(Bass, et al., 2001)","plainTextFormattedCitation":"(Bass et al., 2001)","previouslyFormattedCitation":"(Bass et al., 2001)"},"properties":{"noteIndex":0},"schema":"https://github.com/citation-style-language/schema/raw/master/csl-citation.json"}</w:instrText>
            </w:r>
            <w:r w:rsidRPr="004E0A8D">
              <w:rPr>
                <w:sz w:val="20"/>
                <w:szCs w:val="20"/>
              </w:rPr>
              <w:fldChar w:fldCharType="separate"/>
            </w:r>
            <w:r w:rsidRPr="004E0A8D">
              <w:rPr>
                <w:sz w:val="20"/>
                <w:szCs w:val="20"/>
              </w:rPr>
              <w:t>(Bass, et al., 2001)</w:t>
            </w:r>
            <w:r w:rsidRPr="004E0A8D">
              <w:rPr>
                <w:sz w:val="20"/>
                <w:szCs w:val="20"/>
              </w:rPr>
              <w:fldChar w:fldCharType="end"/>
            </w:r>
          </w:p>
        </w:tc>
        <w:tc>
          <w:tcPr>
            <w:tcW w:w="2835" w:type="dxa"/>
            <w:vAlign w:val="center"/>
          </w:tcPr>
          <w:p w14:paraId="565F3849" w14:textId="77777777" w:rsidR="004E0A8D" w:rsidRDefault="004E0A8D" w:rsidP="00C560DF">
            <w:pPr>
              <w:spacing w:line="360" w:lineRule="auto"/>
              <w:jc w:val="left"/>
              <w:rPr>
                <w:rFonts w:cs="Times New Roman"/>
                <w:sz w:val="20"/>
                <w:szCs w:val="20"/>
              </w:rPr>
            </w:pPr>
          </w:p>
        </w:tc>
        <w:tc>
          <w:tcPr>
            <w:tcW w:w="3402" w:type="dxa"/>
            <w:vAlign w:val="center"/>
          </w:tcPr>
          <w:p w14:paraId="1DFF2AC1" w14:textId="1B300D67" w:rsidR="004E0A8D" w:rsidRDefault="00342551" w:rsidP="001E5201">
            <w:pPr>
              <w:keepNext/>
              <w:spacing w:line="360" w:lineRule="auto"/>
              <w:rPr>
                <w:rFonts w:cs="Times New Roman"/>
                <w:sz w:val="20"/>
                <w:szCs w:val="20"/>
              </w:rPr>
            </w:pPr>
            <w:r>
              <w:rPr>
                <w:rFonts w:cs="Times New Roman"/>
                <w:sz w:val="20"/>
                <w:szCs w:val="20"/>
              </w:rPr>
              <w:t>M</w:t>
            </w:r>
            <w:r w:rsidRPr="00342551">
              <w:rPr>
                <w:rFonts w:cs="Times New Roman"/>
                <w:sz w:val="20"/>
                <w:szCs w:val="20"/>
              </w:rPr>
              <w:t>engorganisir laporan skenario ATAM ke dalam skenario umum yang terdiri dari kualitas yang dikaitkan untuk dicapai. Dengan memetakan skenario tertentu ke dalam skenario umum, dapat menunjukkan atribut kualitas yang menjadi perhatian di setiap proyek pengembangan perangkat lunak.</w:t>
            </w:r>
          </w:p>
        </w:tc>
      </w:tr>
      <w:tr w:rsidR="004E0A8D" w:rsidRPr="009A2B5A" w14:paraId="483E8B57" w14:textId="77777777" w:rsidTr="00EB36C9">
        <w:tc>
          <w:tcPr>
            <w:tcW w:w="461" w:type="dxa"/>
            <w:vAlign w:val="center"/>
          </w:tcPr>
          <w:p w14:paraId="7FA9722E" w14:textId="2B12870C" w:rsidR="004E0A8D" w:rsidRPr="004E0A8D" w:rsidRDefault="004E0A8D" w:rsidP="00A75B3C">
            <w:pPr>
              <w:spacing w:line="360" w:lineRule="auto"/>
              <w:rPr>
                <w:rFonts w:cs="Times New Roman"/>
                <w:sz w:val="20"/>
                <w:szCs w:val="20"/>
              </w:rPr>
            </w:pPr>
            <w:r>
              <w:rPr>
                <w:rFonts w:cs="Times New Roman"/>
                <w:sz w:val="20"/>
                <w:szCs w:val="20"/>
              </w:rPr>
              <w:t>15</w:t>
            </w:r>
          </w:p>
        </w:tc>
        <w:tc>
          <w:tcPr>
            <w:tcW w:w="2228" w:type="dxa"/>
            <w:vAlign w:val="center"/>
          </w:tcPr>
          <w:p w14:paraId="228E3B6F" w14:textId="22747614" w:rsidR="004E0A8D" w:rsidRPr="004E0A8D" w:rsidRDefault="004E0A8D" w:rsidP="00A75B3C">
            <w:pPr>
              <w:pStyle w:val="Bibliography"/>
              <w:ind w:left="720" w:hanging="720"/>
              <w:rPr>
                <w:sz w:val="20"/>
                <w:szCs w:val="20"/>
              </w:rPr>
            </w:pPr>
            <w:r w:rsidRPr="004E0A8D">
              <w:rPr>
                <w:sz w:val="20"/>
                <w:szCs w:val="20"/>
              </w:rPr>
              <w:t>(Barbacci et al. 2003)</w:t>
            </w:r>
          </w:p>
        </w:tc>
        <w:tc>
          <w:tcPr>
            <w:tcW w:w="2835" w:type="dxa"/>
            <w:vAlign w:val="center"/>
          </w:tcPr>
          <w:p w14:paraId="458ADA61" w14:textId="4EEA293D" w:rsidR="004E0A8D" w:rsidRDefault="0045119B" w:rsidP="00C560DF">
            <w:pPr>
              <w:spacing w:line="360" w:lineRule="auto"/>
              <w:jc w:val="left"/>
              <w:rPr>
                <w:rFonts w:cs="Times New Roman"/>
                <w:sz w:val="20"/>
                <w:szCs w:val="20"/>
              </w:rPr>
            </w:pPr>
            <w:r>
              <w:rPr>
                <w:rFonts w:cs="Times New Roman"/>
                <w:sz w:val="20"/>
                <w:szCs w:val="20"/>
              </w:rPr>
              <w:t>M</w:t>
            </w:r>
            <w:r w:rsidRPr="00B554E7">
              <w:rPr>
                <w:rFonts w:cs="Times New Roman"/>
                <w:sz w:val="20"/>
                <w:szCs w:val="20"/>
              </w:rPr>
              <w:t>enggunakan ATAM untuk mengevaluasi arsitektur perangkat lunak untuk lini produk sistem avionik</w:t>
            </w:r>
          </w:p>
        </w:tc>
        <w:tc>
          <w:tcPr>
            <w:tcW w:w="3402" w:type="dxa"/>
            <w:vAlign w:val="center"/>
          </w:tcPr>
          <w:p w14:paraId="7AE898E5" w14:textId="3C152B9B" w:rsidR="004E0A8D" w:rsidRDefault="00B554E7" w:rsidP="001E5201">
            <w:pPr>
              <w:keepNext/>
              <w:spacing w:line="360" w:lineRule="auto"/>
              <w:rPr>
                <w:rFonts w:cs="Times New Roman"/>
                <w:sz w:val="20"/>
                <w:szCs w:val="20"/>
              </w:rPr>
            </w:pPr>
            <w:r w:rsidRPr="00B554E7">
              <w:rPr>
                <w:rFonts w:cs="Times New Roman"/>
                <w:sz w:val="20"/>
                <w:szCs w:val="20"/>
              </w:rPr>
              <w:t>Eksperimen ini sampai pada kesimpulan bahwa ATAM dapat meningkatkan kesadaran kepada para pemangku kepentingan. Evaluasi arsitektur yang dilakukan sebelum kode dikembangkan dapat menyelesaikan risiko yang muncul sebelum terlalu mahal untuk diperbaiki. Mengevaluasi arsitektur sebelum atau ketika sistem dikembangkan juga bisa efektif dalam menghadapi bencana di masa depan.</w:t>
            </w:r>
          </w:p>
        </w:tc>
      </w:tr>
      <w:tr w:rsidR="004C5D4E" w:rsidRPr="009A2B5A" w14:paraId="029E1D79" w14:textId="77777777" w:rsidTr="00EB36C9">
        <w:tc>
          <w:tcPr>
            <w:tcW w:w="461" w:type="dxa"/>
            <w:vAlign w:val="center"/>
          </w:tcPr>
          <w:p w14:paraId="72CAB050" w14:textId="73071651" w:rsidR="004C5D4E" w:rsidRDefault="004C5D4E" w:rsidP="00A75B3C">
            <w:pPr>
              <w:spacing w:line="360" w:lineRule="auto"/>
              <w:rPr>
                <w:rFonts w:cs="Times New Roman"/>
                <w:sz w:val="20"/>
                <w:szCs w:val="20"/>
              </w:rPr>
            </w:pPr>
            <w:r>
              <w:rPr>
                <w:rFonts w:cs="Times New Roman"/>
                <w:sz w:val="20"/>
                <w:szCs w:val="20"/>
              </w:rPr>
              <w:t>16</w:t>
            </w:r>
          </w:p>
        </w:tc>
        <w:tc>
          <w:tcPr>
            <w:tcW w:w="2228" w:type="dxa"/>
            <w:vAlign w:val="center"/>
          </w:tcPr>
          <w:p w14:paraId="64DADB5B" w14:textId="04E36ECD" w:rsidR="004C5D4E" w:rsidRPr="004E0A8D" w:rsidRDefault="00AA34F7" w:rsidP="00A75B3C">
            <w:pPr>
              <w:pStyle w:val="Bibliography"/>
              <w:ind w:left="720" w:hanging="720"/>
              <w:rPr>
                <w:sz w:val="20"/>
                <w:szCs w:val="20"/>
              </w:rPr>
            </w:pPr>
            <w:r>
              <w:rPr>
                <w:sz w:val="20"/>
                <w:szCs w:val="20"/>
              </w:rPr>
              <w:fldChar w:fldCharType="begin" w:fldLock="1"/>
            </w:r>
            <w:r w:rsidR="00A754C9">
              <w:rPr>
                <w:sz w:val="20"/>
                <w:szCs w:val="20"/>
              </w:rPr>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et al., 2016)","plainTextFormattedCitation":"(Costa et al., 2016)","previouslyFormattedCitation":"(Costa et al., 2016)"},"properties":{"noteIndex":0},"schema":"https://github.com/citation-style-language/schema/raw/master/csl-citation.json"}</w:instrText>
            </w:r>
            <w:r>
              <w:rPr>
                <w:sz w:val="20"/>
                <w:szCs w:val="20"/>
              </w:rPr>
              <w:fldChar w:fldCharType="separate"/>
            </w:r>
            <w:r w:rsidRPr="00AA34F7">
              <w:rPr>
                <w:sz w:val="20"/>
                <w:szCs w:val="20"/>
              </w:rPr>
              <w:t>(Costa et al., 2016)</w:t>
            </w:r>
            <w:r>
              <w:rPr>
                <w:sz w:val="20"/>
                <w:szCs w:val="20"/>
              </w:rPr>
              <w:fldChar w:fldCharType="end"/>
            </w:r>
          </w:p>
        </w:tc>
        <w:tc>
          <w:tcPr>
            <w:tcW w:w="2835" w:type="dxa"/>
            <w:vAlign w:val="center"/>
          </w:tcPr>
          <w:p w14:paraId="3B1E1A49" w14:textId="4F9A57C9" w:rsidR="004C5D4E" w:rsidRDefault="00617843" w:rsidP="00C560DF">
            <w:pPr>
              <w:spacing w:line="360" w:lineRule="auto"/>
              <w:jc w:val="left"/>
              <w:rPr>
                <w:rFonts w:cs="Times New Roman"/>
                <w:sz w:val="20"/>
                <w:szCs w:val="20"/>
              </w:rPr>
            </w:pPr>
            <w:r>
              <w:rPr>
                <w:rFonts w:cs="Times New Roman"/>
                <w:sz w:val="20"/>
                <w:szCs w:val="20"/>
              </w:rPr>
              <w:t xml:space="preserve">Evaluasi arsitektur REST – Pendekatan, </w:t>
            </w:r>
            <w:proofErr w:type="gramStart"/>
            <w:r>
              <w:rPr>
                <w:rFonts w:cs="Times New Roman"/>
                <w:sz w:val="20"/>
                <w:szCs w:val="20"/>
              </w:rPr>
              <w:t>Pera</w:t>
            </w:r>
            <w:r w:rsidR="00AA34F7">
              <w:rPr>
                <w:rFonts w:cs="Times New Roman"/>
                <w:sz w:val="20"/>
                <w:szCs w:val="20"/>
              </w:rPr>
              <w:t xml:space="preserve">ngkat </w:t>
            </w:r>
            <w:r>
              <w:rPr>
                <w:rFonts w:cs="Times New Roman"/>
                <w:sz w:val="20"/>
                <w:szCs w:val="20"/>
              </w:rPr>
              <w:t xml:space="preserve"> dan</w:t>
            </w:r>
            <w:proofErr w:type="gramEnd"/>
            <w:r>
              <w:rPr>
                <w:rFonts w:cs="Times New Roman"/>
                <w:sz w:val="20"/>
                <w:szCs w:val="20"/>
              </w:rPr>
              <w:t xml:space="preserve"> </w:t>
            </w:r>
            <w:r w:rsidR="00AA34F7">
              <w:rPr>
                <w:rFonts w:cs="Times New Roman"/>
                <w:sz w:val="20"/>
                <w:szCs w:val="20"/>
              </w:rPr>
              <w:t>Pedoman</w:t>
            </w:r>
          </w:p>
        </w:tc>
        <w:tc>
          <w:tcPr>
            <w:tcW w:w="3402" w:type="dxa"/>
            <w:vAlign w:val="center"/>
          </w:tcPr>
          <w:p w14:paraId="0CE32F66" w14:textId="115EAAC5" w:rsidR="004C5D4E" w:rsidRPr="00B554E7" w:rsidRDefault="007368A8" w:rsidP="001E5201">
            <w:pPr>
              <w:keepNext/>
              <w:spacing w:line="360" w:lineRule="auto"/>
              <w:rPr>
                <w:rFonts w:cs="Times New Roman"/>
                <w:sz w:val="20"/>
                <w:szCs w:val="20"/>
              </w:rPr>
            </w:pPr>
            <w:r>
              <w:rPr>
                <w:rFonts w:cs="Times New Roman"/>
                <w:sz w:val="20"/>
                <w:szCs w:val="20"/>
              </w:rPr>
              <w:t>M</w:t>
            </w:r>
            <w:r w:rsidRPr="007368A8">
              <w:rPr>
                <w:rFonts w:cs="Times New Roman"/>
                <w:sz w:val="20"/>
                <w:szCs w:val="20"/>
              </w:rPr>
              <w:t>engusulkan pendekatan, per</w:t>
            </w:r>
            <w:r>
              <w:rPr>
                <w:rFonts w:cs="Times New Roman"/>
                <w:sz w:val="20"/>
                <w:szCs w:val="20"/>
              </w:rPr>
              <w:t>angkat</w:t>
            </w:r>
            <w:r w:rsidRPr="007368A8">
              <w:rPr>
                <w:rFonts w:cs="Times New Roman"/>
                <w:sz w:val="20"/>
                <w:szCs w:val="20"/>
              </w:rPr>
              <w:t xml:space="preserve">, dan pedoman untuk membantu kegiatan evaluasi arsitektur dalam sistem berbasis REST. Pedoman ini dapat digunakan secara sistematis bersama dengan metode evaluasi untuk alasan tentang pertimbangan desain dan </w:t>
            </w:r>
            <w:r w:rsidR="00BC508E">
              <w:rPr>
                <w:rFonts w:cs="Times New Roman"/>
                <w:sz w:val="20"/>
                <w:szCs w:val="20"/>
              </w:rPr>
              <w:t>tradeoff</w:t>
            </w:r>
            <w:r w:rsidRPr="007368A8">
              <w:rPr>
                <w:rFonts w:cs="Times New Roman"/>
                <w:sz w:val="20"/>
                <w:szCs w:val="20"/>
              </w:rPr>
              <w:t xml:space="preserve">. Untuk mendemonstrasikan bagaimana pedoman dapat membantu evaluator arsitektur, </w:t>
            </w:r>
            <w:r w:rsidR="00BC508E">
              <w:rPr>
                <w:rFonts w:cs="Times New Roman"/>
                <w:sz w:val="20"/>
                <w:szCs w:val="20"/>
              </w:rPr>
              <w:t>disajikan</w:t>
            </w:r>
            <w:r w:rsidRPr="007368A8">
              <w:rPr>
                <w:rFonts w:cs="Times New Roman"/>
                <w:sz w:val="20"/>
                <w:szCs w:val="20"/>
              </w:rPr>
              <w:t xml:space="preserve"> </w:t>
            </w:r>
            <w:r w:rsidR="0098248C">
              <w:rPr>
                <w:rFonts w:cs="Times New Roman"/>
                <w:sz w:val="20"/>
                <w:szCs w:val="20"/>
              </w:rPr>
              <w:t xml:space="preserve">proof of </w:t>
            </w:r>
            <w:r w:rsidR="0098248C">
              <w:rPr>
                <w:rFonts w:cs="Times New Roman"/>
                <w:sz w:val="20"/>
                <w:szCs w:val="20"/>
              </w:rPr>
              <w:lastRenderedPageBreak/>
              <w:t>concept</w:t>
            </w:r>
            <w:r w:rsidRPr="007368A8">
              <w:rPr>
                <w:rFonts w:cs="Times New Roman"/>
                <w:sz w:val="20"/>
                <w:szCs w:val="20"/>
              </w:rPr>
              <w:t xml:space="preserve"> yang menggambarkan bagaimana menggunakan pedoman dalam </w:t>
            </w:r>
            <w:r w:rsidR="00AF261D">
              <w:rPr>
                <w:rFonts w:cs="Times New Roman"/>
                <w:sz w:val="20"/>
                <w:szCs w:val="20"/>
              </w:rPr>
              <w:t xml:space="preserve">suatu </w:t>
            </w:r>
            <w:r w:rsidRPr="007368A8">
              <w:rPr>
                <w:rFonts w:cs="Times New Roman"/>
                <w:sz w:val="20"/>
                <w:szCs w:val="20"/>
              </w:rPr>
              <w:t>evaluasi ATAM</w:t>
            </w:r>
            <w:r w:rsidR="00AF261D">
              <w:rPr>
                <w:rFonts w:cs="Times New Roman"/>
                <w:sz w:val="20"/>
                <w:szCs w:val="20"/>
              </w:rPr>
              <w:t>.</w:t>
            </w:r>
            <w:r w:rsidRPr="007368A8">
              <w:rPr>
                <w:rFonts w:cs="Times New Roman"/>
                <w:sz w:val="20"/>
                <w:szCs w:val="20"/>
              </w:rPr>
              <w:t xml:space="preserve"> </w:t>
            </w:r>
          </w:p>
        </w:tc>
      </w:tr>
    </w:tbl>
    <w:p w14:paraId="03F26184" w14:textId="77777777" w:rsidR="00D22EFC" w:rsidRDefault="00D22EFC" w:rsidP="00D22EFC"/>
    <w:p w14:paraId="29AA2C5B" w14:textId="24B25840" w:rsidR="00CB16D0" w:rsidRDefault="00AC5D20" w:rsidP="004403BF">
      <w:pPr>
        <w:ind w:firstLine="720"/>
        <w:rPr>
          <w:rFonts w:cs="Times New Roman"/>
          <w:i/>
          <w:color w:val="000000"/>
          <w:szCs w:val="24"/>
        </w:rPr>
      </w:pPr>
      <w:r>
        <w:t xml:space="preserve">Pada penelitian ini </w:t>
      </w:r>
      <w:r w:rsidR="003329F7">
        <w:t xml:space="preserve">akan mengkombinasikan beberapa metode yang telah digunakan pada </w:t>
      </w:r>
      <w:r w:rsidR="00055A4B">
        <w:t>beberapa</w:t>
      </w:r>
      <w:r w:rsidR="002D1DA8">
        <w:t xml:space="preserve"> tinjauan pustaka di atas</w:t>
      </w:r>
      <w:r w:rsidR="00055A4B">
        <w:t>.</w:t>
      </w:r>
      <w:r w:rsidR="00EB69EF">
        <w:t xml:space="preserve"> </w:t>
      </w:r>
      <w:r w:rsidR="005C15BF">
        <w:t xml:space="preserve">LMS Moodle akan diterapkan pada </w:t>
      </w:r>
      <w:r w:rsidR="00437F49">
        <w:t>ekosistem komputasi</w:t>
      </w:r>
      <w:r w:rsidR="005C15BF">
        <w:t xml:space="preserve"> awan</w:t>
      </w:r>
      <w:r w:rsidR="001242EA">
        <w:t xml:space="preserve"> dengan beberapa skenario </w:t>
      </w:r>
      <w:r w:rsidR="001242EA" w:rsidRPr="00E65CCC">
        <w:rPr>
          <w:i/>
        </w:rPr>
        <w:t>deployment</w:t>
      </w:r>
      <w:r w:rsidR="00606F7C">
        <w:t xml:space="preserve">. </w:t>
      </w:r>
      <w:r w:rsidR="00437F49">
        <w:t xml:space="preserve">Kemudian </w:t>
      </w:r>
      <w:r w:rsidR="00B4290D">
        <w:t>p</w:t>
      </w:r>
      <w:r w:rsidR="00437F49">
        <w:t>ondasi</w:t>
      </w:r>
      <w:r w:rsidR="006A7A07">
        <w:t xml:space="preserve"> REST</w:t>
      </w:r>
      <w:r w:rsidR="00F01AAD">
        <w:t xml:space="preserve">, </w:t>
      </w:r>
      <w:r w:rsidR="00D34AA8" w:rsidRPr="00B4290D">
        <w:rPr>
          <w:i/>
        </w:rPr>
        <w:t>template</w:t>
      </w:r>
      <w:r w:rsidR="00D34AA8">
        <w:t xml:space="preserve"> skenario atribut kualitas dan pertanyaan </w:t>
      </w:r>
      <w:r w:rsidR="00A909B7">
        <w:t>desain</w:t>
      </w:r>
      <w:r w:rsidR="00D34AA8">
        <w:t xml:space="preserve"> yang diajukan oleh </w:t>
      </w:r>
      <w:r w:rsidR="00AD42F0">
        <w:t>Costa et al.</w:t>
      </w:r>
      <w:r w:rsidR="00F74777">
        <w:t xml:space="preserve"> </w:t>
      </w:r>
      <w:r w:rsidR="00F74777">
        <w:fldChar w:fldCharType="begin" w:fldLock="1"/>
      </w:r>
      <w:r w:rsidR="00AA34F7">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et al., 2016)","plainTextFormattedCitation":"(Costa et al., 2016)","previouslyFormattedCitation":"(Costa et al., 2016)"},"properties":{"noteIndex":0},"schema":"https://github.com/citation-style-language/schema/raw/master/csl-citation.json"}</w:instrText>
      </w:r>
      <w:r w:rsidR="00F74777">
        <w:fldChar w:fldCharType="separate"/>
      </w:r>
      <w:r w:rsidR="00F74777" w:rsidRPr="00F74777">
        <w:rPr>
          <w:noProof/>
        </w:rPr>
        <w:t>(Costa et al., 2016)</w:t>
      </w:r>
      <w:r w:rsidR="00F74777">
        <w:fldChar w:fldCharType="end"/>
      </w:r>
      <w:r w:rsidR="00AD42F0">
        <w:t xml:space="preserve"> </w:t>
      </w:r>
      <w:r w:rsidR="0042245C">
        <w:t>digunak</w:t>
      </w:r>
      <w:r w:rsidR="00437F49">
        <w:t>an</w:t>
      </w:r>
      <w:r w:rsidR="0042245C">
        <w:t xml:space="preserve"> untuk  </w:t>
      </w:r>
      <w:r w:rsidR="001F3D43">
        <w:rPr>
          <w:rFonts w:cs="Times New Roman"/>
          <w:color w:val="000000"/>
          <w:szCs w:val="24"/>
        </w:rPr>
        <w:t xml:space="preserve">evaluasi dan optimalisasi terkait arsitektur  REST LMS Moodle pada ekosistem komputasi awan sehingga menghasilkan nilai </w:t>
      </w:r>
      <w:r w:rsidR="001F3D43" w:rsidRPr="0036225F">
        <w:rPr>
          <w:rFonts w:cs="Times New Roman"/>
          <w:i/>
          <w:color w:val="000000"/>
          <w:szCs w:val="24"/>
        </w:rPr>
        <w:t>trade-off</w:t>
      </w:r>
      <w:r w:rsidR="001F3D43">
        <w:rPr>
          <w:rFonts w:cs="Times New Roman"/>
          <w:color w:val="000000"/>
          <w:szCs w:val="24"/>
        </w:rPr>
        <w:t xml:space="preserve"> yang optimal baik dari sisi </w:t>
      </w:r>
      <w:r w:rsidR="001F3D43" w:rsidRPr="00025E47">
        <w:rPr>
          <w:rFonts w:cs="Times New Roman"/>
          <w:i/>
          <w:color w:val="000000"/>
          <w:szCs w:val="24"/>
        </w:rPr>
        <w:t>performance dan scalability</w:t>
      </w:r>
      <w:r w:rsidR="00B4290D">
        <w:rPr>
          <w:rFonts w:cs="Times New Roman"/>
          <w:i/>
          <w:color w:val="000000"/>
          <w:szCs w:val="24"/>
        </w:rPr>
        <w:t>.</w:t>
      </w:r>
    </w:p>
    <w:p w14:paraId="2AB709E2" w14:textId="77777777" w:rsidR="00CB16D0" w:rsidRDefault="00CB16D0">
      <w:pPr>
        <w:spacing w:after="160" w:line="259" w:lineRule="auto"/>
        <w:jc w:val="left"/>
        <w:rPr>
          <w:rFonts w:cs="Times New Roman"/>
          <w:i/>
          <w:color w:val="000000"/>
          <w:szCs w:val="24"/>
        </w:rPr>
      </w:pPr>
      <w:r>
        <w:rPr>
          <w:rFonts w:cs="Times New Roman"/>
          <w:i/>
          <w:color w:val="000000"/>
          <w:szCs w:val="24"/>
        </w:rPr>
        <w:br w:type="page"/>
      </w:r>
    </w:p>
    <w:p w14:paraId="5EE3942E" w14:textId="399FBB15" w:rsidR="007F0A2F" w:rsidRDefault="007F0A2F" w:rsidP="00CB16D0">
      <w:pPr>
        <w:pStyle w:val="Heading1"/>
      </w:pPr>
      <w:r w:rsidRPr="00A5247D">
        <w:lastRenderedPageBreak/>
        <w:t xml:space="preserve"> </w:t>
      </w:r>
      <w:r w:rsidR="0083392A">
        <w:br/>
      </w:r>
      <w:bookmarkStart w:id="52" w:name="_Toc7635596"/>
      <w:r w:rsidRPr="00A5247D">
        <w:t>METODOLOGI</w:t>
      </w:r>
      <w:bookmarkEnd w:id="52"/>
    </w:p>
    <w:p w14:paraId="174C70F8" w14:textId="78F3DEDE" w:rsidR="002A008D" w:rsidRPr="002A008D" w:rsidRDefault="006F2690" w:rsidP="006F2690">
      <w:pPr>
        <w:pStyle w:val="Heading2"/>
        <w:ind w:left="284"/>
      </w:pPr>
      <w:r>
        <w:t xml:space="preserve"> </w:t>
      </w:r>
      <w:r>
        <w:tab/>
      </w:r>
      <w:bookmarkStart w:id="53" w:name="_Toc7635597"/>
      <w:r w:rsidR="007F0A2F">
        <w:t>Kerangka Pikir</w:t>
      </w:r>
      <w:bookmarkEnd w:id="53"/>
    </w:p>
    <w:p w14:paraId="15D089F2" w14:textId="52FEAF24" w:rsidR="003C679E" w:rsidRDefault="007609FC" w:rsidP="00503553">
      <w:pPr>
        <w:ind w:firstLine="720"/>
      </w:pPr>
      <w:r>
        <w:t xml:space="preserve">Arsitektur awal dari sistem LMS Moodle </w:t>
      </w:r>
      <w:r w:rsidR="0084500D">
        <w:t>yang umumnya di</w:t>
      </w:r>
      <w:r w:rsidR="00E32C14">
        <w:t xml:space="preserve">terapkan di </w:t>
      </w:r>
      <w:r w:rsidR="0083392A">
        <w:t>lapangan adalah</w:t>
      </w:r>
      <w:r w:rsidR="00E32C14">
        <w:t xml:space="preserve"> bersifat </w:t>
      </w:r>
      <w:r w:rsidR="00E32C14" w:rsidRPr="0083392A">
        <w:rPr>
          <w:i/>
        </w:rPr>
        <w:t>monolith</w:t>
      </w:r>
      <w:r w:rsidR="00CB270B">
        <w:t xml:space="preserve">, yakni semua kerangka kerja baik itu </w:t>
      </w:r>
      <w:r w:rsidR="007957EC" w:rsidRPr="0083392A">
        <w:rPr>
          <w:i/>
        </w:rPr>
        <w:t xml:space="preserve">resource </w:t>
      </w:r>
      <w:r w:rsidR="00CB270B">
        <w:t xml:space="preserve">front end, </w:t>
      </w:r>
      <w:r w:rsidR="00CB270B" w:rsidRPr="0083392A">
        <w:rPr>
          <w:i/>
        </w:rPr>
        <w:t>backend</w:t>
      </w:r>
      <w:r w:rsidR="00CB270B">
        <w:t>, database</w:t>
      </w:r>
      <w:r w:rsidR="007957EC">
        <w:t xml:space="preserve"> dan sistem penyimpanan file semua berada di dalam satu server. </w:t>
      </w:r>
      <w:r w:rsidR="00F71601">
        <w:t xml:space="preserve">Hal ini </w:t>
      </w:r>
      <w:r w:rsidR="00AF2E14">
        <w:t xml:space="preserve">menimbulkan tantangan bagi </w:t>
      </w:r>
      <w:r w:rsidR="00AF2E14" w:rsidRPr="00692610">
        <w:rPr>
          <w:i/>
        </w:rPr>
        <w:t>stakeholder</w:t>
      </w:r>
      <w:r w:rsidR="00AF2E14">
        <w:t xml:space="preserve"> pendidikan dimana mereka </w:t>
      </w:r>
      <w:r w:rsidR="002C2410">
        <w:t>harus menyediakan investasi</w:t>
      </w:r>
      <w:r w:rsidR="00AF2E14">
        <w:t xml:space="preserve"> infrastuktur</w:t>
      </w:r>
      <w:r w:rsidR="002C2410">
        <w:t xml:space="preserve"> di </w:t>
      </w:r>
      <w:r w:rsidR="00AF2E14">
        <w:t xml:space="preserve">awal </w:t>
      </w:r>
      <w:r w:rsidR="00EA1AED">
        <w:t xml:space="preserve">berupa </w:t>
      </w:r>
      <w:r w:rsidR="00EA1AED" w:rsidRPr="00B4290D">
        <w:rPr>
          <w:i/>
        </w:rPr>
        <w:t>server</w:t>
      </w:r>
      <w:r w:rsidR="00EA1AED">
        <w:t xml:space="preserve"> yang mahal dan tidak </w:t>
      </w:r>
      <w:r w:rsidR="00EA1AED" w:rsidRPr="00692610">
        <w:rPr>
          <w:i/>
        </w:rPr>
        <w:t>scalable</w:t>
      </w:r>
      <w:r w:rsidR="00EA1AED">
        <w:t>.</w:t>
      </w:r>
      <w:r w:rsidR="0012165C">
        <w:t xml:space="preserve"> </w:t>
      </w:r>
      <w:r w:rsidR="001610D9">
        <w:t xml:space="preserve">Penelitian ini berusaha untuk memecahkan tantangan tersebut yakni bagaimana menyediakan sistem </w:t>
      </w:r>
      <w:r w:rsidR="001610D9" w:rsidRPr="00D07F83">
        <w:rPr>
          <w:i/>
        </w:rPr>
        <w:t>E-Learning</w:t>
      </w:r>
      <w:r w:rsidR="001610D9">
        <w:t xml:space="preserve"> yang </w:t>
      </w:r>
      <w:r w:rsidR="00AD741F">
        <w:t xml:space="preserve">terjangkau, </w:t>
      </w:r>
      <w:r w:rsidR="00AD741F" w:rsidRPr="00B4290D">
        <w:rPr>
          <w:i/>
        </w:rPr>
        <w:t>scalable</w:t>
      </w:r>
      <w:r w:rsidR="00AD741F">
        <w:t xml:space="preserve"> dan </w:t>
      </w:r>
      <w:r w:rsidR="00A71EE1">
        <w:t>memiliki waktu</w:t>
      </w:r>
      <w:r w:rsidR="00E51076">
        <w:t xml:space="preserve"> </w:t>
      </w:r>
      <w:r w:rsidR="00E51076" w:rsidRPr="00B4290D">
        <w:rPr>
          <w:i/>
        </w:rPr>
        <w:t>deployment</w:t>
      </w:r>
      <w:r w:rsidR="00E51076">
        <w:t xml:space="preserve"> yang</w:t>
      </w:r>
      <w:r w:rsidR="00AD741F">
        <w:t xml:space="preserve"> </w:t>
      </w:r>
      <w:r w:rsidR="006A226C">
        <w:t xml:space="preserve">cepat </w:t>
      </w:r>
      <w:r w:rsidR="00E51076">
        <w:t xml:space="preserve">untuk diterapkan </w:t>
      </w:r>
      <w:r w:rsidR="006A226C">
        <w:t>di</w:t>
      </w:r>
      <w:r w:rsidR="00E51076">
        <w:t xml:space="preserve"> banyak</w:t>
      </w:r>
      <w:r w:rsidR="006A226C">
        <w:t xml:space="preserve"> lembaga pendidikan yang berbeda. </w:t>
      </w:r>
      <w:r w:rsidR="00982434">
        <w:t xml:space="preserve">Jadi target utamanya adalah </w:t>
      </w:r>
      <w:r w:rsidR="00095DB7">
        <w:t>membuat sistem</w:t>
      </w:r>
      <w:r w:rsidR="00982434">
        <w:t xml:space="preserve"> </w:t>
      </w:r>
      <w:r w:rsidR="00982434" w:rsidRPr="00D07F83">
        <w:rPr>
          <w:i/>
        </w:rPr>
        <w:t>E-Learning</w:t>
      </w:r>
      <w:r w:rsidR="00982434">
        <w:t xml:space="preserve"> </w:t>
      </w:r>
      <w:r w:rsidR="0080458E">
        <w:t xml:space="preserve">yang memiliki model </w:t>
      </w:r>
      <w:r w:rsidR="0080458E" w:rsidRPr="005754D6">
        <w:rPr>
          <w:i/>
        </w:rPr>
        <w:t>Software as a Service</w:t>
      </w:r>
      <w:r w:rsidR="0080458E">
        <w:t xml:space="preserve"> (SaaS)</w:t>
      </w:r>
      <w:r w:rsidR="00A60525">
        <w:t xml:space="preserve"> </w:t>
      </w:r>
      <w:r w:rsidR="006A32D5">
        <w:t>pada</w:t>
      </w:r>
      <w:r w:rsidR="00A60525">
        <w:t xml:space="preserve"> ekosistem </w:t>
      </w:r>
      <w:r w:rsidR="00467091">
        <w:t>komputasi awan</w:t>
      </w:r>
      <w:r w:rsidR="006A32D5">
        <w:t xml:space="preserve"> dengan </w:t>
      </w:r>
      <w:r w:rsidR="006A32D5" w:rsidRPr="00933383">
        <w:rPr>
          <w:i/>
        </w:rPr>
        <w:t>performance</w:t>
      </w:r>
      <w:r w:rsidR="006A32D5">
        <w:t xml:space="preserve"> dan </w:t>
      </w:r>
      <w:r w:rsidR="006A32D5" w:rsidRPr="00264561">
        <w:rPr>
          <w:i/>
        </w:rPr>
        <w:t>scalability</w:t>
      </w:r>
      <w:r w:rsidR="006A32D5">
        <w:t xml:space="preserve"> yang baik</w:t>
      </w:r>
      <w:r w:rsidR="00A60525">
        <w:t>.</w:t>
      </w:r>
    </w:p>
    <w:p w14:paraId="3D48DF77" w14:textId="3734AD2C" w:rsidR="00D85E5A" w:rsidRDefault="00744370" w:rsidP="00503553">
      <w:pPr>
        <w:ind w:firstLine="720"/>
      </w:pPr>
      <w:r w:rsidRPr="00692610">
        <w:rPr>
          <w:i/>
        </w:rPr>
        <w:t>Scalability</w:t>
      </w:r>
      <w:r w:rsidR="00D85E5A" w:rsidRPr="00D85E5A">
        <w:t xml:space="preserve"> menjadi perhatian utama dalam memilih arsitektur yang tepat untuk </w:t>
      </w:r>
      <w:r w:rsidR="003052D6">
        <w:t xml:space="preserve">sistem </w:t>
      </w:r>
      <w:r w:rsidR="000045BC" w:rsidRPr="00D07F83">
        <w:rPr>
          <w:i/>
        </w:rPr>
        <w:t>E-learning</w:t>
      </w:r>
      <w:r w:rsidR="000045BC">
        <w:t xml:space="preserve"> ini</w:t>
      </w:r>
      <w:r w:rsidR="00D85E5A" w:rsidRPr="00D85E5A">
        <w:t xml:space="preserve">. Dari masalah di atas, </w:t>
      </w:r>
      <w:r w:rsidR="00656109">
        <w:t>terdapat</w:t>
      </w:r>
      <w:r w:rsidR="00D85E5A" w:rsidRPr="00D85E5A">
        <w:t xml:space="preserve"> urgensi untuk meneliti arsitektur baru yang dapat diukur untuk digunakan dalam teknologi pendidikan</w:t>
      </w:r>
      <w:r w:rsidR="00766B39">
        <w:t xml:space="preserve"> tersebut</w:t>
      </w:r>
      <w:r w:rsidR="00D85E5A" w:rsidRPr="00D85E5A">
        <w:t xml:space="preserve">. Arsitektur perlu dievaluasi untuk mencapai standar tertentu dalam </w:t>
      </w:r>
      <w:r w:rsidRPr="00264561">
        <w:rPr>
          <w:i/>
        </w:rPr>
        <w:t>scalability</w:t>
      </w:r>
      <w:r w:rsidR="00D85E5A" w:rsidRPr="00D85E5A">
        <w:t xml:space="preserve"> dan atribut kualitas terkait lainnya. Output evaluasi digunakan untuk </w:t>
      </w:r>
      <w:r w:rsidR="007C4340" w:rsidRPr="00D85E5A">
        <w:t>memperbaiki</w:t>
      </w:r>
      <w:r w:rsidR="007C4340">
        <w:t xml:space="preserve"> </w:t>
      </w:r>
      <w:r w:rsidR="007C4340" w:rsidRPr="00D85E5A">
        <w:t>arsitektur</w:t>
      </w:r>
      <w:r w:rsidR="00D85E5A" w:rsidRPr="00D85E5A">
        <w:t xml:space="preserve">. </w:t>
      </w:r>
    </w:p>
    <w:p w14:paraId="3D02EA3B" w14:textId="2E6E1F86" w:rsidR="007A2B6D" w:rsidRDefault="00D04064" w:rsidP="007A2B6D">
      <w:pPr>
        <w:ind w:firstLine="720"/>
      </w:pPr>
      <w:r w:rsidRPr="00C31A08">
        <w:t xml:space="preserve">Gambar </w:t>
      </w:r>
      <w:r w:rsidR="00B22807">
        <w:t>III</w:t>
      </w:r>
      <w:r w:rsidR="00F475BE">
        <w:t>.1</w:t>
      </w:r>
      <w:r w:rsidRPr="00C31A08">
        <w:t xml:space="preserve"> menggambarkan aktivitas penelitian yang </w:t>
      </w:r>
      <w:r>
        <w:t>akan dijalani</w:t>
      </w:r>
      <w:r w:rsidRPr="00C31A08">
        <w:t xml:space="preserve"> untuk mengevaluasi</w:t>
      </w:r>
      <w:r>
        <w:t xml:space="preserve"> dan mengoptimaliasi</w:t>
      </w:r>
      <w:r w:rsidRPr="00C31A08">
        <w:t xml:space="preserve"> arsitektur REST </w:t>
      </w:r>
      <w:r w:rsidR="00F94D9B">
        <w:t xml:space="preserve">LMS </w:t>
      </w:r>
      <w:r w:rsidR="00D975CF">
        <w:t xml:space="preserve">Moodle </w:t>
      </w:r>
      <w:r w:rsidR="00F94D9B">
        <w:t>pada</w:t>
      </w:r>
      <w:r>
        <w:t xml:space="preserve"> ekosistem komputasi awan</w:t>
      </w:r>
      <w:r w:rsidRPr="00C31A08">
        <w:t>.</w:t>
      </w:r>
      <w:r>
        <w:t xml:space="preserve"> </w:t>
      </w:r>
      <w:r w:rsidRPr="00C31A08">
        <w:t xml:space="preserve">Tinjauan literatur sudah dibahas dalam bab sebelumnya. Bab ini </w:t>
      </w:r>
      <w:r w:rsidRPr="00C31A08">
        <w:lastRenderedPageBreak/>
        <w:t xml:space="preserve">membahas proses desain untuk </w:t>
      </w:r>
      <w:r w:rsidR="004E4C19" w:rsidRPr="00692610">
        <w:rPr>
          <w:i/>
        </w:rPr>
        <w:t>deployment</w:t>
      </w:r>
      <w:r w:rsidR="004E4C19">
        <w:t xml:space="preserve"> </w:t>
      </w:r>
      <w:r w:rsidRPr="00C31A08">
        <w:t xml:space="preserve">arsitektur awal dalam </w:t>
      </w:r>
      <w:r>
        <w:t>LMS Moodle</w:t>
      </w:r>
      <w:r w:rsidRPr="00C31A08">
        <w:t xml:space="preserve"> </w:t>
      </w:r>
      <w:r w:rsidR="004E4C19">
        <w:t xml:space="preserve">di ekosistem komputasi </w:t>
      </w:r>
      <w:proofErr w:type="gramStart"/>
      <w:r w:rsidR="004E4C19">
        <w:t>awan</w:t>
      </w:r>
      <w:r w:rsidRPr="00C31A08">
        <w:t xml:space="preserve"> ,</w:t>
      </w:r>
      <w:proofErr w:type="gramEnd"/>
      <w:r w:rsidRPr="00C31A08">
        <w:t xml:space="preserve"> </w:t>
      </w:r>
      <w:r>
        <w:t xml:space="preserve">batasan </w:t>
      </w:r>
      <w:r w:rsidRPr="00C31A08">
        <w:t>REST, dan pola desain SOA</w:t>
      </w:r>
      <w:r>
        <w:t>.</w:t>
      </w:r>
    </w:p>
    <w:p w14:paraId="19AFF41B" w14:textId="77777777" w:rsidR="00551CBB" w:rsidRDefault="007A2B6D" w:rsidP="00551CBB">
      <w:pPr>
        <w:keepNext/>
      </w:pPr>
      <w:r>
        <w:object w:dxaOrig="17551" w:dyaOrig="12811" w14:anchorId="664C0750">
          <v:shape id="_x0000_i1028" type="#_x0000_t75" style="width:442.3pt;height:322.85pt" o:ole="">
            <v:imagedata r:id="rId45" o:title=""/>
          </v:shape>
          <o:OLEObject Type="Embed" ProgID="Visio.Drawing.15" ShapeID="_x0000_i1028" DrawAspect="Content" ObjectID="_1618250311" r:id="rId46"/>
        </w:object>
      </w:r>
    </w:p>
    <w:p w14:paraId="69F0A9F7" w14:textId="6D0F8C99" w:rsidR="00692610" w:rsidRDefault="00551CBB" w:rsidP="00551CBB">
      <w:pPr>
        <w:pStyle w:val="Caption"/>
        <w:jc w:val="center"/>
      </w:pPr>
      <w:bookmarkStart w:id="54" w:name="_Toc7635625"/>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w:t>
      </w:r>
      <w:r w:rsidR="00753EB5">
        <w:fldChar w:fldCharType="end"/>
      </w:r>
      <w:r>
        <w:t xml:space="preserve"> </w:t>
      </w:r>
      <w:r w:rsidRPr="00267C43">
        <w:t>Kerangka pikir penelitian</w:t>
      </w:r>
      <w:bookmarkEnd w:id="54"/>
      <w:r>
        <w:br/>
      </w:r>
    </w:p>
    <w:p w14:paraId="02F2D4A2" w14:textId="79290774" w:rsidR="004F4AFA" w:rsidRDefault="005A707A" w:rsidP="004F4AFA">
      <w:pPr>
        <w:ind w:firstLine="720"/>
      </w:pPr>
      <w:r>
        <w:t>Penelitian ini berfokus pada desain arsitektur REST</w:t>
      </w:r>
      <w:r w:rsidR="00B1788F">
        <w:t xml:space="preserve"> di</w:t>
      </w:r>
      <w:r>
        <w:t xml:space="preserve"> LMS Moodle</w:t>
      </w:r>
      <w:r w:rsidR="0023678E">
        <w:t xml:space="preserve"> di ekosistem komputasi awan</w:t>
      </w:r>
      <w:r>
        <w:t xml:space="preserve">. Prosesnya </w:t>
      </w:r>
      <w:r w:rsidR="00692610">
        <w:t>berupa merancang</w:t>
      </w:r>
      <w:r>
        <w:t xml:space="preserve">, mengevaluasi, dan memodifikasi strategi arsitektur untuk menangani tantangan bagaimana menyediakan sistem </w:t>
      </w:r>
      <w:r w:rsidRPr="00D07F83">
        <w:rPr>
          <w:i/>
        </w:rPr>
        <w:t>E-Learning</w:t>
      </w:r>
      <w:r>
        <w:t xml:space="preserve"> yang terjangkau, </w:t>
      </w:r>
      <w:r w:rsidRPr="00692610">
        <w:rPr>
          <w:i/>
        </w:rPr>
        <w:t>scalable</w:t>
      </w:r>
      <w:r>
        <w:t xml:space="preserve"> dan memiliki waktu </w:t>
      </w:r>
      <w:r w:rsidRPr="00643FAD">
        <w:rPr>
          <w:i/>
        </w:rPr>
        <w:t>deployment</w:t>
      </w:r>
      <w:r>
        <w:t xml:space="preserve"> yang cepat untuk diterapkan di banyak lembaga pendidikan yang berbeda. </w:t>
      </w:r>
    </w:p>
    <w:p w14:paraId="5DB917D9" w14:textId="77DFCA71" w:rsidR="00C551BB" w:rsidRDefault="005A707A" w:rsidP="009A0EB4">
      <w:pPr>
        <w:ind w:firstLine="720"/>
      </w:pPr>
      <w:r>
        <w:t xml:space="preserve">Untuk merancang arsitektur awal, akan </w:t>
      </w:r>
      <w:r w:rsidR="00B1788F">
        <w:t xml:space="preserve">digunakan </w:t>
      </w:r>
      <w:r w:rsidR="00471626">
        <w:t>i</w:t>
      </w:r>
      <w:r>
        <w:t>mplem</w:t>
      </w:r>
      <w:r w:rsidR="00B1788F">
        <w:t>e</w:t>
      </w:r>
      <w:r>
        <w:t xml:space="preserve">ntasi LMS Moodle pada ekosistem komputasi awan di Google Cloud Platform (GCP). Kemudian masalah dirumuskan dan dipetakan ke pola desain SOA yang terinspirasi </w:t>
      </w:r>
      <w:r>
        <w:lastRenderedPageBreak/>
        <w:t>REST</w:t>
      </w:r>
      <w:r w:rsidR="00506DF4">
        <w:t xml:space="preserve"> </w:t>
      </w:r>
      <w:r w:rsidR="00506DF4">
        <w:fldChar w:fldCharType="begin" w:fldLock="1"/>
      </w:r>
      <w:r w:rsidR="00506DF4">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506DF4">
        <w:fldChar w:fldCharType="separate"/>
      </w:r>
      <w:r w:rsidR="00506DF4" w:rsidRPr="00506DF4">
        <w:rPr>
          <w:noProof/>
        </w:rPr>
        <w:t>(Erl et al., 2012)</w:t>
      </w:r>
      <w:r w:rsidR="00506DF4">
        <w:fldChar w:fldCharType="end"/>
      </w:r>
      <w:r>
        <w:t xml:space="preserve">. Penelitian ini juga mendesain arsitektur dengan mengikuti batasan REST </w:t>
      </w:r>
      <w:r w:rsidR="00506DF4">
        <w:fldChar w:fldCharType="begin" w:fldLock="1"/>
      </w:r>
      <w:r w:rsidR="00506DF4">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506DF4">
        <w:fldChar w:fldCharType="separate"/>
      </w:r>
      <w:r w:rsidR="00506DF4" w:rsidRPr="00506DF4">
        <w:rPr>
          <w:noProof/>
        </w:rPr>
        <w:t>(Thomas Fielding, 2000)</w:t>
      </w:r>
      <w:r w:rsidR="00506DF4">
        <w:fldChar w:fldCharType="end"/>
      </w:r>
      <w:r>
        <w:t xml:space="preserve">. Hasil desain adalah arsitektur sistem </w:t>
      </w:r>
      <w:r w:rsidRPr="00D07F83">
        <w:rPr>
          <w:i/>
        </w:rPr>
        <w:t>E-Learning</w:t>
      </w:r>
      <w:r>
        <w:t xml:space="preserve"> awal dan</w:t>
      </w:r>
      <w:r w:rsidR="00780F2A">
        <w:t xml:space="preserve"> bagaimana</w:t>
      </w:r>
      <w:r>
        <w:t xml:space="preserve"> strategi </w:t>
      </w:r>
      <w:r w:rsidRPr="00B4290D">
        <w:rPr>
          <w:i/>
        </w:rPr>
        <w:t>deploymen</w:t>
      </w:r>
      <w:r w:rsidR="00780F2A" w:rsidRPr="00B4290D">
        <w:rPr>
          <w:i/>
        </w:rPr>
        <w:t>t</w:t>
      </w:r>
      <w:r w:rsidR="00324795">
        <w:t>nya</w:t>
      </w:r>
      <w:r>
        <w:t>. Evaluasi ATAM yang digunakan dalam penelitian ini adalah khusus untuk arsitektur REST (Costa et al. 2014, 2016). Evaluasi ini menggunakan skenario yang berkaitan dengan atribut kualitas yang diperoleh dari tinjauan literatur. Ini digunakan untuk meneliti standar REST, pertanyaan</w:t>
      </w:r>
      <w:r w:rsidR="00B4290D">
        <w:t xml:space="preserve"> </w:t>
      </w:r>
      <w:r>
        <w:t xml:space="preserve">desain REST, pengujian berbasis skenario ATAM, dan </w:t>
      </w:r>
      <w:r w:rsidRPr="00B4290D">
        <w:rPr>
          <w:i/>
        </w:rPr>
        <w:t>tradeoff</w:t>
      </w:r>
      <w:r>
        <w:t xml:space="preserve"> dalam keputusan arsitektur.</w:t>
      </w:r>
    </w:p>
    <w:p w14:paraId="7EDDC80F" w14:textId="5178DF7F" w:rsidR="00471E9B" w:rsidRDefault="0017452D" w:rsidP="006F2690">
      <w:pPr>
        <w:pStyle w:val="Heading2"/>
        <w:ind w:left="284"/>
      </w:pPr>
      <w:r>
        <w:tab/>
      </w:r>
      <w:bookmarkStart w:id="55" w:name="_Toc7635598"/>
      <w:r w:rsidR="0026177F">
        <w:t xml:space="preserve">Rancangan Solusi </w:t>
      </w:r>
      <w:r w:rsidR="00471E9B">
        <w:t>Ars</w:t>
      </w:r>
      <w:r w:rsidR="00AE3229">
        <w:t>i</w:t>
      </w:r>
      <w:r w:rsidR="00471E9B">
        <w:t>tektu</w:t>
      </w:r>
      <w:r w:rsidR="0026177F">
        <w:t>r</w:t>
      </w:r>
      <w:bookmarkEnd w:id="55"/>
    </w:p>
    <w:p w14:paraId="215F1F91" w14:textId="34EEC9CA" w:rsidR="0017452D" w:rsidRPr="0017452D" w:rsidRDefault="00ED1748" w:rsidP="00934146">
      <w:pPr>
        <w:ind w:firstLine="720"/>
      </w:pPr>
      <w:r>
        <w:t>Rancangan d</w:t>
      </w:r>
      <w:r w:rsidR="00C93313" w:rsidRPr="00C93313">
        <w:t xml:space="preserve">esain arsitektur awal </w:t>
      </w:r>
      <w:r w:rsidR="001B5B9B">
        <w:t xml:space="preserve">yang diajukan </w:t>
      </w:r>
      <w:r w:rsidR="00C93313" w:rsidRPr="00C93313">
        <w:t xml:space="preserve">adalah arsitektur </w:t>
      </w:r>
      <w:r w:rsidR="00C93313" w:rsidRPr="00966FBE">
        <w:rPr>
          <w:i/>
        </w:rPr>
        <w:t>multi-tenant.</w:t>
      </w:r>
      <w:r w:rsidR="00C93313" w:rsidRPr="00C93313">
        <w:t xml:space="preserve"> Server RESTful API (</w:t>
      </w:r>
      <w:r w:rsidR="00C93313" w:rsidRPr="00106051">
        <w:rPr>
          <w:i/>
        </w:rPr>
        <w:t>backend</w:t>
      </w:r>
      <w:r w:rsidR="00C93313" w:rsidRPr="00C93313">
        <w:t xml:space="preserve">) dapat melayani banyak </w:t>
      </w:r>
      <w:r w:rsidR="00C93313" w:rsidRPr="00EB4204">
        <w:rPr>
          <w:i/>
        </w:rPr>
        <w:t>tenant</w:t>
      </w:r>
      <w:r w:rsidR="00C93313" w:rsidRPr="00C93313">
        <w:t xml:space="preserve"> yang berarti banyak sekolah di beberapa lembaga yang berbeda.  </w:t>
      </w:r>
      <w:r w:rsidR="00C93313" w:rsidRPr="00966FBE">
        <w:rPr>
          <w:i/>
        </w:rPr>
        <w:t>Web service</w:t>
      </w:r>
      <w:r w:rsidR="00C93313" w:rsidRPr="00C93313">
        <w:t xml:space="preserve"> akan dipusatkan untuk melayani semua </w:t>
      </w:r>
      <w:r w:rsidR="00D07F83" w:rsidRPr="0002736A">
        <w:rPr>
          <w:i/>
        </w:rPr>
        <w:t>client</w:t>
      </w:r>
      <w:r w:rsidR="00C93313" w:rsidRPr="00C93313">
        <w:t xml:space="preserve"> Sistem </w:t>
      </w:r>
      <w:r w:rsidR="00C93313" w:rsidRPr="00D07F83">
        <w:rPr>
          <w:i/>
        </w:rPr>
        <w:t>E-Learning</w:t>
      </w:r>
      <w:r w:rsidR="00C93313" w:rsidRPr="00C93313">
        <w:t xml:space="preserve">. </w:t>
      </w:r>
      <w:r w:rsidR="00D86E13" w:rsidRPr="00C93313">
        <w:t>Gambar</w:t>
      </w:r>
      <w:r w:rsidR="00D86E13">
        <w:t xml:space="preserve"> </w:t>
      </w:r>
      <w:r w:rsidR="0002736A">
        <w:t>III</w:t>
      </w:r>
      <w:r w:rsidR="00D86E13">
        <w:t>.2</w:t>
      </w:r>
      <w:r w:rsidR="00D86E13" w:rsidRPr="00C93313">
        <w:t xml:space="preserve"> akan</w:t>
      </w:r>
      <w:r w:rsidR="00C93313" w:rsidRPr="00C93313">
        <w:t xml:space="preserve"> </w:t>
      </w:r>
      <w:r w:rsidR="00121BC7">
        <w:t xml:space="preserve">memberikan </w:t>
      </w:r>
      <w:r w:rsidR="00C93313" w:rsidRPr="00C93313">
        <w:t>tinjauan awal desain arsitektur</w:t>
      </w:r>
      <w:r w:rsidR="00A34374">
        <w:t xml:space="preserve"> yang diajukan</w:t>
      </w:r>
      <w:r w:rsidR="00C93313" w:rsidRPr="00C93313">
        <w:t>.</w:t>
      </w:r>
    </w:p>
    <w:p w14:paraId="38F6DDEC" w14:textId="77777777" w:rsidR="009A0EB4" w:rsidRDefault="001D1228" w:rsidP="009A0EB4">
      <w:pPr>
        <w:keepNext/>
        <w:jc w:val="center"/>
      </w:pPr>
      <w:r>
        <w:rPr>
          <w:noProof/>
        </w:rPr>
        <w:drawing>
          <wp:inline distT="0" distB="0" distL="0" distR="0" wp14:anchorId="5ECB04EC" wp14:editId="6C142344">
            <wp:extent cx="3645112" cy="324353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agram elearning multitenant.jpg"/>
                    <pic:cNvPicPr/>
                  </pic:nvPicPr>
                  <pic:blipFill>
                    <a:blip r:embed="rId47">
                      <a:extLst>
                        <a:ext uri="{28A0092B-C50C-407E-A947-70E740481C1C}">
                          <a14:useLocalDpi xmlns:a14="http://schemas.microsoft.com/office/drawing/2010/main" val="0"/>
                        </a:ext>
                      </a:extLst>
                    </a:blip>
                    <a:stretch>
                      <a:fillRect/>
                    </a:stretch>
                  </pic:blipFill>
                  <pic:spPr>
                    <a:xfrm>
                      <a:off x="0" y="0"/>
                      <a:ext cx="3721150" cy="3311193"/>
                    </a:xfrm>
                    <a:prstGeom prst="rect">
                      <a:avLst/>
                    </a:prstGeom>
                  </pic:spPr>
                </pic:pic>
              </a:graphicData>
            </a:graphic>
          </wp:inline>
        </w:drawing>
      </w:r>
    </w:p>
    <w:p w14:paraId="77AF2588" w14:textId="560F3613" w:rsidR="00471E9B" w:rsidRPr="00471E9B" w:rsidRDefault="009A0EB4" w:rsidP="009A0EB4">
      <w:pPr>
        <w:pStyle w:val="Caption"/>
        <w:jc w:val="center"/>
      </w:pPr>
      <w:bookmarkStart w:id="56" w:name="_Toc7635626"/>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2</w:t>
      </w:r>
      <w:r w:rsidR="00753EB5">
        <w:fldChar w:fldCharType="end"/>
      </w:r>
      <w:r>
        <w:t xml:space="preserve"> </w:t>
      </w:r>
      <w:r w:rsidRPr="00CE3BEB">
        <w:t>Rancangan desain Arsitektur E-Learning Multitenant</w:t>
      </w:r>
      <w:bookmarkEnd w:id="56"/>
    </w:p>
    <w:p w14:paraId="1F6A78B6" w14:textId="0049D04E" w:rsidR="007A1575" w:rsidRPr="0063736F" w:rsidRDefault="007A1575" w:rsidP="004F096A">
      <w:pPr>
        <w:keepNext/>
        <w:ind w:firstLine="720"/>
      </w:pPr>
      <w:r w:rsidRPr="0063736F">
        <w:lastRenderedPageBreak/>
        <w:t xml:space="preserve">Gambar </w:t>
      </w:r>
      <w:r w:rsidR="009A0EB4">
        <w:t>III</w:t>
      </w:r>
      <w:r w:rsidR="005061F1">
        <w:t>.2</w:t>
      </w:r>
      <w:r w:rsidRPr="0063736F">
        <w:t xml:space="preserve"> menggambarkan dengan jelas bagaimana arsitektur awal </w:t>
      </w:r>
      <w:r w:rsidR="00563B4F">
        <w:t xml:space="preserve">arsitektur LMS untuk </w:t>
      </w:r>
      <w:r w:rsidRPr="0063736F">
        <w:t xml:space="preserve">menangani </w:t>
      </w:r>
      <w:r w:rsidRPr="005061F1">
        <w:rPr>
          <w:i/>
        </w:rPr>
        <w:t>multitenancy</w:t>
      </w:r>
      <w:r w:rsidRPr="0063736F">
        <w:t xml:space="preserve">. </w:t>
      </w:r>
      <w:r w:rsidR="00DF2753" w:rsidRPr="0063736F">
        <w:t xml:space="preserve">User seperti </w:t>
      </w:r>
      <w:r w:rsidR="0010712A" w:rsidRPr="0063736F">
        <w:t xml:space="preserve">guru dan </w:t>
      </w:r>
      <w:r w:rsidR="00506DF4" w:rsidRPr="0063736F">
        <w:t>siswa akan</w:t>
      </w:r>
      <w:r w:rsidRPr="0063736F">
        <w:t xml:space="preserve"> mengakses Sistem </w:t>
      </w:r>
      <w:r w:rsidR="0010712A" w:rsidRPr="00D07F83">
        <w:rPr>
          <w:i/>
        </w:rPr>
        <w:t>E-</w:t>
      </w:r>
      <w:r w:rsidRPr="00D07F83">
        <w:rPr>
          <w:i/>
        </w:rPr>
        <w:t>Learning</w:t>
      </w:r>
      <w:r w:rsidR="00C46FAC" w:rsidRPr="0063736F">
        <w:t xml:space="preserve"> </w:t>
      </w:r>
      <w:r w:rsidRPr="0063736F">
        <w:t xml:space="preserve">melalui aplikasi web dan ponsel. Ada juga aplikasi </w:t>
      </w:r>
      <w:r w:rsidR="004B7D6E" w:rsidRPr="0063736F">
        <w:t xml:space="preserve">untuk dashboard para </w:t>
      </w:r>
      <w:r w:rsidR="0046438F" w:rsidRPr="0063736F">
        <w:t>partner</w:t>
      </w:r>
      <w:r w:rsidR="004B7D6E" w:rsidRPr="0063736F">
        <w:t xml:space="preserve"> atau </w:t>
      </w:r>
      <w:r w:rsidR="00EF3FFE">
        <w:t>tenant</w:t>
      </w:r>
      <w:r w:rsidR="0046438F" w:rsidRPr="0063736F">
        <w:t xml:space="preserve"> yang bisa m</w:t>
      </w:r>
      <w:r w:rsidR="00681C0F" w:rsidRPr="0063736F">
        <w:t xml:space="preserve">emantau </w:t>
      </w:r>
      <w:r w:rsidR="00ED1748" w:rsidRPr="0063736F">
        <w:t>kontainer</w:t>
      </w:r>
      <w:r w:rsidR="00681C0F" w:rsidRPr="0063736F">
        <w:t xml:space="preserve"> LMS</w:t>
      </w:r>
      <w:r w:rsidR="00ED1748" w:rsidRPr="0063736F">
        <w:t xml:space="preserve"> Moodle</w:t>
      </w:r>
      <w:r w:rsidR="00681C0F" w:rsidRPr="0063736F">
        <w:t xml:space="preserve"> yang </w:t>
      </w:r>
      <w:r w:rsidR="00681C0F" w:rsidRPr="005060C4">
        <w:rPr>
          <w:i/>
        </w:rPr>
        <w:t>dideploy</w:t>
      </w:r>
      <w:r w:rsidR="00681C0F" w:rsidRPr="0063736F">
        <w:t xml:space="preserve"> di masing-masing lembaga</w:t>
      </w:r>
      <w:r w:rsidR="00C87E69" w:rsidRPr="0063736F">
        <w:t xml:space="preserve"> atau yayasannya. </w:t>
      </w:r>
      <w:r w:rsidR="00E72770" w:rsidRPr="0063736F">
        <w:t>Rancan</w:t>
      </w:r>
      <w:r w:rsidR="00FC68ED" w:rsidRPr="0063736F">
        <w:t xml:space="preserve">gan sistem </w:t>
      </w:r>
      <w:r w:rsidR="00FC68ED" w:rsidRPr="00D07F83">
        <w:rPr>
          <w:i/>
        </w:rPr>
        <w:t>E-Learning</w:t>
      </w:r>
      <w:r w:rsidR="00FC68ED" w:rsidRPr="0063736F">
        <w:t xml:space="preserve"> </w:t>
      </w:r>
      <w:r w:rsidR="00FC68ED" w:rsidRPr="00264561">
        <w:rPr>
          <w:i/>
        </w:rPr>
        <w:t>multi</w:t>
      </w:r>
      <w:r w:rsidR="00264561" w:rsidRPr="00264561">
        <w:rPr>
          <w:i/>
        </w:rPr>
        <w:t>-</w:t>
      </w:r>
      <w:r w:rsidR="00FC68ED" w:rsidRPr="00264561">
        <w:rPr>
          <w:i/>
        </w:rPr>
        <w:t>tenant</w:t>
      </w:r>
      <w:r w:rsidR="00FC68ED" w:rsidRPr="0063736F">
        <w:t xml:space="preserve"> ini akan menerap</w:t>
      </w:r>
      <w:r w:rsidR="002A372D" w:rsidRPr="0063736F">
        <w:t>kan metode MVC (</w:t>
      </w:r>
      <w:r w:rsidR="002A372D" w:rsidRPr="002C11A0">
        <w:rPr>
          <w:i/>
        </w:rPr>
        <w:t>Model, View</w:t>
      </w:r>
      <w:r w:rsidR="00465F31" w:rsidRPr="002C11A0">
        <w:rPr>
          <w:i/>
        </w:rPr>
        <w:t xml:space="preserve">, </w:t>
      </w:r>
      <w:r w:rsidR="00506DF4" w:rsidRPr="002C11A0">
        <w:rPr>
          <w:i/>
        </w:rPr>
        <w:t>Controller</w:t>
      </w:r>
      <w:r w:rsidR="00506DF4" w:rsidRPr="0063736F">
        <w:t>) yang</w:t>
      </w:r>
      <w:r w:rsidR="00465F31" w:rsidRPr="0063736F">
        <w:t xml:space="preserve"> berisi dua bagian utama yakni core dan </w:t>
      </w:r>
      <w:r w:rsidR="00465F31" w:rsidRPr="00264561">
        <w:rPr>
          <w:i/>
        </w:rPr>
        <w:t>tenant</w:t>
      </w:r>
      <w:r w:rsidR="00465F31" w:rsidRPr="0063736F">
        <w:t>.</w:t>
      </w:r>
      <w:r w:rsidRPr="0063736F">
        <w:t xml:space="preserve"> </w:t>
      </w:r>
      <w:r w:rsidR="00A85D62" w:rsidRPr="0063736F">
        <w:t xml:space="preserve"> </w:t>
      </w:r>
      <w:r w:rsidR="00A85D62" w:rsidRPr="002C11A0">
        <w:rPr>
          <w:i/>
        </w:rPr>
        <w:t>Core controller</w:t>
      </w:r>
      <w:r w:rsidR="00A85D62" w:rsidRPr="0063736F">
        <w:t xml:space="preserve"> akan menangani </w:t>
      </w:r>
      <w:r w:rsidR="00ED09A0" w:rsidRPr="0063736F">
        <w:t xml:space="preserve">logika bisnis bersama </w:t>
      </w:r>
      <w:r w:rsidR="00AF01D9" w:rsidRPr="0063736F">
        <w:t>(</w:t>
      </w:r>
      <w:r w:rsidR="00506DF4" w:rsidRPr="0063736F">
        <w:t>model)</w:t>
      </w:r>
      <w:r w:rsidR="00AF01D9" w:rsidRPr="0063736F">
        <w:t xml:space="preserve"> yang dig</w:t>
      </w:r>
      <w:r w:rsidR="0089226B" w:rsidRPr="0063736F">
        <w:t>u</w:t>
      </w:r>
      <w:r w:rsidR="00AF01D9" w:rsidRPr="0063736F">
        <w:t xml:space="preserve">nakan untuk bersama seperti </w:t>
      </w:r>
      <w:r w:rsidR="00B4290D" w:rsidRPr="00B4290D">
        <w:rPr>
          <w:i/>
        </w:rPr>
        <w:t>login</w:t>
      </w:r>
      <w:r w:rsidR="00B4290D" w:rsidRPr="0063736F">
        <w:t xml:space="preserve"> dan</w:t>
      </w:r>
      <w:r w:rsidR="00AF01D9" w:rsidRPr="0063736F">
        <w:t xml:space="preserve"> manajemen user.</w:t>
      </w:r>
      <w:r w:rsidRPr="0063736F">
        <w:t xml:space="preserve"> </w:t>
      </w:r>
    </w:p>
    <w:p w14:paraId="0EF836E5" w14:textId="55122424" w:rsidR="0032207E" w:rsidRDefault="0084051F" w:rsidP="00193BED">
      <w:pPr>
        <w:ind w:firstLine="720"/>
      </w:pPr>
      <w:r w:rsidRPr="002C11A0">
        <w:rPr>
          <w:i/>
        </w:rPr>
        <w:t>Core controller</w:t>
      </w:r>
      <w:r w:rsidR="007A1575" w:rsidRPr="0063736F">
        <w:t xml:space="preserve"> menentukan pengguna yang menjadi </w:t>
      </w:r>
      <w:r w:rsidR="00DA6AAC">
        <w:t>penyewa</w:t>
      </w:r>
      <w:r w:rsidR="007A1575" w:rsidRPr="0063736F">
        <w:t xml:space="preserve"> dalam setiap permintaan dengan menggunakan database sendiri yang sebagian besar berisi data umum </w:t>
      </w:r>
      <w:r w:rsidR="00CC66DE" w:rsidRPr="005060C4">
        <w:rPr>
          <w:i/>
        </w:rPr>
        <w:t>user</w:t>
      </w:r>
      <w:r w:rsidR="007A1575" w:rsidRPr="0063736F">
        <w:t xml:space="preserve"> dan </w:t>
      </w:r>
      <w:r w:rsidR="00CC66DE" w:rsidRPr="00264561">
        <w:rPr>
          <w:i/>
        </w:rPr>
        <w:t>tenant</w:t>
      </w:r>
      <w:r w:rsidR="007A1575" w:rsidRPr="0063736F">
        <w:t xml:space="preserve">. </w:t>
      </w:r>
      <w:r w:rsidRPr="00B4290D">
        <w:rPr>
          <w:i/>
        </w:rPr>
        <w:t>Core controller</w:t>
      </w:r>
      <w:r w:rsidRPr="0063736F">
        <w:t xml:space="preserve"> </w:t>
      </w:r>
      <w:r w:rsidR="007A1575" w:rsidRPr="0063736F">
        <w:t xml:space="preserve">yang bertanggung jawab untuk mengelola </w:t>
      </w:r>
      <w:r w:rsidRPr="0063736F">
        <w:t>request</w:t>
      </w:r>
      <w:r w:rsidR="007A1575" w:rsidRPr="0063736F">
        <w:t xml:space="preserve"> dan meneruskannya ke</w:t>
      </w:r>
      <w:r w:rsidR="00EF08E4" w:rsidRPr="0063736F">
        <w:t xml:space="preserve"> </w:t>
      </w:r>
      <w:r w:rsidR="00EF08E4" w:rsidRPr="00E41754">
        <w:rPr>
          <w:i/>
        </w:rPr>
        <w:t>controller</w:t>
      </w:r>
      <w:r w:rsidR="002975B5" w:rsidRPr="0063736F">
        <w:t xml:space="preserve"> </w:t>
      </w:r>
      <w:r w:rsidR="002975B5" w:rsidRPr="00264561">
        <w:rPr>
          <w:i/>
        </w:rPr>
        <w:t>tenant</w:t>
      </w:r>
      <w:r w:rsidR="007A1575" w:rsidRPr="0063736F">
        <w:t xml:space="preserve">, model dan </w:t>
      </w:r>
      <w:r w:rsidR="002975B5" w:rsidRPr="0063736F">
        <w:t>database</w:t>
      </w:r>
      <w:r w:rsidR="007A1575" w:rsidRPr="0063736F">
        <w:t xml:space="preserve">. Untuk proses </w:t>
      </w:r>
      <w:r w:rsidR="0062784E" w:rsidRPr="00E41754">
        <w:rPr>
          <w:i/>
        </w:rPr>
        <w:t xml:space="preserve">user </w:t>
      </w:r>
      <w:r w:rsidR="007A1575" w:rsidRPr="00E41754">
        <w:rPr>
          <w:i/>
        </w:rPr>
        <w:t>login</w:t>
      </w:r>
      <w:r w:rsidR="007A1575" w:rsidRPr="0063736F">
        <w:t xml:space="preserve"> dan otorisasi</w:t>
      </w:r>
      <w:r w:rsidR="00253EAB" w:rsidRPr="0063736F">
        <w:t xml:space="preserve"> ke </w:t>
      </w:r>
      <w:r w:rsidR="0099441D" w:rsidRPr="00FC144E">
        <w:rPr>
          <w:i/>
        </w:rPr>
        <w:t xml:space="preserve">core </w:t>
      </w:r>
      <w:r w:rsidR="00253EAB" w:rsidRPr="00FC144E">
        <w:rPr>
          <w:i/>
        </w:rPr>
        <w:t>controller</w:t>
      </w:r>
      <w:r w:rsidR="0063115E">
        <w:rPr>
          <w:i/>
        </w:rPr>
        <w:t>,</w:t>
      </w:r>
      <w:r w:rsidR="00253EAB" w:rsidRPr="0063736F">
        <w:t xml:space="preserve"> </w:t>
      </w:r>
      <w:r w:rsidR="00253EAB" w:rsidRPr="0063115E">
        <w:rPr>
          <w:i/>
        </w:rPr>
        <w:t>w</w:t>
      </w:r>
      <w:r w:rsidR="00845C08" w:rsidRPr="0063115E">
        <w:rPr>
          <w:i/>
        </w:rPr>
        <w:t>eb service</w:t>
      </w:r>
      <w:r w:rsidR="00845C08" w:rsidRPr="0063736F">
        <w:t xml:space="preserve"> ini akan menggunakan</w:t>
      </w:r>
      <w:r w:rsidR="00F718A1" w:rsidRPr="0063736F">
        <w:t xml:space="preserve"> </w:t>
      </w:r>
      <w:r w:rsidR="00845C08" w:rsidRPr="0063736F">
        <w:t>REST</w:t>
      </w:r>
      <w:r w:rsidR="00385839">
        <w:t>ful</w:t>
      </w:r>
      <w:r w:rsidR="00845C08" w:rsidRPr="0063736F">
        <w:t xml:space="preserve"> API khusus untuk </w:t>
      </w:r>
      <w:r w:rsidR="00845C08" w:rsidRPr="0063115E">
        <w:rPr>
          <w:i/>
        </w:rPr>
        <w:t>lo</w:t>
      </w:r>
      <w:r w:rsidR="008D0726" w:rsidRPr="0063115E">
        <w:rPr>
          <w:i/>
        </w:rPr>
        <w:t>gin</w:t>
      </w:r>
      <w:r w:rsidR="008D0726" w:rsidRPr="0063736F">
        <w:t xml:space="preserve">. </w:t>
      </w:r>
      <w:r w:rsidR="007A1575" w:rsidRPr="0063736F">
        <w:t xml:space="preserve"> </w:t>
      </w:r>
    </w:p>
    <w:p w14:paraId="060AE7E2" w14:textId="2F5F1310" w:rsidR="00861296" w:rsidRDefault="00F93048" w:rsidP="00F93048">
      <w:pPr>
        <w:keepNext/>
        <w:ind w:firstLine="720"/>
      </w:pPr>
      <w:r>
        <w:t xml:space="preserve">Perhatian utama dalam arsitektur awal ini adalah menjaga mesin </w:t>
      </w:r>
      <w:r w:rsidRPr="0063115E">
        <w:rPr>
          <w:i/>
        </w:rPr>
        <w:t xml:space="preserve">web service </w:t>
      </w:r>
      <w:r>
        <w:t xml:space="preserve">tetap </w:t>
      </w:r>
      <w:r w:rsidRPr="00ED0294">
        <w:rPr>
          <w:i/>
        </w:rPr>
        <w:t>stateless</w:t>
      </w:r>
      <w:r>
        <w:t xml:space="preserve">. </w:t>
      </w:r>
      <w:r w:rsidRPr="00ED0294">
        <w:rPr>
          <w:i/>
        </w:rPr>
        <w:t>Stateless</w:t>
      </w:r>
      <w:r>
        <w:t xml:space="preserve"> berarti mesin layanan web tidak boleh mempertahankan atau me</w:t>
      </w:r>
      <w:r w:rsidR="00C52063">
        <w:t>n</w:t>
      </w:r>
      <w:r>
        <w:t xml:space="preserve">yimpan keadaan </w:t>
      </w:r>
      <w:r w:rsidR="00D07F83">
        <w:t>client</w:t>
      </w:r>
      <w:r>
        <w:t xml:space="preserve">. </w:t>
      </w:r>
      <w:r w:rsidRPr="00D07F83">
        <w:rPr>
          <w:i/>
        </w:rPr>
        <w:t>Stateless</w:t>
      </w:r>
      <w:r>
        <w:t xml:space="preserve"> adalah pendekatan pertama untuk menangani </w:t>
      </w:r>
      <w:r w:rsidR="00744370" w:rsidRPr="00ED0294">
        <w:rPr>
          <w:i/>
        </w:rPr>
        <w:t>scalability</w:t>
      </w:r>
      <w:r>
        <w:t xml:space="preserve">, dan otorisasi token adalah salah satunya. </w:t>
      </w:r>
      <w:r w:rsidRPr="00D07F83">
        <w:rPr>
          <w:i/>
        </w:rPr>
        <w:t>Stateless</w:t>
      </w:r>
      <w:r>
        <w:t xml:space="preserve"> juga salah satu </w:t>
      </w:r>
      <w:r w:rsidR="008F0EE8">
        <w:t xml:space="preserve">pondasi </w:t>
      </w:r>
      <w:r>
        <w:t>REST utama yang dijelaskan oleh Fielding (2000).</w:t>
      </w:r>
    </w:p>
    <w:p w14:paraId="7D175FBD" w14:textId="1F8103D3" w:rsidR="00F93048" w:rsidRDefault="00F93048" w:rsidP="00F93048">
      <w:pPr>
        <w:keepNext/>
        <w:ind w:firstLine="720"/>
      </w:pPr>
      <w:r>
        <w:t xml:space="preserve">Menurut Ejsmont (2015), membuat mesin </w:t>
      </w:r>
      <w:r w:rsidRPr="00D07F83">
        <w:rPr>
          <w:i/>
        </w:rPr>
        <w:t>stateless</w:t>
      </w:r>
      <w:r>
        <w:t xml:space="preserve"> </w:t>
      </w:r>
      <w:r w:rsidR="00A600E2">
        <w:t>m</w:t>
      </w:r>
      <w:r>
        <w:t xml:space="preserve">emberikan keuntungan penting bagi </w:t>
      </w:r>
      <w:r w:rsidR="00744370" w:rsidRPr="00D07F83">
        <w:rPr>
          <w:i/>
        </w:rPr>
        <w:t>scalability</w:t>
      </w:r>
      <w:r>
        <w:t>:</w:t>
      </w:r>
    </w:p>
    <w:p w14:paraId="24E89C8D" w14:textId="41A90999" w:rsidR="00A53492" w:rsidRDefault="00F93048" w:rsidP="00A53492">
      <w:pPr>
        <w:pStyle w:val="ListParagraph"/>
        <w:keepNext/>
        <w:numPr>
          <w:ilvl w:val="0"/>
          <w:numId w:val="20"/>
        </w:numPr>
        <w:ind w:left="284"/>
      </w:pPr>
      <w:r>
        <w:t xml:space="preserve">Kita dapat mendistribusikan </w:t>
      </w:r>
      <w:r w:rsidRPr="00506DF4">
        <w:rPr>
          <w:i/>
        </w:rPr>
        <w:t>traffic</w:t>
      </w:r>
      <w:r>
        <w:t xml:space="preserve"> permintaan ke aplikasi dengan menggunakan </w:t>
      </w:r>
      <w:r w:rsidRPr="00071BFD">
        <w:rPr>
          <w:i/>
        </w:rPr>
        <w:t>load balancer</w:t>
      </w:r>
      <w:r>
        <w:t xml:space="preserve">. Permintaan dapat didistribusikan secara merata ke semua mesin </w:t>
      </w:r>
      <w:r>
        <w:lastRenderedPageBreak/>
        <w:t>layanan web yang tersedia. Layanan web dapat memiliki banyak server dari area yang berbeda.</w:t>
      </w:r>
    </w:p>
    <w:p w14:paraId="2CD50F86" w14:textId="77777777" w:rsidR="00F93048" w:rsidRDefault="00F93048" w:rsidP="00670B51">
      <w:pPr>
        <w:pStyle w:val="ListParagraph"/>
        <w:keepNext/>
        <w:numPr>
          <w:ilvl w:val="0"/>
          <w:numId w:val="20"/>
        </w:numPr>
        <w:ind w:left="284"/>
      </w:pPr>
      <w:r>
        <w:t xml:space="preserve">Karena ada </w:t>
      </w:r>
      <w:r w:rsidRPr="00506DF4">
        <w:rPr>
          <w:i/>
        </w:rPr>
        <w:t>load balancer</w:t>
      </w:r>
      <w:r>
        <w:t xml:space="preserve"> di depan mesin web service, maka kita dapat melakukan </w:t>
      </w:r>
      <w:r w:rsidRPr="00506DF4">
        <w:rPr>
          <w:i/>
        </w:rPr>
        <w:t>scale out</w:t>
      </w:r>
      <w:r>
        <w:t xml:space="preserve"> dan </w:t>
      </w:r>
      <w:r w:rsidRPr="00506DF4">
        <w:rPr>
          <w:i/>
        </w:rPr>
        <w:t>scale up</w:t>
      </w:r>
      <w:r>
        <w:t xml:space="preserve"> aplikasi. Scale up berarti mereplikasi aplikasi ke mesin layanan web lain yang berbeda. </w:t>
      </w:r>
      <w:r w:rsidRPr="00C52063">
        <w:rPr>
          <w:i/>
        </w:rPr>
        <w:t>Scale up</w:t>
      </w:r>
      <w:r>
        <w:t xml:space="preserve"> berarti meningkatkan daya komputasi mesin web service dengan meningkatkan CPU, RAM, dan lainnya.</w:t>
      </w:r>
    </w:p>
    <w:p w14:paraId="09FBE2C3" w14:textId="318ED9F9" w:rsidR="00F93048" w:rsidRDefault="00F93048" w:rsidP="00670B51">
      <w:pPr>
        <w:pStyle w:val="ListParagraph"/>
        <w:keepNext/>
        <w:numPr>
          <w:ilvl w:val="0"/>
          <w:numId w:val="20"/>
        </w:numPr>
        <w:ind w:left="284"/>
      </w:pPr>
      <w:r>
        <w:t xml:space="preserve">Umumnya </w:t>
      </w:r>
      <w:r w:rsidRPr="00FC144E">
        <w:rPr>
          <w:i/>
        </w:rPr>
        <w:t>load balancer</w:t>
      </w:r>
      <w:r>
        <w:t xml:space="preserve"> sekarang dapat melakukan auto-</w:t>
      </w:r>
      <w:r w:rsidRPr="00506DF4">
        <w:rPr>
          <w:i/>
        </w:rPr>
        <w:t>scalling</w:t>
      </w:r>
      <w:r>
        <w:t xml:space="preserve">. Jika ada permintaan tinggi pada permintaan HTTP keseluruhan atau penggunaan CPU, </w:t>
      </w:r>
      <w:r w:rsidRPr="00DB4E61">
        <w:rPr>
          <w:i/>
        </w:rPr>
        <w:t>load balancer</w:t>
      </w:r>
      <w:r>
        <w:t xml:space="preserve"> akan secara otomatis menambah / mereplikasi mesin </w:t>
      </w:r>
      <w:r w:rsidRPr="008F5B52">
        <w:rPr>
          <w:i/>
        </w:rPr>
        <w:t>web service</w:t>
      </w:r>
      <w:r>
        <w:t>.</w:t>
      </w:r>
    </w:p>
    <w:p w14:paraId="5F847477" w14:textId="7BC1B75F" w:rsidR="00F93048" w:rsidRDefault="00F93048" w:rsidP="00670B51">
      <w:pPr>
        <w:pStyle w:val="ListParagraph"/>
        <w:keepNext/>
        <w:numPr>
          <w:ilvl w:val="0"/>
          <w:numId w:val="20"/>
        </w:numPr>
        <w:ind w:left="284"/>
      </w:pPr>
      <w:r>
        <w:t xml:space="preserve">Kita dapat melakukan </w:t>
      </w:r>
      <w:r w:rsidRPr="00506DF4">
        <w:rPr>
          <w:i/>
        </w:rPr>
        <w:t>restart</w:t>
      </w:r>
      <w:r>
        <w:t xml:space="preserve"> atau mematikan mesin </w:t>
      </w:r>
      <w:r w:rsidRPr="00506DF4">
        <w:rPr>
          <w:i/>
        </w:rPr>
        <w:t>web server</w:t>
      </w:r>
      <w:r>
        <w:t xml:space="preserve"> kapan saja tanpa memengaruhi pengalaman pengguna selama masih ada mesin server web lain yang beroperasi untuk melayani permintaan tersebut. </w:t>
      </w:r>
    </w:p>
    <w:p w14:paraId="4D90D7E1" w14:textId="43373635" w:rsidR="00F93048" w:rsidRDefault="00F93048" w:rsidP="00670B51">
      <w:pPr>
        <w:pStyle w:val="ListParagraph"/>
        <w:keepNext/>
        <w:numPr>
          <w:ilvl w:val="0"/>
          <w:numId w:val="20"/>
        </w:numPr>
        <w:ind w:left="284"/>
      </w:pPr>
      <w:r>
        <w:t xml:space="preserve">Kita dapat melakukan </w:t>
      </w:r>
      <w:r w:rsidRPr="00506DF4">
        <w:rPr>
          <w:i/>
        </w:rPr>
        <w:t>update</w:t>
      </w:r>
      <w:r>
        <w:t xml:space="preserve"> dan </w:t>
      </w:r>
      <w:r w:rsidRPr="00506DF4">
        <w:rPr>
          <w:i/>
        </w:rPr>
        <w:t>maintenance</w:t>
      </w:r>
      <w:r>
        <w:t xml:space="preserve"> aplikasi dengan nol </w:t>
      </w:r>
      <w:r w:rsidRPr="00506DF4">
        <w:rPr>
          <w:i/>
        </w:rPr>
        <w:t>downtime</w:t>
      </w:r>
      <w:r>
        <w:t xml:space="preserve">. </w:t>
      </w:r>
      <w:r w:rsidRPr="00DB4E61">
        <w:rPr>
          <w:i/>
        </w:rPr>
        <w:t>Update</w:t>
      </w:r>
      <w:r>
        <w:t xml:space="preserve"> dapat dilakukan secara bergilir dan teratur antara setiap mesin layanan web. Kita juga dapat memiliki dua versi aplikasi yang berbeda secara bersamaan (</w:t>
      </w:r>
      <w:r w:rsidRPr="00B4290D">
        <w:rPr>
          <w:i/>
        </w:rPr>
        <w:t>canary release</w:t>
      </w:r>
      <w:r>
        <w:t>). Kita dapat menentukan berapa</w:t>
      </w:r>
      <w:r w:rsidR="00E72CD1">
        <w:t xml:space="preserve"> </w:t>
      </w:r>
      <w:r w:rsidRPr="00670B51">
        <w:rPr>
          <w:lang w:val="en-US"/>
        </w:rPr>
        <w:t xml:space="preserve">banyak pengguna acak yang mendapatkan versi aplikasi yang lebih baru. Layanan web </w:t>
      </w:r>
      <w:r w:rsidRPr="00D07F83">
        <w:rPr>
          <w:i/>
          <w:lang w:val="en-US"/>
        </w:rPr>
        <w:t>stateless</w:t>
      </w:r>
      <w:r w:rsidRPr="00670B51">
        <w:rPr>
          <w:lang w:val="en-US"/>
        </w:rPr>
        <w:t xml:space="preserve"> memberikan kemudahan dalam maintenance.</w:t>
      </w:r>
    </w:p>
    <w:p w14:paraId="415E0DEE" w14:textId="4658403D" w:rsidR="004E7381" w:rsidRDefault="00F93048" w:rsidP="00670B51">
      <w:pPr>
        <w:pStyle w:val="ListParagraph"/>
        <w:keepNext/>
        <w:numPr>
          <w:ilvl w:val="0"/>
          <w:numId w:val="20"/>
        </w:numPr>
        <w:ind w:left="284"/>
      </w:pPr>
      <w:r>
        <w:t xml:space="preserve">Dengan membuat server web </w:t>
      </w:r>
      <w:r w:rsidRPr="00D07F83">
        <w:rPr>
          <w:i/>
        </w:rPr>
        <w:t>stateless</w:t>
      </w:r>
      <w:r>
        <w:t xml:space="preserve">, itu tidak hanya meningkatkan </w:t>
      </w:r>
      <w:r w:rsidR="00744370" w:rsidRPr="00D07F83">
        <w:rPr>
          <w:i/>
        </w:rPr>
        <w:t>scalability</w:t>
      </w:r>
      <w:r>
        <w:t xml:space="preserve"> dan </w:t>
      </w:r>
      <w:r w:rsidR="00744370" w:rsidRPr="00841307">
        <w:rPr>
          <w:i/>
        </w:rPr>
        <w:t>performance</w:t>
      </w:r>
      <w:r>
        <w:t xml:space="preserve"> tetapi juga ketersediaan. </w:t>
      </w:r>
      <w:r w:rsidRPr="00841307">
        <w:rPr>
          <w:i/>
        </w:rPr>
        <w:t>Downtime</w:t>
      </w:r>
      <w:r>
        <w:t xml:space="preserve"> nol dan </w:t>
      </w:r>
      <w:r w:rsidRPr="00841307">
        <w:rPr>
          <w:i/>
        </w:rPr>
        <w:t>maintenance</w:t>
      </w:r>
      <w:r>
        <w:t xml:space="preserve"> mudah adalah alasan mengapa </w:t>
      </w:r>
      <w:r w:rsidR="00841307" w:rsidRPr="00841307">
        <w:rPr>
          <w:i/>
        </w:rPr>
        <w:t>availability</w:t>
      </w:r>
      <w:r w:rsidR="00841307">
        <w:rPr>
          <w:i/>
        </w:rPr>
        <w:t xml:space="preserve"> </w:t>
      </w:r>
      <w:r w:rsidRPr="00841307">
        <w:t>dapat</w:t>
      </w:r>
      <w:r>
        <w:t xml:space="preserve"> meningkat.</w:t>
      </w:r>
    </w:p>
    <w:p w14:paraId="0102A659" w14:textId="43E4E614" w:rsidR="003E1857" w:rsidRDefault="005E69C7" w:rsidP="00374D71">
      <w:pPr>
        <w:pStyle w:val="ListParagraph"/>
        <w:keepNext/>
        <w:ind w:left="284" w:firstLine="436"/>
      </w:pPr>
      <w:r>
        <w:t xml:space="preserve">Semua manfaat </w:t>
      </w:r>
      <w:r w:rsidR="00C8770E">
        <w:t xml:space="preserve">dari </w:t>
      </w:r>
      <w:r w:rsidR="00C8770E" w:rsidRPr="00841307">
        <w:rPr>
          <w:i/>
        </w:rPr>
        <w:t xml:space="preserve">web service </w:t>
      </w:r>
      <w:r w:rsidR="00C8770E">
        <w:t xml:space="preserve">yang </w:t>
      </w:r>
      <w:r w:rsidR="00C8770E" w:rsidRPr="008F498B">
        <w:rPr>
          <w:i/>
        </w:rPr>
        <w:t>stateless</w:t>
      </w:r>
      <w:r w:rsidR="00C8770E">
        <w:t xml:space="preserve"> di atas membutuhkan stategi </w:t>
      </w:r>
      <w:r w:rsidR="00C8770E" w:rsidRPr="008F498B">
        <w:rPr>
          <w:i/>
        </w:rPr>
        <w:t>deployment</w:t>
      </w:r>
      <w:r w:rsidR="00C8770E">
        <w:t xml:space="preserve"> yang tepat</w:t>
      </w:r>
      <w:r w:rsidR="003172DB">
        <w:t xml:space="preserve"> sehingga bi</w:t>
      </w:r>
      <w:r w:rsidR="008F498B">
        <w:t xml:space="preserve">sa mendukung </w:t>
      </w:r>
      <w:r w:rsidR="008F498B" w:rsidRPr="008F498B">
        <w:rPr>
          <w:i/>
        </w:rPr>
        <w:t>availability</w:t>
      </w:r>
      <w:r w:rsidR="008F498B">
        <w:t xml:space="preserve"> yang tinggi.</w:t>
      </w:r>
      <w:r w:rsidR="00374D71">
        <w:t xml:space="preserve"> </w:t>
      </w:r>
      <w:r w:rsidR="00147124">
        <w:lastRenderedPageBreak/>
        <w:t xml:space="preserve">Strategi </w:t>
      </w:r>
      <w:r w:rsidR="00147124" w:rsidRPr="00374D71">
        <w:rPr>
          <w:i/>
        </w:rPr>
        <w:t>deployment</w:t>
      </w:r>
      <w:r w:rsidR="00147124">
        <w:t xml:space="preserve"> yang akan digunakan pada penelitian ini dig</w:t>
      </w:r>
      <w:r w:rsidR="00E6403F">
        <w:t>a</w:t>
      </w:r>
      <w:r w:rsidR="00147124">
        <w:t xml:space="preserve">mbarkan pada gambar </w:t>
      </w:r>
      <w:r w:rsidR="009A0EB4">
        <w:t>III</w:t>
      </w:r>
      <w:r w:rsidR="00546B31">
        <w:t>.3</w:t>
      </w:r>
      <w:r w:rsidR="00147124">
        <w:t xml:space="preserve"> sebagai berikut:</w:t>
      </w:r>
    </w:p>
    <w:p w14:paraId="205BF8F2" w14:textId="77777777" w:rsidR="009A0EB4" w:rsidRDefault="00C6318A" w:rsidP="00071BFD">
      <w:pPr>
        <w:pStyle w:val="ListParagraph"/>
        <w:keepNext/>
        <w:ind w:left="284"/>
        <w:jc w:val="center"/>
      </w:pPr>
      <w:r>
        <w:drawing>
          <wp:inline distT="0" distB="0" distL="0" distR="0" wp14:anchorId="058FB5D6" wp14:editId="246F7AD9">
            <wp:extent cx="3959459" cy="53149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odle-gcp-deployment.jpg"/>
                    <pic:cNvPicPr/>
                  </pic:nvPicPr>
                  <pic:blipFill>
                    <a:blip r:embed="rId48">
                      <a:extLst>
                        <a:ext uri="{28A0092B-C50C-407E-A947-70E740481C1C}">
                          <a14:useLocalDpi xmlns:a14="http://schemas.microsoft.com/office/drawing/2010/main" val="0"/>
                        </a:ext>
                      </a:extLst>
                    </a:blip>
                    <a:stretch>
                      <a:fillRect/>
                    </a:stretch>
                  </pic:blipFill>
                  <pic:spPr>
                    <a:xfrm>
                      <a:off x="0" y="0"/>
                      <a:ext cx="3979466" cy="5341806"/>
                    </a:xfrm>
                    <a:prstGeom prst="rect">
                      <a:avLst/>
                    </a:prstGeom>
                  </pic:spPr>
                </pic:pic>
              </a:graphicData>
            </a:graphic>
          </wp:inline>
        </w:drawing>
      </w:r>
    </w:p>
    <w:p w14:paraId="2A9E17F4" w14:textId="5AD62E59" w:rsidR="00B2447C" w:rsidRDefault="009A0EB4" w:rsidP="009A0EB4">
      <w:pPr>
        <w:pStyle w:val="Caption"/>
        <w:jc w:val="center"/>
      </w:pPr>
      <w:bookmarkStart w:id="57" w:name="_Toc7635627"/>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3</w:t>
      </w:r>
      <w:r w:rsidR="00753EB5">
        <w:fldChar w:fldCharType="end"/>
      </w:r>
      <w:r>
        <w:t xml:space="preserve"> </w:t>
      </w:r>
      <w:r w:rsidRPr="000C557B">
        <w:t>Gambaran strategi deployment sistem E-Learning di Cloud</w:t>
      </w:r>
      <w:bookmarkEnd w:id="57"/>
      <w:r>
        <w:br/>
      </w:r>
    </w:p>
    <w:p w14:paraId="11B0D5B4" w14:textId="2E23632C" w:rsidR="00DF0968" w:rsidRDefault="00F40436" w:rsidP="00DF0968">
      <w:pPr>
        <w:keepNext/>
        <w:ind w:firstLine="720"/>
      </w:pPr>
      <w:r>
        <w:t>Strategi yang akan dilakukan adalah dengan memasukkan sistem LMS Moodle dalam kontainer</w:t>
      </w:r>
      <w:r w:rsidR="003F04AF">
        <w:t xml:space="preserve"> berupa </w:t>
      </w:r>
      <w:r w:rsidR="00F16E1B">
        <w:t>M</w:t>
      </w:r>
      <w:r w:rsidR="003F04AF">
        <w:t xml:space="preserve">oodle </w:t>
      </w:r>
      <w:r w:rsidR="00F16E1B">
        <w:t>P</w:t>
      </w:r>
      <w:r w:rsidR="003F04AF">
        <w:t xml:space="preserve">od yang berisi </w:t>
      </w:r>
      <w:r w:rsidR="00405415">
        <w:t xml:space="preserve">aplikasi LMS Moodle dan </w:t>
      </w:r>
      <w:r w:rsidR="00405415" w:rsidRPr="00FC144E">
        <w:rPr>
          <w:i/>
        </w:rPr>
        <w:t>web server</w:t>
      </w:r>
      <w:r w:rsidR="00813A98">
        <w:t>. Moodle Pod ini</w:t>
      </w:r>
      <w:r w:rsidR="00AE3207">
        <w:t xml:space="preserve"> berlaku sebagai mesin </w:t>
      </w:r>
      <w:r w:rsidR="00AE3207" w:rsidRPr="00FC144E">
        <w:rPr>
          <w:i/>
        </w:rPr>
        <w:t>web server</w:t>
      </w:r>
      <w:r w:rsidR="006873D4">
        <w:t xml:space="preserve"> yang berada di dalam </w:t>
      </w:r>
      <w:r w:rsidR="00FC144E" w:rsidRPr="00D86F4B">
        <w:rPr>
          <w:i/>
        </w:rPr>
        <w:t xml:space="preserve">Virtual </w:t>
      </w:r>
      <w:r w:rsidR="00D86F4B" w:rsidRPr="00D86F4B">
        <w:rPr>
          <w:i/>
        </w:rPr>
        <w:t>Machine</w:t>
      </w:r>
      <w:r w:rsidR="00D86F4B">
        <w:t xml:space="preserve"> (</w:t>
      </w:r>
      <w:r w:rsidR="006873D4">
        <w:t>VM</w:t>
      </w:r>
      <w:r w:rsidR="00D86F4B">
        <w:t>)</w:t>
      </w:r>
      <w:r w:rsidR="00AE3207">
        <w:t>. Untuk menjaga</w:t>
      </w:r>
      <w:r w:rsidR="00F16E1B">
        <w:t xml:space="preserve"> </w:t>
      </w:r>
      <w:r w:rsidR="00FE15E2">
        <w:t xml:space="preserve">agar moodle pods ini tetap </w:t>
      </w:r>
      <w:r w:rsidR="00FE15E2" w:rsidRPr="00527D68">
        <w:rPr>
          <w:i/>
        </w:rPr>
        <w:t>stateless</w:t>
      </w:r>
      <w:r w:rsidR="00FE15E2">
        <w:t xml:space="preserve"> maka </w:t>
      </w:r>
      <w:r w:rsidR="005007A6">
        <w:t>setiap</w:t>
      </w:r>
      <w:r w:rsidR="0073793B">
        <w:t xml:space="preserve"> penyimpanan </w:t>
      </w:r>
      <w:r w:rsidR="00A71D7A">
        <w:t>file pendukung</w:t>
      </w:r>
      <w:r w:rsidR="00317FE5">
        <w:t xml:space="preserve"> yang sifatnya dinamis</w:t>
      </w:r>
      <w:r w:rsidR="0098158B">
        <w:t xml:space="preserve"> dan bertambah</w:t>
      </w:r>
      <w:r w:rsidR="00F16E1B">
        <w:t xml:space="preserve"> seperti </w:t>
      </w:r>
      <w:r w:rsidR="00F16E1B">
        <w:lastRenderedPageBreak/>
        <w:t xml:space="preserve">dokumen, </w:t>
      </w:r>
      <w:r w:rsidR="006873D4">
        <w:t>gambar dan database</w:t>
      </w:r>
      <w:r w:rsidR="0098158B">
        <w:t xml:space="preserve"> </w:t>
      </w:r>
      <w:r w:rsidR="005007A6">
        <w:t>dilakukan di luar Pod</w:t>
      </w:r>
      <w:r w:rsidR="00E814C3">
        <w:t>. Dalam hal ini kita</w:t>
      </w:r>
      <w:r w:rsidR="00527D68">
        <w:t xml:space="preserve"> </w:t>
      </w:r>
      <w:r w:rsidR="00D86F4B">
        <w:t>a</w:t>
      </w:r>
      <w:r w:rsidR="00E814C3">
        <w:t>kan menggun</w:t>
      </w:r>
      <w:r w:rsidR="00527D68">
        <w:t>akan</w:t>
      </w:r>
      <w:r w:rsidR="00E814C3">
        <w:t xml:space="preserve"> layanan </w:t>
      </w:r>
      <w:r w:rsidR="00E814C3" w:rsidRPr="00A909B7">
        <w:rPr>
          <w:i/>
        </w:rPr>
        <w:t>cloud</w:t>
      </w:r>
      <w:r w:rsidR="00E814C3">
        <w:t xml:space="preserve"> dari GCP untuk penyimpanan file berupa </w:t>
      </w:r>
      <w:r w:rsidR="00E814C3" w:rsidRPr="00A909B7">
        <w:t>Clou</w:t>
      </w:r>
      <w:r w:rsidR="00B90B09" w:rsidRPr="00A909B7">
        <w:t>d</w:t>
      </w:r>
      <w:r w:rsidR="00E814C3" w:rsidRPr="00A909B7">
        <w:t xml:space="preserve"> </w:t>
      </w:r>
      <w:r w:rsidR="00E814C3">
        <w:t>File</w:t>
      </w:r>
      <w:r w:rsidR="00B90B09">
        <w:t>S</w:t>
      </w:r>
      <w:r w:rsidR="00E814C3">
        <w:t>tore sedangkan untuk database lay</w:t>
      </w:r>
      <w:r w:rsidR="00484DDB">
        <w:t xml:space="preserve">anannya </w:t>
      </w:r>
      <w:r w:rsidR="007510B3">
        <w:t>bernama CloudSQL</w:t>
      </w:r>
      <w:r w:rsidR="00B90B09">
        <w:t xml:space="preserve">. </w:t>
      </w:r>
      <w:r w:rsidR="00A70170">
        <w:t xml:space="preserve">Moodle pod ini diorkestrasi oleh </w:t>
      </w:r>
      <w:r w:rsidR="003D7AE0">
        <w:t xml:space="preserve">Kubernetes </w:t>
      </w:r>
      <w:r w:rsidR="003D7AE0" w:rsidRPr="00D86F4B">
        <w:rPr>
          <w:i/>
        </w:rPr>
        <w:t>engine</w:t>
      </w:r>
      <w:r w:rsidR="007510B3">
        <w:t xml:space="preserve"> yang akan </w:t>
      </w:r>
      <w:r w:rsidR="004F6FEE">
        <w:t xml:space="preserve">mengatur </w:t>
      </w:r>
      <w:r w:rsidR="004F6FEE" w:rsidRPr="00D86F4B">
        <w:rPr>
          <w:i/>
        </w:rPr>
        <w:t>clus</w:t>
      </w:r>
      <w:r w:rsidR="00A36596" w:rsidRPr="00D86F4B">
        <w:rPr>
          <w:i/>
        </w:rPr>
        <w:t>t</w:t>
      </w:r>
      <w:r w:rsidR="004F6FEE" w:rsidRPr="00D86F4B">
        <w:rPr>
          <w:i/>
        </w:rPr>
        <w:t xml:space="preserve">er </w:t>
      </w:r>
      <w:r w:rsidR="004F6FEE">
        <w:t xml:space="preserve">pods yang ada di VM dengan fitur </w:t>
      </w:r>
      <w:r w:rsidR="004F6FEE" w:rsidRPr="001E19CD">
        <w:rPr>
          <w:i/>
        </w:rPr>
        <w:t>scale up</w:t>
      </w:r>
      <w:r w:rsidR="004F6FEE">
        <w:t xml:space="preserve"> dan </w:t>
      </w:r>
      <w:r w:rsidR="004F6FEE" w:rsidRPr="001E19CD">
        <w:rPr>
          <w:i/>
        </w:rPr>
        <w:t>scale out</w:t>
      </w:r>
      <w:r w:rsidR="004F6FEE">
        <w:t>.</w:t>
      </w:r>
      <w:r w:rsidR="00FB6BE7">
        <w:t xml:space="preserve"> </w:t>
      </w:r>
    </w:p>
    <w:p w14:paraId="651B3C9A" w14:textId="42FE4B60" w:rsidR="005252A0" w:rsidRDefault="00D4469D" w:rsidP="00DF0968">
      <w:pPr>
        <w:keepNext/>
        <w:ind w:firstLine="720"/>
      </w:pPr>
      <w:r>
        <w:t xml:space="preserve">Banyaknya </w:t>
      </w:r>
      <w:r w:rsidRPr="00D86F4B">
        <w:rPr>
          <w:i/>
        </w:rPr>
        <w:t>concurrent user</w:t>
      </w:r>
      <w:r>
        <w:t xml:space="preserve"> yang me</w:t>
      </w:r>
      <w:r w:rsidR="005E3F9B">
        <w:t>n</w:t>
      </w:r>
      <w:r w:rsidR="00FE0C96">
        <w:t>g</w:t>
      </w:r>
      <w:r>
        <w:t xml:space="preserve">akses </w:t>
      </w:r>
      <w:r w:rsidR="00FE0C96">
        <w:t xml:space="preserve">sistem </w:t>
      </w:r>
      <w:r w:rsidR="00FE0C96" w:rsidRPr="00D86F4B">
        <w:rPr>
          <w:i/>
        </w:rPr>
        <w:t xml:space="preserve">E-Learning </w:t>
      </w:r>
      <w:r w:rsidR="00FE0C96">
        <w:t xml:space="preserve">bisa </w:t>
      </w:r>
      <w:r w:rsidR="00DF0968">
        <w:t>mengakibatkan pemakaian</w:t>
      </w:r>
      <w:r w:rsidR="00FB6BE7">
        <w:t xml:space="preserve"> </w:t>
      </w:r>
      <w:r w:rsidR="00FB6BE7" w:rsidRPr="00D86F4B">
        <w:rPr>
          <w:i/>
        </w:rPr>
        <w:t>resource</w:t>
      </w:r>
      <w:r w:rsidR="00FB6BE7">
        <w:t xml:space="preserve"> CPU dan memory di dalam pod moodle </w:t>
      </w:r>
      <w:r w:rsidR="00A36596">
        <w:t>menj</w:t>
      </w:r>
      <w:r w:rsidR="001E19CD">
        <w:t>a</w:t>
      </w:r>
      <w:r w:rsidR="00A36596">
        <w:t xml:space="preserve">di </w:t>
      </w:r>
      <w:r w:rsidR="00A36596" w:rsidRPr="00D86F4B">
        <w:rPr>
          <w:i/>
        </w:rPr>
        <w:t>overload</w:t>
      </w:r>
      <w:r w:rsidR="00A36596">
        <w:t>,</w:t>
      </w:r>
      <w:r w:rsidR="00972A87">
        <w:t xml:space="preserve"> maka untuk men</w:t>
      </w:r>
      <w:r w:rsidR="00A36596">
        <w:t>g</w:t>
      </w:r>
      <w:r w:rsidR="00972A87">
        <w:t xml:space="preserve">hindari hal </w:t>
      </w:r>
      <w:r w:rsidR="00562945">
        <w:t>tersebut kita</w:t>
      </w:r>
      <w:r w:rsidR="005301D7">
        <w:t xml:space="preserve"> </w:t>
      </w:r>
      <w:r w:rsidR="00A36596">
        <w:t>bisa</w:t>
      </w:r>
      <w:r w:rsidR="005301D7">
        <w:t xml:space="preserve"> </w:t>
      </w:r>
      <w:r w:rsidR="00A36596">
        <w:t xml:space="preserve">melakukan setting di </w:t>
      </w:r>
      <w:r w:rsidR="00FB6BE7">
        <w:t xml:space="preserve">Kubernetes </w:t>
      </w:r>
      <w:r w:rsidR="00FB6BE7" w:rsidRPr="00562945">
        <w:rPr>
          <w:i/>
        </w:rPr>
        <w:t>engine</w:t>
      </w:r>
      <w:r w:rsidR="00FB6BE7">
        <w:t xml:space="preserve"> </w:t>
      </w:r>
      <w:r w:rsidR="005301D7">
        <w:t xml:space="preserve">jika resource </w:t>
      </w:r>
      <w:r w:rsidR="001E19CD">
        <w:t>C</w:t>
      </w:r>
      <w:r w:rsidR="005301D7">
        <w:t>PU</w:t>
      </w:r>
      <w:r w:rsidR="008D19F9">
        <w:t xml:space="preserve"> di Pod</w:t>
      </w:r>
      <w:r w:rsidR="005301D7">
        <w:t xml:space="preserve"> </w:t>
      </w:r>
      <w:r w:rsidR="002B5EDC">
        <w:t xml:space="preserve">di atas </w:t>
      </w:r>
      <w:r w:rsidR="0078148C">
        <w:t>5</w:t>
      </w:r>
      <w:r w:rsidR="002B5EDC">
        <w:t xml:space="preserve">0% maka Kubernetes </w:t>
      </w:r>
      <w:proofErr w:type="gramStart"/>
      <w:r w:rsidR="002B5EDC">
        <w:t xml:space="preserve">akan </w:t>
      </w:r>
      <w:r w:rsidR="00FB6BE7">
        <w:t xml:space="preserve"> melakukan</w:t>
      </w:r>
      <w:proofErr w:type="gramEnd"/>
      <w:r w:rsidR="00FB6BE7">
        <w:t xml:space="preserve"> </w:t>
      </w:r>
      <w:r w:rsidR="00FB6BE7" w:rsidRPr="00DF0968">
        <w:rPr>
          <w:i/>
        </w:rPr>
        <w:t>scale up</w:t>
      </w:r>
      <w:r w:rsidR="00FB6BE7">
        <w:t xml:space="preserve"> pod dengan membuat pod</w:t>
      </w:r>
      <w:r w:rsidR="008F7243">
        <w:t xml:space="preserve"> </w:t>
      </w:r>
      <w:r w:rsidR="0004290A">
        <w:t xml:space="preserve">baru sehingga </w:t>
      </w:r>
      <w:r w:rsidR="0015494D">
        <w:t xml:space="preserve">dapat melayani banyaknya </w:t>
      </w:r>
      <w:r w:rsidR="0015494D" w:rsidRPr="00DF0968">
        <w:rPr>
          <w:i/>
        </w:rPr>
        <w:t>request</w:t>
      </w:r>
      <w:r w:rsidR="0015494D">
        <w:t xml:space="preserve"> dari user yang mengakses sistem E-</w:t>
      </w:r>
      <w:r w:rsidR="0015494D" w:rsidRPr="00DF0968">
        <w:rPr>
          <w:i/>
        </w:rPr>
        <w:t>Learning</w:t>
      </w:r>
      <w:r w:rsidR="0015494D">
        <w:t>.</w:t>
      </w:r>
      <w:r w:rsidR="004700A2">
        <w:t xml:space="preserve"> Sebaliknya jika di level pod pemakain rata-rata C</w:t>
      </w:r>
      <w:r w:rsidR="00E90182">
        <w:t>P</w:t>
      </w:r>
      <w:r w:rsidR="004700A2">
        <w:t>U dan memory dibawah limit yang ditentukan misal di bawah 50%, maka kita bisa me</w:t>
      </w:r>
      <w:r w:rsidR="00A147C6">
        <w:t>ngkonfigurasi</w:t>
      </w:r>
      <w:r w:rsidR="004700A2">
        <w:t xml:space="preserve"> sehingga sistem melakukan </w:t>
      </w:r>
      <w:r w:rsidR="004700A2" w:rsidRPr="00A147C6">
        <w:rPr>
          <w:i/>
        </w:rPr>
        <w:t xml:space="preserve">scale </w:t>
      </w:r>
      <w:r w:rsidR="008D19F9">
        <w:rPr>
          <w:i/>
        </w:rPr>
        <w:t>down</w:t>
      </w:r>
      <w:r w:rsidR="00A147C6">
        <w:rPr>
          <w:i/>
        </w:rPr>
        <w:t xml:space="preserve">. </w:t>
      </w:r>
      <w:r w:rsidR="0015494D">
        <w:t xml:space="preserve"> </w:t>
      </w:r>
      <w:r w:rsidR="00B37909">
        <w:t xml:space="preserve"> </w:t>
      </w:r>
      <w:r w:rsidR="00A147C6">
        <w:t xml:space="preserve">Hal </w:t>
      </w:r>
      <w:r w:rsidR="00583731">
        <w:t>i</w:t>
      </w:r>
      <w:r w:rsidR="00A147C6">
        <w:t xml:space="preserve">ni </w:t>
      </w:r>
      <w:r w:rsidR="00B37909">
        <w:t>juga</w:t>
      </w:r>
      <w:r w:rsidR="00583731">
        <w:t xml:space="preserve"> berlaku di</w:t>
      </w:r>
      <w:r w:rsidR="00B37909">
        <w:t xml:space="preserve"> level cluster VM, jika </w:t>
      </w:r>
      <w:r w:rsidR="00B37909" w:rsidRPr="00DF0968">
        <w:rPr>
          <w:i/>
        </w:rPr>
        <w:t>resource</w:t>
      </w:r>
      <w:r w:rsidR="00B37909">
        <w:t xml:space="preserve"> RAM dan CPU di cluster mencapai titik limit </w:t>
      </w:r>
      <w:r w:rsidR="00C9215A">
        <w:t xml:space="preserve">yang telah ditentukan, maka </w:t>
      </w:r>
      <w:r w:rsidR="00C9215A" w:rsidRPr="00DD7A4B">
        <w:rPr>
          <w:i/>
        </w:rPr>
        <w:t xml:space="preserve">cluster </w:t>
      </w:r>
      <w:r w:rsidR="00C9215A">
        <w:t>akan secara</w:t>
      </w:r>
      <w:r w:rsidR="005D283E">
        <w:t xml:space="preserve"> </w:t>
      </w:r>
      <w:r w:rsidR="00C9215A">
        <w:t>otomatis</w:t>
      </w:r>
      <w:r w:rsidR="00583731">
        <w:t xml:space="preserve"> </w:t>
      </w:r>
      <w:r w:rsidR="00583731" w:rsidRPr="00DF0968">
        <w:rPr>
          <w:i/>
        </w:rPr>
        <w:t xml:space="preserve">scale </w:t>
      </w:r>
      <w:r w:rsidR="00455D4E">
        <w:rPr>
          <w:i/>
        </w:rPr>
        <w:t>out (horizontal scalling)</w:t>
      </w:r>
      <w:r w:rsidR="00583731">
        <w:t xml:space="preserve"> dengan</w:t>
      </w:r>
      <w:r w:rsidR="00C9215A">
        <w:t xml:space="preserve"> membuat VM baru</w:t>
      </w:r>
      <w:r w:rsidR="00583731">
        <w:t xml:space="preserve"> ataupun sebaliknya melakukan </w:t>
      </w:r>
      <w:r w:rsidR="00583731" w:rsidRPr="00562945">
        <w:rPr>
          <w:i/>
        </w:rPr>
        <w:t>scale</w:t>
      </w:r>
      <w:r w:rsidR="00196C75" w:rsidRPr="00562945">
        <w:rPr>
          <w:i/>
        </w:rPr>
        <w:t xml:space="preserve"> </w:t>
      </w:r>
      <w:r w:rsidR="00455D4E">
        <w:rPr>
          <w:i/>
        </w:rPr>
        <w:t>down</w:t>
      </w:r>
      <w:r w:rsidR="00196C75" w:rsidRPr="00562945">
        <w:rPr>
          <w:i/>
        </w:rPr>
        <w:t xml:space="preserve"> </w:t>
      </w:r>
      <w:r w:rsidR="00196C75">
        <w:t>deng</w:t>
      </w:r>
      <w:r w:rsidR="00DF0968">
        <w:t xml:space="preserve">an </w:t>
      </w:r>
      <w:r w:rsidR="00196C75">
        <w:t xml:space="preserve">menghapus kelebihan VM. </w:t>
      </w:r>
      <w:r w:rsidR="004700A2">
        <w:t xml:space="preserve"> </w:t>
      </w:r>
      <w:r w:rsidR="00C9215A">
        <w:t xml:space="preserve">Disinilah proses apa yang disebut </w:t>
      </w:r>
      <w:r w:rsidR="00455D4E">
        <w:t>a</w:t>
      </w:r>
      <w:r w:rsidR="00C9215A" w:rsidRPr="00DF0968">
        <w:rPr>
          <w:i/>
        </w:rPr>
        <w:t>uto-</w:t>
      </w:r>
      <w:r w:rsidR="00455D4E">
        <w:rPr>
          <w:i/>
        </w:rPr>
        <w:t>s</w:t>
      </w:r>
      <w:r w:rsidR="00C9215A" w:rsidRPr="00DF0968">
        <w:rPr>
          <w:i/>
        </w:rPr>
        <w:t>calling</w:t>
      </w:r>
      <w:r w:rsidR="00C9215A">
        <w:t xml:space="preserve"> agar </w:t>
      </w:r>
      <w:r w:rsidR="00B14195" w:rsidRPr="00264561">
        <w:rPr>
          <w:i/>
        </w:rPr>
        <w:t>availability</w:t>
      </w:r>
      <w:r w:rsidR="00B14195">
        <w:t xml:space="preserve"> tetap terjaga dengan baik</w:t>
      </w:r>
      <w:r w:rsidR="00196C75">
        <w:t xml:space="preserve"> dan juga </w:t>
      </w:r>
      <w:r w:rsidR="00EB2BB7">
        <w:t>memberikan efisiensi terhadap biaya.</w:t>
      </w:r>
    </w:p>
    <w:p w14:paraId="1DF6189A" w14:textId="5D8DF034" w:rsidR="00C95961" w:rsidRPr="00C95961" w:rsidRDefault="006F2690" w:rsidP="006F2690">
      <w:pPr>
        <w:pStyle w:val="Heading3"/>
        <w:ind w:left="284"/>
      </w:pPr>
      <w:r>
        <w:t xml:space="preserve"> </w:t>
      </w:r>
      <w:r>
        <w:tab/>
      </w:r>
      <w:bookmarkStart w:id="58" w:name="_Toc7635599"/>
      <w:r w:rsidR="00A90214">
        <w:t>REST Constraint</w:t>
      </w:r>
      <w:bookmarkEnd w:id="58"/>
      <w:r w:rsidR="00A90214">
        <w:t xml:space="preserve"> </w:t>
      </w:r>
    </w:p>
    <w:p w14:paraId="6AAE6EEF" w14:textId="0168F5B6" w:rsidR="004B5F17" w:rsidRDefault="0046095F" w:rsidP="004B5F17">
      <w:r>
        <w:tab/>
      </w:r>
      <w:r w:rsidRPr="0046095F">
        <w:t xml:space="preserve">Arsitektur awal mengikuti REST </w:t>
      </w:r>
      <w:r w:rsidRPr="00506DF4">
        <w:rPr>
          <w:i/>
        </w:rPr>
        <w:t>C</w:t>
      </w:r>
      <w:r w:rsidR="0021480A" w:rsidRPr="00506DF4">
        <w:rPr>
          <w:i/>
        </w:rPr>
        <w:t>o</w:t>
      </w:r>
      <w:r w:rsidRPr="00506DF4">
        <w:rPr>
          <w:i/>
        </w:rPr>
        <w:t>nstraint</w:t>
      </w:r>
      <w:r w:rsidRPr="0046095F">
        <w:t xml:space="preserve"> yang dibuat oleh pendirinya, Fielding</w:t>
      </w:r>
      <w:r w:rsidR="00506DF4">
        <w:t xml:space="preserve"> </w:t>
      </w:r>
      <w:r w:rsidR="00506DF4">
        <w:fldChar w:fldCharType="begin" w:fldLock="1"/>
      </w:r>
      <w:r w:rsidR="00506DF4">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506DF4">
        <w:fldChar w:fldCharType="separate"/>
      </w:r>
      <w:r w:rsidR="00506DF4" w:rsidRPr="00506DF4">
        <w:rPr>
          <w:noProof/>
        </w:rPr>
        <w:t>(Thomas Fielding, 2000)</w:t>
      </w:r>
      <w:r w:rsidR="00506DF4">
        <w:fldChar w:fldCharType="end"/>
      </w:r>
      <w:r w:rsidRPr="0046095F">
        <w:t xml:space="preserve">. </w:t>
      </w:r>
      <w:r w:rsidRPr="00506DF4">
        <w:rPr>
          <w:i/>
        </w:rPr>
        <w:t>Constrain</w:t>
      </w:r>
      <w:r w:rsidR="00506DF4" w:rsidRPr="00506DF4">
        <w:rPr>
          <w:i/>
        </w:rPr>
        <w:t>t</w:t>
      </w:r>
      <w:r w:rsidRPr="0046095F">
        <w:t xml:space="preserve"> dasar dalam REST adalah </w:t>
      </w:r>
      <w:r w:rsidRPr="00506DF4">
        <w:rPr>
          <w:i/>
        </w:rPr>
        <w:t>client-server</w:t>
      </w:r>
      <w:r w:rsidRPr="0046095F">
        <w:t xml:space="preserve">. </w:t>
      </w:r>
      <w:r w:rsidR="00D07F83">
        <w:t>Client</w:t>
      </w:r>
      <w:r w:rsidRPr="0046095F">
        <w:t xml:space="preserve"> membuat permintaan dan server merespons permintaan. Arsitektur ini memisahkan logika sisi</w:t>
      </w:r>
      <w:r w:rsidR="00D07F83">
        <w:t xml:space="preserve"> </w:t>
      </w:r>
      <w:r w:rsidR="00D07F83" w:rsidRPr="00506DF4">
        <w:rPr>
          <w:i/>
        </w:rPr>
        <w:t>client</w:t>
      </w:r>
      <w:r w:rsidRPr="0046095F">
        <w:t xml:space="preserve"> dan logika sisi</w:t>
      </w:r>
      <w:r w:rsidR="00D07F83">
        <w:t xml:space="preserve"> </w:t>
      </w:r>
      <w:r w:rsidRPr="00506DF4">
        <w:rPr>
          <w:i/>
        </w:rPr>
        <w:t>server</w:t>
      </w:r>
      <w:r w:rsidRPr="0046095F">
        <w:t>. Logika sisi</w:t>
      </w:r>
      <w:r w:rsidR="00506DF4">
        <w:t xml:space="preserve"> </w:t>
      </w:r>
      <w:r w:rsidRPr="00DD7A4B">
        <w:rPr>
          <w:i/>
        </w:rPr>
        <w:t>server</w:t>
      </w:r>
      <w:r w:rsidRPr="0046095F">
        <w:t xml:space="preserve"> </w:t>
      </w:r>
      <w:r w:rsidRPr="0046095F">
        <w:lastRenderedPageBreak/>
        <w:t xml:space="preserve">mengekspos </w:t>
      </w:r>
      <w:r w:rsidRPr="00506DF4">
        <w:rPr>
          <w:i/>
        </w:rPr>
        <w:t>Application Programming Interface</w:t>
      </w:r>
      <w:r w:rsidRPr="0046095F">
        <w:t xml:space="preserve"> (API) dan menggunakan spesifikasi HTTP sebagai protokol komunikasi.</w:t>
      </w:r>
    </w:p>
    <w:p w14:paraId="7F446665" w14:textId="305E3FB0" w:rsidR="00B76CB6" w:rsidRDefault="00B76CB6" w:rsidP="004B5F17">
      <w:r>
        <w:tab/>
      </w:r>
      <w:r w:rsidR="00506DF4">
        <w:t xml:space="preserve">Gaya arsitektur yang akan dirancang berdasarkan </w:t>
      </w:r>
      <w:r w:rsidR="00506DF4" w:rsidRPr="00506DF4">
        <w:rPr>
          <w:i/>
        </w:rPr>
        <w:t>constraint</w:t>
      </w:r>
      <w:r w:rsidR="00506DF4">
        <w:t xml:space="preserve"> REST adalah </w:t>
      </w:r>
      <w:r w:rsidRPr="00B76CB6">
        <w:t xml:space="preserve">adalah penggunaan </w:t>
      </w:r>
      <w:r w:rsidRPr="00506DF4">
        <w:rPr>
          <w:i/>
        </w:rPr>
        <w:t>uniform interface</w:t>
      </w:r>
      <w:r w:rsidRPr="00B76CB6">
        <w:t xml:space="preserve">. Ini berisi tiga elemen: metode, jenis media, dan sintaks pengidentifikasi </w:t>
      </w:r>
      <w:r w:rsidRPr="00506DF4">
        <w:rPr>
          <w:i/>
        </w:rPr>
        <w:t>resource</w:t>
      </w:r>
      <w:r w:rsidRPr="00B76CB6">
        <w:t xml:space="preserve">. </w:t>
      </w:r>
      <w:r w:rsidRPr="00506DF4">
        <w:rPr>
          <w:i/>
        </w:rPr>
        <w:t>Controller</w:t>
      </w:r>
      <w:r w:rsidRPr="00B76CB6">
        <w:t xml:space="preserve"> sistem </w:t>
      </w:r>
      <w:r w:rsidRPr="00D07F83">
        <w:rPr>
          <w:i/>
        </w:rPr>
        <w:t>E-Learning</w:t>
      </w:r>
      <w:r w:rsidRPr="00B76CB6">
        <w:t xml:space="preserve"> ini akan menggunakan standar URI untuk menyatakan di mana data sedang ditransfer ke atau dari. Ini juga berupa URL karena kita dapat menggunakannya sebagai pengidentifikasi resource dan menerapkan metode di atasnya. Di bawah ini adalah sintaks umum URI yang akan digunakan dalam arsitektur awal</w:t>
      </w:r>
      <w:r w:rsidR="00506DF4">
        <w:t xml:space="preserve"> </w:t>
      </w:r>
      <w:r w:rsidR="00506DF4">
        <w:fldChar w:fldCharType="begin" w:fldLock="1"/>
      </w:r>
      <w:r w:rsidR="00BA774B">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506DF4">
        <w:fldChar w:fldCharType="separate"/>
      </w:r>
      <w:r w:rsidR="00506DF4" w:rsidRPr="00506DF4">
        <w:rPr>
          <w:noProof/>
        </w:rPr>
        <w:t>(Erl et al., 2012)</w:t>
      </w:r>
      <w:r w:rsidR="00506DF4">
        <w:fldChar w:fldCharType="end"/>
      </w:r>
      <w:r w:rsidRPr="00B76CB6">
        <w:t>:</w:t>
      </w:r>
    </w:p>
    <w:p w14:paraId="4DD3F66E" w14:textId="77777777" w:rsidR="00305AED" w:rsidRPr="003817F9" w:rsidRDefault="0021480A" w:rsidP="00305AED">
      <w:pPr>
        <w:adjustRightInd w:val="0"/>
        <w:ind w:firstLine="284"/>
        <w:rPr>
          <w:i/>
        </w:rPr>
      </w:pPr>
      <w:r>
        <w:tab/>
      </w:r>
      <w:r w:rsidR="00305AED">
        <w:rPr>
          <w:i/>
        </w:rPr>
        <w:tab/>
      </w:r>
      <w:r w:rsidR="00305AED" w:rsidRPr="004F0308">
        <w:rPr>
          <w:i/>
        </w:rPr>
        <w:t>{scheme}://{authority}{path</w:t>
      </w:r>
      <w:proofErr w:type="gramStart"/>
      <w:r w:rsidR="00305AED" w:rsidRPr="004F0308">
        <w:rPr>
          <w:i/>
        </w:rPr>
        <w:t>}?{</w:t>
      </w:r>
      <w:proofErr w:type="gramEnd"/>
      <w:r w:rsidR="00305AED" w:rsidRPr="004F0308">
        <w:rPr>
          <w:i/>
        </w:rPr>
        <w:t>query}</w:t>
      </w:r>
    </w:p>
    <w:p w14:paraId="23ECD80D" w14:textId="07294BCD" w:rsidR="003A1793" w:rsidRPr="00841307" w:rsidRDefault="006451D3" w:rsidP="009C07A0">
      <w:pPr>
        <w:spacing w:before="120"/>
        <w:jc w:val="center"/>
        <w:rPr>
          <w:i/>
          <w:szCs w:val="24"/>
        </w:rPr>
      </w:pPr>
      <w:r>
        <w:t xml:space="preserve">Contoh URI yang menggunakan semua komponen adalah </w:t>
      </w:r>
      <w:r w:rsidR="00841307" w:rsidRPr="00841307">
        <w:rPr>
          <w:szCs w:val="24"/>
        </w:rPr>
        <w:t>“</w:t>
      </w:r>
      <w:r w:rsidR="003A1793" w:rsidRPr="00841307">
        <w:rPr>
          <w:i/>
          <w:szCs w:val="24"/>
        </w:rPr>
        <w:t>https://client.e</w:t>
      </w:r>
      <w:r w:rsidR="009C0356" w:rsidRPr="00841307">
        <w:rPr>
          <w:i/>
          <w:szCs w:val="24"/>
        </w:rPr>
        <w:t>duprovider</w:t>
      </w:r>
      <w:r w:rsidR="003A1793" w:rsidRPr="00841307">
        <w:rPr>
          <w:i/>
          <w:szCs w:val="24"/>
        </w:rPr>
        <w:t>.</w:t>
      </w:r>
      <w:r w:rsidR="00245FBC" w:rsidRPr="00841307">
        <w:rPr>
          <w:i/>
          <w:szCs w:val="24"/>
        </w:rPr>
        <w:t>co</w:t>
      </w:r>
      <w:r w:rsidR="003A1793" w:rsidRPr="00841307">
        <w:rPr>
          <w:i/>
          <w:szCs w:val="24"/>
        </w:rPr>
        <w:t>/tenant/tenant-name/school/</w:t>
      </w:r>
      <w:r w:rsidR="003220D3" w:rsidRPr="00841307">
        <w:rPr>
          <w:i/>
          <w:szCs w:val="24"/>
        </w:rPr>
        <w:t>2</w:t>
      </w:r>
      <w:r w:rsidR="00D41468" w:rsidRPr="00841307">
        <w:rPr>
          <w:i/>
          <w:szCs w:val="24"/>
        </w:rPr>
        <w:t>?</w:t>
      </w:r>
      <w:r w:rsidR="00B01A3A" w:rsidRPr="00841307">
        <w:rPr>
          <w:i/>
          <w:szCs w:val="24"/>
        </w:rPr>
        <w:t>user=3</w:t>
      </w:r>
      <w:r w:rsidR="00841307" w:rsidRPr="00841307">
        <w:rPr>
          <w:i/>
          <w:szCs w:val="24"/>
        </w:rPr>
        <w:t>”</w:t>
      </w:r>
    </w:p>
    <w:p w14:paraId="4A51C177" w14:textId="4944D723" w:rsidR="00C50B6F" w:rsidRPr="009A0EB4" w:rsidRDefault="00A47B04" w:rsidP="009A0EB4">
      <w:pPr>
        <w:spacing w:before="120"/>
        <w:jc w:val="left"/>
      </w:pPr>
      <w:r>
        <w:t xml:space="preserve">Tabel </w:t>
      </w:r>
      <w:r w:rsidR="005079DA">
        <w:t>III.1</w:t>
      </w:r>
      <w:r>
        <w:t xml:space="preserve"> </w:t>
      </w:r>
      <w:r w:rsidR="008221FD">
        <w:t xml:space="preserve">memperlihatkan </w:t>
      </w:r>
      <w:proofErr w:type="gramStart"/>
      <w:r w:rsidR="008221FD">
        <w:t>perincian  dari</w:t>
      </w:r>
      <w:proofErr w:type="gramEnd"/>
      <w:r w:rsidR="008221FD">
        <w:t xml:space="preserve"> setiap komponen URI </w:t>
      </w:r>
    </w:p>
    <w:p w14:paraId="174FB81D" w14:textId="5AE01166" w:rsidR="009A0EB4" w:rsidRDefault="009A0EB4" w:rsidP="009A0EB4">
      <w:pPr>
        <w:pStyle w:val="Caption"/>
        <w:keepNext/>
        <w:jc w:val="center"/>
      </w:pPr>
      <w:bookmarkStart w:id="59" w:name="_Toc7635634"/>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w:t>
      </w:r>
      <w:r w:rsidR="00B13951">
        <w:fldChar w:fldCharType="end"/>
      </w:r>
      <w:r w:rsidRPr="000653E7">
        <w:t>Sintaks umum URI</w:t>
      </w:r>
      <w:bookmarkEnd w:id="59"/>
    </w:p>
    <w:tbl>
      <w:tblPr>
        <w:tblStyle w:val="TableGrid5"/>
        <w:tblW w:w="5000" w:type="pct"/>
        <w:tblLook w:val="04A0" w:firstRow="1" w:lastRow="0" w:firstColumn="1" w:lastColumn="0" w:noHBand="0" w:noVBand="1"/>
      </w:tblPr>
      <w:tblGrid>
        <w:gridCol w:w="2589"/>
        <w:gridCol w:w="5338"/>
      </w:tblGrid>
      <w:tr w:rsidR="00D35E77" w:rsidRPr="00D35E77" w14:paraId="72B5955B" w14:textId="77777777" w:rsidTr="00423E7E">
        <w:tc>
          <w:tcPr>
            <w:tcW w:w="1633" w:type="pct"/>
          </w:tcPr>
          <w:p w14:paraId="04D5C60D" w14:textId="03FCA066" w:rsidR="00D35E77" w:rsidRPr="00D35E77" w:rsidRDefault="00D35E77" w:rsidP="00D35E77">
            <w:pPr>
              <w:tabs>
                <w:tab w:val="left" w:pos="2010"/>
              </w:tabs>
              <w:adjustRightInd w:val="0"/>
              <w:spacing w:line="240" w:lineRule="auto"/>
              <w:jc w:val="center"/>
              <w:rPr>
                <w:rFonts w:eastAsia="Calibri" w:cs="Times New Roman"/>
                <w:b/>
              </w:rPr>
            </w:pPr>
            <w:r>
              <w:rPr>
                <w:rFonts w:eastAsia="Calibri" w:cs="Times New Roman"/>
                <w:b/>
              </w:rPr>
              <w:t>Bagian URI</w:t>
            </w:r>
          </w:p>
        </w:tc>
        <w:tc>
          <w:tcPr>
            <w:tcW w:w="3367" w:type="pct"/>
          </w:tcPr>
          <w:p w14:paraId="181B8477" w14:textId="10753DA6" w:rsidR="00D35E77" w:rsidRPr="00D35E77" w:rsidRDefault="00D35E77" w:rsidP="00D35E77">
            <w:pPr>
              <w:tabs>
                <w:tab w:val="left" w:pos="2010"/>
              </w:tabs>
              <w:adjustRightInd w:val="0"/>
              <w:spacing w:line="240" w:lineRule="auto"/>
              <w:jc w:val="center"/>
              <w:rPr>
                <w:rFonts w:eastAsia="Calibri" w:cs="Times New Roman"/>
                <w:b/>
              </w:rPr>
            </w:pPr>
            <w:r>
              <w:rPr>
                <w:rFonts w:eastAsia="Calibri" w:cs="Times New Roman"/>
                <w:b/>
              </w:rPr>
              <w:t>Penggunaan</w:t>
            </w:r>
          </w:p>
        </w:tc>
      </w:tr>
      <w:tr w:rsidR="00D35E77" w:rsidRPr="00D35E77" w14:paraId="5F6B05B7" w14:textId="77777777" w:rsidTr="00423E7E">
        <w:tc>
          <w:tcPr>
            <w:tcW w:w="1633" w:type="pct"/>
          </w:tcPr>
          <w:p w14:paraId="3B2FB2E1" w14:textId="0B7F1663" w:rsidR="00D35E77" w:rsidRPr="00D35E77" w:rsidRDefault="00D35E77" w:rsidP="00D35E77">
            <w:pPr>
              <w:tabs>
                <w:tab w:val="left" w:pos="2010"/>
              </w:tabs>
              <w:adjustRightInd w:val="0"/>
              <w:spacing w:line="240" w:lineRule="auto"/>
              <w:rPr>
                <w:rFonts w:eastAsia="Calibri" w:cs="Times New Roman"/>
                <w:bCs/>
                <w:i/>
              </w:rPr>
            </w:pPr>
            <w:r w:rsidRPr="00D35E77">
              <w:rPr>
                <w:rFonts w:eastAsia="Calibri" w:cs="Times New Roman"/>
                <w:i/>
              </w:rPr>
              <w:t>http</w:t>
            </w:r>
            <w:r>
              <w:rPr>
                <w:rFonts w:eastAsia="Calibri" w:cs="Times New Roman"/>
                <w:i/>
              </w:rPr>
              <w:t>s</w:t>
            </w:r>
          </w:p>
        </w:tc>
        <w:tc>
          <w:tcPr>
            <w:tcW w:w="3367" w:type="pct"/>
          </w:tcPr>
          <w:p w14:paraId="2FEE2E17" w14:textId="77777777" w:rsidR="00D35E77" w:rsidRPr="002B7D7B" w:rsidRDefault="00D35E77" w:rsidP="00D35E77">
            <w:pPr>
              <w:tabs>
                <w:tab w:val="left" w:pos="2010"/>
              </w:tabs>
              <w:adjustRightInd w:val="0"/>
              <w:spacing w:line="240" w:lineRule="auto"/>
              <w:rPr>
                <w:rFonts w:eastAsia="Calibri" w:cs="Times New Roman"/>
                <w:i/>
              </w:rPr>
            </w:pPr>
            <w:r w:rsidRPr="002B7D7B">
              <w:rPr>
                <w:rFonts w:eastAsia="Calibri" w:cs="Times New Roman"/>
                <w:i/>
              </w:rPr>
              <w:t>scheme/methods</w:t>
            </w:r>
          </w:p>
        </w:tc>
      </w:tr>
      <w:tr w:rsidR="00D35E77" w:rsidRPr="00D35E77" w14:paraId="0F34101C" w14:textId="77777777" w:rsidTr="00423E7E">
        <w:tc>
          <w:tcPr>
            <w:tcW w:w="1633" w:type="pct"/>
          </w:tcPr>
          <w:p w14:paraId="27C723C2" w14:textId="3C30126A" w:rsidR="00D35E77" w:rsidRPr="00D35E77" w:rsidRDefault="00245FBC" w:rsidP="00D35E77">
            <w:pPr>
              <w:tabs>
                <w:tab w:val="left" w:pos="2010"/>
              </w:tabs>
              <w:adjustRightInd w:val="0"/>
              <w:spacing w:line="240" w:lineRule="auto"/>
              <w:rPr>
                <w:rFonts w:eastAsia="Calibri" w:cs="Times New Roman"/>
                <w:bCs/>
                <w:i/>
              </w:rPr>
            </w:pPr>
            <w:r w:rsidRPr="00245FBC">
              <w:rPr>
                <w:i/>
              </w:rPr>
              <w:t>client.eduprovider.co</w:t>
            </w:r>
          </w:p>
        </w:tc>
        <w:tc>
          <w:tcPr>
            <w:tcW w:w="3367" w:type="pct"/>
          </w:tcPr>
          <w:p w14:paraId="1DB3A0FF" w14:textId="6F636C81" w:rsidR="00D35E77" w:rsidRPr="002B7D7B" w:rsidRDefault="00245FBC" w:rsidP="00D35E77">
            <w:pPr>
              <w:tabs>
                <w:tab w:val="left" w:pos="2010"/>
              </w:tabs>
              <w:adjustRightInd w:val="0"/>
              <w:spacing w:line="240" w:lineRule="auto"/>
              <w:rPr>
                <w:rFonts w:eastAsia="Calibri" w:cs="Times New Roman"/>
                <w:i/>
              </w:rPr>
            </w:pPr>
            <w:r w:rsidRPr="002B7D7B">
              <w:rPr>
                <w:rFonts w:eastAsia="Calibri" w:cs="Times New Roman"/>
                <w:i/>
              </w:rPr>
              <w:t>A</w:t>
            </w:r>
            <w:r w:rsidR="00D35E77" w:rsidRPr="002B7D7B">
              <w:rPr>
                <w:rFonts w:eastAsia="Calibri" w:cs="Times New Roman"/>
                <w:i/>
              </w:rPr>
              <w:t>uthority</w:t>
            </w:r>
          </w:p>
        </w:tc>
      </w:tr>
      <w:tr w:rsidR="00D35E77" w:rsidRPr="00D35E77" w14:paraId="03D82664" w14:textId="77777777" w:rsidTr="00423E7E">
        <w:tc>
          <w:tcPr>
            <w:tcW w:w="1633" w:type="pct"/>
          </w:tcPr>
          <w:p w14:paraId="5B5AC1DC" w14:textId="0D7E73A2" w:rsidR="00D35E77" w:rsidRPr="00D35E77" w:rsidRDefault="00D35E77" w:rsidP="00D35E77">
            <w:pPr>
              <w:tabs>
                <w:tab w:val="left" w:pos="2010"/>
              </w:tabs>
              <w:adjustRightInd w:val="0"/>
              <w:spacing w:line="240" w:lineRule="auto"/>
              <w:rPr>
                <w:rFonts w:eastAsia="Calibri" w:cs="Times New Roman"/>
                <w:bCs/>
                <w:i/>
              </w:rPr>
            </w:pPr>
            <w:r w:rsidRPr="00D35E77">
              <w:rPr>
                <w:rFonts w:eastAsia="Calibri" w:cs="Times New Roman"/>
              </w:rPr>
              <w:t>/</w:t>
            </w:r>
            <w:r w:rsidR="00707DDA">
              <w:rPr>
                <w:rFonts w:eastAsia="Calibri" w:cs="Times New Roman"/>
              </w:rPr>
              <w:t>tenant/tenant-name</w:t>
            </w:r>
            <w:r w:rsidR="00236AEB">
              <w:rPr>
                <w:rFonts w:eastAsia="Calibri" w:cs="Times New Roman"/>
              </w:rPr>
              <w:t>/</w:t>
            </w:r>
          </w:p>
        </w:tc>
        <w:tc>
          <w:tcPr>
            <w:tcW w:w="3367" w:type="pct"/>
          </w:tcPr>
          <w:p w14:paraId="43CBFDE6" w14:textId="6CE79E0F" w:rsidR="00D35E77" w:rsidRPr="00D35E77" w:rsidRDefault="0038213A" w:rsidP="00D35E77">
            <w:pPr>
              <w:tabs>
                <w:tab w:val="left" w:pos="2010"/>
              </w:tabs>
              <w:adjustRightInd w:val="0"/>
              <w:spacing w:line="240" w:lineRule="auto"/>
              <w:rPr>
                <w:rFonts w:eastAsia="Calibri" w:cs="Times New Roman"/>
              </w:rPr>
            </w:pPr>
            <w:r>
              <w:rPr>
                <w:rFonts w:eastAsia="Calibri" w:cs="Times New Roman"/>
              </w:rPr>
              <w:t>Path</w:t>
            </w:r>
            <w:r w:rsidR="002022B6">
              <w:rPr>
                <w:rFonts w:eastAsia="Calibri" w:cs="Times New Roman"/>
              </w:rPr>
              <w:t xml:space="preserve"> </w:t>
            </w:r>
            <w:r w:rsidR="007C3618">
              <w:rPr>
                <w:rFonts w:eastAsia="Calibri" w:cs="Times New Roman"/>
              </w:rPr>
              <w:t xml:space="preserve">yang menunjukkan informasi list </w:t>
            </w:r>
            <w:proofErr w:type="gramStart"/>
            <w:r w:rsidR="007C3618">
              <w:rPr>
                <w:rFonts w:eastAsia="Calibri" w:cs="Times New Roman"/>
              </w:rPr>
              <w:t xml:space="preserve">sekolah </w:t>
            </w:r>
            <w:r w:rsidR="00D62602">
              <w:rPr>
                <w:rFonts w:eastAsia="Calibri" w:cs="Times New Roman"/>
              </w:rPr>
              <w:t xml:space="preserve"> yang</w:t>
            </w:r>
            <w:proofErr w:type="gramEnd"/>
            <w:r w:rsidR="00D62602">
              <w:rPr>
                <w:rFonts w:eastAsia="Calibri" w:cs="Times New Roman"/>
              </w:rPr>
              <w:t xml:space="preserve"> dimiliki </w:t>
            </w:r>
            <w:r w:rsidR="00D62602" w:rsidRPr="00D62602">
              <w:rPr>
                <w:rFonts w:eastAsia="Calibri" w:cs="Times New Roman"/>
                <w:i/>
              </w:rPr>
              <w:t>tenant-name</w:t>
            </w:r>
            <w:r w:rsidR="00D62602">
              <w:rPr>
                <w:rFonts w:eastAsia="Calibri" w:cs="Times New Roman"/>
              </w:rPr>
              <w:t xml:space="preserve"> tertentu</w:t>
            </w:r>
          </w:p>
        </w:tc>
      </w:tr>
      <w:tr w:rsidR="00D35E77" w:rsidRPr="00D35E77" w14:paraId="43ACA16F" w14:textId="77777777" w:rsidTr="00423E7E">
        <w:tc>
          <w:tcPr>
            <w:tcW w:w="1633" w:type="pct"/>
          </w:tcPr>
          <w:p w14:paraId="164588E5" w14:textId="7649693D" w:rsidR="00D35E77" w:rsidRPr="00D35E77" w:rsidRDefault="00B30DEC" w:rsidP="00D35E77">
            <w:pPr>
              <w:tabs>
                <w:tab w:val="left" w:pos="2010"/>
              </w:tabs>
              <w:adjustRightInd w:val="0"/>
              <w:spacing w:line="240" w:lineRule="auto"/>
              <w:rPr>
                <w:rFonts w:eastAsia="Calibri" w:cs="Times New Roman"/>
                <w:bCs/>
                <w:i/>
              </w:rPr>
            </w:pPr>
            <w:r>
              <w:rPr>
                <w:rFonts w:eastAsia="Calibri" w:cs="Times New Roman"/>
                <w:bCs/>
                <w:i/>
              </w:rPr>
              <w:t>2</w:t>
            </w:r>
          </w:p>
        </w:tc>
        <w:tc>
          <w:tcPr>
            <w:tcW w:w="3367" w:type="pct"/>
          </w:tcPr>
          <w:p w14:paraId="04A1865F" w14:textId="3F9B0DE8" w:rsidR="00D35E77" w:rsidRPr="00D35E77" w:rsidRDefault="0045425E" w:rsidP="00D35E77">
            <w:pPr>
              <w:tabs>
                <w:tab w:val="left" w:pos="2010"/>
              </w:tabs>
              <w:adjustRightInd w:val="0"/>
              <w:spacing w:line="240" w:lineRule="auto"/>
              <w:rPr>
                <w:rFonts w:eastAsia="Calibri" w:cs="Times New Roman"/>
              </w:rPr>
            </w:pPr>
            <w:r>
              <w:rPr>
                <w:rFonts w:eastAsia="Calibri" w:cs="Times New Roman"/>
              </w:rPr>
              <w:t>Ide</w:t>
            </w:r>
            <w:r w:rsidR="00245FBC">
              <w:rPr>
                <w:rFonts w:eastAsia="Calibri" w:cs="Times New Roman"/>
              </w:rPr>
              <w:t>n</w:t>
            </w:r>
            <w:r>
              <w:rPr>
                <w:rFonts w:eastAsia="Calibri" w:cs="Times New Roman"/>
              </w:rPr>
              <w:t>tifier</w:t>
            </w:r>
            <w:r w:rsidR="00991A89">
              <w:rPr>
                <w:rFonts w:eastAsia="Calibri" w:cs="Times New Roman"/>
              </w:rPr>
              <w:t xml:space="preserve"> re</w:t>
            </w:r>
            <w:r>
              <w:rPr>
                <w:rFonts w:eastAsia="Calibri" w:cs="Times New Roman"/>
              </w:rPr>
              <w:t>so</w:t>
            </w:r>
            <w:r w:rsidR="00991A89">
              <w:rPr>
                <w:rFonts w:eastAsia="Calibri" w:cs="Times New Roman"/>
              </w:rPr>
              <w:t xml:space="preserve">urce mengacu </w:t>
            </w:r>
            <w:r w:rsidR="008526B9">
              <w:rPr>
                <w:rFonts w:eastAsia="Calibri" w:cs="Times New Roman"/>
              </w:rPr>
              <w:t>pada</w:t>
            </w:r>
            <w:r w:rsidR="00823EA4">
              <w:rPr>
                <w:rFonts w:eastAsia="Calibri" w:cs="Times New Roman"/>
              </w:rPr>
              <w:t xml:space="preserve"> sekolah</w:t>
            </w:r>
            <w:r w:rsidR="00D27304">
              <w:rPr>
                <w:rFonts w:eastAsia="Calibri" w:cs="Times New Roman"/>
              </w:rPr>
              <w:t xml:space="preserve"> nomor 2</w:t>
            </w:r>
            <w:r w:rsidR="00823EA4">
              <w:rPr>
                <w:rFonts w:eastAsia="Calibri" w:cs="Times New Roman"/>
              </w:rPr>
              <w:t xml:space="preserve"> yang dimiliki </w:t>
            </w:r>
            <w:r w:rsidR="00D62602" w:rsidRPr="00D62602">
              <w:rPr>
                <w:rFonts w:eastAsia="Calibri" w:cs="Times New Roman"/>
                <w:i/>
              </w:rPr>
              <w:t>tenant-name</w:t>
            </w:r>
            <w:r w:rsidR="00D62602">
              <w:rPr>
                <w:rFonts w:eastAsia="Calibri" w:cs="Times New Roman"/>
              </w:rPr>
              <w:t xml:space="preserve"> tertentu</w:t>
            </w:r>
          </w:p>
        </w:tc>
      </w:tr>
      <w:tr w:rsidR="00F7125E" w:rsidRPr="00D35E77" w14:paraId="262F0466" w14:textId="77777777" w:rsidTr="008A36EA">
        <w:trPr>
          <w:trHeight w:val="136"/>
        </w:trPr>
        <w:tc>
          <w:tcPr>
            <w:tcW w:w="1633" w:type="pct"/>
          </w:tcPr>
          <w:p w14:paraId="1A8EAA93" w14:textId="799F68A6" w:rsidR="00F7125E" w:rsidRDefault="008A36EA" w:rsidP="00D35E77">
            <w:pPr>
              <w:tabs>
                <w:tab w:val="left" w:pos="2010"/>
              </w:tabs>
              <w:adjustRightInd w:val="0"/>
              <w:spacing w:line="240" w:lineRule="auto"/>
              <w:rPr>
                <w:rFonts w:eastAsia="Calibri" w:cs="Times New Roman"/>
                <w:bCs/>
                <w:i/>
              </w:rPr>
            </w:pPr>
            <w:r>
              <w:rPr>
                <w:rFonts w:eastAsia="Calibri" w:cs="Times New Roman"/>
                <w:bCs/>
                <w:i/>
              </w:rPr>
              <w:t>?user=3</w:t>
            </w:r>
          </w:p>
        </w:tc>
        <w:tc>
          <w:tcPr>
            <w:tcW w:w="3367" w:type="pct"/>
          </w:tcPr>
          <w:p w14:paraId="6E329946" w14:textId="4A4B1332" w:rsidR="00F7125E" w:rsidRDefault="008526B9" w:rsidP="00D35E77">
            <w:pPr>
              <w:tabs>
                <w:tab w:val="left" w:pos="2010"/>
              </w:tabs>
              <w:adjustRightInd w:val="0"/>
              <w:spacing w:line="240" w:lineRule="auto"/>
              <w:rPr>
                <w:rFonts w:eastAsia="Calibri" w:cs="Times New Roman"/>
              </w:rPr>
            </w:pPr>
            <w:r>
              <w:rPr>
                <w:rFonts w:eastAsia="Calibri" w:cs="Times New Roman"/>
              </w:rPr>
              <w:t>Que</w:t>
            </w:r>
            <w:r w:rsidR="00BE48F8">
              <w:rPr>
                <w:rFonts w:eastAsia="Calibri" w:cs="Times New Roman"/>
              </w:rPr>
              <w:t>ry untuk melihat detail user nomor 3 pada sekolah nomor 2</w:t>
            </w:r>
          </w:p>
        </w:tc>
      </w:tr>
    </w:tbl>
    <w:p w14:paraId="4696C8FF" w14:textId="04AD581B" w:rsidR="002812DB" w:rsidRDefault="00F02CBC" w:rsidP="00F02CBC">
      <w:pPr>
        <w:spacing w:before="120"/>
      </w:pPr>
      <w:r w:rsidRPr="00F02CBC">
        <w:rPr>
          <w:lang w:val="en-ID"/>
        </w:rPr>
        <w:br/>
      </w:r>
      <w:r w:rsidR="00D861FC" w:rsidRPr="00D861FC">
        <w:rPr>
          <w:lang w:val="id-ID"/>
        </w:rPr>
        <w:t xml:space="preserve">Tabel </w:t>
      </w:r>
      <w:r w:rsidR="005079DA">
        <w:t>III</w:t>
      </w:r>
      <w:r w:rsidR="00B54199">
        <w:t>.1</w:t>
      </w:r>
      <w:r w:rsidR="00D861FC" w:rsidRPr="00D861FC">
        <w:rPr>
          <w:lang w:val="id-ID"/>
        </w:rPr>
        <w:t xml:space="preserve"> menunjukkan penggunaan yang berbeda di setiap bagian URI dan fungsinya untuk mendukung arsitektur. URI yang sama dapat digunakan beberapa kali untuk melayani permintaan yang berbeda dengan menggunakan metode HTTP. </w:t>
      </w:r>
      <w:r w:rsidR="00D861FC" w:rsidRPr="00D861FC">
        <w:rPr>
          <w:lang w:val="id-ID"/>
        </w:rPr>
        <w:lastRenderedPageBreak/>
        <w:t xml:space="preserve">URI di bawah ini menunjukkan metode HTTP yang </w:t>
      </w:r>
      <w:r w:rsidR="0097658B">
        <w:t>akan dirancang</w:t>
      </w:r>
      <w:r w:rsidR="00D861FC" w:rsidRPr="00D861FC">
        <w:rPr>
          <w:lang w:val="id-ID"/>
        </w:rPr>
        <w:t xml:space="preserve"> untuk list sekolah di RESTful API. URI nya adalah</w:t>
      </w:r>
      <w:r w:rsidR="002812DB">
        <w:t>:</w:t>
      </w:r>
    </w:p>
    <w:p w14:paraId="21761756" w14:textId="6890DB14" w:rsidR="00FB2432" w:rsidRPr="009A0EB4" w:rsidRDefault="00841307" w:rsidP="009A0EB4">
      <w:pPr>
        <w:spacing w:before="120"/>
        <w:jc w:val="center"/>
        <w:rPr>
          <w:i/>
          <w:szCs w:val="24"/>
          <w:lang w:val="id-ID"/>
        </w:rPr>
      </w:pPr>
      <w:r>
        <w:rPr>
          <w:i/>
          <w:szCs w:val="24"/>
        </w:rPr>
        <w:t>“</w:t>
      </w:r>
      <w:r w:rsidR="00D861FC" w:rsidRPr="00841307">
        <w:rPr>
          <w:i/>
          <w:szCs w:val="24"/>
          <w:lang w:val="id-ID"/>
        </w:rPr>
        <w:t>http</w:t>
      </w:r>
      <w:r w:rsidR="001F4568" w:rsidRPr="00841307">
        <w:rPr>
          <w:i/>
          <w:szCs w:val="24"/>
        </w:rPr>
        <w:t>s</w:t>
      </w:r>
      <w:r w:rsidR="00D861FC" w:rsidRPr="00841307">
        <w:rPr>
          <w:i/>
          <w:szCs w:val="24"/>
          <w:lang w:val="id-ID"/>
        </w:rPr>
        <w:t>: //</w:t>
      </w:r>
      <w:r w:rsidR="00FB2432" w:rsidRPr="00841307">
        <w:rPr>
          <w:i/>
          <w:szCs w:val="24"/>
          <w:lang w:val="id-ID"/>
        </w:rPr>
        <w:t>client.e</w:t>
      </w:r>
      <w:r w:rsidR="00FB2432" w:rsidRPr="00841307">
        <w:rPr>
          <w:i/>
          <w:szCs w:val="24"/>
        </w:rPr>
        <w:t>duprovider.co</w:t>
      </w:r>
      <w:r w:rsidR="00D861FC" w:rsidRPr="00841307">
        <w:rPr>
          <w:i/>
          <w:szCs w:val="24"/>
          <w:lang w:val="id-ID"/>
        </w:rPr>
        <w:t>/</w:t>
      </w:r>
      <w:r w:rsidR="00FA6454" w:rsidRPr="00841307">
        <w:rPr>
          <w:i/>
          <w:szCs w:val="24"/>
        </w:rPr>
        <w:t>tenant</w:t>
      </w:r>
      <w:r w:rsidR="00D861FC" w:rsidRPr="00841307">
        <w:rPr>
          <w:i/>
          <w:szCs w:val="24"/>
          <w:lang w:val="id-ID"/>
        </w:rPr>
        <w:t>/</w:t>
      </w:r>
      <w:r w:rsidR="00FA6454" w:rsidRPr="00841307">
        <w:rPr>
          <w:i/>
          <w:szCs w:val="24"/>
        </w:rPr>
        <w:t>tenant-name</w:t>
      </w:r>
      <w:r w:rsidR="00D861FC" w:rsidRPr="00841307">
        <w:rPr>
          <w:i/>
          <w:szCs w:val="24"/>
          <w:lang w:val="id-ID"/>
        </w:rPr>
        <w:t>".</w:t>
      </w:r>
    </w:p>
    <w:p w14:paraId="1B9AEE43" w14:textId="11892FB7" w:rsidR="009A0EB4" w:rsidRDefault="009A0EB4" w:rsidP="009A0EB4">
      <w:pPr>
        <w:pStyle w:val="Caption"/>
        <w:keepNext/>
        <w:jc w:val="center"/>
      </w:pPr>
      <w:bookmarkStart w:id="60" w:name="_Toc7635635"/>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2</w:t>
      </w:r>
      <w:r w:rsidR="00B13951">
        <w:fldChar w:fldCharType="end"/>
      </w:r>
      <w:r>
        <w:t xml:space="preserve"> </w:t>
      </w:r>
      <w:r w:rsidRPr="00AB27F1">
        <w:t>Penggunaan pola URI pada core controller</w:t>
      </w:r>
      <w:bookmarkEnd w:id="60"/>
    </w:p>
    <w:tbl>
      <w:tblPr>
        <w:tblStyle w:val="TableGrid6"/>
        <w:tblW w:w="5272" w:type="pct"/>
        <w:tblLook w:val="04A0" w:firstRow="1" w:lastRow="0" w:firstColumn="1" w:lastColumn="0" w:noHBand="0" w:noVBand="1"/>
      </w:tblPr>
      <w:tblGrid>
        <w:gridCol w:w="1047"/>
        <w:gridCol w:w="5043"/>
        <w:gridCol w:w="2268"/>
      </w:tblGrid>
      <w:tr w:rsidR="003531ED" w:rsidRPr="003531ED" w14:paraId="4D79525C" w14:textId="77777777" w:rsidTr="006D1CBC">
        <w:tc>
          <w:tcPr>
            <w:tcW w:w="626" w:type="pct"/>
          </w:tcPr>
          <w:p w14:paraId="0564C226"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HTTP Method</w:t>
            </w:r>
          </w:p>
        </w:tc>
        <w:tc>
          <w:tcPr>
            <w:tcW w:w="3017" w:type="pct"/>
          </w:tcPr>
          <w:p w14:paraId="0578E20F"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URI</w:t>
            </w:r>
          </w:p>
        </w:tc>
        <w:tc>
          <w:tcPr>
            <w:tcW w:w="1357" w:type="pct"/>
          </w:tcPr>
          <w:p w14:paraId="0984FA0C"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Result</w:t>
            </w:r>
          </w:p>
        </w:tc>
      </w:tr>
      <w:tr w:rsidR="003531ED" w:rsidRPr="003531ED" w14:paraId="272F911E" w14:textId="77777777" w:rsidTr="006D1CBC">
        <w:tc>
          <w:tcPr>
            <w:tcW w:w="626" w:type="pct"/>
          </w:tcPr>
          <w:p w14:paraId="42596F82" w14:textId="77777777" w:rsidR="003531ED" w:rsidRPr="003531ED" w:rsidRDefault="003531ED" w:rsidP="003531ED">
            <w:pPr>
              <w:tabs>
                <w:tab w:val="left" w:pos="2010"/>
              </w:tabs>
              <w:adjustRightInd w:val="0"/>
              <w:spacing w:line="240" w:lineRule="auto"/>
              <w:rPr>
                <w:rFonts w:eastAsia="Calibri" w:cs="Times New Roman"/>
                <w:bCs/>
                <w:sz w:val="22"/>
              </w:rPr>
            </w:pPr>
            <w:r w:rsidRPr="003531ED">
              <w:rPr>
                <w:rFonts w:eastAsia="Calibri" w:cs="Times New Roman"/>
                <w:sz w:val="22"/>
              </w:rPr>
              <w:t>GET</w:t>
            </w:r>
          </w:p>
          <w:p w14:paraId="7C17B121" w14:textId="77777777" w:rsidR="003531ED" w:rsidRPr="003531ED" w:rsidRDefault="003531ED" w:rsidP="003531ED">
            <w:pPr>
              <w:tabs>
                <w:tab w:val="left" w:pos="2010"/>
              </w:tabs>
              <w:adjustRightInd w:val="0"/>
              <w:spacing w:line="240" w:lineRule="auto"/>
              <w:rPr>
                <w:rFonts w:eastAsia="Calibri" w:cs="Times New Roman"/>
                <w:b/>
                <w:sz w:val="22"/>
              </w:rPr>
            </w:pPr>
          </w:p>
        </w:tc>
        <w:tc>
          <w:tcPr>
            <w:tcW w:w="3017" w:type="pct"/>
          </w:tcPr>
          <w:p w14:paraId="33F33633" w14:textId="5AC70001" w:rsidR="003531ED" w:rsidRPr="003531ED" w:rsidRDefault="00FA6454" w:rsidP="002008E5">
            <w:pPr>
              <w:tabs>
                <w:tab w:val="left" w:pos="2010"/>
              </w:tabs>
              <w:adjustRightInd w:val="0"/>
              <w:spacing w:line="240" w:lineRule="auto"/>
              <w:jc w:val="left"/>
              <w:rPr>
                <w:rFonts w:eastAsia="Calibri" w:cs="Times New Roman"/>
                <w:i/>
                <w:sz w:val="22"/>
              </w:rPr>
            </w:pPr>
            <w:r w:rsidRPr="00FA6454">
              <w:rPr>
                <w:i/>
                <w:sz w:val="22"/>
                <w:lang w:val="id-ID"/>
              </w:rPr>
              <w:t>http</w:t>
            </w:r>
            <w:r w:rsidRPr="00FA6454">
              <w:rPr>
                <w:i/>
                <w:sz w:val="22"/>
              </w:rPr>
              <w:t>s</w:t>
            </w:r>
            <w:r w:rsidRPr="00FA6454">
              <w:rPr>
                <w:i/>
                <w:sz w:val="22"/>
                <w:lang w:val="id-ID"/>
              </w:rPr>
              <w:t>: //client.e</w:t>
            </w:r>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p>
        </w:tc>
        <w:tc>
          <w:tcPr>
            <w:tcW w:w="1357" w:type="pct"/>
          </w:tcPr>
          <w:p w14:paraId="5D477C84" w14:textId="52CECB43" w:rsidR="006D1CBC" w:rsidRPr="003531ED" w:rsidRDefault="002E5AAE" w:rsidP="003531ED">
            <w:pPr>
              <w:tabs>
                <w:tab w:val="left" w:pos="2010"/>
              </w:tabs>
              <w:adjustRightInd w:val="0"/>
              <w:spacing w:line="240" w:lineRule="auto"/>
              <w:rPr>
                <w:rFonts w:eastAsia="Calibri" w:cs="Times New Roman"/>
                <w:sz w:val="22"/>
              </w:rPr>
            </w:pPr>
            <w:r>
              <w:rPr>
                <w:rFonts w:eastAsia="Calibri" w:cs="Times New Roman"/>
                <w:sz w:val="22"/>
              </w:rPr>
              <w:t>Melihat semua daftar sekolah</w:t>
            </w:r>
          </w:p>
          <w:p w14:paraId="1F089457"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4799545A" w14:textId="77777777" w:rsidTr="006D1CBC">
        <w:tc>
          <w:tcPr>
            <w:tcW w:w="626" w:type="pct"/>
          </w:tcPr>
          <w:p w14:paraId="66DEF89F" w14:textId="3A2144BD" w:rsidR="003531ED" w:rsidRPr="003531ED" w:rsidRDefault="003531ED" w:rsidP="003531ED">
            <w:pPr>
              <w:tabs>
                <w:tab w:val="left" w:pos="2010"/>
              </w:tabs>
              <w:adjustRightInd w:val="0"/>
              <w:spacing w:line="240" w:lineRule="auto"/>
              <w:rPr>
                <w:rFonts w:eastAsia="Calibri" w:cs="Times New Roman"/>
                <w:bCs/>
                <w:sz w:val="22"/>
              </w:rPr>
            </w:pPr>
            <w:r w:rsidRPr="003531ED">
              <w:rPr>
                <w:rFonts w:eastAsia="Calibri" w:cs="Times New Roman"/>
                <w:sz w:val="22"/>
              </w:rPr>
              <w:t>P</w:t>
            </w:r>
            <w:r w:rsidR="00034076">
              <w:rPr>
                <w:rFonts w:eastAsia="Calibri" w:cs="Times New Roman"/>
                <w:sz w:val="22"/>
              </w:rPr>
              <w:t>OST</w:t>
            </w:r>
          </w:p>
          <w:p w14:paraId="12F4EBF8" w14:textId="77777777" w:rsidR="003531ED" w:rsidRPr="003531ED" w:rsidRDefault="003531ED" w:rsidP="003531ED">
            <w:pPr>
              <w:tabs>
                <w:tab w:val="left" w:pos="2010"/>
              </w:tabs>
              <w:adjustRightInd w:val="0"/>
              <w:spacing w:line="240" w:lineRule="auto"/>
              <w:rPr>
                <w:rFonts w:eastAsia="Calibri" w:cs="Times New Roman"/>
                <w:sz w:val="22"/>
              </w:rPr>
            </w:pPr>
          </w:p>
        </w:tc>
        <w:tc>
          <w:tcPr>
            <w:tcW w:w="3017" w:type="pct"/>
          </w:tcPr>
          <w:p w14:paraId="590D3467" w14:textId="5F669796" w:rsidR="003531ED" w:rsidRPr="003531ED" w:rsidRDefault="00FA6454" w:rsidP="00FA6454">
            <w:pPr>
              <w:tabs>
                <w:tab w:val="left" w:pos="2010"/>
              </w:tabs>
              <w:adjustRightInd w:val="0"/>
              <w:spacing w:line="240" w:lineRule="auto"/>
              <w:jc w:val="left"/>
              <w:rPr>
                <w:rFonts w:eastAsia="Calibri" w:cs="Times New Roman"/>
                <w:i/>
                <w:sz w:val="22"/>
              </w:rPr>
            </w:pPr>
            <w:r w:rsidRPr="00FA6454">
              <w:rPr>
                <w:i/>
                <w:sz w:val="22"/>
                <w:lang w:val="id-ID"/>
              </w:rPr>
              <w:t>http</w:t>
            </w:r>
            <w:r w:rsidRPr="00FA6454">
              <w:rPr>
                <w:i/>
                <w:sz w:val="22"/>
              </w:rPr>
              <w:t>s</w:t>
            </w:r>
            <w:r w:rsidRPr="00FA6454">
              <w:rPr>
                <w:i/>
                <w:sz w:val="22"/>
                <w:lang w:val="id-ID"/>
              </w:rPr>
              <w:t>: //client.e</w:t>
            </w:r>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p>
        </w:tc>
        <w:tc>
          <w:tcPr>
            <w:tcW w:w="1357" w:type="pct"/>
          </w:tcPr>
          <w:p w14:paraId="6AA02CCE" w14:textId="09874776" w:rsidR="003531ED" w:rsidRPr="003531ED" w:rsidRDefault="00585EC7" w:rsidP="00585EC7">
            <w:pPr>
              <w:tabs>
                <w:tab w:val="left" w:pos="2010"/>
              </w:tabs>
              <w:adjustRightInd w:val="0"/>
              <w:spacing w:line="240" w:lineRule="auto"/>
              <w:jc w:val="left"/>
              <w:rPr>
                <w:rFonts w:eastAsia="Calibri" w:cs="Times New Roman"/>
                <w:sz w:val="22"/>
              </w:rPr>
            </w:pPr>
            <w:r>
              <w:rPr>
                <w:rFonts w:eastAsia="Calibri" w:cs="Times New Roman"/>
                <w:sz w:val="22"/>
              </w:rPr>
              <w:t>Membuat list sekolah baru</w:t>
            </w:r>
          </w:p>
          <w:p w14:paraId="1DE3CF6D"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4ABB884B" w14:textId="77777777" w:rsidTr="006D1CBC">
        <w:tc>
          <w:tcPr>
            <w:tcW w:w="626" w:type="pct"/>
          </w:tcPr>
          <w:p w14:paraId="4935DC0A" w14:textId="77777777" w:rsidR="00F5780C" w:rsidRDefault="003531ED" w:rsidP="003531ED">
            <w:pPr>
              <w:tabs>
                <w:tab w:val="left" w:pos="2010"/>
              </w:tabs>
              <w:adjustRightInd w:val="0"/>
              <w:spacing w:line="240" w:lineRule="auto"/>
              <w:rPr>
                <w:rFonts w:eastAsia="Calibri" w:cs="Times New Roman"/>
                <w:sz w:val="22"/>
              </w:rPr>
            </w:pPr>
            <w:r w:rsidRPr="003531ED">
              <w:rPr>
                <w:rFonts w:eastAsia="Calibri" w:cs="Times New Roman"/>
                <w:sz w:val="22"/>
              </w:rPr>
              <w:t>P</w:t>
            </w:r>
            <w:r w:rsidR="00034076">
              <w:rPr>
                <w:rFonts w:eastAsia="Calibri" w:cs="Times New Roman"/>
                <w:sz w:val="22"/>
              </w:rPr>
              <w:t>UT</w:t>
            </w:r>
            <w:r w:rsidR="00F5780C">
              <w:rPr>
                <w:rFonts w:eastAsia="Calibri" w:cs="Times New Roman"/>
                <w:sz w:val="22"/>
              </w:rPr>
              <w:t>/</w:t>
            </w:r>
          </w:p>
          <w:p w14:paraId="6045CCAC" w14:textId="54BBF1BE" w:rsidR="003531ED" w:rsidRPr="003531ED" w:rsidRDefault="00F5780C" w:rsidP="003531ED">
            <w:pPr>
              <w:tabs>
                <w:tab w:val="left" w:pos="2010"/>
              </w:tabs>
              <w:adjustRightInd w:val="0"/>
              <w:spacing w:line="240" w:lineRule="auto"/>
              <w:rPr>
                <w:rFonts w:eastAsia="Calibri" w:cs="Times New Roman"/>
                <w:bCs/>
                <w:sz w:val="22"/>
              </w:rPr>
            </w:pPr>
            <w:r>
              <w:rPr>
                <w:rFonts w:eastAsia="Calibri" w:cs="Times New Roman"/>
                <w:sz w:val="22"/>
              </w:rPr>
              <w:t>PATCH</w:t>
            </w:r>
          </w:p>
          <w:p w14:paraId="70C9C35D" w14:textId="77777777" w:rsidR="003531ED" w:rsidRPr="003531ED" w:rsidRDefault="003531ED" w:rsidP="003531ED">
            <w:pPr>
              <w:tabs>
                <w:tab w:val="left" w:pos="2010"/>
              </w:tabs>
              <w:adjustRightInd w:val="0"/>
              <w:spacing w:line="240" w:lineRule="auto"/>
              <w:rPr>
                <w:rFonts w:eastAsia="Calibri" w:cs="Times New Roman"/>
                <w:sz w:val="22"/>
              </w:rPr>
            </w:pPr>
          </w:p>
        </w:tc>
        <w:tc>
          <w:tcPr>
            <w:tcW w:w="3017" w:type="pct"/>
          </w:tcPr>
          <w:p w14:paraId="0758C1AC" w14:textId="31EF3AF7" w:rsidR="003531ED" w:rsidRPr="003531ED" w:rsidRDefault="001C14EC" w:rsidP="00C572DC">
            <w:pPr>
              <w:tabs>
                <w:tab w:val="left" w:pos="2010"/>
              </w:tabs>
              <w:adjustRightInd w:val="0"/>
              <w:spacing w:line="240" w:lineRule="auto"/>
              <w:jc w:val="left"/>
              <w:rPr>
                <w:rFonts w:eastAsia="Calibri" w:cs="Times New Roman"/>
                <w:i/>
                <w:sz w:val="22"/>
              </w:rPr>
            </w:pPr>
            <w:r w:rsidRPr="00FA6454">
              <w:rPr>
                <w:i/>
                <w:sz w:val="22"/>
                <w:lang w:val="id-ID"/>
              </w:rPr>
              <w:t>http</w:t>
            </w:r>
            <w:r w:rsidRPr="00FA6454">
              <w:rPr>
                <w:i/>
                <w:sz w:val="22"/>
              </w:rPr>
              <w:t>s</w:t>
            </w:r>
            <w:r w:rsidRPr="00FA6454">
              <w:rPr>
                <w:i/>
                <w:sz w:val="22"/>
                <w:lang w:val="id-ID"/>
              </w:rPr>
              <w:t>: //client.e</w:t>
            </w:r>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r>
              <w:rPr>
                <w:i/>
                <w:sz w:val="22"/>
              </w:rPr>
              <w:t>/3</w:t>
            </w:r>
          </w:p>
        </w:tc>
        <w:tc>
          <w:tcPr>
            <w:tcW w:w="1357" w:type="pct"/>
          </w:tcPr>
          <w:p w14:paraId="730A92C3" w14:textId="30510901" w:rsidR="003531ED" w:rsidRPr="003531ED" w:rsidRDefault="00B55C96" w:rsidP="002E4DE3">
            <w:pPr>
              <w:tabs>
                <w:tab w:val="left" w:pos="2010"/>
              </w:tabs>
              <w:adjustRightInd w:val="0"/>
              <w:spacing w:line="240" w:lineRule="auto"/>
              <w:jc w:val="left"/>
              <w:rPr>
                <w:rFonts w:eastAsia="Calibri" w:cs="Times New Roman"/>
                <w:sz w:val="22"/>
              </w:rPr>
            </w:pPr>
            <w:r>
              <w:rPr>
                <w:rFonts w:eastAsia="Calibri" w:cs="Times New Roman"/>
                <w:sz w:val="22"/>
              </w:rPr>
              <w:t>Update</w:t>
            </w:r>
            <w:r w:rsidR="00585EC7">
              <w:rPr>
                <w:rFonts w:eastAsia="Calibri" w:cs="Times New Roman"/>
                <w:sz w:val="22"/>
              </w:rPr>
              <w:t xml:space="preserve"> list se</w:t>
            </w:r>
            <w:r w:rsidR="002E4DE3">
              <w:rPr>
                <w:rFonts w:eastAsia="Calibri" w:cs="Times New Roman"/>
                <w:sz w:val="22"/>
              </w:rPr>
              <w:t>k</w:t>
            </w:r>
            <w:r w:rsidR="00585EC7">
              <w:rPr>
                <w:rFonts w:eastAsia="Calibri" w:cs="Times New Roman"/>
                <w:sz w:val="22"/>
              </w:rPr>
              <w:t xml:space="preserve">olah dengan </w:t>
            </w:r>
            <w:r w:rsidR="002E4DE3">
              <w:rPr>
                <w:rFonts w:eastAsia="Calibri" w:cs="Times New Roman"/>
                <w:sz w:val="22"/>
              </w:rPr>
              <w:t>primary key 3</w:t>
            </w:r>
          </w:p>
          <w:p w14:paraId="77AD3447"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1C559C90" w14:textId="77777777" w:rsidTr="006D1CBC">
        <w:tc>
          <w:tcPr>
            <w:tcW w:w="626" w:type="pct"/>
          </w:tcPr>
          <w:p w14:paraId="176892DE" w14:textId="77777777" w:rsidR="003531ED" w:rsidRPr="003531ED" w:rsidRDefault="003531ED" w:rsidP="003531ED">
            <w:pPr>
              <w:tabs>
                <w:tab w:val="left" w:pos="2010"/>
              </w:tabs>
              <w:adjustRightInd w:val="0"/>
              <w:spacing w:line="240" w:lineRule="auto"/>
              <w:rPr>
                <w:rFonts w:eastAsia="Calibri" w:cs="Times New Roman"/>
                <w:sz w:val="22"/>
              </w:rPr>
            </w:pPr>
            <w:r w:rsidRPr="003531ED">
              <w:rPr>
                <w:rFonts w:eastAsia="Calibri" w:cs="Times New Roman"/>
                <w:sz w:val="22"/>
              </w:rPr>
              <w:t>DELETE</w:t>
            </w:r>
          </w:p>
        </w:tc>
        <w:tc>
          <w:tcPr>
            <w:tcW w:w="3017" w:type="pct"/>
          </w:tcPr>
          <w:p w14:paraId="21D71E86" w14:textId="5603665F" w:rsidR="003531ED" w:rsidRPr="003531ED" w:rsidRDefault="001C14EC" w:rsidP="000F03B4">
            <w:pPr>
              <w:tabs>
                <w:tab w:val="left" w:pos="2010"/>
              </w:tabs>
              <w:adjustRightInd w:val="0"/>
              <w:spacing w:line="240" w:lineRule="auto"/>
              <w:jc w:val="left"/>
              <w:rPr>
                <w:rFonts w:eastAsia="Calibri" w:cs="Times New Roman"/>
                <w:i/>
                <w:sz w:val="22"/>
              </w:rPr>
            </w:pPr>
            <w:r w:rsidRPr="00FA6454">
              <w:rPr>
                <w:i/>
                <w:sz w:val="22"/>
                <w:lang w:val="id-ID"/>
              </w:rPr>
              <w:t>http</w:t>
            </w:r>
            <w:r w:rsidRPr="00FA6454">
              <w:rPr>
                <w:i/>
                <w:sz w:val="22"/>
              </w:rPr>
              <w:t>s</w:t>
            </w:r>
            <w:r w:rsidRPr="00FA6454">
              <w:rPr>
                <w:i/>
                <w:sz w:val="22"/>
                <w:lang w:val="id-ID"/>
              </w:rPr>
              <w:t>: //client.e</w:t>
            </w:r>
            <w:r w:rsidR="00BE48F8">
              <w:rPr>
                <w:i/>
                <w:sz w:val="22"/>
              </w:rPr>
              <w:t>duprovider</w:t>
            </w:r>
            <w:r w:rsidRPr="00FA6454">
              <w:rPr>
                <w:i/>
                <w:sz w:val="22"/>
                <w:lang w:val="id-ID"/>
              </w:rPr>
              <w:t>.</w:t>
            </w:r>
            <w:r w:rsidR="00CB42CB">
              <w:rPr>
                <w:i/>
                <w:sz w:val="22"/>
              </w:rPr>
              <w:t>co</w:t>
            </w:r>
            <w:r w:rsidRPr="00FA6454">
              <w:rPr>
                <w:i/>
                <w:sz w:val="22"/>
                <w:lang w:val="id-ID"/>
              </w:rPr>
              <w:t>/</w:t>
            </w:r>
            <w:r w:rsidRPr="00FA6454">
              <w:rPr>
                <w:i/>
                <w:sz w:val="22"/>
              </w:rPr>
              <w:t>tenant</w:t>
            </w:r>
            <w:r w:rsidRPr="00FA6454">
              <w:rPr>
                <w:i/>
                <w:sz w:val="22"/>
                <w:lang w:val="id-ID"/>
              </w:rPr>
              <w:t>/</w:t>
            </w:r>
            <w:r w:rsidRPr="00FA6454">
              <w:rPr>
                <w:i/>
                <w:sz w:val="22"/>
              </w:rPr>
              <w:t>tenant-name</w:t>
            </w:r>
            <w:r>
              <w:rPr>
                <w:i/>
                <w:sz w:val="22"/>
              </w:rPr>
              <w:t>/3</w:t>
            </w:r>
          </w:p>
        </w:tc>
        <w:tc>
          <w:tcPr>
            <w:tcW w:w="1357" w:type="pct"/>
          </w:tcPr>
          <w:p w14:paraId="54BAC648" w14:textId="3A9B8CF6" w:rsidR="003531ED" w:rsidRPr="003531ED" w:rsidRDefault="002E4DE3" w:rsidP="00216B3E">
            <w:pPr>
              <w:tabs>
                <w:tab w:val="left" w:pos="2010"/>
              </w:tabs>
              <w:adjustRightInd w:val="0"/>
              <w:spacing w:line="240" w:lineRule="auto"/>
              <w:jc w:val="left"/>
              <w:rPr>
                <w:rFonts w:eastAsia="Calibri" w:cs="Times New Roman"/>
                <w:sz w:val="22"/>
              </w:rPr>
            </w:pPr>
            <w:r>
              <w:rPr>
                <w:rFonts w:eastAsia="Calibri" w:cs="Times New Roman"/>
                <w:sz w:val="22"/>
              </w:rPr>
              <w:t>Delete list sekolah dengan primary key 3</w:t>
            </w:r>
          </w:p>
        </w:tc>
      </w:tr>
    </w:tbl>
    <w:p w14:paraId="6463B93D" w14:textId="3F7D0D0A" w:rsidR="005A1549" w:rsidRDefault="005A1549" w:rsidP="005A1549">
      <w:pPr>
        <w:rPr>
          <w:lang w:val="en-ID"/>
        </w:rPr>
      </w:pPr>
    </w:p>
    <w:p w14:paraId="37C196D8" w14:textId="00557B09" w:rsidR="00C86C4F" w:rsidRDefault="00B30EA3" w:rsidP="005A1549">
      <w:pPr>
        <w:rPr>
          <w:lang w:val="en-ID"/>
        </w:rPr>
      </w:pPr>
      <w:r w:rsidRPr="00B30EA3">
        <w:rPr>
          <w:lang w:val="en-ID"/>
        </w:rPr>
        <w:t xml:space="preserve">Tabel </w:t>
      </w:r>
      <w:r w:rsidR="009A0EB4">
        <w:rPr>
          <w:lang w:val="en-ID"/>
        </w:rPr>
        <w:t>III</w:t>
      </w:r>
      <w:r w:rsidR="00B54199">
        <w:rPr>
          <w:lang w:val="en-ID"/>
        </w:rPr>
        <w:t>.2</w:t>
      </w:r>
      <w:r w:rsidRPr="00B30EA3">
        <w:rPr>
          <w:lang w:val="en-ID"/>
        </w:rPr>
        <w:t xml:space="preserve"> menunjukkan arti dari setiap metode HTTP di API </w:t>
      </w:r>
      <w:r w:rsidRPr="00D07F83">
        <w:rPr>
          <w:i/>
          <w:lang w:val="en-ID"/>
        </w:rPr>
        <w:t>E-Learning</w:t>
      </w:r>
      <w:r w:rsidRPr="00B30EA3">
        <w:rPr>
          <w:lang w:val="en-ID"/>
        </w:rPr>
        <w:t xml:space="preserve"> Controller. </w:t>
      </w:r>
      <w:r w:rsidR="00742488">
        <w:rPr>
          <w:lang w:val="en-ID"/>
        </w:rPr>
        <w:t xml:space="preserve">Identifier </w:t>
      </w:r>
      <w:r w:rsidR="00742488" w:rsidRPr="00742488">
        <w:rPr>
          <w:i/>
          <w:lang w:val="en-ID"/>
        </w:rPr>
        <w:t>“tenant”</w:t>
      </w:r>
      <w:r w:rsidR="00742488">
        <w:rPr>
          <w:lang w:val="en-ID"/>
        </w:rPr>
        <w:t xml:space="preserve"> adalah konstanta. Sedangkan identifier </w:t>
      </w:r>
      <w:r w:rsidR="00742488" w:rsidRPr="00742488">
        <w:rPr>
          <w:i/>
          <w:lang w:val="en-ID"/>
        </w:rPr>
        <w:t>“tenant-name”</w:t>
      </w:r>
      <w:r w:rsidR="00742488">
        <w:rPr>
          <w:lang w:val="en-ID"/>
        </w:rPr>
        <w:t xml:space="preserve"> adalah variable yang bisa berubah sesuai denga</w:t>
      </w:r>
      <w:r w:rsidR="002E0C43">
        <w:rPr>
          <w:lang w:val="en-ID"/>
        </w:rPr>
        <w:t>n</w:t>
      </w:r>
      <w:r w:rsidR="00742488">
        <w:rPr>
          <w:lang w:val="en-ID"/>
        </w:rPr>
        <w:t xml:space="preserve"> nama </w:t>
      </w:r>
      <w:r w:rsidR="00742488" w:rsidRPr="00264561">
        <w:rPr>
          <w:i/>
          <w:lang w:val="en-ID"/>
        </w:rPr>
        <w:t>tenant</w:t>
      </w:r>
      <w:r w:rsidR="00742488">
        <w:rPr>
          <w:lang w:val="en-ID"/>
        </w:rPr>
        <w:t xml:space="preserve"> tertentu. </w:t>
      </w:r>
      <w:r w:rsidRPr="00BA774B">
        <w:rPr>
          <w:i/>
          <w:lang w:val="en-ID"/>
        </w:rPr>
        <w:t>Identifier resource</w:t>
      </w:r>
      <w:r w:rsidRPr="00B30EA3">
        <w:rPr>
          <w:lang w:val="en-ID"/>
        </w:rPr>
        <w:t xml:space="preserve"> yang digunakan adalah </w:t>
      </w:r>
      <w:r w:rsidRPr="002E0C43">
        <w:rPr>
          <w:i/>
          <w:lang w:val="en-ID"/>
        </w:rPr>
        <w:t xml:space="preserve">primary </w:t>
      </w:r>
      <w:r w:rsidR="002E0C43" w:rsidRPr="002E0C43">
        <w:rPr>
          <w:i/>
          <w:lang w:val="en-ID"/>
        </w:rPr>
        <w:t>key</w:t>
      </w:r>
      <w:r w:rsidR="002E0C43" w:rsidRPr="00B30EA3">
        <w:rPr>
          <w:lang w:val="en-ID"/>
        </w:rPr>
        <w:t xml:space="preserve"> dengan</w:t>
      </w:r>
      <w:r w:rsidRPr="00B30EA3">
        <w:rPr>
          <w:lang w:val="en-ID"/>
        </w:rPr>
        <w:t xml:space="preserve"> nilai 3 yang menunjukkan list sekolah nomor 3 yang dimiliki oleh </w:t>
      </w:r>
      <w:r w:rsidRPr="00742488">
        <w:rPr>
          <w:i/>
          <w:lang w:val="en-ID"/>
        </w:rPr>
        <w:t>tenant-name</w:t>
      </w:r>
      <w:r w:rsidRPr="00B30EA3">
        <w:rPr>
          <w:lang w:val="en-ID"/>
        </w:rPr>
        <w:t xml:space="preserve"> tertentu. Arsitektur ini sebagian besar akan menggunakan JSON untuk mengambil dan mentransfer data. </w:t>
      </w:r>
      <w:r w:rsidR="006234DE" w:rsidRPr="006234DE">
        <w:rPr>
          <w:lang w:val="en-ID"/>
        </w:rPr>
        <w:t xml:space="preserve">Arsitektur ini menggunakan arsitektur sistem berlapis sebagai salah satu </w:t>
      </w:r>
      <w:r w:rsidR="006234DE" w:rsidRPr="00BA774B">
        <w:rPr>
          <w:i/>
          <w:lang w:val="en-ID"/>
        </w:rPr>
        <w:t>REST constraint</w:t>
      </w:r>
      <w:r w:rsidR="006234DE">
        <w:rPr>
          <w:lang w:val="en-ID"/>
        </w:rPr>
        <w:t>.</w:t>
      </w:r>
    </w:p>
    <w:p w14:paraId="381B5D5D" w14:textId="496ED071" w:rsidR="006234DE" w:rsidRDefault="006F2690" w:rsidP="006F2690">
      <w:pPr>
        <w:pStyle w:val="Heading3"/>
        <w:ind w:left="284"/>
        <w:rPr>
          <w:lang w:val="en-ID"/>
        </w:rPr>
      </w:pPr>
      <w:r>
        <w:rPr>
          <w:lang w:val="en-ID"/>
        </w:rPr>
        <w:t xml:space="preserve"> </w:t>
      </w:r>
      <w:r>
        <w:rPr>
          <w:lang w:val="en-ID"/>
        </w:rPr>
        <w:tab/>
      </w:r>
      <w:bookmarkStart w:id="61" w:name="_Toc7635600"/>
      <w:r w:rsidR="00B04F55">
        <w:rPr>
          <w:lang w:val="en-ID"/>
        </w:rPr>
        <w:t>SOA Design Pattern</w:t>
      </w:r>
      <w:bookmarkEnd w:id="61"/>
    </w:p>
    <w:p w14:paraId="52ED857F" w14:textId="7F677358" w:rsidR="00B04F55" w:rsidRDefault="00896119" w:rsidP="00896119">
      <w:pPr>
        <w:ind w:firstLine="720"/>
        <w:rPr>
          <w:i/>
          <w:lang w:val="en-ID"/>
        </w:rPr>
      </w:pPr>
      <w:r w:rsidRPr="00896119">
        <w:rPr>
          <w:lang w:val="en-ID"/>
        </w:rPr>
        <w:t xml:space="preserve">SOA </w:t>
      </w:r>
      <w:r w:rsidRPr="00A909B7">
        <w:rPr>
          <w:i/>
          <w:lang w:val="en-ID"/>
        </w:rPr>
        <w:t>design</w:t>
      </w:r>
      <w:r w:rsidRPr="00896119">
        <w:rPr>
          <w:lang w:val="en-ID"/>
        </w:rPr>
        <w:t xml:space="preserve"> </w:t>
      </w:r>
      <w:r w:rsidRPr="00BA774B">
        <w:rPr>
          <w:i/>
          <w:lang w:val="en-ID"/>
        </w:rPr>
        <w:t>pattern</w:t>
      </w:r>
      <w:r w:rsidRPr="00896119">
        <w:rPr>
          <w:lang w:val="en-ID"/>
        </w:rPr>
        <w:t xml:space="preserve"> yang diilhami REST akan diterapkan untuk penelitian ini. Pola desain ini sudah dioptimalkan untuk gaya arsitektur REST</w:t>
      </w:r>
      <w:r w:rsidR="00BA774B">
        <w:rPr>
          <w:lang w:val="en-ID"/>
        </w:rPr>
        <w:t xml:space="preserve"> </w:t>
      </w:r>
      <w:r w:rsidR="00BA774B">
        <w:rPr>
          <w:lang w:val="en-ID"/>
        </w:rPr>
        <w:fldChar w:fldCharType="begin" w:fldLock="1"/>
      </w:r>
      <w:r w:rsidR="00BA774B">
        <w:rPr>
          <w:lang w:val="en-ID"/>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operties":{"noteIndex":0},"schema":"https://github.com/citation-style-language/schema/raw/master/csl-citation.json"}</w:instrText>
      </w:r>
      <w:r w:rsidR="00BA774B">
        <w:rPr>
          <w:lang w:val="en-ID"/>
        </w:rPr>
        <w:fldChar w:fldCharType="separate"/>
      </w:r>
      <w:r w:rsidR="00BA774B" w:rsidRPr="00BA774B">
        <w:rPr>
          <w:noProof/>
          <w:lang w:val="en-ID"/>
        </w:rPr>
        <w:t>(Erl et al., 2012)</w:t>
      </w:r>
      <w:r w:rsidR="00BA774B">
        <w:rPr>
          <w:lang w:val="en-ID"/>
        </w:rPr>
        <w:fldChar w:fldCharType="end"/>
      </w:r>
      <w:r w:rsidRPr="00896119">
        <w:rPr>
          <w:lang w:val="en-ID"/>
        </w:rPr>
        <w:t xml:space="preserve">. Pola desain pertama yang digunakan adalah negosiasi konten dan terkait dengan </w:t>
      </w:r>
      <w:r w:rsidRPr="00896119">
        <w:rPr>
          <w:i/>
          <w:lang w:val="en-ID"/>
        </w:rPr>
        <w:t>media type</w:t>
      </w:r>
      <w:r w:rsidRPr="00896119">
        <w:rPr>
          <w:lang w:val="en-ID"/>
        </w:rPr>
        <w:t xml:space="preserve"> dalam </w:t>
      </w:r>
      <w:r w:rsidRPr="00896119">
        <w:rPr>
          <w:i/>
          <w:lang w:val="en-ID"/>
        </w:rPr>
        <w:t>uniform interface</w:t>
      </w:r>
      <w:r w:rsidRPr="00896119">
        <w:rPr>
          <w:lang w:val="en-ID"/>
        </w:rPr>
        <w:t xml:space="preserve">. Beberapa </w:t>
      </w:r>
      <w:r w:rsidRPr="00FB2432">
        <w:rPr>
          <w:i/>
          <w:lang w:val="en-ID"/>
        </w:rPr>
        <w:t>resource</w:t>
      </w:r>
      <w:r w:rsidRPr="00896119">
        <w:rPr>
          <w:lang w:val="en-ID"/>
        </w:rPr>
        <w:t xml:space="preserve"> memiliki beberapa </w:t>
      </w:r>
      <w:r w:rsidRPr="00896119">
        <w:rPr>
          <w:lang w:val="en-ID"/>
        </w:rPr>
        <w:lastRenderedPageBreak/>
        <w:t xml:space="preserve">presentasi untuk menyediakan data ke </w:t>
      </w:r>
      <w:r w:rsidRPr="00FB2432">
        <w:rPr>
          <w:i/>
          <w:lang w:val="en-ID"/>
        </w:rPr>
        <w:t>client-side-logic</w:t>
      </w:r>
      <w:r w:rsidRPr="00896119">
        <w:rPr>
          <w:lang w:val="en-ID"/>
        </w:rPr>
        <w:t xml:space="preserve"> yang berbeda. Arsitektur ini menyesuaikan beberapa API agar mampu mengembalikan tidak hanya di JSON tetapi XML berdasarkan kebutuhan </w:t>
      </w:r>
      <w:r w:rsidR="00D07F83" w:rsidRPr="0034614A">
        <w:rPr>
          <w:i/>
          <w:lang w:val="en-ID"/>
        </w:rPr>
        <w:t>client</w:t>
      </w:r>
      <w:r w:rsidRPr="00896119">
        <w:rPr>
          <w:lang w:val="en-ID"/>
        </w:rPr>
        <w:t xml:space="preserve">. Implementasi </w:t>
      </w:r>
      <w:r w:rsidRPr="006A43D3">
        <w:rPr>
          <w:i/>
          <w:lang w:val="en-ID"/>
        </w:rPr>
        <w:t>Accept</w:t>
      </w:r>
      <w:r w:rsidRPr="00896119">
        <w:rPr>
          <w:lang w:val="en-ID"/>
        </w:rPr>
        <w:t xml:space="preserve"> </w:t>
      </w:r>
      <w:r w:rsidR="006A43D3">
        <w:rPr>
          <w:lang w:val="en-ID"/>
        </w:rPr>
        <w:t>di</w:t>
      </w:r>
      <w:r w:rsidRPr="00896119">
        <w:rPr>
          <w:lang w:val="en-ID"/>
        </w:rPr>
        <w:t xml:space="preserve"> </w:t>
      </w:r>
      <w:r w:rsidR="006A43D3" w:rsidRPr="006A43D3">
        <w:rPr>
          <w:i/>
          <w:lang w:val="en-ID"/>
        </w:rPr>
        <w:t>Header Request</w:t>
      </w:r>
      <w:r w:rsidRPr="00896119">
        <w:rPr>
          <w:lang w:val="en-ID"/>
        </w:rPr>
        <w:t xml:space="preserve"> adalah cara yang paling sering digunakan dan direkomendasikan untuk menentukan </w:t>
      </w:r>
      <w:r w:rsidRPr="006A43D3">
        <w:rPr>
          <w:i/>
          <w:lang w:val="en-ID"/>
        </w:rPr>
        <w:t>media type.</w:t>
      </w:r>
    </w:p>
    <w:p w14:paraId="2500281D" w14:textId="57DAED6C" w:rsidR="006E1880" w:rsidRDefault="006E1880" w:rsidP="00AB79E6">
      <w:pPr>
        <w:adjustRightInd w:val="0"/>
        <w:ind w:left="284"/>
      </w:pPr>
      <w:r>
        <w:rPr>
          <w:b/>
        </w:rPr>
        <w:tab/>
      </w:r>
      <w:r w:rsidRPr="001A0956">
        <w:rPr>
          <w:b/>
        </w:rPr>
        <w:t>Accept:</w:t>
      </w:r>
      <w:r w:rsidRPr="001A0956">
        <w:t xml:space="preserve"> application/json, text/plain</w:t>
      </w:r>
    </w:p>
    <w:p w14:paraId="6598C9F0" w14:textId="088D8136" w:rsidR="00903775" w:rsidRPr="002C4580" w:rsidRDefault="00903775" w:rsidP="006E1880">
      <w:pPr>
        <w:spacing w:before="120"/>
      </w:pPr>
      <w:r>
        <w:t xml:space="preserve">Kemudian, </w:t>
      </w:r>
      <w:r w:rsidRPr="00A029B7">
        <w:rPr>
          <w:i/>
        </w:rPr>
        <w:t>server</w:t>
      </w:r>
      <w:r>
        <w:t xml:space="preserve"> mengguna</w:t>
      </w:r>
      <w:r w:rsidR="00AB79E6">
        <w:t>kan</w:t>
      </w:r>
      <w:r>
        <w:t xml:space="preserve"> HTTPS </w:t>
      </w:r>
      <w:r w:rsidRPr="00AB79E6">
        <w:rPr>
          <w:i/>
        </w:rPr>
        <w:t>Responses Header</w:t>
      </w:r>
      <w:r>
        <w:t xml:space="preserve"> untuk mene</w:t>
      </w:r>
      <w:r w:rsidR="002144B7">
        <w:t>n</w:t>
      </w:r>
      <w:r>
        <w:t xml:space="preserve">tukan media types. Nilainya harus sama dengan </w:t>
      </w:r>
      <w:r w:rsidR="00C3715F" w:rsidRPr="002144B7">
        <w:rPr>
          <w:i/>
        </w:rPr>
        <w:t xml:space="preserve">Accept </w:t>
      </w:r>
      <w:r w:rsidR="00C3715F">
        <w:t xml:space="preserve">di </w:t>
      </w:r>
      <w:r w:rsidR="00C3715F" w:rsidRPr="002144B7">
        <w:rPr>
          <w:i/>
        </w:rPr>
        <w:t>Request Header</w:t>
      </w:r>
      <w:r w:rsidR="00C3715F">
        <w:t xml:space="preserve"> </w:t>
      </w:r>
      <w:r w:rsidR="00D07F83">
        <w:t>client</w:t>
      </w:r>
      <w:r w:rsidR="002144B7">
        <w:t>.</w:t>
      </w:r>
    </w:p>
    <w:p w14:paraId="42DB1D4A" w14:textId="721AF581" w:rsidR="008061C1" w:rsidRDefault="006E1880" w:rsidP="00DA0812">
      <w:pPr>
        <w:adjustRightInd w:val="0"/>
      </w:pPr>
      <w:r>
        <w:rPr>
          <w:b/>
        </w:rPr>
        <w:tab/>
      </w:r>
      <w:r w:rsidRPr="001A0956">
        <w:rPr>
          <w:b/>
        </w:rPr>
        <w:t>Accept:</w:t>
      </w:r>
      <w:r w:rsidRPr="001A0956">
        <w:t xml:space="preserve"> application/json, text/plain</w:t>
      </w:r>
    </w:p>
    <w:p w14:paraId="0F494549" w14:textId="77777777" w:rsidR="00DA0812" w:rsidRPr="00DA0812" w:rsidRDefault="00DA0812" w:rsidP="00DA0812">
      <w:pPr>
        <w:adjustRightInd w:val="0"/>
      </w:pPr>
    </w:p>
    <w:p w14:paraId="5F9581CE" w14:textId="5B67D46E" w:rsidR="006E1880" w:rsidRDefault="008061C1" w:rsidP="00DF0505">
      <w:pPr>
        <w:ind w:firstLine="720"/>
        <w:rPr>
          <w:lang w:val="en-ID"/>
        </w:rPr>
      </w:pPr>
      <w:r w:rsidRPr="00FB2432">
        <w:rPr>
          <w:i/>
          <w:lang w:val="en-ID"/>
        </w:rPr>
        <w:t>Design Pattern</w:t>
      </w:r>
      <w:r w:rsidRPr="008061C1">
        <w:rPr>
          <w:lang w:val="en-ID"/>
        </w:rPr>
        <w:t xml:space="preserve"> berikutnya adalah </w:t>
      </w:r>
      <w:r w:rsidRPr="00E55127">
        <w:rPr>
          <w:i/>
          <w:lang w:val="en-ID"/>
        </w:rPr>
        <w:t xml:space="preserve">reusable </w:t>
      </w:r>
      <w:r w:rsidR="001D0B70" w:rsidRPr="00E55127">
        <w:rPr>
          <w:i/>
          <w:lang w:val="en-ID"/>
        </w:rPr>
        <w:t>contract</w:t>
      </w:r>
      <w:r w:rsidR="001D0B70" w:rsidRPr="008061C1">
        <w:rPr>
          <w:lang w:val="en-ID"/>
        </w:rPr>
        <w:t>.</w:t>
      </w:r>
      <w:r w:rsidRPr="008061C1">
        <w:rPr>
          <w:lang w:val="en-ID"/>
        </w:rPr>
        <w:t xml:space="preserve"> Tujuan dari arsitektur ini adalah untuk melayani banyak </w:t>
      </w:r>
      <w:r w:rsidRPr="00EB4204">
        <w:rPr>
          <w:i/>
          <w:lang w:val="en-ID"/>
        </w:rPr>
        <w:t>tenant</w:t>
      </w:r>
      <w:r w:rsidRPr="008061C1">
        <w:rPr>
          <w:lang w:val="en-ID"/>
        </w:rPr>
        <w:t xml:space="preserve"> lembaga pendidikan dan memusatkan sistem. </w:t>
      </w:r>
      <w:r w:rsidRPr="00DF0505">
        <w:rPr>
          <w:i/>
          <w:lang w:val="en-ID"/>
        </w:rPr>
        <w:t>Reusable contract</w:t>
      </w:r>
      <w:r w:rsidRPr="008061C1">
        <w:rPr>
          <w:lang w:val="en-ID"/>
        </w:rPr>
        <w:t xml:space="preserve"> terkait dengan batasan kontrak yang seragam. Satu kontrak harus tersedia untuk semua </w:t>
      </w:r>
      <w:r w:rsidRPr="00EB4204">
        <w:rPr>
          <w:i/>
          <w:lang w:val="en-ID"/>
        </w:rPr>
        <w:t>tenant</w:t>
      </w:r>
      <w:r w:rsidRPr="008061C1">
        <w:rPr>
          <w:lang w:val="en-ID"/>
        </w:rPr>
        <w:t xml:space="preserve">. Juga, masing-masing </w:t>
      </w:r>
      <w:r w:rsidRPr="00EB4204">
        <w:rPr>
          <w:i/>
          <w:lang w:val="en-ID"/>
        </w:rPr>
        <w:t>tenant</w:t>
      </w:r>
      <w:r w:rsidRPr="008061C1">
        <w:rPr>
          <w:lang w:val="en-ID"/>
        </w:rPr>
        <w:t xml:space="preserve"> memiliki banyak sekolah yang tersebar di lokasi yang berbeda. Harus ada kontrak yang juga dibagikan secara internal diantara</w:t>
      </w:r>
      <w:r w:rsidR="00DF0505">
        <w:rPr>
          <w:lang w:val="en-ID"/>
        </w:rPr>
        <w:t xml:space="preserve"> masing-masing</w:t>
      </w:r>
      <w:r w:rsidRPr="008061C1">
        <w:rPr>
          <w:lang w:val="en-ID"/>
        </w:rPr>
        <w:t xml:space="preserve"> </w:t>
      </w:r>
      <w:r w:rsidRPr="00EB4204">
        <w:rPr>
          <w:i/>
          <w:lang w:val="en-ID"/>
        </w:rPr>
        <w:t>tenant</w:t>
      </w:r>
      <w:r w:rsidRPr="008061C1">
        <w:rPr>
          <w:lang w:val="en-ID"/>
        </w:rPr>
        <w:t>.</w:t>
      </w:r>
    </w:p>
    <w:p w14:paraId="1384E939" w14:textId="77777777" w:rsidR="009A0EB4" w:rsidRDefault="00204D4C" w:rsidP="009A0EB4">
      <w:pPr>
        <w:keepNext/>
      </w:pPr>
      <w:r>
        <w:rPr>
          <w:noProof/>
          <w:lang w:val="en-ID"/>
        </w:rPr>
        <w:drawing>
          <wp:inline distT="0" distB="0" distL="0" distR="0" wp14:anchorId="4F388F23" wp14:editId="7C42FA82">
            <wp:extent cx="5629275" cy="1763182"/>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e controller Pattern.png"/>
                    <pic:cNvPicPr/>
                  </pic:nvPicPr>
                  <pic:blipFill>
                    <a:blip r:embed="rId49">
                      <a:extLst>
                        <a:ext uri="{28A0092B-C50C-407E-A947-70E740481C1C}">
                          <a14:useLocalDpi xmlns:a14="http://schemas.microsoft.com/office/drawing/2010/main" val="0"/>
                        </a:ext>
                      </a:extLst>
                    </a:blip>
                    <a:stretch>
                      <a:fillRect/>
                    </a:stretch>
                  </pic:blipFill>
                  <pic:spPr>
                    <a:xfrm>
                      <a:off x="0" y="0"/>
                      <a:ext cx="5652501" cy="1770457"/>
                    </a:xfrm>
                    <a:prstGeom prst="rect">
                      <a:avLst/>
                    </a:prstGeom>
                  </pic:spPr>
                </pic:pic>
              </a:graphicData>
            </a:graphic>
          </wp:inline>
        </w:drawing>
      </w:r>
    </w:p>
    <w:p w14:paraId="7D711C73" w14:textId="118AD004" w:rsidR="00320B39" w:rsidRDefault="009A0EB4" w:rsidP="009A0EB4">
      <w:pPr>
        <w:pStyle w:val="Caption"/>
        <w:jc w:val="center"/>
      </w:pPr>
      <w:bookmarkStart w:id="62" w:name="_Toc7635628"/>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4</w:t>
      </w:r>
      <w:r w:rsidR="00753EB5">
        <w:fldChar w:fldCharType="end"/>
      </w:r>
      <w:r>
        <w:t xml:space="preserve"> </w:t>
      </w:r>
      <w:r w:rsidRPr="005E76DD">
        <w:t>SOA Design Pattern Core Controller LMS berupa Reusable Contract</w:t>
      </w:r>
      <w:bookmarkEnd w:id="62"/>
    </w:p>
    <w:p w14:paraId="5046E785" w14:textId="77777777" w:rsidR="00320B39" w:rsidRPr="00320B39" w:rsidRDefault="00320B39" w:rsidP="00320B39"/>
    <w:p w14:paraId="6D1D6FF6" w14:textId="4D9B4B8B" w:rsidR="00D35E77" w:rsidRDefault="00320B39" w:rsidP="00613C43">
      <w:pPr>
        <w:spacing w:before="120"/>
        <w:ind w:firstLine="720"/>
      </w:pPr>
      <w:r w:rsidRPr="004869E0">
        <w:lastRenderedPageBreak/>
        <w:t xml:space="preserve">Gambar </w:t>
      </w:r>
      <w:r w:rsidR="009A0EB4">
        <w:t>III</w:t>
      </w:r>
      <w:r w:rsidR="00B54199">
        <w:t>.4</w:t>
      </w:r>
      <w:r w:rsidR="004869E0" w:rsidRPr="004869E0">
        <w:t xml:space="preserve"> menjelaskan bagaimana </w:t>
      </w:r>
      <w:r w:rsidR="004869E0" w:rsidRPr="00175C43">
        <w:rPr>
          <w:i/>
        </w:rPr>
        <w:t>Core Controller</w:t>
      </w:r>
      <w:r w:rsidR="004869E0" w:rsidRPr="004869E0">
        <w:t xml:space="preserve"> </w:t>
      </w:r>
      <w:r w:rsidR="004869E0" w:rsidRPr="00D07F83">
        <w:rPr>
          <w:i/>
        </w:rPr>
        <w:t>E-Learning</w:t>
      </w:r>
      <w:r w:rsidR="004869E0" w:rsidRPr="004869E0">
        <w:t xml:space="preserve"> menangani beberapa </w:t>
      </w:r>
      <w:r w:rsidR="004869E0" w:rsidRPr="00BA774B">
        <w:rPr>
          <w:i/>
        </w:rPr>
        <w:t>tenant</w:t>
      </w:r>
      <w:r w:rsidR="004869E0" w:rsidRPr="004869E0">
        <w:t xml:space="preserve"> pendidikan dengan menggunakan </w:t>
      </w:r>
      <w:r w:rsidR="002A0C50" w:rsidRPr="00DF0505">
        <w:rPr>
          <w:i/>
          <w:lang w:val="en-ID"/>
        </w:rPr>
        <w:t>Reusable contract</w:t>
      </w:r>
      <w:r w:rsidR="004869E0" w:rsidRPr="004869E0">
        <w:t xml:space="preserve">. </w:t>
      </w:r>
      <w:r w:rsidR="004869E0" w:rsidRPr="00841307">
        <w:rPr>
          <w:i/>
        </w:rPr>
        <w:t>Report</w:t>
      </w:r>
      <w:r w:rsidR="004869E0" w:rsidRPr="004869E0">
        <w:t xml:space="preserve"> detail sekolah berbeda pada setiap </w:t>
      </w:r>
      <w:r w:rsidR="00D07F83">
        <w:t>client</w:t>
      </w:r>
      <w:r w:rsidR="004869E0" w:rsidRPr="004869E0">
        <w:t xml:space="preserve"> dan memerlukan layanan yang berbeda. Kedua </w:t>
      </w:r>
      <w:r w:rsidR="004869E0" w:rsidRPr="00EB4204">
        <w:rPr>
          <w:i/>
        </w:rPr>
        <w:t>tenant</w:t>
      </w:r>
      <w:r w:rsidR="004869E0" w:rsidRPr="004869E0">
        <w:t xml:space="preserve"> mengakses kontrak yang sama yaitu </w:t>
      </w:r>
      <w:r w:rsidR="004869E0" w:rsidRPr="00BA774B">
        <w:rPr>
          <w:i/>
        </w:rPr>
        <w:t xml:space="preserve">GET - </w:t>
      </w:r>
      <w:proofErr w:type="gramStart"/>
      <w:r w:rsidR="004869E0" w:rsidRPr="00BA774B">
        <w:rPr>
          <w:i/>
        </w:rPr>
        <w:t>schoolDetailsReport(</w:t>
      </w:r>
      <w:proofErr w:type="gramEnd"/>
      <w:r w:rsidR="004869E0" w:rsidRPr="00BA774B">
        <w:rPr>
          <w:i/>
        </w:rPr>
        <w:t>).</w:t>
      </w:r>
      <w:r w:rsidR="004869E0" w:rsidRPr="004869E0">
        <w:t xml:space="preserve"> Permintaan diteruskan ke layanan yang berbeda dengan kemampuan menampilkan laporan detail terkait sekolah tertentu yang dimiliki oleh </w:t>
      </w:r>
      <w:r w:rsidR="004869E0" w:rsidRPr="00EB4204">
        <w:rPr>
          <w:i/>
        </w:rPr>
        <w:t>tenant</w:t>
      </w:r>
      <w:r w:rsidR="004869E0" w:rsidRPr="004869E0">
        <w:t xml:space="preserve"> A dan </w:t>
      </w:r>
      <w:r w:rsidR="004869E0" w:rsidRPr="00EB4204">
        <w:rPr>
          <w:i/>
        </w:rPr>
        <w:t>tenant</w:t>
      </w:r>
      <w:r w:rsidR="004869E0" w:rsidRPr="004869E0">
        <w:t xml:space="preserve"> B. Satu-satunya yang membedakan permintaan adalah URL dasar. </w:t>
      </w:r>
      <w:r w:rsidR="004869E0" w:rsidRPr="00EB4204">
        <w:rPr>
          <w:i/>
        </w:rPr>
        <w:t>Tenant</w:t>
      </w:r>
      <w:r w:rsidR="004869E0" w:rsidRPr="004869E0">
        <w:t xml:space="preserve"> A menggunakan URL </w:t>
      </w:r>
      <w:r w:rsidR="00D51CEE" w:rsidRPr="004869E0">
        <w:t xml:space="preserve">dasar </w:t>
      </w:r>
      <w:r w:rsidR="00D51CEE">
        <w:t xml:space="preserve">yakni </w:t>
      </w:r>
      <w:r w:rsidR="004869E0" w:rsidRPr="00D51CEE">
        <w:rPr>
          <w:i/>
        </w:rPr>
        <w:t>http://client.eduprovider.co/tenant/tenant-a/</w:t>
      </w:r>
      <w:r w:rsidR="004869E0" w:rsidRPr="004869E0">
        <w:t xml:space="preserve"> dan tenant B menggunakan URL dasar </w:t>
      </w:r>
      <w:r w:rsidR="004869E0" w:rsidRPr="00D51CEE">
        <w:rPr>
          <w:i/>
        </w:rPr>
        <w:t>http://client.eduprovider.co/tenant/tenant-b/</w:t>
      </w:r>
    </w:p>
    <w:p w14:paraId="56002119" w14:textId="21B9F2DA" w:rsidR="008B7C9C" w:rsidRDefault="00272F4C" w:rsidP="00BA774B">
      <w:pPr>
        <w:spacing w:before="120"/>
      </w:pPr>
      <w:r>
        <w:tab/>
      </w:r>
      <w:r w:rsidR="00E82611">
        <w:t>Implem</w:t>
      </w:r>
      <w:r w:rsidR="000D3FBC">
        <w:t>en</w:t>
      </w:r>
      <w:r w:rsidR="00E82611">
        <w:t xml:space="preserve">tasi </w:t>
      </w:r>
      <w:r w:rsidR="00E82611" w:rsidRPr="00BA774B">
        <w:rPr>
          <w:i/>
        </w:rPr>
        <w:t>reusable contract</w:t>
      </w:r>
      <w:r w:rsidR="00E82611">
        <w:t xml:space="preserve"> ini </w:t>
      </w:r>
      <w:r w:rsidR="00A90803">
        <w:t xml:space="preserve">selain diterapkan di </w:t>
      </w:r>
      <w:r w:rsidR="00A90803" w:rsidRPr="00644A29">
        <w:rPr>
          <w:i/>
        </w:rPr>
        <w:t xml:space="preserve">core controller </w:t>
      </w:r>
      <w:r w:rsidR="00E82611">
        <w:t xml:space="preserve">juga </w:t>
      </w:r>
      <w:r w:rsidR="00997E1C">
        <w:t>akan diterapkan</w:t>
      </w:r>
      <w:r w:rsidR="00E82611">
        <w:t xml:space="preserve"> pada </w:t>
      </w:r>
      <w:r w:rsidR="00E82611" w:rsidRPr="00BA774B">
        <w:rPr>
          <w:i/>
        </w:rPr>
        <w:t>engine</w:t>
      </w:r>
      <w:r w:rsidR="00E82611">
        <w:t xml:space="preserve"> LMS Moodle</w:t>
      </w:r>
      <w:r w:rsidR="00C138AE">
        <w:t xml:space="preserve"> di setiap </w:t>
      </w:r>
      <w:r w:rsidR="00C138AE" w:rsidRPr="00EB4204">
        <w:rPr>
          <w:i/>
        </w:rPr>
        <w:t>tenant</w:t>
      </w:r>
      <w:r w:rsidR="00C138AE">
        <w:t xml:space="preserve"> sekolah</w:t>
      </w:r>
      <w:r w:rsidR="00E82611">
        <w:t>.</w:t>
      </w:r>
      <w:r w:rsidR="00C96F24">
        <w:t xml:space="preserve"> </w:t>
      </w:r>
      <w:r w:rsidR="00C96F24" w:rsidRPr="00644A29">
        <w:rPr>
          <w:i/>
        </w:rPr>
        <w:t>Pattern</w:t>
      </w:r>
      <w:r w:rsidR="00C96F24">
        <w:t xml:space="preserve"> u</w:t>
      </w:r>
      <w:r w:rsidR="00E82611">
        <w:t xml:space="preserve">ntuk menampilkan </w:t>
      </w:r>
      <w:r w:rsidR="00D93653" w:rsidRPr="00644A29">
        <w:rPr>
          <w:i/>
        </w:rPr>
        <w:t>report</w:t>
      </w:r>
      <w:r w:rsidR="00D93653">
        <w:t xml:space="preserve"> nilai hasil</w:t>
      </w:r>
      <w:r w:rsidR="00D93653" w:rsidRPr="00D93653">
        <w:rPr>
          <w:i/>
        </w:rPr>
        <w:t xml:space="preserve"> </w:t>
      </w:r>
      <w:r w:rsidR="00E7477B">
        <w:t>pembelajaran</w:t>
      </w:r>
      <w:r w:rsidR="00454E6D">
        <w:t xml:space="preserve"> di LMS moodle</w:t>
      </w:r>
      <w:r w:rsidR="00DC30C9">
        <w:t xml:space="preserve"> nantinya</w:t>
      </w:r>
      <w:r w:rsidR="00454E6D">
        <w:t xml:space="preserve"> memiliki </w:t>
      </w:r>
      <w:r w:rsidR="00454E6D" w:rsidRPr="00644A29">
        <w:rPr>
          <w:i/>
        </w:rPr>
        <w:t>pattern</w:t>
      </w:r>
      <w:r w:rsidR="00454E6D">
        <w:t xml:space="preserve"> URL sebagai berikut:</w:t>
      </w:r>
    </w:p>
    <w:p w14:paraId="6C59D05A" w14:textId="320477CF" w:rsidR="00454E6D" w:rsidRDefault="008F0BB5" w:rsidP="000D3FBC">
      <w:pPr>
        <w:pStyle w:val="ListParagraph"/>
        <w:numPr>
          <w:ilvl w:val="0"/>
          <w:numId w:val="26"/>
        </w:numPr>
        <w:spacing w:before="120"/>
        <w:jc w:val="left"/>
      </w:pPr>
      <w:r w:rsidRPr="000D3FBC">
        <w:rPr>
          <w:i/>
        </w:rPr>
        <w:t>http://</w:t>
      </w:r>
      <w:r w:rsidR="0089252A">
        <w:rPr>
          <w:i/>
        </w:rPr>
        <w:t>school1</w:t>
      </w:r>
      <w:r w:rsidR="00B33B94" w:rsidRPr="000D3FBC">
        <w:rPr>
          <w:i/>
        </w:rPr>
        <w:t>.</w:t>
      </w:r>
      <w:r w:rsidRPr="000D3FBC">
        <w:rPr>
          <w:i/>
        </w:rPr>
        <w:t>tenant-a.edu/grade/report/user/index.php?id=3</w:t>
      </w:r>
      <w:r>
        <w:t xml:space="preserve">  untuk menampikan report nilai </w:t>
      </w:r>
      <w:r w:rsidR="003F34C3">
        <w:t xml:space="preserve">siswa nomor 3 </w:t>
      </w:r>
      <w:r w:rsidR="002B4B96">
        <w:t>di</w:t>
      </w:r>
      <w:r w:rsidR="003F34C3">
        <w:t xml:space="preserve"> </w:t>
      </w:r>
      <w:r w:rsidR="000408A5">
        <w:t xml:space="preserve">sekolah 1 </w:t>
      </w:r>
      <w:r w:rsidR="002B4B96">
        <w:t xml:space="preserve">pada </w:t>
      </w:r>
      <w:r w:rsidR="002B4B96" w:rsidRPr="00EB4204">
        <w:rPr>
          <w:i/>
        </w:rPr>
        <w:t>tenant</w:t>
      </w:r>
      <w:r w:rsidR="002B4B96">
        <w:t xml:space="preserve"> A</w:t>
      </w:r>
      <w:r w:rsidR="000D3FBC">
        <w:t>.</w:t>
      </w:r>
    </w:p>
    <w:p w14:paraId="450319C4" w14:textId="18CEBC34" w:rsidR="002B7D7B" w:rsidRDefault="000D3FBC" w:rsidP="00DA0812">
      <w:pPr>
        <w:pStyle w:val="ListParagraph"/>
        <w:numPr>
          <w:ilvl w:val="0"/>
          <w:numId w:val="26"/>
        </w:numPr>
        <w:spacing w:before="120"/>
        <w:jc w:val="left"/>
      </w:pPr>
      <w:r w:rsidRPr="000D3FBC">
        <w:rPr>
          <w:i/>
        </w:rPr>
        <w:t>http://</w:t>
      </w:r>
      <w:r w:rsidR="000408A5">
        <w:rPr>
          <w:i/>
        </w:rPr>
        <w:t>school1.</w:t>
      </w:r>
      <w:r w:rsidRPr="000D3FBC">
        <w:rPr>
          <w:i/>
        </w:rPr>
        <w:t>tenant-</w:t>
      </w:r>
      <w:r>
        <w:rPr>
          <w:i/>
        </w:rPr>
        <w:t>b</w:t>
      </w:r>
      <w:r w:rsidRPr="000D3FBC">
        <w:rPr>
          <w:i/>
        </w:rPr>
        <w:t>.edu/grade/report/user/index.php?id=3</w:t>
      </w:r>
      <w:r>
        <w:t xml:space="preserve">  untuk menampikan report nilai siswa nomor 3 </w:t>
      </w:r>
      <w:r w:rsidR="00C138AE">
        <w:t>di sekolah 1 pada</w:t>
      </w:r>
      <w:r>
        <w:t xml:space="preserve"> </w:t>
      </w:r>
      <w:r w:rsidRPr="00EB4204">
        <w:rPr>
          <w:i/>
        </w:rPr>
        <w:t>tenant</w:t>
      </w:r>
      <w:r>
        <w:t xml:space="preserve"> B.</w:t>
      </w:r>
    </w:p>
    <w:p w14:paraId="4E16DEE5" w14:textId="77777777" w:rsidR="00BE7A67" w:rsidRPr="00C95961" w:rsidRDefault="00BE7A67" w:rsidP="00BE7A67">
      <w:pPr>
        <w:pStyle w:val="ListParagraph"/>
        <w:spacing w:before="120"/>
        <w:jc w:val="left"/>
      </w:pPr>
    </w:p>
    <w:p w14:paraId="5EE4F3CB" w14:textId="5EDA0C5E" w:rsidR="008C228C" w:rsidRDefault="006F2690" w:rsidP="003E0B7A">
      <w:pPr>
        <w:pStyle w:val="Heading2"/>
        <w:ind w:left="284"/>
      </w:pPr>
      <w:bookmarkStart w:id="63" w:name="_Toc6694479"/>
      <w:r>
        <w:t xml:space="preserve"> </w:t>
      </w:r>
      <w:r>
        <w:tab/>
      </w:r>
      <w:bookmarkStart w:id="64" w:name="_Toc7635601"/>
      <w:r w:rsidR="008C228C">
        <w:t>Rencana Evaluasi</w:t>
      </w:r>
      <w:bookmarkEnd w:id="64"/>
    </w:p>
    <w:p w14:paraId="23C4FAF5" w14:textId="7AA94C2B" w:rsidR="000527E5" w:rsidRDefault="003E0B7A" w:rsidP="003E0B7A">
      <w:pPr>
        <w:pStyle w:val="Heading3"/>
        <w:numPr>
          <w:ilvl w:val="2"/>
          <w:numId w:val="35"/>
        </w:numPr>
        <w:ind w:left="284"/>
      </w:pPr>
      <w:r>
        <w:t xml:space="preserve"> </w:t>
      </w:r>
      <w:r>
        <w:tab/>
      </w:r>
      <w:bookmarkStart w:id="65" w:name="_Toc7635602"/>
      <w:r w:rsidR="00203BAD">
        <w:t>Skenario dan Pertanyaan D</w:t>
      </w:r>
      <w:r w:rsidR="00A80214">
        <w:t>e</w:t>
      </w:r>
      <w:r w:rsidR="000527E5">
        <w:t>sain</w:t>
      </w:r>
      <w:bookmarkEnd w:id="65"/>
    </w:p>
    <w:p w14:paraId="4C612165" w14:textId="27C238B2" w:rsidR="00FA024B" w:rsidRPr="009A0EB4" w:rsidRDefault="00686D08" w:rsidP="009A0EB4">
      <w:r>
        <w:tab/>
      </w:r>
      <w:r w:rsidR="00AF765E">
        <w:t>Dari rancangan arsitektur yang di</w:t>
      </w:r>
      <w:r w:rsidR="003C3CCC">
        <w:t>ajukan, maka rencana evaluasi penelitian</w:t>
      </w:r>
      <w:r w:rsidR="00FF5746">
        <w:t xml:space="preserve"> </w:t>
      </w:r>
      <w:r w:rsidR="003C3CCC">
        <w:t xml:space="preserve">ini akan berfokus apada </w:t>
      </w:r>
      <w:r w:rsidR="00B65CBD" w:rsidRPr="00B65CBD">
        <w:rPr>
          <w:i/>
        </w:rPr>
        <w:t>scalability</w:t>
      </w:r>
      <w:r w:rsidR="00B65CBD">
        <w:t xml:space="preserve"> dan </w:t>
      </w:r>
      <w:r w:rsidR="00B65CBD" w:rsidRPr="00B65CBD">
        <w:rPr>
          <w:i/>
        </w:rPr>
        <w:t>performa</w:t>
      </w:r>
      <w:r w:rsidR="00D5790B">
        <w:rPr>
          <w:i/>
        </w:rPr>
        <w:t>n</w:t>
      </w:r>
      <w:r w:rsidR="00B65CBD" w:rsidRPr="00B65CBD">
        <w:rPr>
          <w:i/>
        </w:rPr>
        <w:t>ce</w:t>
      </w:r>
      <w:r w:rsidR="00B65CBD">
        <w:t xml:space="preserve"> system. </w:t>
      </w:r>
      <w:r w:rsidR="005978A1" w:rsidRPr="005978A1">
        <w:t xml:space="preserve">Tabel </w:t>
      </w:r>
      <w:r w:rsidR="00997E1C">
        <w:t>III</w:t>
      </w:r>
      <w:r w:rsidR="00B65CBD">
        <w:t xml:space="preserve">.3 </w:t>
      </w:r>
      <w:r w:rsidR="005978A1" w:rsidRPr="005978A1">
        <w:lastRenderedPageBreak/>
        <w:t>menunjukkan template untuk membuat skenario umum yang diperoleh berdasarkan penelitian yang dibuat oleh Costa (Costa et al. 2014, 2016).</w:t>
      </w:r>
    </w:p>
    <w:p w14:paraId="5462A29C" w14:textId="4E9E4429" w:rsidR="009A0EB4" w:rsidRDefault="009A0EB4" w:rsidP="009A0EB4">
      <w:pPr>
        <w:pStyle w:val="Caption"/>
        <w:keepNext/>
        <w:jc w:val="center"/>
      </w:pPr>
      <w:bookmarkStart w:id="66" w:name="_Toc7635636"/>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3</w:t>
      </w:r>
      <w:r w:rsidR="00B13951">
        <w:fldChar w:fldCharType="end"/>
      </w:r>
      <w:r>
        <w:t xml:space="preserve"> </w:t>
      </w:r>
      <w:r w:rsidRPr="000815DE">
        <w:t>Skenario Umum Atribut Kualitas</w:t>
      </w:r>
      <w:bookmarkEnd w:id="66"/>
    </w:p>
    <w:tbl>
      <w:tblPr>
        <w:tblStyle w:val="TableGrid7"/>
        <w:tblW w:w="8359" w:type="dxa"/>
        <w:tblLook w:val="04A0" w:firstRow="1" w:lastRow="0" w:firstColumn="1" w:lastColumn="0" w:noHBand="0" w:noVBand="1"/>
      </w:tblPr>
      <w:tblGrid>
        <w:gridCol w:w="1563"/>
        <w:gridCol w:w="2401"/>
        <w:gridCol w:w="2127"/>
        <w:gridCol w:w="2268"/>
      </w:tblGrid>
      <w:tr w:rsidR="00DD06B8" w:rsidRPr="00FF5746" w14:paraId="7D7A0A82" w14:textId="77777777" w:rsidTr="00FC5FC2">
        <w:tc>
          <w:tcPr>
            <w:tcW w:w="1563" w:type="dxa"/>
          </w:tcPr>
          <w:p w14:paraId="348BDAEB" w14:textId="639A8623" w:rsidR="00450E0F" w:rsidRPr="00FF5746" w:rsidRDefault="00450E0F" w:rsidP="00450E0F">
            <w:pPr>
              <w:tabs>
                <w:tab w:val="left" w:pos="2010"/>
              </w:tabs>
              <w:adjustRightInd w:val="0"/>
              <w:spacing w:line="240" w:lineRule="auto"/>
              <w:jc w:val="left"/>
              <w:rPr>
                <w:rFonts w:eastAsia="Calibri" w:cs="Times New Roman"/>
                <w:b/>
                <w:sz w:val="22"/>
              </w:rPr>
            </w:pPr>
            <w:r w:rsidRPr="00FF5746">
              <w:rPr>
                <w:rFonts w:eastAsia="Calibri" w:cs="Times New Roman"/>
                <w:b/>
                <w:sz w:val="22"/>
              </w:rPr>
              <w:t>Atribut Kualitas</w:t>
            </w:r>
            <w:r w:rsidR="00234BA6" w:rsidRPr="00FF5746">
              <w:rPr>
                <w:rFonts w:eastAsia="Calibri" w:cs="Times New Roman"/>
                <w:b/>
                <w:sz w:val="22"/>
              </w:rPr>
              <w:t xml:space="preserve"> (AK)</w:t>
            </w:r>
          </w:p>
        </w:tc>
        <w:tc>
          <w:tcPr>
            <w:tcW w:w="2401" w:type="dxa"/>
          </w:tcPr>
          <w:p w14:paraId="745A42D5" w14:textId="31306176" w:rsidR="002C2A0C" w:rsidRPr="00FF5746" w:rsidRDefault="00300D53" w:rsidP="00450E0F">
            <w:pPr>
              <w:tabs>
                <w:tab w:val="left" w:pos="2010"/>
              </w:tabs>
              <w:adjustRightInd w:val="0"/>
              <w:spacing w:line="240" w:lineRule="auto"/>
              <w:jc w:val="left"/>
              <w:rPr>
                <w:rFonts w:eastAsia="Calibri" w:cs="Times New Roman"/>
                <w:b/>
                <w:sz w:val="22"/>
              </w:rPr>
            </w:pPr>
            <w:r w:rsidRPr="00FF5746">
              <w:rPr>
                <w:rFonts w:eastAsia="Calibri" w:cs="Times New Roman"/>
                <w:b/>
                <w:sz w:val="22"/>
              </w:rPr>
              <w:t xml:space="preserve">Skenario </w:t>
            </w:r>
            <w:r w:rsidR="00234BA6" w:rsidRPr="00FF5746">
              <w:rPr>
                <w:rFonts w:eastAsia="Calibri" w:cs="Times New Roman"/>
                <w:b/>
                <w:sz w:val="22"/>
              </w:rPr>
              <w:t>Umum</w:t>
            </w:r>
            <w:r w:rsidR="00242584" w:rsidRPr="00FF5746">
              <w:rPr>
                <w:rFonts w:eastAsia="Calibri" w:cs="Times New Roman"/>
                <w:b/>
                <w:sz w:val="22"/>
              </w:rPr>
              <w:t xml:space="preserve"> AK</w:t>
            </w:r>
          </w:p>
        </w:tc>
        <w:tc>
          <w:tcPr>
            <w:tcW w:w="2127" w:type="dxa"/>
          </w:tcPr>
          <w:p w14:paraId="45C2E0F0" w14:textId="0F3D05E8" w:rsidR="00234BA6" w:rsidRPr="00FF5746" w:rsidRDefault="00234BA6" w:rsidP="00450E0F">
            <w:pPr>
              <w:tabs>
                <w:tab w:val="left" w:pos="2010"/>
              </w:tabs>
              <w:adjustRightInd w:val="0"/>
              <w:spacing w:line="240" w:lineRule="auto"/>
              <w:jc w:val="left"/>
              <w:rPr>
                <w:rFonts w:eastAsia="Calibri" w:cs="Times New Roman"/>
                <w:b/>
                <w:sz w:val="22"/>
              </w:rPr>
            </w:pPr>
            <w:r w:rsidRPr="00FF5746">
              <w:rPr>
                <w:rFonts w:eastAsia="Calibri" w:cs="Times New Roman"/>
                <w:b/>
                <w:sz w:val="22"/>
              </w:rPr>
              <w:t>Rekomendasi untuk skenario kongkret</w:t>
            </w:r>
          </w:p>
        </w:tc>
        <w:tc>
          <w:tcPr>
            <w:tcW w:w="2268" w:type="dxa"/>
          </w:tcPr>
          <w:p w14:paraId="603C1EE4" w14:textId="1334463C" w:rsidR="00DD06B8" w:rsidRPr="00FF5746" w:rsidRDefault="00234BA6" w:rsidP="00450E0F">
            <w:pPr>
              <w:tabs>
                <w:tab w:val="left" w:pos="2010"/>
              </w:tabs>
              <w:adjustRightInd w:val="0"/>
              <w:spacing w:line="240" w:lineRule="auto"/>
              <w:jc w:val="left"/>
              <w:rPr>
                <w:rFonts w:eastAsia="Calibri" w:cs="Times New Roman"/>
                <w:b/>
                <w:sz w:val="22"/>
              </w:rPr>
            </w:pPr>
            <w:r w:rsidRPr="00FF5746">
              <w:rPr>
                <w:b/>
                <w:sz w:val="22"/>
              </w:rPr>
              <w:t>Pertanyaan Design</w:t>
            </w:r>
          </w:p>
        </w:tc>
      </w:tr>
      <w:tr w:rsidR="00FC5FC2" w:rsidRPr="00FF5746" w14:paraId="11D360FB" w14:textId="77777777" w:rsidTr="00FC5FC2">
        <w:tc>
          <w:tcPr>
            <w:tcW w:w="1563" w:type="dxa"/>
            <w:vMerge w:val="restart"/>
          </w:tcPr>
          <w:p w14:paraId="1CA23E69" w14:textId="77777777" w:rsidR="00B2230C" w:rsidRPr="00B2230C" w:rsidRDefault="00B2230C" w:rsidP="00B2230C">
            <w:pPr>
              <w:tabs>
                <w:tab w:val="left" w:pos="2010"/>
              </w:tabs>
              <w:adjustRightInd w:val="0"/>
              <w:spacing w:line="240" w:lineRule="auto"/>
              <w:rPr>
                <w:rFonts w:eastAsia="Calibri" w:cs="Times New Roman"/>
                <w:i/>
                <w:sz w:val="22"/>
              </w:rPr>
            </w:pPr>
            <w:r w:rsidRPr="00B2230C">
              <w:rPr>
                <w:rFonts w:eastAsia="Calibri" w:cs="Times New Roman"/>
                <w:i/>
                <w:sz w:val="22"/>
              </w:rPr>
              <w:t>Scalability</w:t>
            </w:r>
          </w:p>
        </w:tc>
        <w:tc>
          <w:tcPr>
            <w:tcW w:w="2401" w:type="dxa"/>
          </w:tcPr>
          <w:p w14:paraId="174107D5" w14:textId="49FA480E" w:rsidR="00A875FD" w:rsidRPr="00B2230C" w:rsidRDefault="00B2230C" w:rsidP="00551E46">
            <w:pPr>
              <w:tabs>
                <w:tab w:val="left" w:pos="2010"/>
              </w:tabs>
              <w:adjustRightInd w:val="0"/>
              <w:spacing w:line="240" w:lineRule="auto"/>
              <w:rPr>
                <w:rFonts w:eastAsia="Calibri" w:cs="Times New Roman"/>
                <w:sz w:val="22"/>
              </w:rPr>
            </w:pPr>
            <w:r w:rsidRPr="00B2230C">
              <w:rPr>
                <w:rFonts w:eastAsia="Calibri" w:cs="Times New Roman"/>
                <w:b/>
                <w:sz w:val="22"/>
              </w:rPr>
              <w:t xml:space="preserve">SC1 - </w:t>
            </w:r>
            <w:r w:rsidR="00A875FD" w:rsidRPr="00FF5746">
              <w:rPr>
                <w:rFonts w:eastAsia="Calibri" w:cs="Times New Roman"/>
                <w:sz w:val="22"/>
              </w:rPr>
              <w:t>Logic di sisi server</w:t>
            </w:r>
            <w:r w:rsidR="00406FAA" w:rsidRPr="00FF5746">
              <w:rPr>
                <w:rFonts w:eastAsia="Calibri" w:cs="Times New Roman"/>
                <w:sz w:val="22"/>
              </w:rPr>
              <w:t xml:space="preserve"> </w:t>
            </w:r>
            <w:r w:rsidR="0094226B" w:rsidRPr="00FF5746">
              <w:rPr>
                <w:rFonts w:eastAsia="Calibri" w:cs="Times New Roman"/>
                <w:sz w:val="22"/>
              </w:rPr>
              <w:t>ter</w:t>
            </w:r>
            <w:r w:rsidR="00C55561" w:rsidRPr="00FF5746">
              <w:rPr>
                <w:rFonts w:eastAsia="Calibri" w:cs="Times New Roman"/>
                <w:sz w:val="22"/>
              </w:rPr>
              <w:t>jamin</w:t>
            </w:r>
            <w:r w:rsidR="0094226B" w:rsidRPr="00FF5746">
              <w:rPr>
                <w:rFonts w:eastAsia="Calibri" w:cs="Times New Roman"/>
                <w:sz w:val="22"/>
              </w:rPr>
              <w:t xml:space="preserve"> </w:t>
            </w:r>
            <w:r w:rsidR="0080712A" w:rsidRPr="00FF5746">
              <w:rPr>
                <w:rFonts w:eastAsia="Calibri" w:cs="Times New Roman"/>
                <w:i/>
                <w:sz w:val="22"/>
              </w:rPr>
              <w:t>stateless</w:t>
            </w:r>
            <w:r w:rsidR="0080712A" w:rsidRPr="00FF5746">
              <w:rPr>
                <w:rFonts w:eastAsia="Calibri" w:cs="Times New Roman"/>
                <w:sz w:val="22"/>
              </w:rPr>
              <w:t xml:space="preserve"> dan </w:t>
            </w:r>
            <w:r w:rsidR="0080712A" w:rsidRPr="00FF5746">
              <w:rPr>
                <w:rFonts w:eastAsia="Calibri" w:cs="Times New Roman"/>
                <w:i/>
                <w:sz w:val="22"/>
              </w:rPr>
              <w:t>scalable</w:t>
            </w:r>
            <w:r w:rsidR="0080712A" w:rsidRPr="00FF5746">
              <w:rPr>
                <w:rFonts w:eastAsia="Calibri" w:cs="Times New Roman"/>
                <w:sz w:val="22"/>
              </w:rPr>
              <w:t>/terukur</w:t>
            </w:r>
            <w:r w:rsidR="00A875FD" w:rsidRPr="00FF5746">
              <w:rPr>
                <w:rFonts w:eastAsia="Calibri" w:cs="Times New Roman"/>
                <w:sz w:val="22"/>
              </w:rPr>
              <w:t xml:space="preserve"> </w:t>
            </w:r>
          </w:p>
        </w:tc>
        <w:tc>
          <w:tcPr>
            <w:tcW w:w="2127" w:type="dxa"/>
          </w:tcPr>
          <w:p w14:paraId="34D62702" w14:textId="0F44CE0C" w:rsidR="00544B78" w:rsidRPr="00B2230C" w:rsidRDefault="00544B78" w:rsidP="00B2230C">
            <w:pPr>
              <w:tabs>
                <w:tab w:val="left" w:pos="2010"/>
              </w:tabs>
              <w:adjustRightInd w:val="0"/>
              <w:spacing w:line="240" w:lineRule="auto"/>
              <w:rPr>
                <w:rFonts w:eastAsia="Calibri" w:cs="Times New Roman"/>
                <w:sz w:val="22"/>
              </w:rPr>
            </w:pPr>
            <w:r w:rsidRPr="00FF5746">
              <w:rPr>
                <w:rFonts w:eastAsia="Calibri" w:cs="Times New Roman"/>
                <w:sz w:val="22"/>
              </w:rPr>
              <w:t xml:space="preserve">Apa yang membuat sistem </w:t>
            </w:r>
            <w:r w:rsidRPr="00FF5746">
              <w:rPr>
                <w:rFonts w:eastAsia="Calibri" w:cs="Times New Roman"/>
                <w:i/>
                <w:sz w:val="22"/>
              </w:rPr>
              <w:t>stateless</w:t>
            </w:r>
            <w:r w:rsidRPr="00FF5746">
              <w:rPr>
                <w:rFonts w:eastAsia="Calibri" w:cs="Times New Roman"/>
                <w:sz w:val="22"/>
              </w:rPr>
              <w:t xml:space="preserve"> harus didefinisikan dengan jelas.</w:t>
            </w:r>
          </w:p>
        </w:tc>
        <w:tc>
          <w:tcPr>
            <w:tcW w:w="2268" w:type="dxa"/>
          </w:tcPr>
          <w:p w14:paraId="16A34D26" w14:textId="18CAF11A" w:rsidR="00473FA7" w:rsidRPr="00B2230C" w:rsidRDefault="00473FA7" w:rsidP="00FC5FC2">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Mekanisme security apa </w:t>
            </w:r>
            <w:r w:rsidR="00900257" w:rsidRPr="00FF5746">
              <w:rPr>
                <w:rFonts w:eastAsia="Calibri" w:cs="Times New Roman"/>
                <w:sz w:val="22"/>
              </w:rPr>
              <w:t xml:space="preserve">untuk </w:t>
            </w:r>
            <w:r w:rsidR="00900257" w:rsidRPr="00FF5746">
              <w:rPr>
                <w:rFonts w:eastAsia="Calibri" w:cs="Times New Roman"/>
                <w:i/>
                <w:sz w:val="22"/>
              </w:rPr>
              <w:t>service consumers</w:t>
            </w:r>
            <w:r w:rsidR="00900257" w:rsidRPr="00FF5746">
              <w:rPr>
                <w:rFonts w:eastAsia="Calibri" w:cs="Times New Roman"/>
                <w:sz w:val="22"/>
              </w:rPr>
              <w:t xml:space="preserve"> untuk melakukan akses pada </w:t>
            </w:r>
            <w:r w:rsidR="00900257" w:rsidRPr="00621D3B">
              <w:rPr>
                <w:rFonts w:eastAsia="Calibri" w:cs="Times New Roman"/>
                <w:i/>
                <w:sz w:val="22"/>
              </w:rPr>
              <w:t>resources</w:t>
            </w:r>
            <w:r w:rsidR="00900257" w:rsidRPr="00FF5746">
              <w:rPr>
                <w:rFonts w:eastAsia="Calibri" w:cs="Times New Roman"/>
                <w:sz w:val="22"/>
              </w:rPr>
              <w:t>?</w:t>
            </w:r>
          </w:p>
        </w:tc>
      </w:tr>
      <w:tr w:rsidR="00FC5FC2" w:rsidRPr="00FF5746" w14:paraId="10DEF030" w14:textId="77777777" w:rsidTr="00FC5FC2">
        <w:tc>
          <w:tcPr>
            <w:tcW w:w="1563" w:type="dxa"/>
            <w:vMerge/>
          </w:tcPr>
          <w:p w14:paraId="753C3D2B"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23039F79" w14:textId="68A25E01" w:rsidR="00153E9F" w:rsidRPr="00B2230C" w:rsidRDefault="00B2230C" w:rsidP="00676601">
            <w:pPr>
              <w:tabs>
                <w:tab w:val="left" w:pos="2010"/>
              </w:tabs>
              <w:adjustRightInd w:val="0"/>
              <w:spacing w:line="240" w:lineRule="auto"/>
              <w:jc w:val="left"/>
              <w:rPr>
                <w:rFonts w:eastAsia="Calibri" w:cs="Times New Roman"/>
                <w:sz w:val="22"/>
              </w:rPr>
            </w:pPr>
            <w:r w:rsidRPr="00B2230C">
              <w:rPr>
                <w:rFonts w:eastAsia="Calibri" w:cs="Times New Roman"/>
                <w:b/>
                <w:sz w:val="22"/>
              </w:rPr>
              <w:t>SC2</w:t>
            </w:r>
            <w:r w:rsidRPr="00B2230C">
              <w:rPr>
                <w:rFonts w:eastAsia="Calibri" w:cs="Times New Roman"/>
                <w:sz w:val="22"/>
              </w:rPr>
              <w:t xml:space="preserve"> - </w:t>
            </w:r>
            <w:r w:rsidR="00153E9F" w:rsidRPr="00FF5746">
              <w:rPr>
                <w:rFonts w:eastAsia="Calibri" w:cs="Times New Roman"/>
                <w:sz w:val="22"/>
              </w:rPr>
              <w:t xml:space="preserve">Logic di sisi server </w:t>
            </w:r>
            <w:r w:rsidR="002910A8" w:rsidRPr="00FF5746">
              <w:rPr>
                <w:rFonts w:eastAsia="Calibri" w:cs="Times New Roman"/>
                <w:sz w:val="22"/>
              </w:rPr>
              <w:t>melakukan penyimpanan</w:t>
            </w:r>
            <w:r w:rsidR="00072414" w:rsidRPr="00FF5746">
              <w:rPr>
                <w:rFonts w:eastAsia="Calibri" w:cs="Times New Roman"/>
                <w:sz w:val="22"/>
              </w:rPr>
              <w:t xml:space="preserve"> </w:t>
            </w:r>
            <w:r w:rsidR="00676601" w:rsidRPr="00FF5746">
              <w:rPr>
                <w:rFonts w:eastAsia="Calibri" w:cs="Times New Roman"/>
                <w:sz w:val="22"/>
              </w:rPr>
              <w:t>data seperti dokumen, gambar, video dan data pembelajaran lainnya</w:t>
            </w:r>
            <w:r w:rsidR="00072414" w:rsidRPr="00FF5746">
              <w:rPr>
                <w:rFonts w:eastAsia="Calibri" w:cs="Times New Roman"/>
                <w:sz w:val="22"/>
              </w:rPr>
              <w:t xml:space="preserve"> pada storage terpisah di luar mesin web server</w:t>
            </w:r>
            <w:r w:rsidR="002910A8" w:rsidRPr="00FF5746">
              <w:rPr>
                <w:rFonts w:eastAsia="Calibri" w:cs="Times New Roman"/>
                <w:sz w:val="22"/>
              </w:rPr>
              <w:t xml:space="preserve"> </w:t>
            </w:r>
            <w:r w:rsidR="00490D85" w:rsidRPr="00FF5746">
              <w:rPr>
                <w:rFonts w:eastAsia="Calibri" w:cs="Times New Roman"/>
                <w:sz w:val="22"/>
              </w:rPr>
              <w:t>untuk mendukung s</w:t>
            </w:r>
            <w:r w:rsidR="00676601" w:rsidRPr="00FF5746">
              <w:rPr>
                <w:rFonts w:eastAsia="Calibri" w:cs="Times New Roman"/>
                <w:sz w:val="22"/>
              </w:rPr>
              <w:t>k</w:t>
            </w:r>
            <w:r w:rsidR="00490D85" w:rsidRPr="00FF5746">
              <w:rPr>
                <w:rFonts w:eastAsia="Calibri" w:cs="Times New Roman"/>
                <w:sz w:val="22"/>
              </w:rPr>
              <w:t>alabilitas ecara horizontal</w:t>
            </w:r>
          </w:p>
        </w:tc>
        <w:tc>
          <w:tcPr>
            <w:tcW w:w="2127" w:type="dxa"/>
          </w:tcPr>
          <w:p w14:paraId="5D099A61" w14:textId="2B813737" w:rsidR="00B2230C" w:rsidRPr="00B2230C" w:rsidRDefault="00C4168A" w:rsidP="00CC12F7">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Di mana </w:t>
            </w:r>
            <w:r w:rsidR="00AC0ECD" w:rsidRPr="00FF5746">
              <w:rPr>
                <w:rFonts w:eastAsia="Calibri" w:cs="Times New Roman"/>
                <w:sz w:val="22"/>
              </w:rPr>
              <w:t>data yang</w:t>
            </w:r>
            <w:r w:rsidRPr="00FF5746">
              <w:rPr>
                <w:rFonts w:eastAsia="Calibri" w:cs="Times New Roman"/>
                <w:sz w:val="22"/>
              </w:rPr>
              <w:t xml:space="preserve"> disimpan harus disebutkan.</w:t>
            </w:r>
          </w:p>
        </w:tc>
        <w:tc>
          <w:tcPr>
            <w:tcW w:w="2268" w:type="dxa"/>
          </w:tcPr>
          <w:p w14:paraId="547468A2" w14:textId="31DCAE82" w:rsidR="00227441" w:rsidRPr="00B2230C" w:rsidRDefault="00C33DD3" w:rsidP="00027EE1">
            <w:pPr>
              <w:tabs>
                <w:tab w:val="left" w:pos="2010"/>
              </w:tabs>
              <w:adjustRightInd w:val="0"/>
              <w:spacing w:line="240" w:lineRule="auto"/>
              <w:jc w:val="left"/>
              <w:rPr>
                <w:rFonts w:eastAsia="Calibri" w:cs="Times New Roman"/>
                <w:sz w:val="22"/>
              </w:rPr>
            </w:pPr>
            <w:r w:rsidRPr="00FF5746">
              <w:rPr>
                <w:rFonts w:eastAsia="Calibri" w:cs="Times New Roman"/>
                <w:sz w:val="22"/>
              </w:rPr>
              <w:t>Apa saja komponen lain</w:t>
            </w:r>
            <w:r w:rsidR="00027EE1" w:rsidRPr="00FF5746">
              <w:rPr>
                <w:rFonts w:eastAsia="Calibri" w:cs="Times New Roman"/>
                <w:sz w:val="22"/>
              </w:rPr>
              <w:t>nya</w:t>
            </w:r>
            <w:r w:rsidR="00227441" w:rsidRPr="00FF5746">
              <w:rPr>
                <w:rFonts w:eastAsia="Calibri" w:cs="Times New Roman"/>
                <w:sz w:val="22"/>
              </w:rPr>
              <w:t xml:space="preserve"> yang bergantung pada layanan REST?</w:t>
            </w:r>
          </w:p>
        </w:tc>
      </w:tr>
      <w:tr w:rsidR="00FC5FC2" w:rsidRPr="00FF5746" w14:paraId="0FDB7F84" w14:textId="77777777" w:rsidTr="00FC5FC2">
        <w:tc>
          <w:tcPr>
            <w:tcW w:w="1563" w:type="dxa"/>
            <w:vMerge/>
          </w:tcPr>
          <w:p w14:paraId="53B1130A"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4B3449EA" w14:textId="2C3D6E4B" w:rsidR="003E6B7C" w:rsidRPr="00B2230C" w:rsidRDefault="00B2230C" w:rsidP="003E59F2">
            <w:pPr>
              <w:tabs>
                <w:tab w:val="left" w:pos="2010"/>
              </w:tabs>
              <w:adjustRightInd w:val="0"/>
              <w:spacing w:line="240" w:lineRule="auto"/>
              <w:jc w:val="left"/>
              <w:rPr>
                <w:rFonts w:eastAsia="Calibri" w:cs="Times New Roman"/>
                <w:sz w:val="22"/>
              </w:rPr>
            </w:pPr>
            <w:r w:rsidRPr="00B2230C">
              <w:rPr>
                <w:rFonts w:eastAsia="Calibri" w:cs="Times New Roman"/>
                <w:b/>
                <w:sz w:val="22"/>
              </w:rPr>
              <w:t>SC3</w:t>
            </w:r>
            <w:r w:rsidRPr="00B2230C">
              <w:rPr>
                <w:rFonts w:eastAsia="Calibri" w:cs="Times New Roman"/>
                <w:sz w:val="22"/>
              </w:rPr>
              <w:t xml:space="preserve"> - </w:t>
            </w:r>
            <w:r w:rsidR="003E6B7C" w:rsidRPr="00FF5746">
              <w:rPr>
                <w:rFonts w:eastAsia="Calibri" w:cs="Times New Roman"/>
                <w:sz w:val="22"/>
              </w:rPr>
              <w:t>Website tenant dan layanan API dibuat dengan mulus dengan tanpa konfigurasi apapun di server.</w:t>
            </w:r>
          </w:p>
        </w:tc>
        <w:tc>
          <w:tcPr>
            <w:tcW w:w="2127" w:type="dxa"/>
          </w:tcPr>
          <w:p w14:paraId="30046356" w14:textId="5559AECE" w:rsidR="00AA0FA1" w:rsidRPr="00B2230C" w:rsidRDefault="00AA0FA1" w:rsidP="003E59F2">
            <w:pPr>
              <w:tabs>
                <w:tab w:val="left" w:pos="2010"/>
              </w:tabs>
              <w:adjustRightInd w:val="0"/>
              <w:spacing w:line="240" w:lineRule="auto"/>
              <w:jc w:val="left"/>
              <w:rPr>
                <w:rFonts w:eastAsia="Calibri" w:cs="Times New Roman"/>
                <w:sz w:val="22"/>
              </w:rPr>
            </w:pPr>
            <w:r w:rsidRPr="00FF5746">
              <w:rPr>
                <w:rFonts w:eastAsia="Calibri" w:cs="Times New Roman"/>
                <w:sz w:val="22"/>
              </w:rPr>
              <w:t>Dalam skenario nyata, ketika klien ingin menggunakan sistem E-Learning, konfigurasi harus mudah.</w:t>
            </w:r>
          </w:p>
        </w:tc>
        <w:tc>
          <w:tcPr>
            <w:tcW w:w="2268" w:type="dxa"/>
          </w:tcPr>
          <w:p w14:paraId="33639F1A" w14:textId="3A554DB7" w:rsidR="00B2230C" w:rsidRPr="00B2230C" w:rsidRDefault="003A58D7" w:rsidP="003A58D7">
            <w:pPr>
              <w:tabs>
                <w:tab w:val="left" w:pos="2010"/>
              </w:tabs>
              <w:adjustRightInd w:val="0"/>
              <w:spacing w:line="240" w:lineRule="auto"/>
              <w:jc w:val="left"/>
              <w:rPr>
                <w:rFonts w:eastAsia="Calibri" w:cs="Times New Roman"/>
                <w:sz w:val="22"/>
              </w:rPr>
            </w:pPr>
            <w:r w:rsidRPr="00FF5746">
              <w:rPr>
                <w:rFonts w:eastAsia="Calibri" w:cs="Times New Roman"/>
                <w:sz w:val="22"/>
              </w:rPr>
              <w:t>Apa saja komponen lainnya yang bergantung pada layanan REST?</w:t>
            </w:r>
          </w:p>
        </w:tc>
      </w:tr>
      <w:tr w:rsidR="00FC5FC2" w:rsidRPr="00FF5746" w14:paraId="5F178332" w14:textId="77777777" w:rsidTr="00FC5FC2">
        <w:tc>
          <w:tcPr>
            <w:tcW w:w="1563" w:type="dxa"/>
            <w:vMerge/>
          </w:tcPr>
          <w:p w14:paraId="72B7A0F9"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09A76F3D" w14:textId="0A4A409A" w:rsidR="001E6AC7" w:rsidRPr="00B2230C" w:rsidRDefault="00B2230C" w:rsidP="003E59F2">
            <w:pPr>
              <w:tabs>
                <w:tab w:val="left" w:pos="2010"/>
              </w:tabs>
              <w:adjustRightInd w:val="0"/>
              <w:spacing w:line="240" w:lineRule="auto"/>
              <w:jc w:val="left"/>
              <w:rPr>
                <w:rFonts w:eastAsia="Calibri" w:cs="Times New Roman"/>
                <w:sz w:val="22"/>
              </w:rPr>
            </w:pPr>
            <w:r w:rsidRPr="00B2230C">
              <w:rPr>
                <w:rFonts w:eastAsia="Calibri" w:cs="Times New Roman"/>
                <w:b/>
                <w:sz w:val="22"/>
              </w:rPr>
              <w:t xml:space="preserve">SC4 – </w:t>
            </w:r>
            <w:r w:rsidR="001E6AC7" w:rsidRPr="00FF5746">
              <w:rPr>
                <w:rFonts w:eastAsia="Calibri" w:cs="Times New Roman"/>
                <w:sz w:val="22"/>
              </w:rPr>
              <w:t xml:space="preserve">Aplikasi REST dapat secara otomatis </w:t>
            </w:r>
            <w:r w:rsidR="001E6AC7" w:rsidRPr="00E32417">
              <w:rPr>
                <w:rFonts w:eastAsia="Calibri" w:cs="Times New Roman"/>
                <w:i/>
                <w:sz w:val="22"/>
              </w:rPr>
              <w:t>scale up</w:t>
            </w:r>
            <w:r w:rsidR="001E6AC7" w:rsidRPr="00FF5746">
              <w:rPr>
                <w:rFonts w:eastAsia="Calibri" w:cs="Times New Roman"/>
                <w:sz w:val="22"/>
              </w:rPr>
              <w:t xml:space="preserve"> dan </w:t>
            </w:r>
            <w:r w:rsidR="001E6AC7" w:rsidRPr="00E32417">
              <w:rPr>
                <w:rFonts w:eastAsia="Calibri" w:cs="Times New Roman"/>
                <w:i/>
                <w:sz w:val="22"/>
              </w:rPr>
              <w:t>scale out</w:t>
            </w:r>
            <w:r w:rsidR="001E6AC7" w:rsidRPr="00FF5746">
              <w:rPr>
                <w:rFonts w:eastAsia="Calibri" w:cs="Times New Roman"/>
                <w:sz w:val="22"/>
              </w:rPr>
              <w:t xml:space="preserve"> ketika ambang CPU mencapai tingkat tertentu.</w:t>
            </w:r>
          </w:p>
        </w:tc>
        <w:tc>
          <w:tcPr>
            <w:tcW w:w="2127" w:type="dxa"/>
          </w:tcPr>
          <w:p w14:paraId="77633785" w14:textId="795D0A3A" w:rsidR="00B2230C" w:rsidRPr="00B2230C" w:rsidRDefault="00ED0751" w:rsidP="00621D3B">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Harus ditentukan di level berapa utilisasi </w:t>
            </w:r>
            <w:r w:rsidR="00E32417" w:rsidRPr="00FF5746">
              <w:rPr>
                <w:rFonts w:eastAsia="Calibri" w:cs="Times New Roman"/>
                <w:sz w:val="22"/>
              </w:rPr>
              <w:t>CPU sehingga</w:t>
            </w:r>
            <w:r w:rsidRPr="00FF5746">
              <w:rPr>
                <w:rFonts w:eastAsia="Calibri" w:cs="Times New Roman"/>
                <w:sz w:val="22"/>
              </w:rPr>
              <w:t xml:space="preserve"> sistem dapat melakukan scale up dan scale out</w:t>
            </w:r>
          </w:p>
        </w:tc>
        <w:tc>
          <w:tcPr>
            <w:tcW w:w="2268" w:type="dxa"/>
          </w:tcPr>
          <w:p w14:paraId="3455EAA5" w14:textId="0CE70E80" w:rsidR="00B2230C" w:rsidRPr="00B2230C" w:rsidRDefault="00EE6283" w:rsidP="002E1968">
            <w:pPr>
              <w:tabs>
                <w:tab w:val="left" w:pos="2010"/>
              </w:tabs>
              <w:adjustRightInd w:val="0"/>
              <w:spacing w:line="240" w:lineRule="auto"/>
              <w:jc w:val="left"/>
              <w:rPr>
                <w:rFonts w:eastAsia="Calibri" w:cs="Times New Roman"/>
                <w:sz w:val="22"/>
              </w:rPr>
            </w:pPr>
            <w:r w:rsidRPr="00FF5746">
              <w:rPr>
                <w:rFonts w:eastAsia="Calibri" w:cs="Times New Roman"/>
                <w:sz w:val="22"/>
              </w:rPr>
              <w:t>Bagaimana layanan dikemas dan di</w:t>
            </w:r>
            <w:r w:rsidR="002E1968" w:rsidRPr="00FF5746">
              <w:rPr>
                <w:rFonts w:eastAsia="Calibri" w:cs="Times New Roman"/>
                <w:sz w:val="22"/>
              </w:rPr>
              <w:t>pasang</w:t>
            </w:r>
            <w:r w:rsidR="00CD390B" w:rsidRPr="00FF5746">
              <w:rPr>
                <w:rFonts w:eastAsia="Calibri" w:cs="Times New Roman"/>
                <w:sz w:val="22"/>
              </w:rPr>
              <w:t xml:space="preserve"> (</w:t>
            </w:r>
            <w:r w:rsidR="00CD390B" w:rsidRPr="00FF5746">
              <w:rPr>
                <w:rFonts w:eastAsia="Calibri" w:cs="Times New Roman"/>
                <w:i/>
                <w:sz w:val="22"/>
              </w:rPr>
              <w:t>deploy</w:t>
            </w:r>
            <w:r w:rsidR="00CD390B" w:rsidRPr="00FF5746">
              <w:rPr>
                <w:rFonts w:eastAsia="Calibri" w:cs="Times New Roman"/>
                <w:sz w:val="22"/>
              </w:rPr>
              <w:t>)</w:t>
            </w:r>
            <w:r w:rsidRPr="00FF5746">
              <w:rPr>
                <w:rFonts w:eastAsia="Calibri" w:cs="Times New Roman"/>
                <w:sz w:val="22"/>
              </w:rPr>
              <w:t>?</w:t>
            </w:r>
          </w:p>
        </w:tc>
      </w:tr>
      <w:tr w:rsidR="00FC5FC2" w:rsidRPr="00FF5746" w14:paraId="2B0FAE5D" w14:textId="77777777" w:rsidTr="00FC5FC2">
        <w:tc>
          <w:tcPr>
            <w:tcW w:w="1563" w:type="dxa"/>
            <w:vMerge w:val="restart"/>
          </w:tcPr>
          <w:p w14:paraId="24110B67" w14:textId="77777777" w:rsidR="00B2230C" w:rsidRPr="00B2230C" w:rsidRDefault="00B2230C" w:rsidP="00B2230C">
            <w:pPr>
              <w:tabs>
                <w:tab w:val="left" w:pos="2010"/>
              </w:tabs>
              <w:adjustRightInd w:val="0"/>
              <w:spacing w:line="240" w:lineRule="auto"/>
              <w:rPr>
                <w:rFonts w:eastAsia="Calibri" w:cs="Times New Roman"/>
                <w:sz w:val="22"/>
              </w:rPr>
            </w:pPr>
            <w:r w:rsidRPr="00B2230C">
              <w:rPr>
                <w:rFonts w:eastAsia="Calibri" w:cs="Times New Roman"/>
                <w:i/>
                <w:sz w:val="22"/>
              </w:rPr>
              <w:t>Performance</w:t>
            </w:r>
          </w:p>
        </w:tc>
        <w:tc>
          <w:tcPr>
            <w:tcW w:w="2401" w:type="dxa"/>
          </w:tcPr>
          <w:p w14:paraId="3CEF3A05" w14:textId="78309009" w:rsidR="009E392B" w:rsidRPr="00B2230C" w:rsidRDefault="00B2230C" w:rsidP="00B2230C">
            <w:pPr>
              <w:tabs>
                <w:tab w:val="left" w:pos="2010"/>
              </w:tabs>
              <w:adjustRightInd w:val="0"/>
              <w:spacing w:line="240" w:lineRule="auto"/>
              <w:rPr>
                <w:rFonts w:eastAsia="Calibri" w:cs="Times New Roman"/>
                <w:sz w:val="22"/>
              </w:rPr>
            </w:pPr>
            <w:r w:rsidRPr="00B2230C">
              <w:rPr>
                <w:rFonts w:eastAsia="Calibri" w:cs="Times New Roman"/>
                <w:b/>
                <w:sz w:val="22"/>
              </w:rPr>
              <w:t xml:space="preserve">P1 – </w:t>
            </w:r>
            <w:r w:rsidR="00AE71DE" w:rsidRPr="00FF5746">
              <w:rPr>
                <w:rFonts w:eastAsia="Calibri" w:cs="Times New Roman"/>
                <w:sz w:val="22"/>
              </w:rPr>
              <w:t xml:space="preserve">Pembuatan tenant dapat dilakukan dengan mudah, cepat dan tidak memperlambat </w:t>
            </w:r>
            <w:r w:rsidR="00EF0109" w:rsidRPr="00FF5746">
              <w:rPr>
                <w:rFonts w:eastAsia="Calibri" w:cs="Times New Roman"/>
                <w:sz w:val="22"/>
              </w:rPr>
              <w:t>keseluruhan system</w:t>
            </w:r>
          </w:p>
        </w:tc>
        <w:tc>
          <w:tcPr>
            <w:tcW w:w="2127" w:type="dxa"/>
          </w:tcPr>
          <w:p w14:paraId="4091B638" w14:textId="7B1294EF" w:rsidR="00EF0109" w:rsidRPr="00B2230C" w:rsidRDefault="00EF0109"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Harus di</w:t>
            </w:r>
            <w:r w:rsidR="00D04B38" w:rsidRPr="00FF5746">
              <w:rPr>
                <w:rFonts w:eastAsia="Calibri" w:cs="Times New Roman"/>
                <w:sz w:val="22"/>
              </w:rPr>
              <w:t>tentukan</w:t>
            </w:r>
            <w:r w:rsidR="00036451" w:rsidRPr="00FF5746">
              <w:rPr>
                <w:rFonts w:eastAsia="Calibri" w:cs="Times New Roman"/>
                <w:sz w:val="22"/>
              </w:rPr>
              <w:t xml:space="preserve"> seberapa cepat </w:t>
            </w:r>
            <w:r w:rsidR="00D04B38" w:rsidRPr="00FF5746">
              <w:rPr>
                <w:rFonts w:eastAsia="Calibri" w:cs="Times New Roman"/>
                <w:sz w:val="22"/>
              </w:rPr>
              <w:t>(berapa detik)</w:t>
            </w:r>
            <w:r w:rsidR="00F928C1" w:rsidRPr="00FF5746">
              <w:rPr>
                <w:rFonts w:eastAsia="Calibri" w:cs="Times New Roman"/>
                <w:sz w:val="22"/>
              </w:rPr>
              <w:t>.</w:t>
            </w:r>
          </w:p>
        </w:tc>
        <w:tc>
          <w:tcPr>
            <w:tcW w:w="2268" w:type="dxa"/>
          </w:tcPr>
          <w:p w14:paraId="31086B78" w14:textId="254619D2" w:rsidR="00B2230C" w:rsidRPr="00B2230C" w:rsidRDefault="00D04B38"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Bagaimana layanan dikemas dan dipasang (</w:t>
            </w:r>
            <w:r w:rsidRPr="00FF5746">
              <w:rPr>
                <w:rFonts w:eastAsia="Calibri" w:cs="Times New Roman"/>
                <w:i/>
                <w:sz w:val="22"/>
              </w:rPr>
              <w:t>deploy</w:t>
            </w:r>
            <w:r w:rsidRPr="00FF5746">
              <w:rPr>
                <w:rFonts w:eastAsia="Calibri" w:cs="Times New Roman"/>
                <w:sz w:val="22"/>
              </w:rPr>
              <w:t>)?</w:t>
            </w:r>
          </w:p>
        </w:tc>
      </w:tr>
      <w:tr w:rsidR="00FC5FC2" w:rsidRPr="00FF5746" w14:paraId="2D7E5859" w14:textId="77777777" w:rsidTr="00FC5FC2">
        <w:tc>
          <w:tcPr>
            <w:tcW w:w="1563" w:type="dxa"/>
            <w:vMerge/>
          </w:tcPr>
          <w:p w14:paraId="13A10279"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22E8A9E2" w14:textId="12E89867" w:rsidR="00B2230C" w:rsidRPr="00B2230C" w:rsidRDefault="00B2230C" w:rsidP="00B2230C">
            <w:pPr>
              <w:tabs>
                <w:tab w:val="left" w:pos="2010"/>
              </w:tabs>
              <w:adjustRightInd w:val="0"/>
              <w:spacing w:line="240" w:lineRule="auto"/>
              <w:rPr>
                <w:rFonts w:eastAsia="Calibri" w:cs="Times New Roman"/>
                <w:b/>
                <w:sz w:val="22"/>
              </w:rPr>
            </w:pPr>
            <w:r w:rsidRPr="00B2230C">
              <w:rPr>
                <w:rFonts w:eastAsia="Calibri" w:cs="Times New Roman"/>
                <w:b/>
                <w:sz w:val="22"/>
              </w:rPr>
              <w:t xml:space="preserve">P2 – </w:t>
            </w:r>
            <w:r w:rsidR="006A1B0E" w:rsidRPr="00FF5746">
              <w:rPr>
                <w:rFonts w:eastAsia="Calibri" w:cs="Times New Roman"/>
                <w:sz w:val="22"/>
              </w:rPr>
              <w:t>Sistem di</w:t>
            </w:r>
            <w:r w:rsidR="00AA0EF3" w:rsidRPr="00FF5746">
              <w:rPr>
                <w:rFonts w:eastAsia="Calibri" w:cs="Times New Roman"/>
                <w:sz w:val="22"/>
              </w:rPr>
              <w:t>k</w:t>
            </w:r>
            <w:r w:rsidR="00B65479" w:rsidRPr="00FF5746">
              <w:rPr>
                <w:rFonts w:eastAsia="Calibri" w:cs="Times New Roman"/>
                <w:sz w:val="22"/>
              </w:rPr>
              <w:t>u</w:t>
            </w:r>
            <w:r w:rsidR="00AA0EF3" w:rsidRPr="00FF5746">
              <w:rPr>
                <w:rFonts w:eastAsia="Calibri" w:cs="Times New Roman"/>
                <w:sz w:val="22"/>
              </w:rPr>
              <w:t>njungi</w:t>
            </w:r>
            <w:r w:rsidR="006A1B0E" w:rsidRPr="00FF5746">
              <w:rPr>
                <w:rFonts w:eastAsia="Calibri" w:cs="Times New Roman"/>
                <w:sz w:val="22"/>
              </w:rPr>
              <w:t xml:space="preserve"> oleh sejumlah tenant pada waktu yang terukur dan tidak mengurangi </w:t>
            </w:r>
            <w:r w:rsidR="006A1B0E" w:rsidRPr="00FF5746">
              <w:rPr>
                <w:rFonts w:eastAsia="Calibri" w:cs="Times New Roman"/>
                <w:i/>
                <w:sz w:val="22"/>
              </w:rPr>
              <w:t>user experiences</w:t>
            </w:r>
            <w:r w:rsidR="00F928C1" w:rsidRPr="00FF5746">
              <w:rPr>
                <w:rFonts w:eastAsia="Calibri" w:cs="Times New Roman"/>
                <w:i/>
                <w:sz w:val="22"/>
              </w:rPr>
              <w:t>.</w:t>
            </w:r>
          </w:p>
        </w:tc>
        <w:tc>
          <w:tcPr>
            <w:tcW w:w="2127" w:type="dxa"/>
          </w:tcPr>
          <w:p w14:paraId="52CA1958" w14:textId="1000FF4A" w:rsidR="00B2230C" w:rsidRPr="00B2230C" w:rsidRDefault="00E923A3"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Harus ditentukan berapa banyak permintaan tenant yang datang ke server</w:t>
            </w:r>
          </w:p>
        </w:tc>
        <w:tc>
          <w:tcPr>
            <w:tcW w:w="2268" w:type="dxa"/>
          </w:tcPr>
          <w:p w14:paraId="2E3B216F" w14:textId="077C7CD6" w:rsidR="00B2230C" w:rsidRPr="00B2230C" w:rsidRDefault="00941FBE"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Bagaimana cara melindungi server Web dari permintaan yang berlebihan?</w:t>
            </w:r>
          </w:p>
        </w:tc>
      </w:tr>
      <w:tr w:rsidR="00FC5FC2" w:rsidRPr="00FF5746" w14:paraId="02083F9D" w14:textId="77777777" w:rsidTr="00FC5FC2">
        <w:tc>
          <w:tcPr>
            <w:tcW w:w="1563" w:type="dxa"/>
            <w:vMerge/>
          </w:tcPr>
          <w:p w14:paraId="63100A93"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797284BD" w14:textId="15757BB9" w:rsidR="00041359" w:rsidRPr="00B2230C" w:rsidRDefault="00B2230C" w:rsidP="00BF1E01">
            <w:pPr>
              <w:tabs>
                <w:tab w:val="left" w:pos="2010"/>
              </w:tabs>
              <w:adjustRightInd w:val="0"/>
              <w:spacing w:line="240" w:lineRule="auto"/>
              <w:jc w:val="left"/>
              <w:rPr>
                <w:rFonts w:eastAsia="Calibri" w:cs="Times New Roman"/>
                <w:sz w:val="22"/>
              </w:rPr>
            </w:pPr>
            <w:r w:rsidRPr="00B2230C">
              <w:rPr>
                <w:rFonts w:eastAsia="Calibri" w:cs="Times New Roman"/>
                <w:b/>
                <w:sz w:val="22"/>
              </w:rPr>
              <w:t>P3</w:t>
            </w:r>
            <w:r w:rsidRPr="00B2230C">
              <w:rPr>
                <w:rFonts w:eastAsia="Calibri" w:cs="Times New Roman"/>
                <w:sz w:val="22"/>
              </w:rPr>
              <w:t xml:space="preserve"> – </w:t>
            </w:r>
            <w:r w:rsidR="009E6739" w:rsidRPr="00FF5746">
              <w:rPr>
                <w:rFonts w:eastAsia="Calibri" w:cs="Times New Roman"/>
                <w:sz w:val="22"/>
              </w:rPr>
              <w:t>Sistem dikunjungi oleh</w:t>
            </w:r>
            <w:r w:rsidR="004258F3" w:rsidRPr="00FF5746">
              <w:rPr>
                <w:rFonts w:eastAsia="Calibri" w:cs="Times New Roman"/>
                <w:sz w:val="22"/>
              </w:rPr>
              <w:t xml:space="preserve"> </w:t>
            </w:r>
            <w:r w:rsidR="009E6739" w:rsidRPr="00FF5746">
              <w:rPr>
                <w:rFonts w:eastAsia="Calibri" w:cs="Times New Roman"/>
                <w:sz w:val="22"/>
              </w:rPr>
              <w:t>sejumlah permintaan</w:t>
            </w:r>
            <w:r w:rsidR="004258F3" w:rsidRPr="00FF5746">
              <w:rPr>
                <w:rFonts w:eastAsia="Calibri" w:cs="Times New Roman"/>
                <w:sz w:val="22"/>
              </w:rPr>
              <w:t xml:space="preserve"> </w:t>
            </w:r>
            <w:r w:rsidR="0071485E" w:rsidRPr="00FF5746">
              <w:rPr>
                <w:rFonts w:eastAsia="Calibri" w:cs="Times New Roman"/>
                <w:sz w:val="22"/>
              </w:rPr>
              <w:t>yang bersamaan</w:t>
            </w:r>
            <w:r w:rsidR="009E6739" w:rsidRPr="00FF5746">
              <w:rPr>
                <w:rFonts w:eastAsia="Calibri" w:cs="Times New Roman"/>
                <w:sz w:val="22"/>
              </w:rPr>
              <w:t xml:space="preserve"> pada waktu yang terukur dan tidak </w:t>
            </w:r>
            <w:r w:rsidR="009E6739" w:rsidRPr="00FF5746">
              <w:rPr>
                <w:rFonts w:eastAsia="Calibri" w:cs="Times New Roman"/>
                <w:sz w:val="22"/>
              </w:rPr>
              <w:lastRenderedPageBreak/>
              <w:t xml:space="preserve">mengurangi </w:t>
            </w:r>
            <w:r w:rsidR="00F928C1" w:rsidRPr="00FF5746">
              <w:rPr>
                <w:rFonts w:eastAsia="Calibri" w:cs="Times New Roman"/>
                <w:i/>
                <w:sz w:val="22"/>
              </w:rPr>
              <w:t>user exp</w:t>
            </w:r>
            <w:r w:rsidR="0071485E" w:rsidRPr="00FF5746">
              <w:rPr>
                <w:rFonts w:eastAsia="Calibri" w:cs="Times New Roman"/>
                <w:i/>
                <w:sz w:val="22"/>
              </w:rPr>
              <w:t>eriences</w:t>
            </w:r>
          </w:p>
        </w:tc>
        <w:tc>
          <w:tcPr>
            <w:tcW w:w="2127" w:type="dxa"/>
          </w:tcPr>
          <w:p w14:paraId="395B309C" w14:textId="0B3493B1" w:rsidR="00B2230C" w:rsidRPr="00B2230C" w:rsidRDefault="00F928C1" w:rsidP="00BF1E01">
            <w:pPr>
              <w:tabs>
                <w:tab w:val="left" w:pos="2010"/>
              </w:tabs>
              <w:adjustRightInd w:val="0"/>
              <w:spacing w:line="240" w:lineRule="auto"/>
              <w:jc w:val="left"/>
              <w:rPr>
                <w:rFonts w:eastAsia="Calibri" w:cs="Times New Roman"/>
                <w:sz w:val="22"/>
              </w:rPr>
            </w:pPr>
            <w:r w:rsidRPr="00FF5746">
              <w:rPr>
                <w:rFonts w:eastAsia="Calibri" w:cs="Times New Roman"/>
                <w:sz w:val="22"/>
              </w:rPr>
              <w:lastRenderedPageBreak/>
              <w:t>Harus ditentukan berapa banyak permintaan bersamaan yang datang ke server.</w:t>
            </w:r>
          </w:p>
        </w:tc>
        <w:tc>
          <w:tcPr>
            <w:tcW w:w="2268" w:type="dxa"/>
          </w:tcPr>
          <w:p w14:paraId="7A64A483" w14:textId="23F374F9" w:rsidR="00B2230C" w:rsidRPr="00B2230C" w:rsidRDefault="003762E9" w:rsidP="00B2230C">
            <w:pPr>
              <w:tabs>
                <w:tab w:val="left" w:pos="2010"/>
              </w:tabs>
              <w:adjustRightInd w:val="0"/>
              <w:spacing w:line="240" w:lineRule="auto"/>
              <w:rPr>
                <w:rFonts w:eastAsia="Calibri" w:cs="Times New Roman"/>
                <w:sz w:val="22"/>
              </w:rPr>
            </w:pPr>
            <w:r w:rsidRPr="00FF5746">
              <w:rPr>
                <w:rFonts w:eastAsia="Calibri" w:cs="Times New Roman"/>
                <w:sz w:val="22"/>
              </w:rPr>
              <w:t xml:space="preserve">Apakah ada replikasi layanan REST saat </w:t>
            </w:r>
            <w:r w:rsidRPr="005F3693">
              <w:rPr>
                <w:rFonts w:eastAsia="Calibri" w:cs="Times New Roman"/>
                <w:i/>
                <w:sz w:val="22"/>
              </w:rPr>
              <w:t>runtime</w:t>
            </w:r>
            <w:r w:rsidRPr="00FF5746">
              <w:rPr>
                <w:rFonts w:eastAsia="Calibri" w:cs="Times New Roman"/>
                <w:sz w:val="22"/>
              </w:rPr>
              <w:t>?</w:t>
            </w:r>
          </w:p>
        </w:tc>
      </w:tr>
    </w:tbl>
    <w:p w14:paraId="36F5C9A9" w14:textId="66050847" w:rsidR="009659B6" w:rsidRDefault="009659B6" w:rsidP="00686D08"/>
    <w:p w14:paraId="44479964" w14:textId="194CE7BE" w:rsidR="00A236E7" w:rsidRDefault="00A236E7" w:rsidP="003A742D">
      <w:r>
        <w:tab/>
        <w:t>Dari gambaran tabel</w:t>
      </w:r>
      <w:r w:rsidR="00F64BCF">
        <w:t xml:space="preserve"> III.3</w:t>
      </w:r>
      <w:r>
        <w:t xml:space="preserve"> di atas, intinya </w:t>
      </w:r>
      <w:r w:rsidR="0091073C" w:rsidRPr="0091073C">
        <w:rPr>
          <w:i/>
        </w:rPr>
        <w:t>p</w:t>
      </w:r>
      <w:r w:rsidRPr="00A236E7">
        <w:rPr>
          <w:i/>
        </w:rPr>
        <w:t>erformance</w:t>
      </w:r>
      <w:r w:rsidRPr="00A236E7">
        <w:t xml:space="preserve"> diperlukan untuk memastikan pembuatan </w:t>
      </w:r>
      <w:r w:rsidRPr="005F3693">
        <w:rPr>
          <w:i/>
        </w:rPr>
        <w:t>tenant</w:t>
      </w:r>
      <w:r w:rsidRPr="00A236E7">
        <w:t xml:space="preserve"> baru berjalan dengan cepat dan meningkatnya jumlah </w:t>
      </w:r>
      <w:r w:rsidRPr="007C7D47">
        <w:rPr>
          <w:i/>
        </w:rPr>
        <w:t>tenant</w:t>
      </w:r>
      <w:r w:rsidRPr="00A236E7">
        <w:t xml:space="preserve"> tidak mengurangi </w:t>
      </w:r>
      <w:r w:rsidRPr="00161C51">
        <w:rPr>
          <w:i/>
        </w:rPr>
        <w:t>user experiences</w:t>
      </w:r>
      <w:r w:rsidRPr="00A236E7">
        <w:t>.</w:t>
      </w:r>
      <w:r>
        <w:t xml:space="preserve"> Adapun</w:t>
      </w:r>
      <w:r w:rsidRPr="00A236E7">
        <w:t xml:space="preserve"> </w:t>
      </w:r>
      <w:r w:rsidR="0091073C" w:rsidRPr="0091073C">
        <w:rPr>
          <w:i/>
        </w:rPr>
        <w:t>s</w:t>
      </w:r>
      <w:r w:rsidRPr="0091073C">
        <w:rPr>
          <w:i/>
        </w:rPr>
        <w:t>c</w:t>
      </w:r>
      <w:r w:rsidRPr="00A236E7">
        <w:rPr>
          <w:i/>
        </w:rPr>
        <w:t>alability</w:t>
      </w:r>
      <w:r w:rsidRPr="00A236E7">
        <w:t xml:space="preserve"> diperlukan untuk memastikan sistem mampu </w:t>
      </w:r>
      <w:r w:rsidRPr="0091073C">
        <w:rPr>
          <w:i/>
        </w:rPr>
        <w:t>scale up</w:t>
      </w:r>
      <w:r w:rsidRPr="00A236E7">
        <w:t xml:space="preserve"> atau </w:t>
      </w:r>
      <w:r w:rsidR="0044130D">
        <w:rPr>
          <w:i/>
        </w:rPr>
        <w:t>scale down</w:t>
      </w:r>
      <w:r w:rsidRPr="00A236E7">
        <w:t xml:space="preserve"> ketika jumlah pengguna meningkat atau berkurang secara drastis.</w:t>
      </w:r>
      <w:r w:rsidR="00CC2DF6">
        <w:tab/>
      </w:r>
    </w:p>
    <w:p w14:paraId="0C3D146E" w14:textId="0A1D4858" w:rsidR="00BA774B" w:rsidRPr="00F64BCF" w:rsidRDefault="00161C51" w:rsidP="00F64BCF">
      <w:r>
        <w:tab/>
        <w:t xml:space="preserve">Meskipun </w:t>
      </w:r>
      <w:r w:rsidR="00E66D8D">
        <w:t xml:space="preserve">pada penelitian ini untuk evaluasi akan fokus ada kedua </w:t>
      </w:r>
      <w:r w:rsidR="00925EC3">
        <w:t>atribut kualitas</w:t>
      </w:r>
      <w:r w:rsidR="00E66D8D">
        <w:t xml:space="preserve"> di atas, namun </w:t>
      </w:r>
      <w:r w:rsidR="00925EC3">
        <w:t xml:space="preserve">tentunya </w:t>
      </w:r>
      <w:r w:rsidR="00E81F0B">
        <w:t>atribut ku</w:t>
      </w:r>
      <w:r w:rsidR="00A55016">
        <w:t>a</w:t>
      </w:r>
      <w:r w:rsidR="00E81F0B">
        <w:t xml:space="preserve">litas di atas memiliki keterkaitan dengan atibut kualitas lainnya. </w:t>
      </w:r>
      <w:r w:rsidR="00EB26BF" w:rsidRPr="00EB26BF">
        <w:t xml:space="preserve">Sebagai contoh </w:t>
      </w:r>
      <w:r w:rsidR="00EB26BF" w:rsidRPr="00D07F83">
        <w:rPr>
          <w:i/>
        </w:rPr>
        <w:t>scalability</w:t>
      </w:r>
      <w:r w:rsidR="00EB26BF" w:rsidRPr="00EB26BF">
        <w:t xml:space="preserve"> terkait dengan </w:t>
      </w:r>
      <w:r w:rsidR="00EB26BF" w:rsidRPr="00264561">
        <w:rPr>
          <w:i/>
        </w:rPr>
        <w:t>availability</w:t>
      </w:r>
      <w:r w:rsidR="00EB26BF" w:rsidRPr="00EB26BF">
        <w:t>.</w:t>
      </w:r>
      <w:r w:rsidR="00B01505">
        <w:t xml:space="preserve"> </w:t>
      </w:r>
      <w:r w:rsidR="00B01505" w:rsidRPr="00E76F6D">
        <w:rPr>
          <w:i/>
        </w:rPr>
        <w:t>Availability</w:t>
      </w:r>
      <w:r w:rsidR="00B01505" w:rsidRPr="00973F0A">
        <w:t xml:space="preserve"> berarti aplikasi harus tetap tersedia bagi pengguna setiap saat. </w:t>
      </w:r>
      <w:r w:rsidR="00EB26BF" w:rsidRPr="00EB26BF">
        <w:t xml:space="preserve"> Dari pengumpulan persyaratan, misal </w:t>
      </w:r>
      <w:r w:rsidR="00D35A8C">
        <w:t>kita</w:t>
      </w:r>
      <w:r w:rsidR="00AA35F6" w:rsidRPr="00EB26BF">
        <w:t xml:space="preserve"> ingin</w:t>
      </w:r>
      <w:r w:rsidR="00EB26BF" w:rsidRPr="00EB26BF">
        <w:t xml:space="preserve"> sistem </w:t>
      </w:r>
      <w:r w:rsidR="00EB26BF" w:rsidRPr="00D07F83">
        <w:rPr>
          <w:i/>
        </w:rPr>
        <w:t>E-Learning</w:t>
      </w:r>
      <w:r w:rsidR="00EB26BF" w:rsidRPr="00EB26BF">
        <w:t xml:space="preserve"> dapat menangani 1000 </w:t>
      </w:r>
      <w:r w:rsidR="00EB26BF" w:rsidRPr="008116F5">
        <w:rPr>
          <w:i/>
        </w:rPr>
        <w:t>user</w:t>
      </w:r>
      <w:r w:rsidR="00EB26BF" w:rsidRPr="00EB26BF">
        <w:t xml:space="preserve"> secara bersamaan dan memberikan kelonggaran penurunan waktu respons adalah 50%. Tabel </w:t>
      </w:r>
      <w:r w:rsidR="00CE1749">
        <w:t>3.3</w:t>
      </w:r>
      <w:r w:rsidR="00EB26BF" w:rsidRPr="00EB26BF">
        <w:t xml:space="preserve"> menunjukkan contoh skenario umum REST dalam </w:t>
      </w:r>
      <w:proofErr w:type="gramStart"/>
      <w:r w:rsidR="00F80BAD" w:rsidRPr="00E72B57">
        <w:rPr>
          <w:i/>
        </w:rPr>
        <w:t>availability</w:t>
      </w:r>
      <w:r w:rsidR="0085066F">
        <w:t xml:space="preserve"> .</w:t>
      </w:r>
      <w:proofErr w:type="gramEnd"/>
    </w:p>
    <w:p w14:paraId="13A6163A" w14:textId="020BE23C" w:rsidR="00F64BCF" w:rsidRDefault="00F64BCF" w:rsidP="00F64BCF">
      <w:pPr>
        <w:pStyle w:val="Caption"/>
        <w:keepNext/>
        <w:jc w:val="center"/>
      </w:pPr>
      <w:bookmarkStart w:id="67" w:name="_Toc7635637"/>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4</w:t>
      </w:r>
      <w:r w:rsidR="00B13951">
        <w:fldChar w:fldCharType="end"/>
      </w:r>
      <w:r>
        <w:t xml:space="preserve"> </w:t>
      </w:r>
      <w:r w:rsidRPr="00DF5F2C">
        <w:t>Skenario Umum REST dalam availability</w:t>
      </w:r>
      <w:bookmarkEnd w:id="67"/>
    </w:p>
    <w:tbl>
      <w:tblPr>
        <w:tblStyle w:val="TableGrid1"/>
        <w:tblW w:w="0" w:type="auto"/>
        <w:tblLook w:val="04A0" w:firstRow="1" w:lastRow="0" w:firstColumn="1" w:lastColumn="0" w:noHBand="0" w:noVBand="1"/>
      </w:tblPr>
      <w:tblGrid>
        <w:gridCol w:w="1457"/>
        <w:gridCol w:w="2468"/>
        <w:gridCol w:w="1981"/>
        <w:gridCol w:w="2021"/>
      </w:tblGrid>
      <w:tr w:rsidR="00F159D9" w:rsidRPr="005B459F" w14:paraId="4084584A" w14:textId="77777777" w:rsidTr="00BA774B">
        <w:tc>
          <w:tcPr>
            <w:tcW w:w="1457" w:type="dxa"/>
          </w:tcPr>
          <w:p w14:paraId="74CF2F22" w14:textId="71FAB9BF" w:rsidR="00D06EB1" w:rsidRPr="005B459F" w:rsidRDefault="00D06EB1" w:rsidP="00D06EB1">
            <w:pPr>
              <w:spacing w:before="120" w:line="240" w:lineRule="auto"/>
              <w:jc w:val="center"/>
              <w:rPr>
                <w:rFonts w:eastAsia="Calibri" w:cs="Times New Roman"/>
                <w:b/>
                <w:sz w:val="20"/>
              </w:rPr>
            </w:pPr>
            <w:r w:rsidRPr="005B459F">
              <w:rPr>
                <w:rFonts w:eastAsia="Calibri" w:cs="Times New Roman"/>
                <w:b/>
                <w:sz w:val="20"/>
              </w:rPr>
              <w:t>Atribut Kualitas</w:t>
            </w:r>
          </w:p>
        </w:tc>
        <w:tc>
          <w:tcPr>
            <w:tcW w:w="2468" w:type="dxa"/>
          </w:tcPr>
          <w:p w14:paraId="4B50197F" w14:textId="400F00FB" w:rsidR="00D06EB1" w:rsidRPr="005B459F" w:rsidRDefault="004644E2" w:rsidP="00D06EB1">
            <w:pPr>
              <w:spacing w:before="120" w:line="240" w:lineRule="auto"/>
              <w:jc w:val="center"/>
              <w:rPr>
                <w:rFonts w:eastAsia="Calibri" w:cs="Times New Roman"/>
                <w:b/>
                <w:sz w:val="20"/>
              </w:rPr>
            </w:pPr>
            <w:r w:rsidRPr="005B459F">
              <w:rPr>
                <w:rFonts w:eastAsia="Calibri" w:cs="Times New Roman"/>
                <w:b/>
                <w:sz w:val="20"/>
              </w:rPr>
              <w:t>Skenario</w:t>
            </w:r>
            <w:r w:rsidR="00AA7A31" w:rsidRPr="005B459F">
              <w:rPr>
                <w:rFonts w:eastAsia="Calibri" w:cs="Times New Roman"/>
                <w:b/>
                <w:sz w:val="20"/>
              </w:rPr>
              <w:t xml:space="preserve"> umu</w:t>
            </w:r>
            <w:r w:rsidR="00947664" w:rsidRPr="005B459F">
              <w:rPr>
                <w:rFonts w:eastAsia="Calibri" w:cs="Times New Roman"/>
                <w:b/>
                <w:sz w:val="20"/>
              </w:rPr>
              <w:t>m</w:t>
            </w:r>
            <w:r w:rsidRPr="005B459F">
              <w:rPr>
                <w:rFonts w:eastAsia="Calibri" w:cs="Times New Roman"/>
                <w:b/>
                <w:sz w:val="20"/>
              </w:rPr>
              <w:t xml:space="preserve"> Atribut Ku</w:t>
            </w:r>
            <w:r w:rsidR="004F3BFD" w:rsidRPr="005B459F">
              <w:rPr>
                <w:rFonts w:eastAsia="Calibri" w:cs="Times New Roman"/>
                <w:b/>
                <w:sz w:val="20"/>
              </w:rPr>
              <w:t>alit</w:t>
            </w:r>
            <w:r w:rsidR="00AA7A31" w:rsidRPr="005B459F">
              <w:rPr>
                <w:rFonts w:eastAsia="Calibri" w:cs="Times New Roman"/>
                <w:b/>
                <w:sz w:val="20"/>
              </w:rPr>
              <w:t>as</w:t>
            </w:r>
          </w:p>
        </w:tc>
        <w:tc>
          <w:tcPr>
            <w:tcW w:w="1981" w:type="dxa"/>
          </w:tcPr>
          <w:p w14:paraId="5AEEF793" w14:textId="7E19D50B" w:rsidR="00D06EB1" w:rsidRPr="005B459F" w:rsidRDefault="00EC2930" w:rsidP="00D06EB1">
            <w:pPr>
              <w:spacing w:before="120" w:line="240" w:lineRule="auto"/>
              <w:jc w:val="center"/>
              <w:rPr>
                <w:rFonts w:eastAsia="Calibri" w:cs="Times New Roman"/>
                <w:b/>
                <w:sz w:val="20"/>
              </w:rPr>
            </w:pPr>
            <w:r w:rsidRPr="005B459F">
              <w:rPr>
                <w:rFonts w:eastAsia="Calibri" w:cs="Times New Roman"/>
                <w:b/>
                <w:sz w:val="20"/>
              </w:rPr>
              <w:t>Rekomendasi untuk Skenario kongkr</w:t>
            </w:r>
            <w:r w:rsidR="00947664" w:rsidRPr="005B459F">
              <w:rPr>
                <w:rFonts w:eastAsia="Calibri" w:cs="Times New Roman"/>
                <w:b/>
                <w:sz w:val="20"/>
              </w:rPr>
              <w:t>e</w:t>
            </w:r>
            <w:r w:rsidRPr="005B459F">
              <w:rPr>
                <w:rFonts w:eastAsia="Calibri" w:cs="Times New Roman"/>
                <w:b/>
                <w:sz w:val="20"/>
              </w:rPr>
              <w:t>t</w:t>
            </w:r>
          </w:p>
        </w:tc>
        <w:tc>
          <w:tcPr>
            <w:tcW w:w="2021" w:type="dxa"/>
          </w:tcPr>
          <w:p w14:paraId="1C9CA576" w14:textId="6EE4B5F6" w:rsidR="00D06EB1" w:rsidRPr="005B459F" w:rsidRDefault="00EC2930" w:rsidP="00D06EB1">
            <w:pPr>
              <w:spacing w:before="120" w:line="240" w:lineRule="auto"/>
              <w:jc w:val="center"/>
              <w:rPr>
                <w:rFonts w:eastAsia="Calibri" w:cs="Times New Roman"/>
                <w:b/>
                <w:sz w:val="20"/>
              </w:rPr>
            </w:pPr>
            <w:r w:rsidRPr="005B459F">
              <w:rPr>
                <w:rFonts w:eastAsia="Calibri" w:cs="Times New Roman"/>
                <w:b/>
                <w:sz w:val="20"/>
              </w:rPr>
              <w:t>Pertanyaan Disain</w:t>
            </w:r>
          </w:p>
        </w:tc>
      </w:tr>
      <w:tr w:rsidR="00F159D9" w:rsidRPr="005B459F" w14:paraId="6D3EFD4C" w14:textId="77777777" w:rsidTr="00BA774B">
        <w:tc>
          <w:tcPr>
            <w:tcW w:w="1457" w:type="dxa"/>
            <w:vMerge w:val="restart"/>
            <w:vAlign w:val="center"/>
          </w:tcPr>
          <w:p w14:paraId="303BE01B" w14:textId="77777777" w:rsidR="00D06EB1" w:rsidRPr="005B459F" w:rsidRDefault="00D06EB1" w:rsidP="00D06EB1">
            <w:pPr>
              <w:spacing w:before="120" w:line="240" w:lineRule="auto"/>
              <w:jc w:val="center"/>
              <w:rPr>
                <w:rFonts w:eastAsia="Calibri" w:cs="Times New Roman"/>
                <w:sz w:val="20"/>
              </w:rPr>
            </w:pPr>
            <w:r w:rsidRPr="005B459F">
              <w:rPr>
                <w:rFonts w:eastAsia="Calibri" w:cs="Times New Roman"/>
                <w:i/>
                <w:sz w:val="20"/>
              </w:rPr>
              <w:t>Availability</w:t>
            </w:r>
          </w:p>
        </w:tc>
        <w:tc>
          <w:tcPr>
            <w:tcW w:w="2468" w:type="dxa"/>
            <w:vMerge w:val="restart"/>
          </w:tcPr>
          <w:p w14:paraId="041141C1" w14:textId="2573B8C9" w:rsidR="00716546" w:rsidRPr="005B459F" w:rsidRDefault="00014A09" w:rsidP="00014A09">
            <w:pPr>
              <w:spacing w:before="120" w:line="240" w:lineRule="auto"/>
              <w:contextualSpacing/>
              <w:jc w:val="left"/>
              <w:rPr>
                <w:rFonts w:eastAsia="Calibri" w:cs="Times New Roman"/>
                <w:sz w:val="20"/>
              </w:rPr>
            </w:pPr>
            <w:r w:rsidRPr="005B459F">
              <w:rPr>
                <w:rFonts w:eastAsia="Calibri" w:cs="Times New Roman"/>
                <w:b/>
                <w:sz w:val="20"/>
              </w:rPr>
              <w:t>AV1</w:t>
            </w:r>
            <w:r w:rsidRPr="005B459F">
              <w:rPr>
                <w:rFonts w:eastAsia="Calibri" w:cs="Times New Roman"/>
                <w:sz w:val="20"/>
              </w:rPr>
              <w:t xml:space="preserve"> - </w:t>
            </w:r>
            <w:r w:rsidR="00716546" w:rsidRPr="005B459F">
              <w:rPr>
                <w:rFonts w:eastAsia="Calibri" w:cs="Times New Roman"/>
                <w:sz w:val="20"/>
              </w:rPr>
              <w:t xml:space="preserve">Web server dimana layanan REST berjalan dibanjiri dengan </w:t>
            </w:r>
            <w:r w:rsidR="005D033D" w:rsidRPr="005B459F">
              <w:rPr>
                <w:rFonts w:eastAsia="Calibri" w:cs="Times New Roman"/>
                <w:sz w:val="20"/>
              </w:rPr>
              <w:t>sejumlah request N persen lebih tinggi dari normal dan services tetap responsif</w:t>
            </w:r>
          </w:p>
        </w:tc>
        <w:tc>
          <w:tcPr>
            <w:tcW w:w="1981" w:type="dxa"/>
            <w:vMerge w:val="restart"/>
          </w:tcPr>
          <w:p w14:paraId="251449B4" w14:textId="33271E9C" w:rsidR="00D06EB1" w:rsidRPr="005B459F" w:rsidRDefault="009E26AF" w:rsidP="005318D5">
            <w:pPr>
              <w:spacing w:before="120" w:line="240" w:lineRule="auto"/>
              <w:jc w:val="left"/>
              <w:rPr>
                <w:rFonts w:eastAsia="Calibri" w:cs="Times New Roman"/>
                <w:sz w:val="20"/>
              </w:rPr>
            </w:pPr>
            <w:r w:rsidRPr="005B459F">
              <w:rPr>
                <w:rFonts w:eastAsia="Calibri" w:cs="Times New Roman"/>
                <w:sz w:val="20"/>
              </w:rPr>
              <w:t>Skenario konkret selanjutnya dapat menentukan penurunan yang diizinkan pada waktu respons.</w:t>
            </w:r>
          </w:p>
        </w:tc>
        <w:tc>
          <w:tcPr>
            <w:tcW w:w="2021" w:type="dxa"/>
          </w:tcPr>
          <w:p w14:paraId="572A85FE" w14:textId="39D25C48" w:rsidR="00D06EB1" w:rsidRPr="005B459F" w:rsidRDefault="00651BF5" w:rsidP="00187D65">
            <w:pPr>
              <w:numPr>
                <w:ilvl w:val="0"/>
                <w:numId w:val="21"/>
              </w:numPr>
              <w:spacing w:before="120" w:line="240" w:lineRule="auto"/>
              <w:ind w:left="342"/>
              <w:contextualSpacing/>
              <w:jc w:val="left"/>
              <w:rPr>
                <w:rFonts w:eastAsia="Calibri" w:cs="Times New Roman"/>
                <w:sz w:val="20"/>
              </w:rPr>
            </w:pPr>
            <w:r w:rsidRPr="005B459F">
              <w:rPr>
                <w:rFonts w:eastAsia="Calibri" w:cs="Times New Roman"/>
                <w:sz w:val="20"/>
              </w:rPr>
              <w:t>Komponen apa lagi yang bergantung pada layanan REST?</w:t>
            </w:r>
          </w:p>
          <w:p w14:paraId="165C47E6" w14:textId="1AA56BF0" w:rsidR="00947664" w:rsidRPr="005B459F" w:rsidRDefault="00947664" w:rsidP="00947664">
            <w:pPr>
              <w:spacing w:before="120" w:line="240" w:lineRule="auto"/>
              <w:ind w:left="342"/>
              <w:contextualSpacing/>
              <w:jc w:val="left"/>
              <w:rPr>
                <w:rFonts w:eastAsia="Calibri" w:cs="Times New Roman"/>
                <w:sz w:val="20"/>
              </w:rPr>
            </w:pPr>
          </w:p>
        </w:tc>
      </w:tr>
      <w:tr w:rsidR="00F159D9" w:rsidRPr="005B459F" w14:paraId="70CF4489" w14:textId="77777777" w:rsidTr="00BA774B">
        <w:tc>
          <w:tcPr>
            <w:tcW w:w="1457" w:type="dxa"/>
            <w:vMerge/>
          </w:tcPr>
          <w:p w14:paraId="24883609" w14:textId="77777777" w:rsidR="00D06EB1" w:rsidRPr="005B459F" w:rsidRDefault="00D06EB1" w:rsidP="00D06EB1">
            <w:pPr>
              <w:spacing w:before="120" w:line="240" w:lineRule="auto"/>
              <w:rPr>
                <w:rFonts w:eastAsia="Calibri" w:cs="Times New Roman"/>
                <w:sz w:val="20"/>
              </w:rPr>
            </w:pPr>
          </w:p>
        </w:tc>
        <w:tc>
          <w:tcPr>
            <w:tcW w:w="2468" w:type="dxa"/>
            <w:vMerge/>
          </w:tcPr>
          <w:p w14:paraId="188DC0A1" w14:textId="77777777" w:rsidR="00D06EB1" w:rsidRPr="005B459F" w:rsidRDefault="00D06EB1" w:rsidP="00187D65">
            <w:pPr>
              <w:numPr>
                <w:ilvl w:val="0"/>
                <w:numId w:val="22"/>
              </w:numPr>
              <w:spacing w:before="120" w:line="240" w:lineRule="auto"/>
              <w:ind w:left="248"/>
              <w:contextualSpacing/>
              <w:jc w:val="left"/>
              <w:rPr>
                <w:rFonts w:eastAsia="Calibri" w:cs="Times New Roman"/>
                <w:sz w:val="20"/>
              </w:rPr>
            </w:pPr>
          </w:p>
        </w:tc>
        <w:tc>
          <w:tcPr>
            <w:tcW w:w="1981" w:type="dxa"/>
            <w:vMerge/>
          </w:tcPr>
          <w:p w14:paraId="11238D4C" w14:textId="77777777" w:rsidR="00D06EB1" w:rsidRPr="005B459F" w:rsidRDefault="00D06EB1" w:rsidP="00D06EB1">
            <w:pPr>
              <w:spacing w:before="120" w:line="240" w:lineRule="auto"/>
              <w:rPr>
                <w:rFonts w:eastAsia="Calibri" w:cs="Times New Roman"/>
                <w:sz w:val="20"/>
              </w:rPr>
            </w:pPr>
          </w:p>
        </w:tc>
        <w:tc>
          <w:tcPr>
            <w:tcW w:w="2021" w:type="dxa"/>
          </w:tcPr>
          <w:p w14:paraId="1BF067EA" w14:textId="3B09A413" w:rsidR="00D06EB1" w:rsidRPr="005B459F" w:rsidRDefault="00F159D9" w:rsidP="00187D65">
            <w:pPr>
              <w:numPr>
                <w:ilvl w:val="0"/>
                <w:numId w:val="21"/>
              </w:numPr>
              <w:spacing w:before="120" w:line="240" w:lineRule="auto"/>
              <w:ind w:left="342"/>
              <w:contextualSpacing/>
              <w:jc w:val="left"/>
              <w:rPr>
                <w:rFonts w:eastAsia="Calibri" w:cs="Times New Roman"/>
                <w:sz w:val="20"/>
              </w:rPr>
            </w:pPr>
            <w:r w:rsidRPr="005B459F">
              <w:rPr>
                <w:rFonts w:eastAsia="Calibri" w:cs="Times New Roman"/>
                <w:sz w:val="20"/>
              </w:rPr>
              <w:t>Bagaimana cara melindungi server Web dari permintaan yang berlebih</w:t>
            </w:r>
            <w:r w:rsidR="00652A15" w:rsidRPr="005B459F">
              <w:rPr>
                <w:rFonts w:eastAsia="Calibri" w:cs="Times New Roman"/>
                <w:sz w:val="20"/>
              </w:rPr>
              <w:t>an?</w:t>
            </w:r>
          </w:p>
        </w:tc>
      </w:tr>
      <w:tr w:rsidR="00F159D9" w:rsidRPr="005B459F" w14:paraId="31DDBBCA" w14:textId="77777777" w:rsidTr="00BA774B">
        <w:trPr>
          <w:trHeight w:val="2879"/>
        </w:trPr>
        <w:tc>
          <w:tcPr>
            <w:tcW w:w="1457" w:type="dxa"/>
            <w:vMerge/>
          </w:tcPr>
          <w:p w14:paraId="5A853560" w14:textId="77777777" w:rsidR="00D06EB1" w:rsidRPr="005B459F" w:rsidRDefault="00D06EB1" w:rsidP="00D06EB1">
            <w:pPr>
              <w:spacing w:before="120" w:line="240" w:lineRule="auto"/>
              <w:rPr>
                <w:rFonts w:eastAsia="Calibri" w:cs="Times New Roman"/>
                <w:sz w:val="20"/>
              </w:rPr>
            </w:pPr>
          </w:p>
        </w:tc>
        <w:tc>
          <w:tcPr>
            <w:tcW w:w="2468" w:type="dxa"/>
          </w:tcPr>
          <w:p w14:paraId="435D9C96" w14:textId="077B055B" w:rsidR="00D06EB1" w:rsidRPr="005B459F" w:rsidRDefault="005B459F" w:rsidP="005B459F">
            <w:pPr>
              <w:spacing w:before="120" w:line="240" w:lineRule="auto"/>
              <w:contextualSpacing/>
              <w:jc w:val="left"/>
              <w:rPr>
                <w:rFonts w:eastAsia="Calibri" w:cs="Times New Roman"/>
                <w:sz w:val="20"/>
              </w:rPr>
            </w:pPr>
            <w:r w:rsidRPr="005B459F">
              <w:rPr>
                <w:rFonts w:eastAsia="Calibri" w:cs="Times New Roman"/>
                <w:b/>
                <w:sz w:val="20"/>
              </w:rPr>
              <w:t>AV</w:t>
            </w:r>
            <w:r>
              <w:rPr>
                <w:rFonts w:eastAsia="Calibri" w:cs="Times New Roman"/>
                <w:b/>
                <w:sz w:val="20"/>
              </w:rPr>
              <w:t>2 -</w:t>
            </w:r>
            <w:r>
              <w:rPr>
                <w:rFonts w:eastAsia="Calibri" w:cs="Times New Roman"/>
                <w:sz w:val="20"/>
              </w:rPr>
              <w:t xml:space="preserve"> </w:t>
            </w:r>
            <w:r w:rsidR="00E06F45" w:rsidRPr="005B459F">
              <w:rPr>
                <w:rFonts w:eastAsia="Calibri" w:cs="Times New Roman"/>
                <w:sz w:val="20"/>
              </w:rPr>
              <w:t xml:space="preserve">Kontainer Web tempat layanan REST berjalan dimatikan untuk pemeliharaan dan </w:t>
            </w:r>
            <w:r w:rsidR="00E06F45" w:rsidRPr="005B459F">
              <w:rPr>
                <w:rFonts w:eastAsia="Calibri" w:cs="Times New Roman"/>
                <w:i/>
                <w:sz w:val="20"/>
              </w:rPr>
              <w:t>service</w:t>
            </w:r>
            <w:r w:rsidR="00E06F45" w:rsidRPr="005B459F">
              <w:rPr>
                <w:rFonts w:eastAsia="Calibri" w:cs="Times New Roman"/>
                <w:sz w:val="20"/>
              </w:rPr>
              <w:t xml:space="preserve"> tetap tersedia untuk melayani konsumen.</w:t>
            </w:r>
          </w:p>
        </w:tc>
        <w:tc>
          <w:tcPr>
            <w:tcW w:w="1981" w:type="dxa"/>
          </w:tcPr>
          <w:p w14:paraId="794CF1DE" w14:textId="3F043EA4" w:rsidR="00D06EB1" w:rsidRPr="005B459F" w:rsidRDefault="0004568A" w:rsidP="0004568A">
            <w:pPr>
              <w:spacing w:line="240" w:lineRule="auto"/>
              <w:jc w:val="left"/>
              <w:rPr>
                <w:rFonts w:eastAsia="Calibri" w:cs="Times New Roman"/>
                <w:sz w:val="20"/>
              </w:rPr>
            </w:pPr>
            <w:r w:rsidRPr="005B459F">
              <w:rPr>
                <w:rFonts w:eastAsia="Calibri" w:cs="Times New Roman"/>
                <w:sz w:val="20"/>
              </w:rPr>
              <w:t>Skenario konkret dapat menunjukkan kondisi dan tindakan yang khusus untuk cluster atau teknologi grid yang akan digunakan untuk replikasi layanan.</w:t>
            </w:r>
          </w:p>
        </w:tc>
        <w:tc>
          <w:tcPr>
            <w:tcW w:w="2021" w:type="dxa"/>
          </w:tcPr>
          <w:p w14:paraId="17E7C783" w14:textId="722DA4CB" w:rsidR="00D06EB1" w:rsidRPr="005B459F" w:rsidRDefault="004A6DF9" w:rsidP="00187D65">
            <w:pPr>
              <w:numPr>
                <w:ilvl w:val="0"/>
                <w:numId w:val="23"/>
              </w:numPr>
              <w:spacing w:before="120" w:line="240" w:lineRule="auto"/>
              <w:ind w:left="342"/>
              <w:contextualSpacing/>
              <w:jc w:val="left"/>
              <w:rPr>
                <w:rFonts w:eastAsia="Calibri" w:cs="Times New Roman"/>
                <w:sz w:val="20"/>
              </w:rPr>
            </w:pPr>
            <w:r w:rsidRPr="005B459F">
              <w:rPr>
                <w:rFonts w:eastAsia="Calibri" w:cs="Times New Roman"/>
                <w:sz w:val="20"/>
              </w:rPr>
              <w:t>Komponen apa lagi yang bergantung pada layanan REST?</w:t>
            </w:r>
          </w:p>
        </w:tc>
      </w:tr>
    </w:tbl>
    <w:p w14:paraId="7C787BF6" w14:textId="5E1984DB" w:rsidR="00D06EB1" w:rsidRDefault="00D06EB1" w:rsidP="00D06EB1"/>
    <w:p w14:paraId="140AB44F" w14:textId="62DA35AC" w:rsidR="004B2E56" w:rsidRDefault="003E0B7A" w:rsidP="003E0B7A">
      <w:pPr>
        <w:pStyle w:val="Heading3"/>
        <w:ind w:left="284"/>
      </w:pPr>
      <w:r>
        <w:t xml:space="preserve"> </w:t>
      </w:r>
      <w:r>
        <w:tab/>
      </w:r>
      <w:bookmarkStart w:id="68" w:name="_Toc7635603"/>
      <w:r w:rsidR="004B2E56">
        <w:t xml:space="preserve">Skenario </w:t>
      </w:r>
      <w:r w:rsidR="00783517">
        <w:t>Kongkret</w:t>
      </w:r>
      <w:bookmarkEnd w:id="68"/>
      <w:r w:rsidR="008D165F">
        <w:t xml:space="preserve"> </w:t>
      </w:r>
    </w:p>
    <w:p w14:paraId="3D18A96D" w14:textId="78DC530D" w:rsidR="004B2E56" w:rsidRDefault="008D2689" w:rsidP="008D2689">
      <w:pPr>
        <w:ind w:firstLine="720"/>
      </w:pPr>
      <w:r w:rsidRPr="008D2689">
        <w:t xml:space="preserve">Skenario </w:t>
      </w:r>
      <w:r w:rsidR="004D71B2">
        <w:t>k</w:t>
      </w:r>
      <w:r w:rsidR="00783517">
        <w:t>ongkret atau sken</w:t>
      </w:r>
      <w:r w:rsidR="00733D75">
        <w:t>a</w:t>
      </w:r>
      <w:r w:rsidR="00783517">
        <w:t>rio riil</w:t>
      </w:r>
      <w:r w:rsidRPr="008D2689">
        <w:t xml:space="preserve"> diturunkan dari skenario atribut kualitas dan menjadi tol</w:t>
      </w:r>
      <w:r w:rsidR="00835C60">
        <w:t>o</w:t>
      </w:r>
      <w:r w:rsidRPr="008D2689">
        <w:t xml:space="preserve">k ukur untuk hasil evaluasi. Tabel </w:t>
      </w:r>
      <w:r w:rsidR="00E02C9E">
        <w:t>III</w:t>
      </w:r>
      <w:r>
        <w:t>.</w:t>
      </w:r>
      <w:r w:rsidR="00CC2AED">
        <w:t>5</w:t>
      </w:r>
      <w:r w:rsidRPr="008D2689">
        <w:t xml:space="preserve"> </w:t>
      </w:r>
      <w:r>
        <w:t>menggambarkan</w:t>
      </w:r>
      <w:r w:rsidRPr="008D2689">
        <w:t xml:space="preserve"> tentang langkah evaluasi dan hasil yang diharapkan.</w:t>
      </w:r>
    </w:p>
    <w:p w14:paraId="620A7B7E" w14:textId="4928F63F" w:rsidR="00F64BCF" w:rsidRDefault="00F64BCF" w:rsidP="00F64BCF">
      <w:pPr>
        <w:pStyle w:val="Caption"/>
        <w:keepNext/>
        <w:jc w:val="center"/>
      </w:pPr>
      <w:bookmarkStart w:id="69" w:name="_Toc7635638"/>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5</w:t>
      </w:r>
      <w:r w:rsidR="00B13951">
        <w:fldChar w:fldCharType="end"/>
      </w:r>
      <w:r>
        <w:t xml:space="preserve"> </w:t>
      </w:r>
      <w:r w:rsidRPr="001D0B79">
        <w:t>Gambaran Skenario Kongret</w:t>
      </w:r>
      <w:r w:rsidR="00216D83">
        <w:t xml:space="preserve"> yang hendak dicapai</w:t>
      </w:r>
      <w:bookmarkEnd w:id="69"/>
    </w:p>
    <w:tbl>
      <w:tblPr>
        <w:tblStyle w:val="TableGrid8"/>
        <w:tblW w:w="0" w:type="auto"/>
        <w:tblLook w:val="04A0" w:firstRow="1" w:lastRow="0" w:firstColumn="1" w:lastColumn="0" w:noHBand="0" w:noVBand="1"/>
      </w:tblPr>
      <w:tblGrid>
        <w:gridCol w:w="2194"/>
        <w:gridCol w:w="5733"/>
      </w:tblGrid>
      <w:tr w:rsidR="00374718" w:rsidRPr="003034CC" w14:paraId="6B31E8B7" w14:textId="77777777" w:rsidTr="00350259">
        <w:tc>
          <w:tcPr>
            <w:tcW w:w="2194" w:type="dxa"/>
          </w:tcPr>
          <w:p w14:paraId="6665F3E3" w14:textId="5B06D6A0" w:rsidR="00374718" w:rsidRPr="003034CC" w:rsidRDefault="00374718" w:rsidP="002F126C">
            <w:pPr>
              <w:tabs>
                <w:tab w:val="left" w:pos="2010"/>
              </w:tabs>
              <w:adjustRightInd w:val="0"/>
              <w:spacing w:line="240" w:lineRule="auto"/>
              <w:jc w:val="center"/>
              <w:rPr>
                <w:rFonts w:eastAsia="Calibri" w:cs="Times New Roman"/>
                <w:b/>
                <w:sz w:val="22"/>
              </w:rPr>
            </w:pPr>
            <w:r w:rsidRPr="003034CC">
              <w:rPr>
                <w:rFonts w:eastAsia="Calibri" w:cs="Times New Roman"/>
                <w:b/>
                <w:sz w:val="22"/>
              </w:rPr>
              <w:t>Attribut Kualitas</w:t>
            </w:r>
          </w:p>
        </w:tc>
        <w:tc>
          <w:tcPr>
            <w:tcW w:w="5733" w:type="dxa"/>
          </w:tcPr>
          <w:p w14:paraId="704A3DCE" w14:textId="046FC605" w:rsidR="00374718" w:rsidRPr="003034CC" w:rsidRDefault="002F126C" w:rsidP="002F126C">
            <w:pPr>
              <w:tabs>
                <w:tab w:val="left" w:pos="2010"/>
              </w:tabs>
              <w:adjustRightInd w:val="0"/>
              <w:spacing w:line="240" w:lineRule="auto"/>
              <w:jc w:val="center"/>
              <w:rPr>
                <w:rFonts w:eastAsia="Calibri" w:cs="Times New Roman"/>
                <w:b/>
                <w:sz w:val="22"/>
              </w:rPr>
            </w:pPr>
            <w:r w:rsidRPr="003034CC">
              <w:rPr>
                <w:rFonts w:eastAsia="Calibri" w:cs="Times New Roman"/>
                <w:b/>
                <w:sz w:val="22"/>
              </w:rPr>
              <w:t xml:space="preserve">Skenario </w:t>
            </w:r>
            <w:r w:rsidR="003034CC">
              <w:rPr>
                <w:rFonts w:eastAsia="Calibri" w:cs="Times New Roman"/>
                <w:b/>
                <w:sz w:val="22"/>
              </w:rPr>
              <w:t>Kongkret</w:t>
            </w:r>
          </w:p>
        </w:tc>
      </w:tr>
      <w:tr w:rsidR="002A3FE4" w:rsidRPr="002A3FE4" w14:paraId="23C7EFA8" w14:textId="77777777" w:rsidTr="00350259">
        <w:tc>
          <w:tcPr>
            <w:tcW w:w="2194" w:type="dxa"/>
          </w:tcPr>
          <w:p w14:paraId="18A310FC"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 xml:space="preserve">Scalability </w:t>
            </w:r>
            <w:r w:rsidRPr="002A3FE4">
              <w:rPr>
                <w:rFonts w:eastAsia="Calibri" w:cs="Times New Roman"/>
                <w:sz w:val="22"/>
              </w:rPr>
              <w:t>(SC1)</w:t>
            </w:r>
          </w:p>
        </w:tc>
        <w:tc>
          <w:tcPr>
            <w:tcW w:w="5733" w:type="dxa"/>
          </w:tcPr>
          <w:p w14:paraId="42CF3F9B" w14:textId="13A4A003" w:rsidR="00E7679F" w:rsidRPr="002A3FE4" w:rsidRDefault="00E7679F" w:rsidP="002A3FE4">
            <w:pPr>
              <w:tabs>
                <w:tab w:val="left" w:pos="2010"/>
              </w:tabs>
              <w:adjustRightInd w:val="0"/>
              <w:spacing w:line="240" w:lineRule="auto"/>
              <w:rPr>
                <w:rFonts w:eastAsia="Calibri" w:cs="Times New Roman"/>
                <w:sz w:val="22"/>
              </w:rPr>
            </w:pPr>
            <w:r w:rsidRPr="00E7679F">
              <w:rPr>
                <w:rFonts w:eastAsia="Calibri" w:cs="Times New Roman"/>
                <w:sz w:val="22"/>
              </w:rPr>
              <w:t xml:space="preserve">Permintaan GET dikirim ke API </w:t>
            </w:r>
            <w:r w:rsidR="00492167">
              <w:rPr>
                <w:rFonts w:eastAsia="Calibri" w:cs="Times New Roman"/>
                <w:sz w:val="22"/>
              </w:rPr>
              <w:t>materi pembelajaran (</w:t>
            </w:r>
            <w:r w:rsidR="00492167" w:rsidRPr="00492167">
              <w:rPr>
                <w:rFonts w:eastAsia="Calibri" w:cs="Times New Roman"/>
                <w:i/>
                <w:sz w:val="22"/>
              </w:rPr>
              <w:t>Course</w:t>
            </w:r>
            <w:r w:rsidR="00492167">
              <w:rPr>
                <w:rFonts w:eastAsia="Calibri" w:cs="Times New Roman"/>
                <w:sz w:val="22"/>
              </w:rPr>
              <w:t>)</w:t>
            </w:r>
            <w:r w:rsidRPr="00E7679F">
              <w:rPr>
                <w:rFonts w:eastAsia="Calibri" w:cs="Times New Roman"/>
                <w:sz w:val="22"/>
              </w:rPr>
              <w:t xml:space="preserve"> di tenant ‘A’. API </w:t>
            </w:r>
            <w:r w:rsidR="00492167" w:rsidRPr="00492167">
              <w:rPr>
                <w:rFonts w:eastAsia="Calibri" w:cs="Times New Roman"/>
                <w:i/>
                <w:sz w:val="22"/>
              </w:rPr>
              <w:t>Course</w:t>
            </w:r>
            <w:r w:rsidRPr="00E7679F">
              <w:rPr>
                <w:rFonts w:eastAsia="Calibri" w:cs="Times New Roman"/>
                <w:sz w:val="22"/>
              </w:rPr>
              <w:t xml:space="preserve"> adalah </w:t>
            </w:r>
            <w:r w:rsidRPr="00492167">
              <w:rPr>
                <w:rFonts w:eastAsia="Calibri" w:cs="Times New Roman"/>
                <w:i/>
                <w:sz w:val="22"/>
              </w:rPr>
              <w:t>resource</w:t>
            </w:r>
            <w:r w:rsidRPr="00E7679F">
              <w:rPr>
                <w:rFonts w:eastAsia="Calibri" w:cs="Times New Roman"/>
                <w:sz w:val="22"/>
              </w:rPr>
              <w:t xml:space="preserve"> yang dilindungi dan perlu otentikasi untuk mengakses. Permintaan harus mengandung token akses dalam bentuk JWT untuk diautentikasi dengan benar dan tidak ada status session yang disimpan di server atau database.</w:t>
            </w:r>
          </w:p>
        </w:tc>
      </w:tr>
      <w:tr w:rsidR="002A3FE4" w:rsidRPr="002A3FE4" w14:paraId="74AD6B10" w14:textId="77777777" w:rsidTr="00350259">
        <w:tc>
          <w:tcPr>
            <w:tcW w:w="2194" w:type="dxa"/>
          </w:tcPr>
          <w:p w14:paraId="4841CB6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2)</w:t>
            </w:r>
          </w:p>
        </w:tc>
        <w:tc>
          <w:tcPr>
            <w:tcW w:w="5733" w:type="dxa"/>
          </w:tcPr>
          <w:p w14:paraId="1F254AA5" w14:textId="2D1B5007" w:rsidR="002A3FE4" w:rsidRPr="002A3FE4" w:rsidRDefault="001B0B40" w:rsidP="002A3FE4">
            <w:pPr>
              <w:tabs>
                <w:tab w:val="left" w:pos="2010"/>
              </w:tabs>
              <w:adjustRightInd w:val="0"/>
              <w:spacing w:line="240" w:lineRule="auto"/>
              <w:rPr>
                <w:rFonts w:eastAsia="Calibri" w:cs="Times New Roman"/>
                <w:sz w:val="22"/>
              </w:rPr>
            </w:pPr>
            <w:r w:rsidRPr="001B0B40">
              <w:rPr>
                <w:rFonts w:eastAsia="Calibri" w:cs="Times New Roman"/>
                <w:sz w:val="22"/>
              </w:rPr>
              <w:t xml:space="preserve">Permintaan GET dikirim ke API profil user di tenant ‘A’. Data gambar profil user berasal dari </w:t>
            </w:r>
            <w:r w:rsidR="001C4ECD">
              <w:rPr>
                <w:rFonts w:eastAsia="Calibri" w:cs="Times New Roman"/>
                <w:sz w:val="22"/>
              </w:rPr>
              <w:t xml:space="preserve">storage </w:t>
            </w:r>
            <w:r w:rsidRPr="001B0B40">
              <w:rPr>
                <w:rFonts w:eastAsia="Calibri" w:cs="Times New Roman"/>
                <w:sz w:val="22"/>
              </w:rPr>
              <w:t xml:space="preserve">lain. Sistem tidak akan menyimpan data </w:t>
            </w:r>
            <w:r w:rsidR="002D4D32">
              <w:rPr>
                <w:rFonts w:eastAsia="Calibri" w:cs="Times New Roman"/>
                <w:sz w:val="22"/>
              </w:rPr>
              <w:t>user</w:t>
            </w:r>
            <w:r w:rsidRPr="001B0B40">
              <w:rPr>
                <w:rFonts w:eastAsia="Calibri" w:cs="Times New Roman"/>
                <w:sz w:val="22"/>
              </w:rPr>
              <w:t xml:space="preserve"> pada </w:t>
            </w:r>
            <w:r w:rsidR="002D4D32">
              <w:rPr>
                <w:rFonts w:eastAsia="Calibri" w:cs="Times New Roman"/>
                <w:sz w:val="22"/>
              </w:rPr>
              <w:t>storage yang</w:t>
            </w:r>
            <w:r w:rsidR="00A90073">
              <w:rPr>
                <w:rFonts w:eastAsia="Calibri" w:cs="Times New Roman"/>
                <w:sz w:val="22"/>
              </w:rPr>
              <w:t xml:space="preserve"> sama dengan</w:t>
            </w:r>
            <w:r w:rsidR="00454167">
              <w:rPr>
                <w:rFonts w:eastAsia="Calibri" w:cs="Times New Roman"/>
                <w:sz w:val="22"/>
              </w:rPr>
              <w:t xml:space="preserve"> storage</w:t>
            </w:r>
            <w:r w:rsidR="002D4D32">
              <w:rPr>
                <w:rFonts w:eastAsia="Calibri" w:cs="Times New Roman"/>
                <w:sz w:val="22"/>
              </w:rPr>
              <w:t xml:space="preserve"> </w:t>
            </w:r>
            <w:r w:rsidR="00525E1A">
              <w:rPr>
                <w:rFonts w:eastAsia="Calibri" w:cs="Times New Roman"/>
                <w:sz w:val="22"/>
              </w:rPr>
              <w:t>web</w:t>
            </w:r>
            <w:r w:rsidRPr="001B0B40">
              <w:rPr>
                <w:rFonts w:eastAsia="Calibri" w:cs="Times New Roman"/>
                <w:sz w:val="22"/>
              </w:rPr>
              <w:t xml:space="preserve"> server.</w:t>
            </w:r>
          </w:p>
        </w:tc>
      </w:tr>
      <w:tr w:rsidR="002A3FE4" w:rsidRPr="002A3FE4" w14:paraId="3DCEDB62" w14:textId="77777777" w:rsidTr="00350259">
        <w:tc>
          <w:tcPr>
            <w:tcW w:w="2194" w:type="dxa"/>
          </w:tcPr>
          <w:p w14:paraId="3BF13DD3"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3)</w:t>
            </w:r>
          </w:p>
        </w:tc>
        <w:tc>
          <w:tcPr>
            <w:tcW w:w="5733" w:type="dxa"/>
          </w:tcPr>
          <w:p w14:paraId="30DD889E" w14:textId="46BFAA77" w:rsidR="002A3FE4" w:rsidRPr="002A3FE4" w:rsidRDefault="008E1EB0" w:rsidP="002A3FE4">
            <w:pPr>
              <w:tabs>
                <w:tab w:val="left" w:pos="2010"/>
              </w:tabs>
              <w:adjustRightInd w:val="0"/>
              <w:spacing w:line="240" w:lineRule="auto"/>
              <w:rPr>
                <w:rFonts w:eastAsia="Calibri" w:cs="Times New Roman"/>
                <w:sz w:val="22"/>
              </w:rPr>
            </w:pPr>
            <w:r w:rsidRPr="008E1EB0">
              <w:rPr>
                <w:rFonts w:eastAsia="Calibri" w:cs="Times New Roman"/>
                <w:sz w:val="22"/>
              </w:rPr>
              <w:t xml:space="preserve">Tenant dibuat dan dikonfigurasi melalui panel admin tanpa memerlukan konfigurasi teknis terkait server. Setelah tenant dibuat, sistem secara otomatis menyebarkan basis data </w:t>
            </w:r>
            <w:r w:rsidR="004B58EB">
              <w:rPr>
                <w:rFonts w:eastAsia="Calibri" w:cs="Times New Roman"/>
                <w:sz w:val="22"/>
              </w:rPr>
              <w:t>tenant</w:t>
            </w:r>
            <w:r w:rsidRPr="008E1EB0">
              <w:rPr>
                <w:rFonts w:eastAsia="Calibri" w:cs="Times New Roman"/>
                <w:sz w:val="22"/>
              </w:rPr>
              <w:t xml:space="preserve">, situs web (logika sisi-klien) dan API </w:t>
            </w:r>
            <w:r w:rsidRPr="00016FAA">
              <w:rPr>
                <w:rFonts w:eastAsia="Calibri" w:cs="Times New Roman"/>
                <w:i/>
                <w:sz w:val="22"/>
              </w:rPr>
              <w:t>endpoint</w:t>
            </w:r>
            <w:r w:rsidRPr="008E1EB0">
              <w:rPr>
                <w:rFonts w:eastAsia="Calibri" w:cs="Times New Roman"/>
                <w:sz w:val="22"/>
              </w:rPr>
              <w:t xml:space="preserve"> tenant (logika sisi-server).</w:t>
            </w:r>
          </w:p>
        </w:tc>
      </w:tr>
      <w:tr w:rsidR="002A3FE4" w:rsidRPr="002A3FE4" w14:paraId="57678A0F" w14:textId="77777777" w:rsidTr="00350259">
        <w:tc>
          <w:tcPr>
            <w:tcW w:w="2194" w:type="dxa"/>
          </w:tcPr>
          <w:p w14:paraId="43C30B1A"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4)</w:t>
            </w:r>
          </w:p>
        </w:tc>
        <w:tc>
          <w:tcPr>
            <w:tcW w:w="5733" w:type="dxa"/>
          </w:tcPr>
          <w:p w14:paraId="2C8DCFBE" w14:textId="10211B15" w:rsidR="002A3FE4" w:rsidRPr="002A3FE4" w:rsidRDefault="00997908" w:rsidP="002A3FE4">
            <w:pPr>
              <w:tabs>
                <w:tab w:val="left" w:pos="2010"/>
              </w:tabs>
              <w:adjustRightInd w:val="0"/>
              <w:spacing w:line="240" w:lineRule="auto"/>
              <w:rPr>
                <w:rFonts w:eastAsia="Calibri" w:cs="Times New Roman"/>
                <w:sz w:val="22"/>
              </w:rPr>
            </w:pPr>
            <w:r w:rsidRPr="00997908">
              <w:rPr>
                <w:rFonts w:eastAsia="Calibri" w:cs="Times New Roman"/>
                <w:sz w:val="22"/>
              </w:rPr>
              <w:t xml:space="preserve">API tingkat sekolah dalam tenant ‘A’ dikunjungi dengan sejumlah user secara bersamaan dalam satu menit. Jumlah </w:t>
            </w:r>
            <w:r w:rsidRPr="00016FAA">
              <w:rPr>
                <w:rFonts w:eastAsia="Calibri" w:cs="Times New Roman"/>
                <w:i/>
                <w:sz w:val="22"/>
              </w:rPr>
              <w:t>concurrent</w:t>
            </w:r>
            <w:r w:rsidRPr="00997908">
              <w:rPr>
                <w:rFonts w:eastAsia="Calibri" w:cs="Times New Roman"/>
                <w:sz w:val="22"/>
              </w:rPr>
              <w:t xml:space="preserve"> user meningkat di setiap iterasi dan berhenti hingga mencapai 250 concurrent user. Kubernetes Pod akan diduplikasi jika total penggunaan CPU Pod mencapai 50%. Jika ukuran total Cluster tidak cukup untuk membuat duplikat Pod, Kubernetes Cluster akan melakukan </w:t>
            </w:r>
            <w:r w:rsidRPr="004B0EEB">
              <w:rPr>
                <w:rFonts w:eastAsia="Calibri" w:cs="Times New Roman"/>
                <w:i/>
                <w:sz w:val="22"/>
              </w:rPr>
              <w:t xml:space="preserve">scale </w:t>
            </w:r>
            <w:r w:rsidR="00FF6AF3" w:rsidRPr="004B0EEB">
              <w:rPr>
                <w:rFonts w:eastAsia="Calibri" w:cs="Times New Roman"/>
                <w:i/>
                <w:sz w:val="22"/>
              </w:rPr>
              <w:t>out</w:t>
            </w:r>
            <w:r w:rsidRPr="00997908">
              <w:rPr>
                <w:rFonts w:eastAsia="Calibri" w:cs="Times New Roman"/>
                <w:sz w:val="22"/>
              </w:rPr>
              <w:t xml:space="preserve"> untuk meningkatkan daya komputasi.</w:t>
            </w:r>
          </w:p>
        </w:tc>
      </w:tr>
      <w:tr w:rsidR="002A3FE4" w:rsidRPr="002A3FE4" w14:paraId="55A00C45" w14:textId="77777777" w:rsidTr="00350259">
        <w:tc>
          <w:tcPr>
            <w:tcW w:w="2194" w:type="dxa"/>
          </w:tcPr>
          <w:p w14:paraId="3A2839B7"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Performance</w:t>
            </w:r>
            <w:r w:rsidRPr="002A3FE4">
              <w:rPr>
                <w:rFonts w:eastAsia="Calibri" w:cs="Times New Roman"/>
                <w:sz w:val="22"/>
              </w:rPr>
              <w:t xml:space="preserve"> (P1)</w:t>
            </w:r>
          </w:p>
        </w:tc>
        <w:tc>
          <w:tcPr>
            <w:tcW w:w="5733" w:type="dxa"/>
          </w:tcPr>
          <w:p w14:paraId="343AFA46" w14:textId="3CC8E48B" w:rsidR="002A3FE4" w:rsidRPr="002A3FE4" w:rsidRDefault="00B455BD" w:rsidP="002A3FE4">
            <w:pPr>
              <w:tabs>
                <w:tab w:val="left" w:pos="2010"/>
              </w:tabs>
              <w:adjustRightInd w:val="0"/>
              <w:spacing w:line="240" w:lineRule="auto"/>
              <w:rPr>
                <w:rFonts w:eastAsia="Calibri" w:cs="Times New Roman"/>
                <w:sz w:val="22"/>
              </w:rPr>
            </w:pPr>
            <w:r w:rsidRPr="00B455BD">
              <w:rPr>
                <w:rFonts w:eastAsia="Calibri" w:cs="Times New Roman"/>
                <w:sz w:val="22"/>
              </w:rPr>
              <w:t xml:space="preserve">Tenant dibuat dan dikonfigurasi melalui panel admin tanpa memerlukan konfigurasi teknis atau server. Tenant baru akan memiliki nama sekolah, logo, skema warna situs web, dan kredensial untuk admin untuk login dan memasukkan data </w:t>
            </w:r>
            <w:r w:rsidRPr="00B455BD">
              <w:rPr>
                <w:rFonts w:eastAsia="Calibri" w:cs="Times New Roman"/>
                <w:sz w:val="22"/>
              </w:rPr>
              <w:lastRenderedPageBreak/>
              <w:t>sekolah. Tenant baru dibuat dan disebar dalam waktu kurang dari 5 menit.</w:t>
            </w:r>
          </w:p>
        </w:tc>
      </w:tr>
      <w:tr w:rsidR="002A3FE4" w:rsidRPr="002A3FE4" w14:paraId="660DB3A0" w14:textId="77777777" w:rsidTr="00350259">
        <w:tc>
          <w:tcPr>
            <w:tcW w:w="2194" w:type="dxa"/>
          </w:tcPr>
          <w:p w14:paraId="78039FC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lastRenderedPageBreak/>
              <w:t>Performance</w:t>
            </w:r>
            <w:r w:rsidRPr="002A3FE4">
              <w:rPr>
                <w:rFonts w:eastAsia="Calibri" w:cs="Times New Roman"/>
                <w:sz w:val="22"/>
              </w:rPr>
              <w:t xml:space="preserve"> (P2)</w:t>
            </w:r>
          </w:p>
        </w:tc>
        <w:tc>
          <w:tcPr>
            <w:tcW w:w="5733" w:type="dxa"/>
          </w:tcPr>
          <w:p w14:paraId="3E15D15D" w14:textId="78AEB4C2" w:rsidR="002A3FE4" w:rsidRPr="002A3FE4" w:rsidRDefault="00A574EB" w:rsidP="002A3FE4">
            <w:pPr>
              <w:tabs>
                <w:tab w:val="left" w:pos="2010"/>
              </w:tabs>
              <w:adjustRightInd w:val="0"/>
              <w:spacing w:line="240" w:lineRule="auto"/>
              <w:rPr>
                <w:rFonts w:eastAsia="Calibri" w:cs="Times New Roman"/>
                <w:sz w:val="22"/>
              </w:rPr>
            </w:pPr>
            <w:r w:rsidRPr="00A574EB">
              <w:rPr>
                <w:rFonts w:eastAsia="Calibri" w:cs="Times New Roman"/>
                <w:sz w:val="22"/>
              </w:rPr>
              <w:t xml:space="preserve">25 </w:t>
            </w:r>
            <w:r w:rsidRPr="00A574EB">
              <w:rPr>
                <w:rFonts w:eastAsia="Calibri" w:cs="Times New Roman"/>
                <w:i/>
                <w:sz w:val="22"/>
              </w:rPr>
              <w:t>concurrent user</w:t>
            </w:r>
            <w:r w:rsidRPr="00A574EB">
              <w:rPr>
                <w:rFonts w:eastAsia="Calibri" w:cs="Times New Roman"/>
                <w:sz w:val="22"/>
              </w:rPr>
              <w:t xml:space="preserve"> mengakses sejumlah tenant secara acak dalam satu menit. Jumlah </w:t>
            </w:r>
            <w:r w:rsidRPr="00A574EB">
              <w:rPr>
                <w:rFonts w:eastAsia="Calibri" w:cs="Times New Roman"/>
                <w:i/>
                <w:sz w:val="22"/>
              </w:rPr>
              <w:t>tenant</w:t>
            </w:r>
            <w:r w:rsidRPr="00A574EB">
              <w:rPr>
                <w:rFonts w:eastAsia="Calibri" w:cs="Times New Roman"/>
                <w:sz w:val="22"/>
              </w:rPr>
              <w:t xml:space="preserve"> meningkat di setiap pengulangan dan berhenti hingga mencapai 30 </w:t>
            </w:r>
            <w:r>
              <w:rPr>
                <w:rFonts w:eastAsia="Calibri" w:cs="Times New Roman"/>
                <w:sz w:val="22"/>
              </w:rPr>
              <w:t>tenant</w:t>
            </w:r>
            <w:r w:rsidRPr="00A574EB">
              <w:rPr>
                <w:rFonts w:eastAsia="Calibri" w:cs="Times New Roman"/>
                <w:sz w:val="22"/>
              </w:rPr>
              <w:t xml:space="preserve">. </w:t>
            </w:r>
            <w:r>
              <w:rPr>
                <w:rFonts w:eastAsia="Calibri" w:cs="Times New Roman"/>
                <w:sz w:val="22"/>
              </w:rPr>
              <w:t>Availability</w:t>
            </w:r>
            <w:r w:rsidRPr="00A574EB">
              <w:rPr>
                <w:rFonts w:eastAsia="Calibri" w:cs="Times New Roman"/>
                <w:sz w:val="22"/>
              </w:rPr>
              <w:t xml:space="preserve"> sistem tetap 98% dan rata-rata waktu respons di bawah 2 detik.</w:t>
            </w:r>
          </w:p>
        </w:tc>
      </w:tr>
      <w:tr w:rsidR="002A3FE4" w:rsidRPr="002A3FE4" w14:paraId="0D12449E" w14:textId="77777777" w:rsidTr="00350259">
        <w:tc>
          <w:tcPr>
            <w:tcW w:w="2194" w:type="dxa"/>
          </w:tcPr>
          <w:p w14:paraId="36B0EEF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Performance</w:t>
            </w:r>
            <w:r w:rsidRPr="002A3FE4">
              <w:rPr>
                <w:rFonts w:eastAsia="Calibri" w:cs="Times New Roman"/>
                <w:sz w:val="22"/>
              </w:rPr>
              <w:t xml:space="preserve"> (P3)</w:t>
            </w:r>
          </w:p>
        </w:tc>
        <w:tc>
          <w:tcPr>
            <w:tcW w:w="5733" w:type="dxa"/>
          </w:tcPr>
          <w:p w14:paraId="3CCC84DF" w14:textId="4D3EE587" w:rsidR="002A3FE4" w:rsidRPr="002A3FE4" w:rsidRDefault="00116F13" w:rsidP="002A3FE4">
            <w:pPr>
              <w:tabs>
                <w:tab w:val="left" w:pos="2010"/>
              </w:tabs>
              <w:adjustRightInd w:val="0"/>
              <w:spacing w:line="240" w:lineRule="auto"/>
              <w:rPr>
                <w:rFonts w:eastAsia="Calibri" w:cs="Times New Roman"/>
                <w:sz w:val="22"/>
              </w:rPr>
            </w:pPr>
            <w:r w:rsidRPr="00116F13">
              <w:rPr>
                <w:rFonts w:eastAsia="Calibri" w:cs="Times New Roman"/>
                <w:sz w:val="22"/>
              </w:rPr>
              <w:t xml:space="preserve">API tingkat sekolah dikunjungi dengan sejumlah </w:t>
            </w:r>
            <w:r w:rsidRPr="00D0279A">
              <w:rPr>
                <w:rFonts w:eastAsia="Calibri" w:cs="Times New Roman"/>
                <w:i/>
                <w:sz w:val="22"/>
              </w:rPr>
              <w:t>concurrent</w:t>
            </w:r>
            <w:r w:rsidRPr="00116F13">
              <w:rPr>
                <w:rFonts w:eastAsia="Calibri" w:cs="Times New Roman"/>
                <w:sz w:val="22"/>
              </w:rPr>
              <w:t xml:space="preserve"> user dalam satu menit. Jumlah </w:t>
            </w:r>
            <w:r w:rsidRPr="00D0279A">
              <w:rPr>
                <w:rFonts w:eastAsia="Calibri" w:cs="Times New Roman"/>
                <w:i/>
                <w:sz w:val="22"/>
              </w:rPr>
              <w:t>concurrent</w:t>
            </w:r>
            <w:r w:rsidRPr="00116F13">
              <w:rPr>
                <w:rFonts w:eastAsia="Calibri" w:cs="Times New Roman"/>
                <w:sz w:val="22"/>
              </w:rPr>
              <w:t xml:space="preserve"> user meningkat di setiap iterasi dan berhenti hingga mencapai 250 concurrent user. Availability sistem tetap 98% dan rata-rata waktu respons di bawah 2 detik.</w:t>
            </w:r>
          </w:p>
        </w:tc>
      </w:tr>
    </w:tbl>
    <w:p w14:paraId="43E01FB7" w14:textId="5C1F7917" w:rsidR="002A3FE4" w:rsidRDefault="002A3FE4" w:rsidP="002A3FE4"/>
    <w:p w14:paraId="3E753DE6" w14:textId="6305DB2C" w:rsidR="00EB7F31" w:rsidRDefault="00EB7F31" w:rsidP="002A3FE4">
      <w:r>
        <w:tab/>
      </w:r>
      <w:r w:rsidR="004007DC">
        <w:t>Tabel</w:t>
      </w:r>
      <w:r>
        <w:t xml:space="preserve"> </w:t>
      </w:r>
      <w:r w:rsidR="00F64BCF">
        <w:t>III</w:t>
      </w:r>
      <w:r w:rsidR="003C2E21">
        <w:t xml:space="preserve">.5 di atas </w:t>
      </w:r>
      <w:r w:rsidR="004007DC" w:rsidRPr="004007DC">
        <w:t xml:space="preserve">berisi standar minimum skenario </w:t>
      </w:r>
      <w:r w:rsidR="006222EF">
        <w:t>kongret</w:t>
      </w:r>
      <w:r w:rsidR="004007DC" w:rsidRPr="004007DC">
        <w:t xml:space="preserve"> yang hendak </w:t>
      </w:r>
      <w:r w:rsidR="00B67A35" w:rsidRPr="004007DC">
        <w:t>dicapai untuk</w:t>
      </w:r>
      <w:r w:rsidR="004007DC" w:rsidRPr="004007DC">
        <w:t xml:space="preserve"> sistem </w:t>
      </w:r>
      <w:r w:rsidR="004007DC" w:rsidRPr="001631A7">
        <w:rPr>
          <w:i/>
        </w:rPr>
        <w:t xml:space="preserve">E-Learning </w:t>
      </w:r>
      <w:r w:rsidR="004007DC" w:rsidRPr="004007DC">
        <w:t xml:space="preserve">ini. Secara umum atribut kualitas </w:t>
      </w:r>
      <w:r w:rsidR="004007DC" w:rsidRPr="00721C82">
        <w:rPr>
          <w:i/>
        </w:rPr>
        <w:t>scalability</w:t>
      </w:r>
      <w:r w:rsidR="004007DC" w:rsidRPr="004007DC">
        <w:t xml:space="preserve"> ingin menjaga agar sistem dapat mengatasi permintaan layanan dari user pada waktu yang memerlukan beban puncak seperti ketika waktu </w:t>
      </w:r>
      <w:r w:rsidR="004007DC" w:rsidRPr="00721C82">
        <w:rPr>
          <w:i/>
        </w:rPr>
        <w:t>deadline</w:t>
      </w:r>
      <w:r w:rsidR="004007DC" w:rsidRPr="004007DC">
        <w:t xml:space="preserve"> pengumpulan tugas dan pengaksesan grading pada akhir semeseter. Selama waktu itu banyak pengguna secara bersamaan mengakses aplikasi sehingg</w:t>
      </w:r>
      <w:r w:rsidR="001B27B0">
        <w:t>a</w:t>
      </w:r>
      <w:r w:rsidR="004007DC" w:rsidRPr="004007DC">
        <w:t xml:space="preserve"> sistem harus secara otomatis melakukan </w:t>
      </w:r>
      <w:r w:rsidR="004007DC" w:rsidRPr="00721C82">
        <w:rPr>
          <w:i/>
        </w:rPr>
        <w:t>scale up</w:t>
      </w:r>
      <w:r w:rsidR="004007DC" w:rsidRPr="004007DC">
        <w:t xml:space="preserve"> agar performance layanan dapat terjaga dengan baik. Adapun ketika waktu beban menurun misal ketika liburan maka sistem akan </w:t>
      </w:r>
      <w:r w:rsidR="004007DC" w:rsidRPr="00B67A35">
        <w:rPr>
          <w:i/>
        </w:rPr>
        <w:t>scale down</w:t>
      </w:r>
      <w:r w:rsidR="004007DC" w:rsidRPr="004007DC">
        <w:t xml:space="preserve"> sehingga bisa menurunkan biaya.</w:t>
      </w:r>
    </w:p>
    <w:p w14:paraId="049BC846" w14:textId="77777777" w:rsidR="004B2E56" w:rsidRPr="00D4490E" w:rsidRDefault="004B2E56" w:rsidP="00D06EB1"/>
    <w:p w14:paraId="5C1D9B1C" w14:textId="65A15180" w:rsidR="001B346C" w:rsidRDefault="00EA6BB6" w:rsidP="002A3D04">
      <w:pPr>
        <w:pStyle w:val="Heading3"/>
        <w:ind w:left="284"/>
      </w:pPr>
      <w:r>
        <w:t xml:space="preserve"> </w:t>
      </w:r>
      <w:r>
        <w:tab/>
      </w:r>
      <w:bookmarkStart w:id="70" w:name="_Toc7635604"/>
      <w:r w:rsidR="00245526">
        <w:t xml:space="preserve">Output </w:t>
      </w:r>
      <w:r w:rsidR="001E2943">
        <w:t>ATAM:</w:t>
      </w:r>
      <w:r w:rsidR="00825B94">
        <w:t xml:space="preserve"> Analisis Arsitektur</w:t>
      </w:r>
      <w:bookmarkEnd w:id="70"/>
    </w:p>
    <w:p w14:paraId="6613A63C" w14:textId="781B8BC8" w:rsidR="009F5EEB" w:rsidRDefault="009F5EEB" w:rsidP="009F5EEB">
      <w:r>
        <w:tab/>
      </w:r>
      <w:r w:rsidRPr="009F5EEB">
        <w:t xml:space="preserve">Evaluasi arsitektur </w:t>
      </w:r>
      <w:r w:rsidR="00393310">
        <w:t>menghas</w:t>
      </w:r>
      <w:r w:rsidR="00841307">
        <w:t>i</w:t>
      </w:r>
      <w:r w:rsidR="00393310">
        <w:t xml:space="preserve">lkan output ATAM </w:t>
      </w:r>
      <w:r w:rsidR="00261092">
        <w:t>yang berupa hasil analitik dari skenario kongret.</w:t>
      </w:r>
      <w:r w:rsidR="00602AF0">
        <w:t xml:space="preserve"> </w:t>
      </w:r>
      <w:r w:rsidR="00602AF0" w:rsidRPr="00602AF0">
        <w:t xml:space="preserve">Analisis arsitektur adalah hasil evaluasi skenario </w:t>
      </w:r>
      <w:r w:rsidR="00114986">
        <w:t>kongkret</w:t>
      </w:r>
      <w:r w:rsidR="00602AF0" w:rsidRPr="00602AF0">
        <w:t>. Berdasarkan skenario</w:t>
      </w:r>
      <w:r w:rsidR="00114986">
        <w:t xml:space="preserve"> kongkret</w:t>
      </w:r>
      <w:r w:rsidR="00114986" w:rsidRPr="00602AF0">
        <w:t>,</w:t>
      </w:r>
      <w:r w:rsidR="00602AF0" w:rsidRPr="00602AF0">
        <w:t xml:space="preserve"> adalah mungkin untuk menganalisis arsitektur, risiko, dan </w:t>
      </w:r>
      <w:r w:rsidR="0065282D" w:rsidRPr="0065282D">
        <w:rPr>
          <w:i/>
        </w:rPr>
        <w:t>tradeoff</w:t>
      </w:r>
      <w:r w:rsidR="00602AF0" w:rsidRPr="00602AF0">
        <w:t xml:space="preserve"> dari berbagai atribut kualitas</w:t>
      </w:r>
      <w:r w:rsidR="00261092">
        <w:t xml:space="preserve"> </w:t>
      </w:r>
      <w:r w:rsidR="00C6786F">
        <w:t>Contoh p</w:t>
      </w:r>
      <w:r w:rsidRPr="009F5EEB">
        <w:t xml:space="preserve">ertanyaan </w:t>
      </w:r>
      <w:r w:rsidR="00841307" w:rsidRPr="009F5EEB">
        <w:t>desain “</w:t>
      </w:r>
      <w:r w:rsidRPr="009F5EEB">
        <w:t xml:space="preserve">Apa komponen lain yang bergantung pada layanan REST?" Dan "Bagaimana melindungi server </w:t>
      </w:r>
      <w:r w:rsidR="000B19FA">
        <w:t>w</w:t>
      </w:r>
      <w:r w:rsidRPr="009F5EEB">
        <w:t xml:space="preserve">eb dari permintaan yang berlebihan?". Arsitektur harus menjawab kedua pertanyaan dalam analisis. Tabel </w:t>
      </w:r>
      <w:r w:rsidR="00135CE3">
        <w:t>III</w:t>
      </w:r>
      <w:r w:rsidR="00CE1749">
        <w:t>.6</w:t>
      </w:r>
      <w:r w:rsidRPr="009F5EEB">
        <w:t xml:space="preserve"> menunjukkan hasil analitik </w:t>
      </w:r>
      <w:r w:rsidRPr="009F5EEB">
        <w:lastRenderedPageBreak/>
        <w:t>dari contoh skenario kongkret. Dimungkinkan untuk menganalisis arsitektur tidak hanya berdasarkan atribut kualitas aslinya tetapi juga atribut kualitas lainnya</w:t>
      </w:r>
      <w:r w:rsidR="005F255A">
        <w:t>.</w:t>
      </w:r>
    </w:p>
    <w:p w14:paraId="1920E376" w14:textId="32E49192" w:rsidR="001D61F5" w:rsidRDefault="001D61F5" w:rsidP="001D61F5">
      <w:pPr>
        <w:pStyle w:val="Caption"/>
        <w:keepNext/>
        <w:jc w:val="center"/>
      </w:pPr>
      <w:bookmarkStart w:id="71" w:name="_Toc7635639"/>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6</w:t>
      </w:r>
      <w:r w:rsidR="00B13951">
        <w:fldChar w:fldCharType="end"/>
      </w:r>
      <w:r>
        <w:t xml:space="preserve"> </w:t>
      </w:r>
      <w:r w:rsidRPr="005478B0">
        <w:t xml:space="preserve">Hasil analitik dari </w:t>
      </w:r>
      <w:r w:rsidR="00216D83">
        <w:t>con</w:t>
      </w:r>
      <w:r w:rsidR="0005138C">
        <w:t>t</w:t>
      </w:r>
      <w:r w:rsidR="00216D83">
        <w:t xml:space="preserve">oh </w:t>
      </w:r>
      <w:r w:rsidRPr="005478B0">
        <w:t>skenario kongkret</w:t>
      </w:r>
      <w:r w:rsidR="0005138C">
        <w:t xml:space="preserve"> </w:t>
      </w:r>
      <w:r w:rsidR="00E42A2F">
        <w:t>secara umum</w:t>
      </w:r>
      <w:bookmarkEnd w:id="71"/>
    </w:p>
    <w:tbl>
      <w:tblPr>
        <w:tblStyle w:val="TableGrid4"/>
        <w:tblW w:w="0" w:type="auto"/>
        <w:tblLook w:val="04A0" w:firstRow="1" w:lastRow="0" w:firstColumn="1" w:lastColumn="0" w:noHBand="0" w:noVBand="1"/>
      </w:tblPr>
      <w:tblGrid>
        <w:gridCol w:w="1980"/>
        <w:gridCol w:w="5947"/>
      </w:tblGrid>
      <w:tr w:rsidR="002D61F0" w:rsidRPr="002D61F0" w14:paraId="763E0CAA" w14:textId="77777777" w:rsidTr="002D61F0">
        <w:tc>
          <w:tcPr>
            <w:tcW w:w="1980" w:type="dxa"/>
          </w:tcPr>
          <w:p w14:paraId="0C3C4093" w14:textId="5C6156AE" w:rsidR="002D61F0" w:rsidRPr="002D61F0" w:rsidRDefault="002D61F0" w:rsidP="00DB2CC6">
            <w:pPr>
              <w:spacing w:before="120" w:line="276" w:lineRule="auto"/>
              <w:jc w:val="left"/>
              <w:rPr>
                <w:rFonts w:eastAsia="Calibri" w:cs="Times New Roman"/>
                <w:b/>
                <w:sz w:val="22"/>
              </w:rPr>
            </w:pPr>
            <w:r w:rsidRPr="002D61F0">
              <w:rPr>
                <w:rFonts w:eastAsia="Calibri" w:cs="Times New Roman"/>
                <w:b/>
                <w:sz w:val="22"/>
              </w:rPr>
              <w:t>Rangkuman Skenario</w:t>
            </w:r>
          </w:p>
        </w:tc>
        <w:tc>
          <w:tcPr>
            <w:tcW w:w="5947" w:type="dxa"/>
          </w:tcPr>
          <w:p w14:paraId="7E86036B" w14:textId="3B695E37" w:rsidR="002D61F0" w:rsidRPr="002D61F0" w:rsidRDefault="00AF4E12" w:rsidP="00DB2CC6">
            <w:pPr>
              <w:spacing w:before="120" w:line="276" w:lineRule="auto"/>
              <w:jc w:val="left"/>
              <w:rPr>
                <w:rFonts w:eastAsia="Calibri" w:cs="Times New Roman"/>
                <w:sz w:val="22"/>
              </w:rPr>
            </w:pPr>
            <w:r>
              <w:rPr>
                <w:rFonts w:eastAsia="Calibri" w:cs="Times New Roman"/>
                <w:sz w:val="22"/>
              </w:rPr>
              <w:t>1</w:t>
            </w:r>
            <w:r w:rsidRPr="00EF0631">
              <w:rPr>
                <w:rFonts w:eastAsia="Calibri" w:cs="Times New Roman"/>
                <w:sz w:val="22"/>
              </w:rPr>
              <w:t>000 user secara bersamaan (</w:t>
            </w:r>
            <w:r w:rsidRPr="00562945">
              <w:rPr>
                <w:rFonts w:eastAsia="Calibri" w:cs="Times New Roman"/>
                <w:i/>
                <w:sz w:val="22"/>
              </w:rPr>
              <w:t>concurrent</w:t>
            </w:r>
            <w:r w:rsidRPr="00EF0631">
              <w:rPr>
                <w:rFonts w:eastAsia="Calibri" w:cs="Times New Roman"/>
                <w:sz w:val="22"/>
              </w:rPr>
              <w:t xml:space="preserve">) melakukan </w:t>
            </w:r>
            <w:r w:rsidR="0054459C">
              <w:rPr>
                <w:rFonts w:eastAsia="Calibri" w:cs="Times New Roman"/>
                <w:sz w:val="22"/>
              </w:rPr>
              <w:t>pengisian forum diskusi</w:t>
            </w:r>
            <w:r w:rsidR="00232240">
              <w:rPr>
                <w:rFonts w:eastAsia="Calibri" w:cs="Times New Roman"/>
                <w:sz w:val="22"/>
              </w:rPr>
              <w:t xml:space="preserve"> dengan </w:t>
            </w:r>
            <w:r w:rsidR="00652C2A">
              <w:rPr>
                <w:rFonts w:eastAsia="Calibri" w:cs="Times New Roman"/>
                <w:sz w:val="22"/>
              </w:rPr>
              <w:t>maksimum penuru</w:t>
            </w:r>
            <w:r w:rsidR="00C968C8">
              <w:rPr>
                <w:rFonts w:eastAsia="Calibri" w:cs="Times New Roman"/>
                <w:sz w:val="22"/>
              </w:rPr>
              <w:t>n</w:t>
            </w:r>
            <w:r w:rsidR="00652C2A">
              <w:rPr>
                <w:rFonts w:eastAsia="Calibri" w:cs="Times New Roman"/>
                <w:sz w:val="22"/>
              </w:rPr>
              <w:t>an waktu respon adalah 50%</w:t>
            </w:r>
          </w:p>
        </w:tc>
      </w:tr>
      <w:tr w:rsidR="002D61F0" w:rsidRPr="002D61F0" w14:paraId="3560A888" w14:textId="77777777" w:rsidTr="002D61F0">
        <w:trPr>
          <w:trHeight w:val="305"/>
        </w:trPr>
        <w:tc>
          <w:tcPr>
            <w:tcW w:w="1980" w:type="dxa"/>
          </w:tcPr>
          <w:p w14:paraId="4578CC12" w14:textId="7D53E6E2" w:rsidR="002D61F0" w:rsidRPr="002D61F0" w:rsidRDefault="00C1066F" w:rsidP="00DB2CC6">
            <w:pPr>
              <w:spacing w:before="120" w:line="276" w:lineRule="auto"/>
              <w:rPr>
                <w:rFonts w:eastAsia="Calibri" w:cs="Times New Roman"/>
                <w:b/>
                <w:sz w:val="22"/>
              </w:rPr>
            </w:pPr>
            <w:r>
              <w:rPr>
                <w:rFonts w:eastAsia="Calibri" w:cs="Times New Roman"/>
                <w:b/>
                <w:sz w:val="22"/>
              </w:rPr>
              <w:t>Tujuan Bisnis</w:t>
            </w:r>
          </w:p>
        </w:tc>
        <w:tc>
          <w:tcPr>
            <w:tcW w:w="5947" w:type="dxa"/>
          </w:tcPr>
          <w:p w14:paraId="2BE96F54" w14:textId="54503FEB" w:rsidR="002D61F0" w:rsidRPr="002D61F0" w:rsidRDefault="00C968C8" w:rsidP="00DB2CC6">
            <w:pPr>
              <w:spacing w:before="120" w:line="276" w:lineRule="auto"/>
              <w:rPr>
                <w:rFonts w:eastAsia="Calibri" w:cs="Times New Roman"/>
                <w:sz w:val="22"/>
              </w:rPr>
            </w:pPr>
            <w:r>
              <w:rPr>
                <w:rFonts w:eastAsia="Calibri" w:cs="Times New Roman"/>
                <w:sz w:val="22"/>
              </w:rPr>
              <w:t xml:space="preserve">1000 user konkuren </w:t>
            </w:r>
            <w:r w:rsidR="00C4727E">
              <w:rPr>
                <w:rFonts w:eastAsia="Calibri" w:cs="Times New Roman"/>
                <w:sz w:val="22"/>
              </w:rPr>
              <w:t>tidak terpengaruh sama sekali</w:t>
            </w:r>
            <w:r w:rsidR="0054459C">
              <w:rPr>
                <w:rFonts w:eastAsia="Calibri" w:cs="Times New Roman"/>
                <w:sz w:val="22"/>
              </w:rPr>
              <w:t xml:space="preserve"> </w:t>
            </w:r>
            <w:r w:rsidR="00C4727E">
              <w:rPr>
                <w:rFonts w:eastAsia="Calibri" w:cs="Times New Roman"/>
                <w:sz w:val="22"/>
              </w:rPr>
              <w:t>dalam hal user experience</w:t>
            </w:r>
          </w:p>
        </w:tc>
      </w:tr>
      <w:tr w:rsidR="002D61F0" w:rsidRPr="002D61F0" w14:paraId="24F8FBCA" w14:textId="77777777" w:rsidTr="002D61F0">
        <w:trPr>
          <w:trHeight w:val="305"/>
        </w:trPr>
        <w:tc>
          <w:tcPr>
            <w:tcW w:w="1980" w:type="dxa"/>
          </w:tcPr>
          <w:p w14:paraId="582E3A07" w14:textId="579FBFB1" w:rsidR="002D61F0" w:rsidRPr="002D61F0" w:rsidRDefault="00C1066F" w:rsidP="00DB2CC6">
            <w:pPr>
              <w:spacing w:before="120" w:line="276" w:lineRule="auto"/>
              <w:rPr>
                <w:rFonts w:eastAsia="Calibri" w:cs="Times New Roman"/>
                <w:b/>
                <w:sz w:val="22"/>
              </w:rPr>
            </w:pPr>
            <w:r>
              <w:rPr>
                <w:rFonts w:eastAsia="Calibri" w:cs="Times New Roman"/>
                <w:b/>
                <w:sz w:val="22"/>
              </w:rPr>
              <w:t>Atribut Kualitas</w:t>
            </w:r>
          </w:p>
        </w:tc>
        <w:tc>
          <w:tcPr>
            <w:tcW w:w="5947" w:type="dxa"/>
          </w:tcPr>
          <w:p w14:paraId="00750978" w14:textId="77777777" w:rsidR="002D61F0" w:rsidRPr="00D07F83" w:rsidRDefault="002D61F0" w:rsidP="00DB2CC6">
            <w:pPr>
              <w:spacing w:before="120" w:line="276" w:lineRule="auto"/>
              <w:rPr>
                <w:rFonts w:eastAsia="Calibri" w:cs="Times New Roman"/>
                <w:i/>
                <w:sz w:val="22"/>
              </w:rPr>
            </w:pPr>
            <w:r w:rsidRPr="00D07F83">
              <w:rPr>
                <w:rFonts w:eastAsia="Calibri" w:cs="Times New Roman"/>
                <w:i/>
                <w:sz w:val="22"/>
              </w:rPr>
              <w:t>Availability, Performance, Scalability, Security</w:t>
            </w:r>
          </w:p>
        </w:tc>
      </w:tr>
      <w:tr w:rsidR="002D61F0" w:rsidRPr="002D61F0" w14:paraId="43EFEDCE" w14:textId="77777777" w:rsidTr="002D61F0">
        <w:trPr>
          <w:trHeight w:val="305"/>
        </w:trPr>
        <w:tc>
          <w:tcPr>
            <w:tcW w:w="1980" w:type="dxa"/>
          </w:tcPr>
          <w:p w14:paraId="7EE03AE3" w14:textId="04E6A01F" w:rsidR="002D61F0" w:rsidRPr="002D61F0" w:rsidRDefault="00C1066F" w:rsidP="00DB2CC6">
            <w:pPr>
              <w:spacing w:before="120" w:line="276" w:lineRule="auto"/>
              <w:rPr>
                <w:rFonts w:eastAsia="Calibri" w:cs="Times New Roman"/>
                <w:b/>
                <w:sz w:val="22"/>
              </w:rPr>
            </w:pPr>
            <w:r>
              <w:rPr>
                <w:rFonts w:eastAsia="Calibri" w:cs="Times New Roman"/>
                <w:b/>
                <w:sz w:val="22"/>
              </w:rPr>
              <w:t>Analisis Arsitektur</w:t>
            </w:r>
          </w:p>
        </w:tc>
        <w:tc>
          <w:tcPr>
            <w:tcW w:w="5947" w:type="dxa"/>
          </w:tcPr>
          <w:p w14:paraId="1DB3050B" w14:textId="517A5D60"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 xml:space="preserve">Berdasarkan pertanyaan “Komponen apa yang bergantung pada layanan REST?”. Sistem ini sangat bergantung pada LoginAPI, CourseAPI, UploadAPI karena tanpaAPI tersebut </w:t>
            </w:r>
            <w:r w:rsidR="00474E26">
              <w:rPr>
                <w:rFonts w:eastAsia="Calibri" w:cs="Times New Roman"/>
                <w:sz w:val="22"/>
              </w:rPr>
              <w:t xml:space="preserve">laporan </w:t>
            </w:r>
            <w:r w:rsidR="0092655D">
              <w:rPr>
                <w:rFonts w:eastAsia="Calibri" w:cs="Times New Roman"/>
                <w:sz w:val="22"/>
              </w:rPr>
              <w:t>pengisian forum</w:t>
            </w:r>
            <w:r w:rsidRPr="008658FA">
              <w:rPr>
                <w:rFonts w:eastAsia="Calibri" w:cs="Times New Roman"/>
                <w:sz w:val="22"/>
              </w:rPr>
              <w:t xml:space="preserve"> tidak dapat </w:t>
            </w:r>
            <w:r w:rsidR="0092655D">
              <w:rPr>
                <w:rFonts w:eastAsia="Calibri" w:cs="Times New Roman"/>
                <w:sz w:val="22"/>
              </w:rPr>
              <w:t>di</w:t>
            </w:r>
            <w:r w:rsidR="00474E26">
              <w:rPr>
                <w:rFonts w:eastAsia="Calibri" w:cs="Times New Roman"/>
                <w:sz w:val="22"/>
              </w:rPr>
              <w:t>hasilkan</w:t>
            </w:r>
          </w:p>
          <w:p w14:paraId="7826C3FB" w14:textId="217A4E71"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Sistem akan menyelesaikan permintaan dalam 1</w:t>
            </w:r>
            <w:r w:rsidR="009F3D84">
              <w:rPr>
                <w:rFonts w:eastAsia="Calibri" w:cs="Times New Roman"/>
                <w:sz w:val="22"/>
              </w:rPr>
              <w:t xml:space="preserve"> detik</w:t>
            </w:r>
            <w:r w:rsidRPr="008658FA">
              <w:rPr>
                <w:rFonts w:eastAsia="Calibri" w:cs="Times New Roman"/>
                <w:sz w:val="22"/>
              </w:rPr>
              <w:t xml:space="preserve"> jika hanya diakses oleh 1 pengguna</w:t>
            </w:r>
            <w:r w:rsidR="0092270C">
              <w:rPr>
                <w:rFonts w:eastAsia="Calibri" w:cs="Times New Roman"/>
                <w:sz w:val="22"/>
              </w:rPr>
              <w:t xml:space="preserve"> dengan upload</w:t>
            </w:r>
            <w:r w:rsidR="00892656">
              <w:rPr>
                <w:rFonts w:eastAsia="Calibri" w:cs="Times New Roman"/>
                <w:sz w:val="22"/>
              </w:rPr>
              <w:t xml:space="preserve"> file</w:t>
            </w:r>
            <w:r w:rsidR="0092270C">
              <w:rPr>
                <w:rFonts w:eastAsia="Calibri" w:cs="Times New Roman"/>
                <w:sz w:val="22"/>
              </w:rPr>
              <w:t xml:space="preserve"> seb</w:t>
            </w:r>
            <w:r w:rsidR="00892656">
              <w:rPr>
                <w:rFonts w:eastAsia="Calibri" w:cs="Times New Roman"/>
                <w:sz w:val="22"/>
              </w:rPr>
              <w:t>e</w:t>
            </w:r>
            <w:r w:rsidR="0092270C">
              <w:rPr>
                <w:rFonts w:eastAsia="Calibri" w:cs="Times New Roman"/>
                <w:sz w:val="22"/>
              </w:rPr>
              <w:t>sar 100KB</w:t>
            </w:r>
            <w:r w:rsidRPr="008658FA">
              <w:rPr>
                <w:rFonts w:eastAsia="Calibri" w:cs="Times New Roman"/>
                <w:sz w:val="22"/>
              </w:rPr>
              <w:t>. Jadi toleransi maksimum adalah 1,5 detik.- Sistem LMS merespons dengan status HTPP 200.</w:t>
            </w:r>
          </w:p>
          <w:p w14:paraId="3AE30BCF" w14:textId="77777777"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Sistem masih mengelola untuk melayani 1000 pengguna bersamaan dengan waktu respons 1,5 detik.</w:t>
            </w:r>
          </w:p>
          <w:p w14:paraId="62828332" w14:textId="5BC8A15B" w:rsidR="00B34B6C" w:rsidRP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Permintaan akan diantrikan oleh server web apache / nginx.</w:t>
            </w:r>
          </w:p>
        </w:tc>
      </w:tr>
      <w:tr w:rsidR="002D61F0" w:rsidRPr="002D61F0" w14:paraId="71A3AB5F" w14:textId="77777777" w:rsidTr="002D61F0">
        <w:trPr>
          <w:trHeight w:val="305"/>
        </w:trPr>
        <w:tc>
          <w:tcPr>
            <w:tcW w:w="1980" w:type="dxa"/>
          </w:tcPr>
          <w:p w14:paraId="6682CD1A" w14:textId="2F8AE200" w:rsidR="002D61F0" w:rsidRPr="002D61F0" w:rsidRDefault="00C1066F" w:rsidP="00DB2CC6">
            <w:pPr>
              <w:spacing w:before="120" w:line="276" w:lineRule="auto"/>
              <w:rPr>
                <w:rFonts w:eastAsia="Calibri" w:cs="Times New Roman"/>
                <w:b/>
                <w:sz w:val="22"/>
              </w:rPr>
            </w:pPr>
            <w:r>
              <w:rPr>
                <w:rFonts w:eastAsia="Calibri" w:cs="Times New Roman"/>
                <w:b/>
                <w:sz w:val="22"/>
              </w:rPr>
              <w:t>Risiko</w:t>
            </w:r>
          </w:p>
        </w:tc>
        <w:tc>
          <w:tcPr>
            <w:tcW w:w="5947" w:type="dxa"/>
          </w:tcPr>
          <w:p w14:paraId="43035369" w14:textId="1196393D" w:rsidR="002D61F0" w:rsidRPr="002D61F0" w:rsidRDefault="00C441EE" w:rsidP="00DB2CC6">
            <w:pPr>
              <w:spacing w:before="120" w:line="276" w:lineRule="auto"/>
              <w:contextualSpacing/>
              <w:jc w:val="left"/>
              <w:rPr>
                <w:rFonts w:eastAsia="Calibri" w:cs="Times New Roman"/>
                <w:sz w:val="22"/>
              </w:rPr>
            </w:pPr>
            <w:r w:rsidRPr="00C441EE">
              <w:rPr>
                <w:rFonts w:eastAsia="Calibri" w:cs="Times New Roman"/>
                <w:sz w:val="22"/>
              </w:rPr>
              <w:t xml:space="preserve">Jika server web apache sedang down, </w:t>
            </w:r>
            <w:r>
              <w:rPr>
                <w:rFonts w:eastAsia="Calibri" w:cs="Times New Roman"/>
                <w:sz w:val="22"/>
              </w:rPr>
              <w:t>maka</w:t>
            </w:r>
            <w:r w:rsidRPr="00C441EE">
              <w:rPr>
                <w:rFonts w:eastAsia="Calibri" w:cs="Times New Roman"/>
                <w:sz w:val="22"/>
              </w:rPr>
              <w:t xml:space="preserve"> perlu di-restart</w:t>
            </w:r>
          </w:p>
        </w:tc>
      </w:tr>
      <w:tr w:rsidR="002D61F0" w:rsidRPr="002D61F0" w14:paraId="06AE0CBF" w14:textId="77777777" w:rsidTr="002D61F0">
        <w:trPr>
          <w:trHeight w:val="305"/>
        </w:trPr>
        <w:tc>
          <w:tcPr>
            <w:tcW w:w="1980" w:type="dxa"/>
          </w:tcPr>
          <w:p w14:paraId="2EF25F9D" w14:textId="77777777" w:rsidR="002D61F0" w:rsidRPr="002D61F0" w:rsidRDefault="002D61F0" w:rsidP="00DB2CC6">
            <w:pPr>
              <w:spacing w:before="120" w:line="276" w:lineRule="auto"/>
              <w:rPr>
                <w:rFonts w:eastAsia="Calibri" w:cs="Times New Roman"/>
                <w:b/>
                <w:sz w:val="22"/>
              </w:rPr>
            </w:pPr>
            <w:r w:rsidRPr="002D61F0">
              <w:rPr>
                <w:rFonts w:eastAsia="Calibri" w:cs="Times New Roman"/>
                <w:b/>
                <w:sz w:val="22"/>
              </w:rPr>
              <w:t>Tradeoffs</w:t>
            </w:r>
          </w:p>
        </w:tc>
        <w:tc>
          <w:tcPr>
            <w:tcW w:w="5947" w:type="dxa"/>
          </w:tcPr>
          <w:p w14:paraId="234AC681" w14:textId="0850DD1E" w:rsidR="002D61F0" w:rsidRPr="002D61F0" w:rsidRDefault="0075162F" w:rsidP="00DB2CC6">
            <w:pPr>
              <w:spacing w:before="120" w:line="276" w:lineRule="auto"/>
              <w:rPr>
                <w:rFonts w:eastAsia="Calibri" w:cs="Times New Roman"/>
                <w:sz w:val="22"/>
              </w:rPr>
            </w:pPr>
            <w:r w:rsidRPr="0075162F">
              <w:rPr>
                <w:rFonts w:eastAsia="Calibri" w:cs="Times New Roman"/>
                <w:sz w:val="22"/>
              </w:rPr>
              <w:t xml:space="preserve">Penggunaan microservices untuk sistem dapat meningkatkan </w:t>
            </w:r>
            <w:r w:rsidR="00744370">
              <w:rPr>
                <w:rFonts w:eastAsia="Calibri" w:cs="Times New Roman"/>
                <w:sz w:val="22"/>
              </w:rPr>
              <w:t>performance</w:t>
            </w:r>
            <w:r w:rsidRPr="0075162F">
              <w:rPr>
                <w:rFonts w:eastAsia="Calibri" w:cs="Times New Roman"/>
                <w:sz w:val="22"/>
              </w:rPr>
              <w:t xml:space="preserve"> sistem karena beban didistribusikan secara merata di setiap layanan microservices. Tetapi keamanan bisa berkurang karena mengandung lebih banyak layanan daripada arsitektur monolith (jumlah serangan potensial akan meningkat).</w:t>
            </w:r>
          </w:p>
        </w:tc>
      </w:tr>
    </w:tbl>
    <w:p w14:paraId="1BBE9205" w14:textId="77777777" w:rsidR="00747221" w:rsidRDefault="00747221" w:rsidP="007F2C92">
      <w:pPr>
        <w:spacing w:after="200"/>
        <w:ind w:firstLine="720"/>
        <w:rPr>
          <w:rFonts w:eastAsia="Calibri" w:cs="Times New Roman"/>
          <w:szCs w:val="24"/>
        </w:rPr>
      </w:pPr>
      <w:bookmarkStart w:id="72" w:name="_Toc1251637"/>
      <w:bookmarkEnd w:id="63"/>
    </w:p>
    <w:p w14:paraId="59347F17" w14:textId="452A34B6" w:rsidR="002C617E" w:rsidRDefault="002C617E" w:rsidP="007F2C92">
      <w:pPr>
        <w:spacing w:after="200"/>
        <w:ind w:firstLine="720"/>
        <w:rPr>
          <w:rFonts w:eastAsia="Calibri" w:cs="Times New Roman"/>
          <w:szCs w:val="24"/>
        </w:rPr>
      </w:pPr>
      <w:r w:rsidRPr="002C617E">
        <w:rPr>
          <w:rFonts w:eastAsia="Calibri" w:cs="Times New Roman"/>
          <w:szCs w:val="24"/>
        </w:rPr>
        <w:t xml:space="preserve">Untuk membuat arsitektur mendukung horizontal scalling di Kubernetes, database dan data media lainnya harus ditempatkan keluar dari server ke penyimpanan lain. Tabel </w:t>
      </w:r>
      <w:r w:rsidR="00AE6B87">
        <w:rPr>
          <w:rFonts w:eastAsia="Calibri" w:cs="Times New Roman"/>
          <w:szCs w:val="24"/>
        </w:rPr>
        <w:t>III</w:t>
      </w:r>
      <w:r w:rsidR="00855060">
        <w:rPr>
          <w:rFonts w:eastAsia="Calibri" w:cs="Times New Roman"/>
          <w:szCs w:val="24"/>
        </w:rPr>
        <w:t>.7</w:t>
      </w:r>
      <w:r w:rsidRPr="002C617E">
        <w:rPr>
          <w:rFonts w:eastAsia="Calibri" w:cs="Times New Roman"/>
          <w:szCs w:val="24"/>
        </w:rPr>
        <w:t xml:space="preserve"> mengevaluasi penyimpanan dalam arsitektur untuk mendukung </w:t>
      </w:r>
      <w:r w:rsidR="00855060" w:rsidRPr="00AE6B87">
        <w:rPr>
          <w:rFonts w:eastAsia="Calibri" w:cs="Times New Roman"/>
          <w:i/>
          <w:szCs w:val="24"/>
        </w:rPr>
        <w:t>horizontal scalling</w:t>
      </w:r>
      <w:r w:rsidRPr="002C617E">
        <w:rPr>
          <w:rFonts w:eastAsia="Calibri" w:cs="Times New Roman"/>
          <w:szCs w:val="24"/>
        </w:rPr>
        <w:t xml:space="preserve"> berdasarkan skenario </w:t>
      </w:r>
      <w:r w:rsidR="00855060">
        <w:rPr>
          <w:rFonts w:eastAsia="Calibri" w:cs="Times New Roman"/>
          <w:szCs w:val="24"/>
        </w:rPr>
        <w:t>kongkret</w:t>
      </w:r>
      <w:r w:rsidRPr="002C617E">
        <w:rPr>
          <w:rFonts w:eastAsia="Calibri" w:cs="Times New Roman"/>
          <w:szCs w:val="24"/>
        </w:rPr>
        <w:t xml:space="preserve"> dalam </w:t>
      </w:r>
      <w:r w:rsidR="00AE6B87" w:rsidRPr="00AE6B87">
        <w:rPr>
          <w:rFonts w:eastAsia="Calibri" w:cs="Times New Roman"/>
          <w:i/>
          <w:szCs w:val="24"/>
        </w:rPr>
        <w:t>Scalability</w:t>
      </w:r>
      <w:r w:rsidR="00AE6B87">
        <w:rPr>
          <w:rFonts w:eastAsia="Calibri" w:cs="Times New Roman"/>
          <w:szCs w:val="24"/>
        </w:rPr>
        <w:t xml:space="preserve"> </w:t>
      </w:r>
      <w:r w:rsidRPr="002C617E">
        <w:rPr>
          <w:rFonts w:eastAsia="Calibri" w:cs="Times New Roman"/>
          <w:szCs w:val="24"/>
        </w:rPr>
        <w:t>(SC</w:t>
      </w:r>
      <w:r w:rsidR="006377A9">
        <w:rPr>
          <w:rFonts w:eastAsia="Calibri" w:cs="Times New Roman"/>
          <w:szCs w:val="24"/>
        </w:rPr>
        <w:t>4</w:t>
      </w:r>
      <w:r w:rsidRPr="002C617E">
        <w:rPr>
          <w:rFonts w:eastAsia="Calibri" w:cs="Times New Roman"/>
          <w:szCs w:val="24"/>
        </w:rPr>
        <w:t>)</w:t>
      </w:r>
      <w:r w:rsidR="006377A9">
        <w:rPr>
          <w:rFonts w:eastAsia="Calibri" w:cs="Times New Roman"/>
          <w:szCs w:val="24"/>
        </w:rPr>
        <w:t xml:space="preserve"> dan </w:t>
      </w:r>
      <w:r w:rsidR="006377A9" w:rsidRPr="00AE6B87">
        <w:rPr>
          <w:rFonts w:eastAsia="Calibri" w:cs="Times New Roman"/>
          <w:i/>
          <w:szCs w:val="24"/>
        </w:rPr>
        <w:t>Performace</w:t>
      </w:r>
      <w:r w:rsidR="006377A9">
        <w:rPr>
          <w:rFonts w:eastAsia="Calibri" w:cs="Times New Roman"/>
          <w:szCs w:val="24"/>
        </w:rPr>
        <w:t xml:space="preserve"> (P3)</w:t>
      </w:r>
    </w:p>
    <w:bookmarkEnd w:id="72"/>
    <w:p w14:paraId="2905E35B" w14:textId="1A43FB7D" w:rsidR="00012439" w:rsidRPr="00012439" w:rsidRDefault="00012439" w:rsidP="00012439">
      <w:pPr>
        <w:spacing w:after="200" w:line="240" w:lineRule="auto"/>
        <w:jc w:val="center"/>
        <w:rPr>
          <w:rFonts w:eastAsia="Calibri" w:cs="Times New Roman"/>
          <w:iCs/>
          <w:color w:val="000000"/>
          <w:szCs w:val="18"/>
        </w:rPr>
      </w:pPr>
    </w:p>
    <w:p w14:paraId="0A73386A" w14:textId="53CC343B" w:rsidR="001D61F5" w:rsidRDefault="001D61F5" w:rsidP="001D61F5">
      <w:pPr>
        <w:pStyle w:val="Caption"/>
        <w:keepNext/>
        <w:jc w:val="center"/>
      </w:pPr>
      <w:bookmarkStart w:id="73" w:name="_Toc7635640"/>
      <w:r>
        <w:lastRenderedPageBreak/>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7</w:t>
      </w:r>
      <w:r w:rsidR="00B13951">
        <w:fldChar w:fldCharType="end"/>
      </w:r>
      <w:r>
        <w:t xml:space="preserve"> </w:t>
      </w:r>
      <w:r w:rsidRPr="00022FA3">
        <w:t>Contoh analitik dari contoh skenario kongkret SC2</w:t>
      </w:r>
      <w:bookmarkEnd w:id="73"/>
    </w:p>
    <w:tbl>
      <w:tblPr>
        <w:tblStyle w:val="TableGrid9"/>
        <w:tblW w:w="5000" w:type="pct"/>
        <w:tblLook w:val="04A0" w:firstRow="1" w:lastRow="0" w:firstColumn="1" w:lastColumn="0" w:noHBand="0" w:noVBand="1"/>
      </w:tblPr>
      <w:tblGrid>
        <w:gridCol w:w="1650"/>
        <w:gridCol w:w="6277"/>
      </w:tblGrid>
      <w:tr w:rsidR="00012439" w:rsidRPr="00012439" w14:paraId="6509E17C" w14:textId="77777777" w:rsidTr="00CB2C6F">
        <w:tc>
          <w:tcPr>
            <w:tcW w:w="1041" w:type="pct"/>
          </w:tcPr>
          <w:p w14:paraId="61EFE6DC" w14:textId="17BCF056" w:rsidR="00012439" w:rsidRPr="00012439" w:rsidRDefault="00C15394" w:rsidP="00012439">
            <w:pPr>
              <w:spacing w:after="200" w:line="240" w:lineRule="auto"/>
              <w:rPr>
                <w:rFonts w:eastAsia="Calibri" w:cs="Times New Roman"/>
                <w:iCs/>
                <w:color w:val="000000"/>
                <w:sz w:val="22"/>
                <w:szCs w:val="18"/>
              </w:rPr>
            </w:pPr>
            <w:r w:rsidRPr="00614B1E">
              <w:rPr>
                <w:rFonts w:eastAsia="Calibri" w:cs="Times New Roman"/>
                <w:b/>
                <w:sz w:val="22"/>
              </w:rPr>
              <w:t>Rangkuman Skenario</w:t>
            </w:r>
          </w:p>
        </w:tc>
        <w:tc>
          <w:tcPr>
            <w:tcW w:w="3959" w:type="pct"/>
          </w:tcPr>
          <w:p w14:paraId="4B7866BB" w14:textId="577357DA" w:rsidR="00012439" w:rsidRPr="00012439" w:rsidRDefault="004C5A45" w:rsidP="00012439">
            <w:pPr>
              <w:spacing w:after="200" w:line="240" w:lineRule="auto"/>
              <w:rPr>
                <w:rFonts w:eastAsia="Calibri" w:cs="Times New Roman"/>
                <w:iCs/>
                <w:color w:val="000000"/>
                <w:sz w:val="22"/>
                <w:szCs w:val="18"/>
              </w:rPr>
            </w:pPr>
            <w:r w:rsidRPr="004C5A45">
              <w:rPr>
                <w:rFonts w:eastAsia="Calibri" w:cs="Times New Roman"/>
                <w:iCs/>
                <w:color w:val="000000"/>
                <w:sz w:val="22"/>
                <w:szCs w:val="18"/>
              </w:rPr>
              <w:t xml:space="preserve">Permintaan GET dikirim ke API </w:t>
            </w:r>
            <w:r w:rsidR="00BD79AF">
              <w:rPr>
                <w:rFonts w:eastAsia="Calibri" w:cs="Times New Roman"/>
                <w:iCs/>
                <w:color w:val="000000"/>
                <w:sz w:val="22"/>
                <w:szCs w:val="18"/>
              </w:rPr>
              <w:t>materi pembelajaran (course)</w:t>
            </w:r>
            <w:r w:rsidRPr="004C5A45">
              <w:rPr>
                <w:rFonts w:eastAsia="Calibri" w:cs="Times New Roman"/>
                <w:iCs/>
                <w:color w:val="000000"/>
                <w:sz w:val="22"/>
                <w:szCs w:val="18"/>
              </w:rPr>
              <w:t xml:space="preserve"> di </w:t>
            </w:r>
            <w:r w:rsidR="00DB43EE">
              <w:rPr>
                <w:rFonts w:eastAsia="Calibri" w:cs="Times New Roman"/>
                <w:iCs/>
                <w:color w:val="000000"/>
                <w:sz w:val="22"/>
                <w:szCs w:val="18"/>
              </w:rPr>
              <w:t>tenant</w:t>
            </w:r>
            <w:r w:rsidRPr="004C5A45">
              <w:rPr>
                <w:rFonts w:eastAsia="Calibri" w:cs="Times New Roman"/>
                <w:iCs/>
                <w:color w:val="000000"/>
                <w:sz w:val="22"/>
                <w:szCs w:val="18"/>
              </w:rPr>
              <w:t xml:space="preserve"> ‘A’. Data </w:t>
            </w:r>
            <w:r w:rsidR="0051445A">
              <w:rPr>
                <w:rFonts w:eastAsia="Calibri" w:cs="Times New Roman"/>
                <w:iCs/>
                <w:color w:val="000000"/>
                <w:sz w:val="22"/>
                <w:szCs w:val="18"/>
              </w:rPr>
              <w:t xml:space="preserve">materi </w:t>
            </w:r>
            <w:r w:rsidR="005506D4">
              <w:rPr>
                <w:rFonts w:eastAsia="Calibri" w:cs="Times New Roman"/>
                <w:iCs/>
                <w:color w:val="000000"/>
                <w:sz w:val="22"/>
                <w:szCs w:val="18"/>
              </w:rPr>
              <w:t>pembelajaran (</w:t>
            </w:r>
            <w:r w:rsidR="0051445A">
              <w:rPr>
                <w:rFonts w:eastAsia="Calibri" w:cs="Times New Roman"/>
                <w:iCs/>
                <w:color w:val="000000"/>
                <w:sz w:val="22"/>
                <w:szCs w:val="18"/>
              </w:rPr>
              <w:t xml:space="preserve">misal file </w:t>
            </w:r>
            <w:r w:rsidR="00B3387D">
              <w:rPr>
                <w:rFonts w:eastAsia="Calibri" w:cs="Times New Roman"/>
                <w:iCs/>
                <w:color w:val="000000"/>
                <w:sz w:val="22"/>
                <w:szCs w:val="18"/>
              </w:rPr>
              <w:t>pdf</w:t>
            </w:r>
            <w:r w:rsidR="00665CA6">
              <w:rPr>
                <w:rFonts w:eastAsia="Calibri" w:cs="Times New Roman"/>
                <w:iCs/>
                <w:color w:val="000000"/>
                <w:sz w:val="22"/>
                <w:szCs w:val="18"/>
              </w:rPr>
              <w:t xml:space="preserve">, </w:t>
            </w:r>
            <w:r w:rsidR="00B3387D">
              <w:rPr>
                <w:rFonts w:eastAsia="Calibri" w:cs="Times New Roman"/>
                <w:iCs/>
                <w:color w:val="000000"/>
                <w:sz w:val="22"/>
                <w:szCs w:val="18"/>
              </w:rPr>
              <w:t>docx</w:t>
            </w:r>
            <w:r w:rsidR="00665CA6">
              <w:rPr>
                <w:rFonts w:eastAsia="Calibri" w:cs="Times New Roman"/>
                <w:iCs/>
                <w:color w:val="000000"/>
                <w:sz w:val="22"/>
                <w:szCs w:val="18"/>
              </w:rPr>
              <w:t xml:space="preserve">, </w:t>
            </w:r>
            <w:r w:rsidR="00B3387D">
              <w:rPr>
                <w:rFonts w:eastAsia="Calibri" w:cs="Times New Roman"/>
                <w:iCs/>
                <w:color w:val="000000"/>
                <w:sz w:val="22"/>
                <w:szCs w:val="18"/>
              </w:rPr>
              <w:t>pptx</w:t>
            </w:r>
            <w:r w:rsidR="00665CA6">
              <w:rPr>
                <w:rFonts w:eastAsia="Calibri" w:cs="Times New Roman"/>
                <w:iCs/>
                <w:color w:val="000000"/>
                <w:sz w:val="22"/>
                <w:szCs w:val="18"/>
              </w:rPr>
              <w:t>)</w:t>
            </w:r>
            <w:r w:rsidRPr="004C5A45">
              <w:rPr>
                <w:rFonts w:eastAsia="Calibri" w:cs="Times New Roman"/>
                <w:iCs/>
                <w:color w:val="000000"/>
                <w:sz w:val="22"/>
                <w:szCs w:val="18"/>
              </w:rPr>
              <w:t xml:space="preserve"> berasal dari penyimpanan lain</w:t>
            </w:r>
            <w:r w:rsidR="007A7734">
              <w:rPr>
                <w:rFonts w:eastAsia="Calibri" w:cs="Times New Roman"/>
                <w:iCs/>
                <w:color w:val="000000"/>
                <w:sz w:val="22"/>
                <w:szCs w:val="18"/>
              </w:rPr>
              <w:t xml:space="preserve"> </w:t>
            </w:r>
            <w:r w:rsidR="00B3291D">
              <w:rPr>
                <w:rFonts w:eastAsia="Calibri" w:cs="Times New Roman"/>
                <w:iCs/>
                <w:color w:val="000000"/>
                <w:sz w:val="22"/>
                <w:szCs w:val="18"/>
              </w:rPr>
              <w:t>di luar web server.</w:t>
            </w:r>
            <w:r w:rsidRPr="004C5A45">
              <w:rPr>
                <w:rFonts w:eastAsia="Calibri" w:cs="Times New Roman"/>
                <w:iCs/>
                <w:color w:val="000000"/>
                <w:sz w:val="22"/>
                <w:szCs w:val="18"/>
              </w:rPr>
              <w:t xml:space="preserve"> Sistem tidak akan menyimpan data </w:t>
            </w:r>
            <w:r w:rsidR="00B3291D">
              <w:rPr>
                <w:rFonts w:eastAsia="Calibri" w:cs="Times New Roman"/>
                <w:iCs/>
                <w:color w:val="000000"/>
                <w:sz w:val="22"/>
                <w:szCs w:val="18"/>
              </w:rPr>
              <w:t>pem</w:t>
            </w:r>
            <w:r w:rsidR="005506D4">
              <w:rPr>
                <w:rFonts w:eastAsia="Calibri" w:cs="Times New Roman"/>
                <w:iCs/>
                <w:color w:val="000000"/>
                <w:sz w:val="22"/>
                <w:szCs w:val="18"/>
              </w:rPr>
              <w:t>be</w:t>
            </w:r>
            <w:r w:rsidR="00B3291D">
              <w:rPr>
                <w:rFonts w:eastAsia="Calibri" w:cs="Times New Roman"/>
                <w:iCs/>
                <w:color w:val="000000"/>
                <w:sz w:val="22"/>
                <w:szCs w:val="18"/>
              </w:rPr>
              <w:t>lajaran</w:t>
            </w:r>
            <w:r w:rsidRPr="004C5A45">
              <w:rPr>
                <w:rFonts w:eastAsia="Calibri" w:cs="Times New Roman"/>
                <w:iCs/>
                <w:color w:val="000000"/>
                <w:sz w:val="22"/>
                <w:szCs w:val="18"/>
              </w:rPr>
              <w:t xml:space="preserve"> pada penyimpanan yang sama dengan server.</w:t>
            </w:r>
          </w:p>
        </w:tc>
      </w:tr>
      <w:tr w:rsidR="00012439" w:rsidRPr="00012439" w14:paraId="36702F37" w14:textId="77777777" w:rsidTr="00CB2C6F">
        <w:tc>
          <w:tcPr>
            <w:tcW w:w="1041" w:type="pct"/>
          </w:tcPr>
          <w:p w14:paraId="471C2BD0" w14:textId="036A7BB2" w:rsidR="00012439" w:rsidRPr="00012439" w:rsidRDefault="00C15394" w:rsidP="00012439">
            <w:pPr>
              <w:spacing w:after="200" w:line="240" w:lineRule="auto"/>
              <w:rPr>
                <w:rFonts w:eastAsia="Calibri" w:cs="Times New Roman"/>
                <w:iCs/>
                <w:color w:val="000000"/>
                <w:sz w:val="22"/>
                <w:szCs w:val="18"/>
              </w:rPr>
            </w:pPr>
            <w:r w:rsidRPr="00614B1E">
              <w:rPr>
                <w:rFonts w:eastAsia="Calibri" w:cs="Times New Roman"/>
                <w:b/>
                <w:sz w:val="22"/>
              </w:rPr>
              <w:t>Tujuan Bisnis</w:t>
            </w:r>
          </w:p>
        </w:tc>
        <w:tc>
          <w:tcPr>
            <w:tcW w:w="3959" w:type="pct"/>
          </w:tcPr>
          <w:p w14:paraId="1EC99545" w14:textId="40DF0ECA" w:rsidR="00012439" w:rsidRPr="00012439" w:rsidRDefault="003F1AE1" w:rsidP="00012439">
            <w:pPr>
              <w:spacing w:after="200" w:line="240" w:lineRule="auto"/>
              <w:rPr>
                <w:rFonts w:eastAsia="Calibri" w:cs="Times New Roman"/>
                <w:iCs/>
                <w:color w:val="000000"/>
                <w:sz w:val="22"/>
                <w:szCs w:val="18"/>
              </w:rPr>
            </w:pPr>
            <w:r>
              <w:rPr>
                <w:rFonts w:eastAsia="Calibri" w:cs="Times New Roman"/>
                <w:iCs/>
                <w:color w:val="000000"/>
                <w:sz w:val="22"/>
                <w:szCs w:val="18"/>
              </w:rPr>
              <w:t>Membuat sistem arsitektur yang scalable</w:t>
            </w:r>
          </w:p>
        </w:tc>
      </w:tr>
      <w:tr w:rsidR="00012439" w:rsidRPr="00012439" w14:paraId="118F0741" w14:textId="77777777" w:rsidTr="00CB2C6F">
        <w:tc>
          <w:tcPr>
            <w:tcW w:w="1041" w:type="pct"/>
          </w:tcPr>
          <w:p w14:paraId="08D01ED6" w14:textId="710B2CFF" w:rsidR="00012439" w:rsidRPr="00012439" w:rsidRDefault="00C15394" w:rsidP="00012439">
            <w:pPr>
              <w:spacing w:after="200" w:line="240" w:lineRule="auto"/>
              <w:rPr>
                <w:rFonts w:eastAsia="Calibri" w:cs="Times New Roman"/>
                <w:iCs/>
                <w:color w:val="000000"/>
                <w:sz w:val="22"/>
                <w:szCs w:val="18"/>
              </w:rPr>
            </w:pPr>
            <w:r w:rsidRPr="00614B1E">
              <w:rPr>
                <w:rFonts w:eastAsia="Calibri" w:cs="Times New Roman"/>
                <w:b/>
                <w:sz w:val="22"/>
              </w:rPr>
              <w:t>Atribut Kualitas</w:t>
            </w:r>
          </w:p>
        </w:tc>
        <w:tc>
          <w:tcPr>
            <w:tcW w:w="3959" w:type="pct"/>
          </w:tcPr>
          <w:p w14:paraId="333BA0A7" w14:textId="77777777" w:rsidR="00012439" w:rsidRPr="00012439" w:rsidRDefault="00012439" w:rsidP="00012439">
            <w:pPr>
              <w:spacing w:after="200" w:line="240" w:lineRule="auto"/>
              <w:rPr>
                <w:rFonts w:eastAsia="Calibri" w:cs="Times New Roman"/>
                <w:iCs/>
                <w:color w:val="000000"/>
                <w:sz w:val="22"/>
                <w:szCs w:val="18"/>
              </w:rPr>
            </w:pPr>
            <w:r w:rsidRPr="00012439">
              <w:rPr>
                <w:rFonts w:eastAsia="Calibri" w:cs="Times New Roman"/>
                <w:iCs/>
                <w:color w:val="000000"/>
                <w:sz w:val="22"/>
                <w:szCs w:val="18"/>
              </w:rPr>
              <w:t>Scalability (SC2)</w:t>
            </w:r>
          </w:p>
        </w:tc>
      </w:tr>
      <w:tr w:rsidR="00012439" w:rsidRPr="00012439" w14:paraId="12580064" w14:textId="77777777" w:rsidTr="00CB2C6F">
        <w:tc>
          <w:tcPr>
            <w:tcW w:w="1041" w:type="pct"/>
          </w:tcPr>
          <w:p w14:paraId="37160143" w14:textId="0DAFA211" w:rsidR="00012439" w:rsidRPr="00012439" w:rsidRDefault="00C15394" w:rsidP="00012439">
            <w:pPr>
              <w:spacing w:after="200" w:line="240" w:lineRule="auto"/>
              <w:rPr>
                <w:rFonts w:eastAsia="Calibri" w:cs="Times New Roman"/>
                <w:iCs/>
                <w:color w:val="000000"/>
                <w:sz w:val="22"/>
                <w:szCs w:val="18"/>
              </w:rPr>
            </w:pPr>
            <w:r w:rsidRPr="00614B1E">
              <w:rPr>
                <w:rFonts w:eastAsia="Calibri" w:cs="Times New Roman"/>
                <w:b/>
                <w:sz w:val="22"/>
              </w:rPr>
              <w:t>Analisis Arsitektur</w:t>
            </w:r>
          </w:p>
        </w:tc>
        <w:tc>
          <w:tcPr>
            <w:tcW w:w="3959" w:type="pct"/>
          </w:tcPr>
          <w:p w14:paraId="623B271A" w14:textId="29AB2A08" w:rsidR="00EE25D3" w:rsidRPr="00012439" w:rsidRDefault="002B370C" w:rsidP="00012439">
            <w:pPr>
              <w:spacing w:after="200" w:line="240" w:lineRule="auto"/>
              <w:rPr>
                <w:rFonts w:eastAsia="Calibri" w:cs="Times New Roman"/>
                <w:iCs/>
                <w:color w:val="000000"/>
                <w:sz w:val="22"/>
                <w:szCs w:val="18"/>
              </w:rPr>
            </w:pPr>
            <w:r>
              <w:rPr>
                <w:rFonts w:eastAsia="Calibri" w:cs="Times New Roman"/>
                <w:iCs/>
                <w:color w:val="000000"/>
                <w:sz w:val="22"/>
                <w:szCs w:val="18"/>
              </w:rPr>
              <w:t xml:space="preserve">Materi pembelajaran dikonfigurasi terpisah </w:t>
            </w:r>
            <w:r w:rsidR="00EA7332">
              <w:rPr>
                <w:rFonts w:eastAsia="Calibri" w:cs="Times New Roman"/>
                <w:iCs/>
                <w:color w:val="000000"/>
                <w:sz w:val="22"/>
                <w:szCs w:val="18"/>
              </w:rPr>
              <w:t xml:space="preserve">yakni berasal dari layanan Google Cloud Storage. </w:t>
            </w:r>
            <w:r w:rsidR="00014BCE">
              <w:rPr>
                <w:rFonts w:eastAsia="Calibri" w:cs="Times New Roman"/>
                <w:iCs/>
                <w:color w:val="000000"/>
                <w:sz w:val="22"/>
                <w:szCs w:val="18"/>
              </w:rPr>
              <w:t>Demikian juga database dikonfigurasi pada laynan Google Cloud SQL.</w:t>
            </w:r>
          </w:p>
        </w:tc>
      </w:tr>
      <w:tr w:rsidR="00012439" w:rsidRPr="00012439" w14:paraId="340942D8" w14:textId="77777777" w:rsidTr="00CB2C6F">
        <w:tc>
          <w:tcPr>
            <w:tcW w:w="1041" w:type="pct"/>
          </w:tcPr>
          <w:p w14:paraId="5513BE0A" w14:textId="21315B8D" w:rsidR="00012439" w:rsidRPr="00012439" w:rsidRDefault="00C15394" w:rsidP="00012439">
            <w:pPr>
              <w:spacing w:after="200" w:line="240" w:lineRule="auto"/>
              <w:rPr>
                <w:rFonts w:eastAsia="Calibri" w:cs="Times New Roman"/>
                <w:iCs/>
                <w:color w:val="000000"/>
                <w:sz w:val="22"/>
                <w:szCs w:val="18"/>
              </w:rPr>
            </w:pPr>
            <w:r w:rsidRPr="00614B1E">
              <w:rPr>
                <w:rFonts w:eastAsia="Calibri" w:cs="Times New Roman"/>
                <w:b/>
                <w:sz w:val="22"/>
              </w:rPr>
              <w:t>Risiko</w:t>
            </w:r>
          </w:p>
        </w:tc>
        <w:tc>
          <w:tcPr>
            <w:tcW w:w="3959" w:type="pct"/>
          </w:tcPr>
          <w:p w14:paraId="716E6AEF" w14:textId="765C7A1C" w:rsidR="00EA6718" w:rsidRPr="00012439" w:rsidRDefault="00EA6718" w:rsidP="00012439">
            <w:pPr>
              <w:spacing w:after="200" w:line="240" w:lineRule="auto"/>
              <w:rPr>
                <w:rFonts w:eastAsia="Calibri" w:cs="Times New Roman"/>
                <w:iCs/>
                <w:color w:val="000000"/>
                <w:sz w:val="22"/>
                <w:szCs w:val="18"/>
              </w:rPr>
            </w:pPr>
            <w:r>
              <w:rPr>
                <w:rFonts w:eastAsia="Calibri" w:cs="Times New Roman"/>
                <w:iCs/>
                <w:color w:val="000000"/>
                <w:sz w:val="22"/>
                <w:szCs w:val="18"/>
              </w:rPr>
              <w:t xml:space="preserve">Dapat meningkatkan biaya sewa penyimpanan di cloud. Konfigurasi </w:t>
            </w:r>
            <w:r w:rsidR="008E3631">
              <w:rPr>
                <w:rFonts w:eastAsia="Calibri" w:cs="Times New Roman"/>
                <w:iCs/>
                <w:color w:val="000000"/>
                <w:sz w:val="22"/>
                <w:szCs w:val="18"/>
              </w:rPr>
              <w:t xml:space="preserve">yang tepat sangat penting dilakukan agar data sensitif tidak bisa diakses </w:t>
            </w:r>
            <w:r w:rsidR="00FC3E11">
              <w:rPr>
                <w:rFonts w:eastAsia="Calibri" w:cs="Times New Roman"/>
                <w:iCs/>
                <w:color w:val="000000"/>
                <w:sz w:val="22"/>
                <w:szCs w:val="18"/>
              </w:rPr>
              <w:t>publik.</w:t>
            </w:r>
          </w:p>
        </w:tc>
      </w:tr>
      <w:tr w:rsidR="00012439" w:rsidRPr="00012439" w14:paraId="0BE110D5" w14:textId="77777777" w:rsidTr="00CB2C6F">
        <w:tc>
          <w:tcPr>
            <w:tcW w:w="1041" w:type="pct"/>
          </w:tcPr>
          <w:p w14:paraId="62562139" w14:textId="77777777" w:rsidR="00012439" w:rsidRPr="00012439" w:rsidRDefault="00012439" w:rsidP="00012439">
            <w:pPr>
              <w:spacing w:after="200" w:line="240" w:lineRule="auto"/>
              <w:rPr>
                <w:rFonts w:eastAsia="Calibri" w:cs="Times New Roman"/>
                <w:b/>
                <w:iCs/>
                <w:color w:val="000000"/>
                <w:sz w:val="22"/>
                <w:szCs w:val="18"/>
              </w:rPr>
            </w:pPr>
            <w:r w:rsidRPr="00012439">
              <w:rPr>
                <w:rFonts w:eastAsia="Calibri" w:cs="Times New Roman"/>
                <w:b/>
                <w:iCs/>
                <w:color w:val="000000"/>
                <w:sz w:val="22"/>
                <w:szCs w:val="18"/>
              </w:rPr>
              <w:t>Tradeoff</w:t>
            </w:r>
          </w:p>
        </w:tc>
        <w:tc>
          <w:tcPr>
            <w:tcW w:w="3959" w:type="pct"/>
          </w:tcPr>
          <w:p w14:paraId="1D456FDC" w14:textId="3E8B5E18" w:rsidR="00FC3E11" w:rsidRPr="00012439" w:rsidRDefault="00FC3E11" w:rsidP="00012439">
            <w:pPr>
              <w:spacing w:after="200" w:line="240" w:lineRule="auto"/>
              <w:rPr>
                <w:rFonts w:eastAsia="Calibri" w:cs="Times New Roman"/>
                <w:iCs/>
                <w:color w:val="000000"/>
                <w:sz w:val="22"/>
                <w:szCs w:val="18"/>
              </w:rPr>
            </w:pPr>
            <w:r>
              <w:rPr>
                <w:rFonts w:eastAsia="Calibri" w:cs="Times New Roman"/>
                <w:iCs/>
                <w:color w:val="000000"/>
                <w:sz w:val="22"/>
                <w:szCs w:val="18"/>
              </w:rPr>
              <w:t>Dengan memisahkan media penyimp</w:t>
            </w:r>
            <w:r w:rsidR="003506E3">
              <w:rPr>
                <w:rFonts w:eastAsia="Calibri" w:cs="Times New Roman"/>
                <w:iCs/>
                <w:color w:val="000000"/>
                <w:sz w:val="22"/>
                <w:szCs w:val="18"/>
              </w:rPr>
              <w:t>a</w:t>
            </w:r>
            <w:r>
              <w:rPr>
                <w:rFonts w:eastAsia="Calibri" w:cs="Times New Roman"/>
                <w:iCs/>
                <w:color w:val="000000"/>
                <w:sz w:val="22"/>
                <w:szCs w:val="18"/>
              </w:rPr>
              <w:t xml:space="preserve">nan, ini dapat meningkatkan </w:t>
            </w:r>
            <w:r w:rsidR="00A476E6">
              <w:rPr>
                <w:rFonts w:eastAsia="Calibri" w:cs="Times New Roman"/>
                <w:iCs/>
                <w:color w:val="000000"/>
                <w:sz w:val="22"/>
                <w:szCs w:val="18"/>
              </w:rPr>
              <w:t xml:space="preserve">scalability dan performance karena server tidak mengkloning </w:t>
            </w:r>
            <w:r w:rsidR="004A6CBE">
              <w:rPr>
                <w:rFonts w:eastAsia="Calibri" w:cs="Times New Roman"/>
                <w:iCs/>
                <w:color w:val="000000"/>
                <w:sz w:val="22"/>
                <w:szCs w:val="18"/>
              </w:rPr>
              <w:t xml:space="preserve">data media ketika melakukan horizontal scalling (scale out). Namun ini menambha biaya untuk menyewa </w:t>
            </w:r>
            <w:r w:rsidR="003506E3">
              <w:rPr>
                <w:rFonts w:eastAsia="Calibri" w:cs="Times New Roman"/>
                <w:iCs/>
                <w:color w:val="000000"/>
                <w:sz w:val="22"/>
                <w:szCs w:val="18"/>
              </w:rPr>
              <w:t>cloud storage dan ini harus dikonfigurasi denganbeanr untuk menghindari kebocoran data.</w:t>
            </w:r>
          </w:p>
        </w:tc>
      </w:tr>
    </w:tbl>
    <w:p w14:paraId="49B37584" w14:textId="48883119" w:rsidR="00012439" w:rsidRDefault="00012439" w:rsidP="00012439"/>
    <w:p w14:paraId="3CA930C9" w14:textId="31A33ACD" w:rsidR="00622C08" w:rsidRDefault="00622C08" w:rsidP="00036540">
      <w:pPr>
        <w:ind w:firstLine="720"/>
      </w:pPr>
      <w:r>
        <w:t>Arsitektur</w:t>
      </w:r>
      <w:r w:rsidR="00036540">
        <w:t xml:space="preserve"> harus</w:t>
      </w:r>
      <w:r>
        <w:t xml:space="preserve"> terbukti dapat diskalakan dengan menerapkan otentikasi berbasis token dan penyimpanan eksternal. </w:t>
      </w:r>
      <w:r w:rsidR="00EE76E5">
        <w:t>Interaksi yang stateless</w:t>
      </w:r>
      <w:r w:rsidR="005B1402">
        <w:t xml:space="preserve"> antara </w:t>
      </w:r>
      <w:r w:rsidR="005B1402" w:rsidRPr="00FF3680">
        <w:rPr>
          <w:i/>
        </w:rPr>
        <w:t>cli</w:t>
      </w:r>
      <w:r w:rsidR="00FF3680" w:rsidRPr="00FF3680">
        <w:rPr>
          <w:i/>
        </w:rPr>
        <w:t>e</w:t>
      </w:r>
      <w:r w:rsidR="005B1402" w:rsidRPr="00FF3680">
        <w:rPr>
          <w:i/>
        </w:rPr>
        <w:t>nt</w:t>
      </w:r>
      <w:r w:rsidR="005B1402">
        <w:t xml:space="preserve"> dan </w:t>
      </w:r>
      <w:r w:rsidR="005B1402" w:rsidRPr="00FF3680">
        <w:rPr>
          <w:i/>
        </w:rPr>
        <w:t>server</w:t>
      </w:r>
      <w:r>
        <w:t xml:space="preserve"> secara teoritis</w:t>
      </w:r>
      <w:r w:rsidR="00FF3680">
        <w:t xml:space="preserve"> membuat sistem</w:t>
      </w:r>
      <w:r>
        <w:t xml:space="preserve"> dapat melakukan </w:t>
      </w:r>
      <w:r w:rsidRPr="00FF3680">
        <w:rPr>
          <w:i/>
        </w:rPr>
        <w:t>scale up</w:t>
      </w:r>
      <w:r>
        <w:t xml:space="preserve"> dan </w:t>
      </w:r>
      <w:r w:rsidRPr="00FF3680">
        <w:rPr>
          <w:i/>
        </w:rPr>
        <w:t>scale out</w:t>
      </w:r>
      <w:r>
        <w:t>.</w:t>
      </w:r>
    </w:p>
    <w:p w14:paraId="65F334E1" w14:textId="26EB0F83" w:rsidR="00FA3FFD" w:rsidRPr="007011F5" w:rsidRDefault="00622C08" w:rsidP="007011F5">
      <w:pPr>
        <w:ind w:firstLine="720"/>
      </w:pPr>
      <w:r>
        <w:t xml:space="preserve">Karena arsitekturnya </w:t>
      </w:r>
      <w:r w:rsidRPr="00CA3FBB">
        <w:rPr>
          <w:i/>
        </w:rPr>
        <w:t>multitenant</w:t>
      </w:r>
      <w:r>
        <w:t xml:space="preserve">, kita harus mempertimbangkan penciptaan </w:t>
      </w:r>
      <w:r w:rsidRPr="007011F5">
        <w:rPr>
          <w:i/>
        </w:rPr>
        <w:t>tenant</w:t>
      </w:r>
      <w:r w:rsidR="00863046">
        <w:t xml:space="preserve"> baru</w:t>
      </w:r>
      <w:r>
        <w:t xml:space="preserve">. Untuk meningkatkan pengalaman pengguna, pembuatan </w:t>
      </w:r>
      <w:r w:rsidR="00CA3FBB">
        <w:t>tenant</w:t>
      </w:r>
      <w:r>
        <w:t>, konfigurasi, dan manajemen harus dilakukan melalui panel admin tanpa konfigurasi teknis di server.</w:t>
      </w:r>
    </w:p>
    <w:p w14:paraId="7C354B4A" w14:textId="3F088394" w:rsidR="007011F5" w:rsidRDefault="007011F5" w:rsidP="007011F5">
      <w:pPr>
        <w:pStyle w:val="Caption"/>
        <w:keepNext/>
        <w:jc w:val="center"/>
      </w:pPr>
      <w:bookmarkStart w:id="74" w:name="_Toc7635641"/>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8</w:t>
      </w:r>
      <w:r w:rsidR="00B13951">
        <w:fldChar w:fldCharType="end"/>
      </w:r>
      <w:r>
        <w:t xml:space="preserve"> </w:t>
      </w:r>
      <w:r w:rsidRPr="00C9727F">
        <w:t>Contoh hasil analitik skenario kongkret SC2 dan P1</w:t>
      </w:r>
      <w:bookmarkEnd w:id="74"/>
    </w:p>
    <w:tbl>
      <w:tblPr>
        <w:tblStyle w:val="TableGrid10"/>
        <w:tblW w:w="5001" w:type="pct"/>
        <w:tblLook w:val="04A0" w:firstRow="1" w:lastRow="0" w:firstColumn="1" w:lastColumn="0" w:noHBand="0" w:noVBand="1"/>
      </w:tblPr>
      <w:tblGrid>
        <w:gridCol w:w="1649"/>
        <w:gridCol w:w="6280"/>
      </w:tblGrid>
      <w:tr w:rsidR="00355A5A" w:rsidRPr="0072253F" w14:paraId="68DA3C1D" w14:textId="77777777" w:rsidTr="00355A5A">
        <w:tc>
          <w:tcPr>
            <w:tcW w:w="1040" w:type="pct"/>
          </w:tcPr>
          <w:p w14:paraId="0F176CC3" w14:textId="3AB6ADE5" w:rsidR="00355A5A" w:rsidRPr="0072253F" w:rsidRDefault="00355A5A" w:rsidP="00355A5A">
            <w:pPr>
              <w:spacing w:line="240" w:lineRule="auto"/>
              <w:rPr>
                <w:rFonts w:eastAsia="Calibri" w:cs="Times New Roman"/>
                <w:b/>
                <w:sz w:val="22"/>
                <w:szCs w:val="22"/>
              </w:rPr>
            </w:pPr>
            <w:r w:rsidRPr="0072253F">
              <w:rPr>
                <w:rFonts w:eastAsia="Calibri" w:cs="Times New Roman"/>
                <w:b/>
                <w:sz w:val="22"/>
                <w:szCs w:val="22"/>
              </w:rPr>
              <w:t>Rangkuman Skenario</w:t>
            </w:r>
          </w:p>
        </w:tc>
        <w:tc>
          <w:tcPr>
            <w:tcW w:w="3960" w:type="pct"/>
          </w:tcPr>
          <w:p w14:paraId="1C3CF045" w14:textId="3C1A7081" w:rsidR="00355A5A" w:rsidRPr="00A73326" w:rsidRDefault="00FA3B08" w:rsidP="00355A5A">
            <w:pPr>
              <w:spacing w:line="240" w:lineRule="auto"/>
              <w:rPr>
                <w:rFonts w:eastAsia="Calibri" w:cs="Times New Roman"/>
                <w:sz w:val="22"/>
                <w:szCs w:val="22"/>
              </w:rPr>
            </w:pPr>
            <w:r w:rsidRPr="0072253F">
              <w:rPr>
                <w:rFonts w:eastAsia="Calibri" w:cs="Times New Roman"/>
                <w:sz w:val="22"/>
                <w:szCs w:val="22"/>
              </w:rPr>
              <w:t xml:space="preserve">Setelah tenant baru dibuat, sistem secara otomatis menggunakan database tenant, situs web (logika sisi-klien) </w:t>
            </w:r>
            <w:proofErr w:type="gramStart"/>
            <w:r w:rsidRPr="0072253F">
              <w:rPr>
                <w:rFonts w:eastAsia="Calibri" w:cs="Times New Roman"/>
                <w:sz w:val="22"/>
                <w:szCs w:val="22"/>
              </w:rPr>
              <w:t>dan  API</w:t>
            </w:r>
            <w:proofErr w:type="gramEnd"/>
            <w:r w:rsidRPr="0072253F">
              <w:rPr>
                <w:rFonts w:eastAsia="Calibri" w:cs="Times New Roman"/>
                <w:sz w:val="22"/>
                <w:szCs w:val="22"/>
              </w:rPr>
              <w:t xml:space="preserve"> </w:t>
            </w:r>
            <w:r w:rsidRPr="0072253F">
              <w:rPr>
                <w:rFonts w:eastAsia="Calibri" w:cs="Times New Roman"/>
                <w:i/>
                <w:sz w:val="22"/>
                <w:szCs w:val="22"/>
              </w:rPr>
              <w:t>endpoint</w:t>
            </w:r>
            <w:r w:rsidRPr="0072253F">
              <w:rPr>
                <w:rFonts w:eastAsia="Calibri" w:cs="Times New Roman"/>
                <w:sz w:val="22"/>
                <w:szCs w:val="22"/>
              </w:rPr>
              <w:t xml:space="preserve"> tenant (logika sisi-server).  Tenant baru dibuat dan digunakan dalam waktu kurang dari 5 menit.</w:t>
            </w:r>
          </w:p>
        </w:tc>
      </w:tr>
      <w:tr w:rsidR="00355A5A" w:rsidRPr="0072253F" w14:paraId="6A008C92" w14:textId="77777777" w:rsidTr="00355A5A">
        <w:tc>
          <w:tcPr>
            <w:tcW w:w="1040" w:type="pct"/>
          </w:tcPr>
          <w:p w14:paraId="579DABF2" w14:textId="0D39ECE2" w:rsidR="00355A5A" w:rsidRPr="0072253F" w:rsidRDefault="00355A5A" w:rsidP="00355A5A">
            <w:pPr>
              <w:spacing w:line="240" w:lineRule="auto"/>
              <w:rPr>
                <w:rFonts w:eastAsia="Calibri" w:cs="Times New Roman"/>
                <w:b/>
                <w:sz w:val="22"/>
                <w:szCs w:val="22"/>
              </w:rPr>
            </w:pPr>
            <w:r w:rsidRPr="0072253F">
              <w:rPr>
                <w:rFonts w:eastAsia="Calibri" w:cs="Times New Roman"/>
                <w:b/>
                <w:sz w:val="22"/>
                <w:szCs w:val="22"/>
              </w:rPr>
              <w:t>Tujuan Bisnis</w:t>
            </w:r>
          </w:p>
        </w:tc>
        <w:tc>
          <w:tcPr>
            <w:tcW w:w="3960" w:type="pct"/>
          </w:tcPr>
          <w:p w14:paraId="36E0D2B7" w14:textId="497D82F9" w:rsidR="00355A5A" w:rsidRPr="00A73326" w:rsidRDefault="00C32408" w:rsidP="00355A5A">
            <w:pPr>
              <w:spacing w:line="240" w:lineRule="auto"/>
              <w:rPr>
                <w:rFonts w:eastAsia="Calibri" w:cs="Times New Roman"/>
                <w:sz w:val="22"/>
                <w:szCs w:val="22"/>
              </w:rPr>
            </w:pPr>
            <w:r w:rsidRPr="0072253F">
              <w:rPr>
                <w:rFonts w:eastAsia="Calibri" w:cs="Times New Roman"/>
                <w:sz w:val="22"/>
                <w:szCs w:val="22"/>
              </w:rPr>
              <w:t>Penempatan tenant mudah dan tidak mengurangi pengalaman pengguna</w:t>
            </w:r>
          </w:p>
        </w:tc>
      </w:tr>
      <w:tr w:rsidR="00355A5A" w:rsidRPr="0072253F" w14:paraId="7F9E730F" w14:textId="77777777" w:rsidTr="00355A5A">
        <w:tc>
          <w:tcPr>
            <w:tcW w:w="1040" w:type="pct"/>
          </w:tcPr>
          <w:p w14:paraId="6E8959DB" w14:textId="0241408B" w:rsidR="00355A5A" w:rsidRPr="0072253F" w:rsidRDefault="00355A5A" w:rsidP="00355A5A">
            <w:pPr>
              <w:spacing w:line="240" w:lineRule="auto"/>
              <w:rPr>
                <w:rFonts w:eastAsia="Calibri" w:cs="Times New Roman"/>
                <w:b/>
                <w:sz w:val="22"/>
                <w:szCs w:val="22"/>
              </w:rPr>
            </w:pPr>
            <w:r w:rsidRPr="0072253F">
              <w:rPr>
                <w:rFonts w:eastAsia="Calibri" w:cs="Times New Roman"/>
                <w:b/>
                <w:sz w:val="22"/>
                <w:szCs w:val="22"/>
              </w:rPr>
              <w:lastRenderedPageBreak/>
              <w:t>Atribut Kualitas</w:t>
            </w:r>
          </w:p>
        </w:tc>
        <w:tc>
          <w:tcPr>
            <w:tcW w:w="3960" w:type="pct"/>
          </w:tcPr>
          <w:p w14:paraId="383FB8B9" w14:textId="77777777" w:rsidR="00355A5A" w:rsidRPr="00A73326" w:rsidRDefault="00355A5A" w:rsidP="00355A5A">
            <w:pPr>
              <w:spacing w:line="240" w:lineRule="auto"/>
              <w:rPr>
                <w:rFonts w:eastAsia="Calibri" w:cs="Times New Roman"/>
                <w:sz w:val="22"/>
                <w:szCs w:val="22"/>
              </w:rPr>
            </w:pPr>
            <w:r w:rsidRPr="00A73326">
              <w:rPr>
                <w:rFonts w:eastAsia="Calibri" w:cs="Times New Roman"/>
                <w:sz w:val="22"/>
                <w:szCs w:val="22"/>
              </w:rPr>
              <w:t>Scalability (SC2), Performance (P1)</w:t>
            </w:r>
          </w:p>
        </w:tc>
      </w:tr>
      <w:tr w:rsidR="00355A5A" w:rsidRPr="0072253F" w14:paraId="021AB485" w14:textId="77777777" w:rsidTr="00355A5A">
        <w:tc>
          <w:tcPr>
            <w:tcW w:w="1040" w:type="pct"/>
          </w:tcPr>
          <w:p w14:paraId="7C6B9B9C" w14:textId="1C55CEF1" w:rsidR="00355A5A" w:rsidRPr="0072253F" w:rsidRDefault="00355A5A" w:rsidP="00355A5A">
            <w:pPr>
              <w:spacing w:line="240" w:lineRule="auto"/>
              <w:rPr>
                <w:rFonts w:eastAsia="Calibri" w:cs="Times New Roman"/>
                <w:b/>
                <w:sz w:val="22"/>
                <w:szCs w:val="22"/>
              </w:rPr>
            </w:pPr>
            <w:r w:rsidRPr="0072253F">
              <w:rPr>
                <w:rFonts w:eastAsia="Calibri" w:cs="Times New Roman"/>
                <w:b/>
                <w:sz w:val="22"/>
                <w:szCs w:val="22"/>
              </w:rPr>
              <w:t>Analisis Arsitektur</w:t>
            </w:r>
          </w:p>
        </w:tc>
        <w:tc>
          <w:tcPr>
            <w:tcW w:w="3960" w:type="pct"/>
          </w:tcPr>
          <w:p w14:paraId="35E3334D" w14:textId="6445FE50" w:rsidR="00E10677" w:rsidRPr="0072253F" w:rsidRDefault="00E10677" w:rsidP="00E10677">
            <w:pPr>
              <w:spacing w:line="240" w:lineRule="auto"/>
              <w:rPr>
                <w:rFonts w:eastAsia="Calibri" w:cs="Times New Roman"/>
                <w:sz w:val="22"/>
                <w:szCs w:val="22"/>
              </w:rPr>
            </w:pPr>
            <w:r w:rsidRPr="0072253F">
              <w:rPr>
                <w:rFonts w:eastAsia="Calibri" w:cs="Times New Roman"/>
                <w:sz w:val="22"/>
                <w:szCs w:val="22"/>
              </w:rPr>
              <w:t xml:space="preserve">- Manajemen </w:t>
            </w:r>
            <w:r w:rsidR="00792FD8" w:rsidRPr="00792FD8">
              <w:rPr>
                <w:rFonts w:eastAsia="Calibri" w:cs="Times New Roman"/>
                <w:i/>
                <w:sz w:val="22"/>
                <w:szCs w:val="22"/>
              </w:rPr>
              <w:t>tenant</w:t>
            </w:r>
            <w:r w:rsidR="00792FD8" w:rsidRPr="0072253F">
              <w:rPr>
                <w:rFonts w:eastAsia="Calibri" w:cs="Times New Roman"/>
                <w:sz w:val="22"/>
                <w:szCs w:val="22"/>
              </w:rPr>
              <w:t xml:space="preserve"> dikelola</w:t>
            </w:r>
            <w:r w:rsidRPr="0072253F">
              <w:rPr>
                <w:rFonts w:eastAsia="Calibri" w:cs="Times New Roman"/>
                <w:sz w:val="22"/>
                <w:szCs w:val="22"/>
              </w:rPr>
              <w:t xml:space="preserve"> melalui panel admin.</w:t>
            </w:r>
          </w:p>
          <w:p w14:paraId="6833EEC8" w14:textId="77777777" w:rsidR="00E10677" w:rsidRPr="0072253F" w:rsidRDefault="00E10677" w:rsidP="00E10677">
            <w:pPr>
              <w:spacing w:line="240" w:lineRule="auto"/>
              <w:rPr>
                <w:rFonts w:eastAsia="Calibri" w:cs="Times New Roman"/>
                <w:sz w:val="22"/>
                <w:szCs w:val="22"/>
              </w:rPr>
            </w:pPr>
            <w:r w:rsidRPr="0072253F">
              <w:rPr>
                <w:rFonts w:eastAsia="Calibri" w:cs="Times New Roman"/>
                <w:sz w:val="22"/>
                <w:szCs w:val="22"/>
              </w:rPr>
              <w:t>- Database tenant, situs web, dan titik akhir API yang digunakan secara instan dalam 15 detik</w:t>
            </w:r>
          </w:p>
          <w:p w14:paraId="5C1A9032" w14:textId="2B5C5862" w:rsidR="00355A5A" w:rsidRPr="00A73326" w:rsidRDefault="00E10677" w:rsidP="00E10677">
            <w:pPr>
              <w:spacing w:line="240" w:lineRule="auto"/>
              <w:rPr>
                <w:rFonts w:eastAsia="Calibri" w:cs="Times New Roman"/>
                <w:sz w:val="22"/>
                <w:szCs w:val="22"/>
              </w:rPr>
            </w:pPr>
            <w:r w:rsidRPr="0072253F">
              <w:rPr>
                <w:rFonts w:eastAsia="Calibri" w:cs="Times New Roman"/>
                <w:sz w:val="22"/>
                <w:szCs w:val="22"/>
              </w:rPr>
              <w:t>- Waktu penghapusan tenant tergantung pada data tenant</w:t>
            </w:r>
          </w:p>
        </w:tc>
      </w:tr>
      <w:tr w:rsidR="00355A5A" w:rsidRPr="0072253F" w14:paraId="5F8EB47C" w14:textId="77777777" w:rsidTr="00355A5A">
        <w:tc>
          <w:tcPr>
            <w:tcW w:w="1040" w:type="pct"/>
          </w:tcPr>
          <w:p w14:paraId="0DB46618" w14:textId="22F0C11B" w:rsidR="00355A5A" w:rsidRPr="0072253F" w:rsidRDefault="00355A5A" w:rsidP="00355A5A">
            <w:pPr>
              <w:spacing w:line="240" w:lineRule="auto"/>
              <w:rPr>
                <w:rFonts w:eastAsia="Calibri" w:cs="Times New Roman"/>
                <w:b/>
                <w:sz w:val="22"/>
                <w:szCs w:val="22"/>
              </w:rPr>
            </w:pPr>
            <w:r w:rsidRPr="0072253F">
              <w:rPr>
                <w:rFonts w:eastAsia="Calibri" w:cs="Times New Roman"/>
                <w:b/>
                <w:sz w:val="22"/>
                <w:szCs w:val="22"/>
              </w:rPr>
              <w:t>Risiko</w:t>
            </w:r>
          </w:p>
        </w:tc>
        <w:tc>
          <w:tcPr>
            <w:tcW w:w="3960" w:type="pct"/>
          </w:tcPr>
          <w:p w14:paraId="78794666" w14:textId="3733F2B7" w:rsidR="00355A5A" w:rsidRPr="00A73326" w:rsidRDefault="00B029AD" w:rsidP="00355A5A">
            <w:pPr>
              <w:spacing w:line="240" w:lineRule="auto"/>
              <w:rPr>
                <w:rFonts w:eastAsia="Calibri" w:cs="Times New Roman"/>
                <w:sz w:val="22"/>
                <w:szCs w:val="22"/>
              </w:rPr>
            </w:pPr>
            <w:r w:rsidRPr="0072253F">
              <w:rPr>
                <w:rFonts w:eastAsia="Calibri" w:cs="Times New Roman"/>
                <w:sz w:val="22"/>
                <w:szCs w:val="22"/>
              </w:rPr>
              <w:t xml:space="preserve">Siapa pun yang memiliki akses yang valid untuk admin sistem dapat menggunakan dan menghapus </w:t>
            </w:r>
            <w:r w:rsidR="0067305E" w:rsidRPr="0072253F">
              <w:rPr>
                <w:rFonts w:eastAsia="Calibri" w:cs="Times New Roman"/>
                <w:sz w:val="22"/>
                <w:szCs w:val="22"/>
              </w:rPr>
              <w:t>tenant</w:t>
            </w:r>
            <w:r w:rsidRPr="0072253F">
              <w:rPr>
                <w:rFonts w:eastAsia="Calibri" w:cs="Times New Roman"/>
                <w:sz w:val="22"/>
                <w:szCs w:val="22"/>
              </w:rPr>
              <w:t>.</w:t>
            </w:r>
          </w:p>
        </w:tc>
      </w:tr>
      <w:tr w:rsidR="00355A5A" w:rsidRPr="0072253F" w14:paraId="390D9C2C" w14:textId="77777777" w:rsidTr="00355A5A">
        <w:tc>
          <w:tcPr>
            <w:tcW w:w="1040" w:type="pct"/>
          </w:tcPr>
          <w:p w14:paraId="57F727B3" w14:textId="092CF337" w:rsidR="00355A5A" w:rsidRPr="0072253F" w:rsidRDefault="00355A5A" w:rsidP="00355A5A">
            <w:pPr>
              <w:spacing w:line="240" w:lineRule="auto"/>
              <w:rPr>
                <w:rFonts w:eastAsia="Calibri" w:cs="Times New Roman"/>
                <w:b/>
                <w:sz w:val="22"/>
                <w:szCs w:val="22"/>
              </w:rPr>
            </w:pPr>
            <w:r w:rsidRPr="00012439">
              <w:rPr>
                <w:rFonts w:eastAsia="Calibri" w:cs="Times New Roman"/>
                <w:b/>
                <w:iCs/>
                <w:color w:val="000000"/>
                <w:sz w:val="22"/>
                <w:szCs w:val="22"/>
              </w:rPr>
              <w:t>Tradeoff</w:t>
            </w:r>
          </w:p>
        </w:tc>
        <w:tc>
          <w:tcPr>
            <w:tcW w:w="3960" w:type="pct"/>
          </w:tcPr>
          <w:p w14:paraId="4E449B7B" w14:textId="378AFC86" w:rsidR="00355A5A" w:rsidRPr="00A73326" w:rsidRDefault="005F5C51" w:rsidP="00355A5A">
            <w:pPr>
              <w:spacing w:line="240" w:lineRule="auto"/>
              <w:rPr>
                <w:rFonts w:eastAsia="Calibri" w:cs="Times New Roman"/>
                <w:sz w:val="22"/>
                <w:szCs w:val="22"/>
              </w:rPr>
            </w:pPr>
            <w:r w:rsidRPr="00792FD8">
              <w:rPr>
                <w:rFonts w:eastAsia="Calibri" w:cs="Times New Roman"/>
                <w:i/>
                <w:sz w:val="22"/>
                <w:szCs w:val="22"/>
              </w:rPr>
              <w:t>Tenant</w:t>
            </w:r>
            <w:r w:rsidRPr="0072253F">
              <w:rPr>
                <w:rFonts w:eastAsia="Calibri" w:cs="Times New Roman"/>
                <w:sz w:val="22"/>
                <w:szCs w:val="22"/>
              </w:rPr>
              <w:t xml:space="preserve"> dapat dibuat dengan mudah dan penempatan</w:t>
            </w:r>
            <w:r w:rsidR="0067305E" w:rsidRPr="0072253F">
              <w:rPr>
                <w:rFonts w:eastAsia="Calibri" w:cs="Times New Roman"/>
                <w:sz w:val="22"/>
                <w:szCs w:val="22"/>
              </w:rPr>
              <w:t xml:space="preserve"> </w:t>
            </w:r>
            <w:r w:rsidRPr="0072253F">
              <w:rPr>
                <w:rFonts w:eastAsia="Calibri" w:cs="Times New Roman"/>
                <w:sz w:val="22"/>
                <w:szCs w:val="22"/>
              </w:rPr>
              <w:t xml:space="preserve">sistem LMS tenant dapat secara mudah dilakukan. Ini meningkatkan </w:t>
            </w:r>
            <w:r w:rsidRPr="0072253F">
              <w:rPr>
                <w:rFonts w:eastAsia="Calibri" w:cs="Times New Roman"/>
                <w:i/>
                <w:sz w:val="22"/>
                <w:szCs w:val="22"/>
              </w:rPr>
              <w:t>performance</w:t>
            </w:r>
            <w:r w:rsidRPr="0072253F">
              <w:rPr>
                <w:rFonts w:eastAsia="Calibri" w:cs="Times New Roman"/>
                <w:sz w:val="22"/>
                <w:szCs w:val="22"/>
              </w:rPr>
              <w:t xml:space="preserve"> dan </w:t>
            </w:r>
            <w:r w:rsidRPr="0072253F">
              <w:rPr>
                <w:rFonts w:eastAsia="Calibri" w:cs="Times New Roman"/>
                <w:i/>
                <w:sz w:val="22"/>
                <w:szCs w:val="22"/>
              </w:rPr>
              <w:t>scalability</w:t>
            </w:r>
            <w:r w:rsidRPr="0072253F">
              <w:rPr>
                <w:rFonts w:eastAsia="Calibri" w:cs="Times New Roman"/>
                <w:sz w:val="22"/>
                <w:szCs w:val="22"/>
              </w:rPr>
              <w:t xml:space="preserve"> daripada arsitektur tenant tunggal. </w:t>
            </w:r>
            <w:r w:rsidR="005937C9" w:rsidRPr="0072253F">
              <w:rPr>
                <w:rFonts w:eastAsia="Calibri" w:cs="Times New Roman"/>
                <w:sz w:val="22"/>
                <w:szCs w:val="22"/>
              </w:rPr>
              <w:t>Adapun jika proses ini</w:t>
            </w:r>
            <w:r w:rsidRPr="0072253F">
              <w:rPr>
                <w:rFonts w:eastAsia="Calibri" w:cs="Times New Roman"/>
                <w:sz w:val="22"/>
                <w:szCs w:val="22"/>
              </w:rPr>
              <w:t xml:space="preserve"> tidak dil</w:t>
            </w:r>
            <w:r w:rsidR="0067305E" w:rsidRPr="0072253F">
              <w:rPr>
                <w:rFonts w:eastAsia="Calibri" w:cs="Times New Roman"/>
                <w:sz w:val="22"/>
                <w:szCs w:val="22"/>
              </w:rPr>
              <w:t>e</w:t>
            </w:r>
            <w:r w:rsidRPr="0072253F">
              <w:rPr>
                <w:rFonts w:eastAsia="Calibri" w:cs="Times New Roman"/>
                <w:sz w:val="22"/>
                <w:szCs w:val="22"/>
              </w:rPr>
              <w:t xml:space="preserve">ngkapi dengan verifikasi dua langkah, siapa pun yang memiliki akses dapat membuat dan menghapus </w:t>
            </w:r>
            <w:r w:rsidR="00C32447" w:rsidRPr="00792FD8">
              <w:rPr>
                <w:rFonts w:eastAsia="Calibri" w:cs="Times New Roman"/>
                <w:i/>
                <w:sz w:val="22"/>
                <w:szCs w:val="22"/>
              </w:rPr>
              <w:t>tenant</w:t>
            </w:r>
            <w:r w:rsidRPr="0072253F">
              <w:rPr>
                <w:rFonts w:eastAsia="Calibri" w:cs="Times New Roman"/>
                <w:sz w:val="22"/>
                <w:szCs w:val="22"/>
              </w:rPr>
              <w:t xml:space="preserve"> dan mengurangi </w:t>
            </w:r>
            <w:r w:rsidRPr="0072253F">
              <w:rPr>
                <w:rFonts w:eastAsia="Calibri" w:cs="Times New Roman"/>
                <w:i/>
                <w:sz w:val="22"/>
                <w:szCs w:val="22"/>
              </w:rPr>
              <w:t>security</w:t>
            </w:r>
            <w:r w:rsidRPr="0072253F">
              <w:rPr>
                <w:rFonts w:eastAsia="Calibri" w:cs="Times New Roman"/>
                <w:sz w:val="22"/>
                <w:szCs w:val="22"/>
              </w:rPr>
              <w:t>.</w:t>
            </w:r>
          </w:p>
        </w:tc>
      </w:tr>
    </w:tbl>
    <w:p w14:paraId="19D3028A" w14:textId="23608AA3" w:rsidR="00A73326" w:rsidRDefault="00A73326" w:rsidP="00036540">
      <w:pPr>
        <w:ind w:firstLine="720"/>
      </w:pPr>
    </w:p>
    <w:p w14:paraId="3B101B7F" w14:textId="40AA3A4C" w:rsidR="00A768C5" w:rsidRDefault="00A768C5" w:rsidP="00EB29B3">
      <w:pPr>
        <w:ind w:firstLine="720"/>
      </w:pPr>
      <w:r>
        <w:t xml:space="preserve">Setelah persyaratan untuk membuat penskalaan horizontal terpenuhi, rencana berikutnya adalah mengevaluasi </w:t>
      </w:r>
      <w:r w:rsidRPr="00353D06">
        <w:rPr>
          <w:i/>
        </w:rPr>
        <w:t>scalability</w:t>
      </w:r>
      <w:r>
        <w:t xml:space="preserve"> arsitektur di Kubernetes. Skenario ini disebutkan dalam </w:t>
      </w:r>
      <w:r w:rsidRPr="00792FD8">
        <w:rPr>
          <w:i/>
        </w:rPr>
        <w:t>Scalability</w:t>
      </w:r>
      <w:r>
        <w:t xml:space="preserve"> (SC4) dan </w:t>
      </w:r>
      <w:r w:rsidRPr="00792FD8">
        <w:rPr>
          <w:i/>
        </w:rPr>
        <w:t>Performance</w:t>
      </w:r>
      <w:r>
        <w:t xml:space="preserve"> (P3). Untuk membuat skenario ini, spesifikasi Kubernetes akan ditentukan. Dalam skenario ini, Kubernet</w:t>
      </w:r>
      <w:r w:rsidR="00114674">
        <w:t>es</w:t>
      </w:r>
      <w:r>
        <w:t xml:space="preserve"> berjalan di </w:t>
      </w:r>
      <w:r w:rsidR="0098157A">
        <w:t xml:space="preserve">GCP dengan </w:t>
      </w:r>
      <w:r>
        <w:t>Google Kubernetes Engine (GKE)</w:t>
      </w:r>
      <w:r w:rsidR="00114674">
        <w:t xml:space="preserve">. Nantinya </w:t>
      </w:r>
      <w:r>
        <w:t xml:space="preserve">Cluster berisi dua spesifikasi node atau disebut node pool. Spesifikasi </w:t>
      </w:r>
      <w:r w:rsidR="00060C9F">
        <w:t>node pool pertama</w:t>
      </w:r>
      <w:r>
        <w:t xml:space="preserve"> adalah </w:t>
      </w:r>
      <w:r w:rsidR="000C034F">
        <w:t>berupa</w:t>
      </w:r>
      <w:r w:rsidR="00EA35B9">
        <w:t xml:space="preserve"> dua</w:t>
      </w:r>
      <w:r w:rsidR="000C034F">
        <w:t xml:space="preserve"> </w:t>
      </w:r>
      <w:r w:rsidR="00FD7F23">
        <w:t>V</w:t>
      </w:r>
      <w:r w:rsidR="00EA35B9">
        <w:t>irtual Machine (VM)</w:t>
      </w:r>
      <w:r w:rsidR="00FD7F23">
        <w:t xml:space="preserve"> bertipe </w:t>
      </w:r>
      <w:r w:rsidR="00FD7F23" w:rsidRPr="0098157A">
        <w:rPr>
          <w:i/>
        </w:rPr>
        <w:t>n1-standard-1</w:t>
      </w:r>
      <w:r w:rsidR="0098157A" w:rsidRPr="0098157A">
        <w:rPr>
          <w:i/>
        </w:rPr>
        <w:t xml:space="preserve"> </w:t>
      </w:r>
      <w:r w:rsidR="0098157A">
        <w:t>dengan</w:t>
      </w:r>
      <w:r w:rsidR="00DC00C9">
        <w:t xml:space="preserve"> spesifikasi</w:t>
      </w:r>
      <w:r w:rsidR="00FD7F23">
        <w:t xml:space="preserve"> </w:t>
      </w:r>
      <w:r>
        <w:t>1 vCPU dan 3,75 GB RAM</w:t>
      </w:r>
      <w:r w:rsidR="00245812">
        <w:t xml:space="preserve">. </w:t>
      </w:r>
      <w:r>
        <w:t xml:space="preserve">Kedua node pool melakukan </w:t>
      </w:r>
      <w:r w:rsidRPr="00EB29B3">
        <w:rPr>
          <w:i/>
        </w:rPr>
        <w:t>autoscaling</w:t>
      </w:r>
      <w:r>
        <w:t xml:space="preserve"> dengan ukuran minimum </w:t>
      </w:r>
      <w:r w:rsidR="00701DFD">
        <w:t>2</w:t>
      </w:r>
      <w:r>
        <w:t xml:space="preserve"> VM dan maksimum 5 VM. </w:t>
      </w:r>
      <w:r w:rsidR="00245812">
        <w:t>Jadi s</w:t>
      </w:r>
      <w:r>
        <w:t xml:space="preserve">pesifikasi minimum dari kumpulan node adalah </w:t>
      </w:r>
      <w:r w:rsidR="00245812">
        <w:t>2</w:t>
      </w:r>
      <w:r>
        <w:t xml:space="preserve"> vCPU </w:t>
      </w:r>
      <w:r w:rsidR="00245812">
        <w:t>dengan</w:t>
      </w:r>
      <w:r>
        <w:t xml:space="preserve"> </w:t>
      </w:r>
      <w:r w:rsidR="00F66114">
        <w:t>7.5 GB</w:t>
      </w:r>
      <w:r>
        <w:t xml:space="preserve"> RAM. Pod </w:t>
      </w:r>
      <w:r w:rsidRPr="00E4446F">
        <w:rPr>
          <w:i/>
        </w:rPr>
        <w:t>autoscaling</w:t>
      </w:r>
      <w:r>
        <w:t xml:space="preserve"> diatur ke utilisasi CPU 50% dengan Pod minimum 2 dan maksimum </w:t>
      </w:r>
      <w:r w:rsidR="00D1218A">
        <w:t>5</w:t>
      </w:r>
      <w:r>
        <w:t>0.</w:t>
      </w:r>
    </w:p>
    <w:p w14:paraId="1E252A93" w14:textId="4F288832" w:rsidR="00753EB5" w:rsidRDefault="00A768C5" w:rsidP="00CE6357">
      <w:pPr>
        <w:ind w:firstLine="720"/>
      </w:pPr>
      <w:r>
        <w:t xml:space="preserve">Dalam skenario ini, sejumlah </w:t>
      </w:r>
      <w:r w:rsidR="00D1218A" w:rsidRPr="00D1218A">
        <w:rPr>
          <w:i/>
        </w:rPr>
        <w:t>concurrent user</w:t>
      </w:r>
      <w:r>
        <w:t xml:space="preserve"> mencoba mengakses API </w:t>
      </w:r>
      <w:r w:rsidR="00EB29B3">
        <w:t>LMS</w:t>
      </w:r>
      <w:r>
        <w:t xml:space="preserve"> setiap detik selama periode satu menit. Jumlahnya dimulai dari 25 pengguna bersamaan dan meningkat di setiap iterasi hingga mencapai 250 pengguna bersamaan. </w:t>
      </w:r>
      <w:r w:rsidR="00F20F41" w:rsidRPr="004E0261">
        <w:rPr>
          <w:i/>
        </w:rPr>
        <w:t>Software</w:t>
      </w:r>
      <w:r w:rsidR="009853CC" w:rsidRPr="004E0261">
        <w:rPr>
          <w:i/>
        </w:rPr>
        <w:t xml:space="preserve"> tester</w:t>
      </w:r>
      <w:r w:rsidR="00F20F41">
        <w:t xml:space="preserve"> Siege</w:t>
      </w:r>
      <w:r w:rsidR="009853CC">
        <w:t xml:space="preserve"> </w:t>
      </w:r>
      <w:r w:rsidR="00EF7FE6">
        <w:t>digunakan</w:t>
      </w:r>
      <w:r>
        <w:t xml:space="preserve"> untuk membuat </w:t>
      </w:r>
      <w:r w:rsidRPr="003A0230">
        <w:rPr>
          <w:i/>
        </w:rPr>
        <w:t>stress testing</w:t>
      </w:r>
      <w:r>
        <w:t xml:space="preserve"> ke server dengan jumlah </w:t>
      </w:r>
      <w:r w:rsidRPr="00EB29B3">
        <w:rPr>
          <w:i/>
        </w:rPr>
        <w:t>concurrent user</w:t>
      </w:r>
      <w:r>
        <w:t xml:space="preserve"> yang telah ditentukan. Pengujian </w:t>
      </w:r>
      <w:r w:rsidR="00A30652">
        <w:t xml:space="preserve">mengakses </w:t>
      </w:r>
      <w:r w:rsidR="00A30652" w:rsidRPr="00A30652">
        <w:rPr>
          <w:i/>
        </w:rPr>
        <w:t>resource</w:t>
      </w:r>
      <w:r>
        <w:t xml:space="preserve"> API LMS dengan tipe konten JSON. Jumlah </w:t>
      </w:r>
      <w:r w:rsidR="003A5055" w:rsidRPr="00020C14">
        <w:rPr>
          <w:i/>
        </w:rPr>
        <w:t>delay</w:t>
      </w:r>
      <w:r>
        <w:t xml:space="preserve"> dalam setiap </w:t>
      </w:r>
      <w:r>
        <w:lastRenderedPageBreak/>
        <w:t xml:space="preserve">permintaan adalah antara 0 dan 1 detik. </w:t>
      </w:r>
      <w:r w:rsidR="003A5055">
        <w:t>Delay</w:t>
      </w:r>
      <w:r>
        <w:t xml:space="preserve"> ini memungkinkan transaksi untuk dil</w:t>
      </w:r>
      <w:r w:rsidR="003A5055">
        <w:t>a</w:t>
      </w:r>
      <w:r>
        <w:t xml:space="preserve">kukan secara bertahap daripada dilakukan secara </w:t>
      </w:r>
      <w:r w:rsidR="00C526B3">
        <w:t>sekaligus</w:t>
      </w:r>
      <w:r w:rsidR="00020C14">
        <w:t>.</w:t>
      </w:r>
      <w:r w:rsidR="0034486E">
        <w:t xml:space="preserve"> </w:t>
      </w:r>
      <w:r w:rsidR="00753EB5">
        <w:t xml:space="preserve">Gambar adalah tampilan proses </w:t>
      </w:r>
      <w:r w:rsidR="00753EB5" w:rsidRPr="00070053">
        <w:rPr>
          <w:i/>
        </w:rPr>
        <w:t>testing</w:t>
      </w:r>
      <w:r w:rsidR="00753EB5">
        <w:t xml:space="preserve"> dengan software Siege.</w:t>
      </w:r>
    </w:p>
    <w:p w14:paraId="4D53D3E2" w14:textId="77777777" w:rsidR="00753EB5" w:rsidRDefault="00753EB5" w:rsidP="00F952C1">
      <w:pPr>
        <w:keepNext/>
        <w:ind w:firstLine="720"/>
        <w:jc w:val="center"/>
      </w:pPr>
      <w:r>
        <w:rPr>
          <w:noProof/>
        </w:rPr>
        <w:drawing>
          <wp:inline distT="0" distB="0" distL="0" distR="0" wp14:anchorId="3F50F832" wp14:editId="20B8B961">
            <wp:extent cx="3307743" cy="231278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44139" cy="2338233"/>
                    </a:xfrm>
                    <a:prstGeom prst="rect">
                      <a:avLst/>
                    </a:prstGeom>
                  </pic:spPr>
                </pic:pic>
              </a:graphicData>
            </a:graphic>
          </wp:inline>
        </w:drawing>
      </w:r>
    </w:p>
    <w:p w14:paraId="60FDBD27" w14:textId="334B8E44" w:rsidR="00753EB5" w:rsidRDefault="00753EB5" w:rsidP="00753EB5">
      <w:pPr>
        <w:pStyle w:val="Caption"/>
        <w:jc w:val="center"/>
      </w:pPr>
      <w:bookmarkStart w:id="75" w:name="_Toc7635629"/>
      <w:r>
        <w:t xml:space="preserve">Gambar </w:t>
      </w:r>
      <w:r>
        <w:fldChar w:fldCharType="begin"/>
      </w:r>
      <w:r>
        <w:instrText xml:space="preserve"> STYLEREF 1 \s </w:instrText>
      </w:r>
      <w:r>
        <w:fldChar w:fldCharType="separate"/>
      </w:r>
      <w:r>
        <w:rPr>
          <w:noProof/>
        </w:rPr>
        <w:t>III</w:t>
      </w:r>
      <w:r>
        <w:fldChar w:fldCharType="end"/>
      </w:r>
      <w:r>
        <w:t>.</w:t>
      </w:r>
      <w:r>
        <w:fldChar w:fldCharType="begin"/>
      </w:r>
      <w:r>
        <w:instrText xml:space="preserve"> SEQ Gambar \* ARABIC \s 1 </w:instrText>
      </w:r>
      <w:r>
        <w:fldChar w:fldCharType="separate"/>
      </w:r>
      <w:r>
        <w:rPr>
          <w:noProof/>
        </w:rPr>
        <w:t>5</w:t>
      </w:r>
      <w:r>
        <w:fldChar w:fldCharType="end"/>
      </w:r>
      <w:r>
        <w:t xml:space="preserve"> Tampilan proses stress test pada software Siege</w:t>
      </w:r>
      <w:bookmarkEnd w:id="75"/>
      <w:r w:rsidR="00FD5A13">
        <w:br/>
      </w:r>
    </w:p>
    <w:p w14:paraId="49B353C6" w14:textId="438DD5B0" w:rsidR="00B90BCC" w:rsidRDefault="00F952C1" w:rsidP="00F952C1">
      <w:r>
        <w:t xml:space="preserve">Adapun dari hasil stress test ini akan </w:t>
      </w:r>
      <w:r w:rsidR="002967D7">
        <w:t xml:space="preserve">masukkan ke dalam </w:t>
      </w:r>
      <w:r w:rsidR="00FA3FFD">
        <w:t xml:space="preserve">Tabel </w:t>
      </w:r>
      <w:r w:rsidR="007011F5">
        <w:t>III</w:t>
      </w:r>
      <w:r w:rsidR="00FA3FFD">
        <w:t xml:space="preserve">.9 </w:t>
      </w:r>
      <w:r w:rsidR="002967D7">
        <w:t>sebag</w:t>
      </w:r>
      <w:r w:rsidR="00FD5A13">
        <w:t>a</w:t>
      </w:r>
      <w:r w:rsidR="002967D7">
        <w:t xml:space="preserve">i berikut </w:t>
      </w:r>
    </w:p>
    <w:p w14:paraId="6743B17F" w14:textId="5C871906" w:rsidR="007011F5" w:rsidRDefault="007011F5" w:rsidP="007011F5">
      <w:pPr>
        <w:pStyle w:val="Caption"/>
        <w:keepNext/>
        <w:jc w:val="center"/>
      </w:pPr>
      <w:bookmarkStart w:id="76" w:name="_Toc7635642"/>
      <w:r>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9</w:t>
      </w:r>
      <w:r w:rsidR="00B13951">
        <w:fldChar w:fldCharType="end"/>
      </w:r>
      <w:r>
        <w:t xml:space="preserve"> </w:t>
      </w:r>
      <w:r w:rsidR="003C0E95">
        <w:t>T</w:t>
      </w:r>
      <w:r w:rsidR="003E013E">
        <w:t>abel</w:t>
      </w:r>
      <w:r w:rsidRPr="00B84FE6">
        <w:t xml:space="preserve"> evaluasi </w:t>
      </w:r>
      <w:r w:rsidRPr="00C321DF">
        <w:rPr>
          <w:i/>
        </w:rPr>
        <w:t>stress test</w:t>
      </w:r>
      <w:r w:rsidRPr="00B84FE6">
        <w:t xml:space="preserve"> aspek scalability cluster E-Learning</w:t>
      </w:r>
      <w:bookmarkEnd w:id="76"/>
    </w:p>
    <w:tbl>
      <w:tblPr>
        <w:tblStyle w:val="TableGrid11"/>
        <w:tblW w:w="4116" w:type="pct"/>
        <w:jc w:val="center"/>
        <w:tblLook w:val="04A0" w:firstRow="1" w:lastRow="0" w:firstColumn="1" w:lastColumn="0" w:noHBand="0" w:noVBand="1"/>
      </w:tblPr>
      <w:tblGrid>
        <w:gridCol w:w="1549"/>
        <w:gridCol w:w="1468"/>
        <w:gridCol w:w="1094"/>
        <w:gridCol w:w="1317"/>
        <w:gridCol w:w="1098"/>
      </w:tblGrid>
      <w:tr w:rsidR="00CF0B42" w:rsidRPr="004E0F86" w14:paraId="69D8FF3F" w14:textId="77777777" w:rsidTr="0027345D">
        <w:trPr>
          <w:jc w:val="center"/>
        </w:trPr>
        <w:tc>
          <w:tcPr>
            <w:tcW w:w="0" w:type="auto"/>
          </w:tcPr>
          <w:p w14:paraId="65DBDAE6" w14:textId="77777777" w:rsidR="00CF0B42" w:rsidRPr="004E0F86" w:rsidRDefault="00CF0B42" w:rsidP="0027345D">
            <w:pPr>
              <w:spacing w:line="240" w:lineRule="auto"/>
              <w:jc w:val="left"/>
              <w:rPr>
                <w:rFonts w:eastAsia="Calibri" w:cs="Times New Roman"/>
                <w:b/>
                <w:bCs/>
                <w:sz w:val="22"/>
              </w:rPr>
            </w:pPr>
            <w:r w:rsidRPr="004E0F86">
              <w:rPr>
                <w:rFonts w:eastAsia="Calibri" w:cs="Times New Roman"/>
                <w:b/>
                <w:sz w:val="22"/>
              </w:rPr>
              <w:t>Concurrency</w:t>
            </w:r>
          </w:p>
          <w:p w14:paraId="3E69A530" w14:textId="59C9310B"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user/</w:t>
            </w:r>
            <w:r w:rsidR="0027345D">
              <w:rPr>
                <w:rFonts w:eastAsia="Calibri" w:cs="Times New Roman"/>
                <w:b/>
                <w:sz w:val="22"/>
              </w:rPr>
              <w:t>detik</w:t>
            </w:r>
            <w:r w:rsidRPr="004E0F86">
              <w:rPr>
                <w:rFonts w:eastAsia="Calibri" w:cs="Times New Roman"/>
                <w:b/>
                <w:sz w:val="22"/>
              </w:rPr>
              <w:t>)</w:t>
            </w:r>
          </w:p>
        </w:tc>
        <w:tc>
          <w:tcPr>
            <w:tcW w:w="0" w:type="auto"/>
          </w:tcPr>
          <w:p w14:paraId="75F3080A" w14:textId="75F567F0"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vCPU/RAM</w:t>
            </w:r>
            <w:r w:rsidRPr="004E0F86">
              <w:rPr>
                <w:rFonts w:eastAsia="Calibri" w:cs="Times New Roman"/>
                <w:b/>
                <w:sz w:val="22"/>
              </w:rPr>
              <w:br/>
              <w:t>(unit/GB)</w:t>
            </w:r>
          </w:p>
        </w:tc>
        <w:tc>
          <w:tcPr>
            <w:tcW w:w="0" w:type="auto"/>
          </w:tcPr>
          <w:p w14:paraId="1304FC88" w14:textId="6331DE13" w:rsidR="00CF0B42" w:rsidRPr="004E0F86" w:rsidRDefault="00160049" w:rsidP="0027345D">
            <w:pPr>
              <w:spacing w:line="240" w:lineRule="auto"/>
              <w:jc w:val="left"/>
              <w:rPr>
                <w:rFonts w:eastAsia="Calibri" w:cs="Times New Roman"/>
                <w:b/>
                <w:sz w:val="22"/>
              </w:rPr>
            </w:pPr>
            <w:r>
              <w:rPr>
                <w:rFonts w:eastAsia="Calibri" w:cs="Times New Roman"/>
                <w:b/>
                <w:sz w:val="22"/>
              </w:rPr>
              <w:t>Replika Pod</w:t>
            </w:r>
          </w:p>
        </w:tc>
        <w:tc>
          <w:tcPr>
            <w:tcW w:w="0" w:type="auto"/>
          </w:tcPr>
          <w:p w14:paraId="7A9779C0" w14:textId="77777777" w:rsidR="00CF0B42" w:rsidRDefault="00CF0B42" w:rsidP="0027345D">
            <w:pPr>
              <w:spacing w:line="240" w:lineRule="auto"/>
              <w:jc w:val="left"/>
              <w:rPr>
                <w:rFonts w:eastAsia="Calibri" w:cs="Times New Roman"/>
                <w:b/>
                <w:sz w:val="22"/>
              </w:rPr>
            </w:pPr>
            <w:r w:rsidRPr="004E0F86">
              <w:rPr>
                <w:rFonts w:eastAsia="Calibri" w:cs="Times New Roman"/>
                <w:b/>
                <w:sz w:val="22"/>
              </w:rPr>
              <w:t>Availability</w:t>
            </w:r>
          </w:p>
          <w:p w14:paraId="4158B0B1" w14:textId="17C14DFE" w:rsidR="00234005" w:rsidRPr="004E0F86" w:rsidRDefault="00234005" w:rsidP="0027345D">
            <w:pPr>
              <w:spacing w:line="240" w:lineRule="auto"/>
              <w:jc w:val="left"/>
              <w:rPr>
                <w:rFonts w:eastAsia="Calibri" w:cs="Times New Roman"/>
                <w:b/>
                <w:i/>
                <w:sz w:val="22"/>
              </w:rPr>
            </w:pPr>
            <w:r>
              <w:rPr>
                <w:rFonts w:eastAsia="Calibri" w:cs="Times New Roman"/>
                <w:b/>
                <w:sz w:val="22"/>
              </w:rPr>
              <w:t>(%)</w:t>
            </w:r>
          </w:p>
        </w:tc>
        <w:tc>
          <w:tcPr>
            <w:tcW w:w="0" w:type="auto"/>
          </w:tcPr>
          <w:p w14:paraId="027F547D" w14:textId="497D3AAF"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Average Response Time (</w:t>
            </w:r>
            <w:r w:rsidR="0098086A">
              <w:rPr>
                <w:rFonts w:eastAsia="Calibri" w:cs="Times New Roman"/>
                <w:b/>
                <w:sz w:val="22"/>
              </w:rPr>
              <w:t>detik</w:t>
            </w:r>
            <w:r w:rsidRPr="004E0F86">
              <w:rPr>
                <w:rFonts w:eastAsia="Calibri" w:cs="Times New Roman"/>
                <w:b/>
                <w:sz w:val="22"/>
              </w:rPr>
              <w:t>)</w:t>
            </w:r>
          </w:p>
        </w:tc>
      </w:tr>
      <w:tr w:rsidR="00CF0B42" w:rsidRPr="004E0F86" w14:paraId="7BF2975B" w14:textId="77777777" w:rsidTr="00C23524">
        <w:trPr>
          <w:jc w:val="center"/>
        </w:trPr>
        <w:tc>
          <w:tcPr>
            <w:tcW w:w="1187" w:type="pct"/>
          </w:tcPr>
          <w:p w14:paraId="44C50ACD"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5</w:t>
            </w:r>
          </w:p>
        </w:tc>
        <w:tc>
          <w:tcPr>
            <w:tcW w:w="1125" w:type="pct"/>
          </w:tcPr>
          <w:p w14:paraId="563C2F11" w14:textId="03AFA6B7" w:rsidR="00CF0B42" w:rsidRPr="004E0F86" w:rsidRDefault="000D6E1D" w:rsidP="009448C4">
            <w:pPr>
              <w:spacing w:line="240" w:lineRule="auto"/>
              <w:jc w:val="center"/>
              <w:rPr>
                <w:rFonts w:eastAsia="Calibri" w:cs="Times New Roman"/>
                <w:sz w:val="22"/>
              </w:rPr>
            </w:pPr>
            <w:r>
              <w:rPr>
                <w:rFonts w:eastAsia="Calibri" w:cs="Times New Roman"/>
                <w:sz w:val="22"/>
              </w:rPr>
              <w:t>2</w:t>
            </w:r>
            <w:r w:rsidR="00CF0B42" w:rsidRPr="004E0F86">
              <w:rPr>
                <w:rFonts w:eastAsia="Calibri" w:cs="Times New Roman"/>
                <w:sz w:val="22"/>
              </w:rPr>
              <w:t>/</w:t>
            </w:r>
            <w:r w:rsidR="00CF0B42">
              <w:rPr>
                <w:rFonts w:eastAsia="Calibri" w:cs="Times New Roman"/>
                <w:sz w:val="22"/>
              </w:rPr>
              <w:t>7.5</w:t>
            </w:r>
          </w:p>
        </w:tc>
        <w:tc>
          <w:tcPr>
            <w:tcW w:w="838" w:type="pct"/>
          </w:tcPr>
          <w:p w14:paraId="6E27BB56" w14:textId="25843667" w:rsidR="00CF0B42" w:rsidRPr="004E0F86" w:rsidRDefault="00C34913" w:rsidP="004E0F86">
            <w:pPr>
              <w:spacing w:line="240" w:lineRule="auto"/>
              <w:jc w:val="center"/>
              <w:rPr>
                <w:rFonts w:eastAsia="Calibri" w:cs="Times New Roman"/>
                <w:sz w:val="22"/>
              </w:rPr>
            </w:pPr>
            <w:r>
              <w:rPr>
                <w:rFonts w:eastAsia="Calibri" w:cs="Times New Roman"/>
                <w:sz w:val="22"/>
              </w:rPr>
              <w:t>4</w:t>
            </w:r>
          </w:p>
        </w:tc>
        <w:tc>
          <w:tcPr>
            <w:tcW w:w="1009" w:type="pct"/>
          </w:tcPr>
          <w:p w14:paraId="054AD2F9" w14:textId="16CC34B8" w:rsidR="00CF0B42" w:rsidRPr="004E0F86" w:rsidRDefault="00CF0B42" w:rsidP="004E0F86">
            <w:pPr>
              <w:spacing w:line="240" w:lineRule="auto"/>
              <w:jc w:val="center"/>
              <w:rPr>
                <w:rFonts w:eastAsia="Calibri" w:cs="Times New Roman"/>
                <w:sz w:val="22"/>
              </w:rPr>
            </w:pPr>
          </w:p>
        </w:tc>
        <w:tc>
          <w:tcPr>
            <w:tcW w:w="841" w:type="pct"/>
          </w:tcPr>
          <w:p w14:paraId="228C5055" w14:textId="02411B98" w:rsidR="00CF0B42" w:rsidRPr="004E0F86" w:rsidRDefault="00CF0B42" w:rsidP="004E0F86">
            <w:pPr>
              <w:spacing w:line="240" w:lineRule="auto"/>
              <w:jc w:val="center"/>
              <w:rPr>
                <w:rFonts w:eastAsia="Calibri" w:cs="Times New Roman"/>
                <w:sz w:val="22"/>
              </w:rPr>
            </w:pPr>
          </w:p>
        </w:tc>
      </w:tr>
      <w:tr w:rsidR="00CF0B42" w:rsidRPr="004E0F86" w14:paraId="67236C2B" w14:textId="77777777" w:rsidTr="00C23524">
        <w:trPr>
          <w:jc w:val="center"/>
        </w:trPr>
        <w:tc>
          <w:tcPr>
            <w:tcW w:w="1187" w:type="pct"/>
          </w:tcPr>
          <w:p w14:paraId="24A56D08"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50</w:t>
            </w:r>
          </w:p>
        </w:tc>
        <w:tc>
          <w:tcPr>
            <w:tcW w:w="1125" w:type="pct"/>
          </w:tcPr>
          <w:p w14:paraId="79547FD4" w14:textId="715D47A3" w:rsidR="00CF0B42" w:rsidRPr="004E0F86" w:rsidRDefault="008E34B7" w:rsidP="009448C4">
            <w:pPr>
              <w:spacing w:line="240" w:lineRule="auto"/>
              <w:jc w:val="center"/>
              <w:rPr>
                <w:rFonts w:eastAsia="Calibri" w:cs="Times New Roman"/>
                <w:sz w:val="22"/>
              </w:rPr>
            </w:pPr>
            <w:r>
              <w:rPr>
                <w:rFonts w:eastAsia="Calibri" w:cs="Times New Roman"/>
                <w:sz w:val="22"/>
              </w:rPr>
              <w:t>2/7.5</w:t>
            </w:r>
          </w:p>
        </w:tc>
        <w:tc>
          <w:tcPr>
            <w:tcW w:w="838" w:type="pct"/>
          </w:tcPr>
          <w:p w14:paraId="04FC662B" w14:textId="0F2B8BAF" w:rsidR="00CF0B42" w:rsidRPr="004E0F86" w:rsidRDefault="00CF0B42" w:rsidP="004E0F86">
            <w:pPr>
              <w:spacing w:line="240" w:lineRule="auto"/>
              <w:jc w:val="center"/>
              <w:rPr>
                <w:rFonts w:eastAsia="Calibri" w:cs="Times New Roman"/>
                <w:sz w:val="22"/>
              </w:rPr>
            </w:pPr>
          </w:p>
        </w:tc>
        <w:tc>
          <w:tcPr>
            <w:tcW w:w="1009" w:type="pct"/>
          </w:tcPr>
          <w:p w14:paraId="61E829BB" w14:textId="676D193F" w:rsidR="00CF0B42" w:rsidRPr="004E0F86" w:rsidRDefault="00CF0B42" w:rsidP="004E0F86">
            <w:pPr>
              <w:spacing w:line="240" w:lineRule="auto"/>
              <w:jc w:val="center"/>
              <w:rPr>
                <w:rFonts w:eastAsia="Calibri" w:cs="Times New Roman"/>
                <w:sz w:val="22"/>
              </w:rPr>
            </w:pPr>
          </w:p>
        </w:tc>
        <w:tc>
          <w:tcPr>
            <w:tcW w:w="841" w:type="pct"/>
          </w:tcPr>
          <w:p w14:paraId="2295C7EC" w14:textId="330F278D" w:rsidR="00CF0B42" w:rsidRPr="004E0F86" w:rsidRDefault="00CF0B42" w:rsidP="004E0F86">
            <w:pPr>
              <w:spacing w:line="240" w:lineRule="auto"/>
              <w:jc w:val="center"/>
              <w:rPr>
                <w:rFonts w:eastAsia="Calibri" w:cs="Times New Roman"/>
                <w:sz w:val="22"/>
              </w:rPr>
            </w:pPr>
          </w:p>
        </w:tc>
      </w:tr>
      <w:tr w:rsidR="00CF0B42" w:rsidRPr="004E0F86" w14:paraId="6E56489B" w14:textId="77777777" w:rsidTr="00C23524">
        <w:trPr>
          <w:jc w:val="center"/>
        </w:trPr>
        <w:tc>
          <w:tcPr>
            <w:tcW w:w="1187" w:type="pct"/>
          </w:tcPr>
          <w:p w14:paraId="54F999BE"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75</w:t>
            </w:r>
          </w:p>
        </w:tc>
        <w:tc>
          <w:tcPr>
            <w:tcW w:w="1125" w:type="pct"/>
          </w:tcPr>
          <w:p w14:paraId="068BEBFD" w14:textId="2A53F195" w:rsidR="00CF0B42" w:rsidRPr="004E0F86" w:rsidRDefault="0022469E" w:rsidP="009448C4">
            <w:pPr>
              <w:spacing w:line="240" w:lineRule="auto"/>
              <w:jc w:val="center"/>
              <w:rPr>
                <w:rFonts w:eastAsia="Calibri" w:cs="Times New Roman"/>
                <w:sz w:val="22"/>
              </w:rPr>
            </w:pPr>
            <w:r>
              <w:rPr>
                <w:rFonts w:eastAsia="Calibri" w:cs="Times New Roman"/>
                <w:sz w:val="22"/>
              </w:rPr>
              <w:t>2</w:t>
            </w:r>
            <w:r w:rsidR="009F0F35">
              <w:rPr>
                <w:rFonts w:eastAsia="Calibri" w:cs="Times New Roman"/>
                <w:sz w:val="22"/>
              </w:rPr>
              <w:t>/</w:t>
            </w:r>
            <w:r w:rsidR="00347ADF">
              <w:rPr>
                <w:rFonts w:eastAsia="Calibri" w:cs="Times New Roman"/>
                <w:sz w:val="22"/>
              </w:rPr>
              <w:t>7.5</w:t>
            </w:r>
          </w:p>
        </w:tc>
        <w:tc>
          <w:tcPr>
            <w:tcW w:w="838" w:type="pct"/>
          </w:tcPr>
          <w:p w14:paraId="43DF8261" w14:textId="06605BAB" w:rsidR="00CF0B42" w:rsidRPr="004E0F86" w:rsidRDefault="00CF0B42" w:rsidP="004E0F86">
            <w:pPr>
              <w:spacing w:line="240" w:lineRule="auto"/>
              <w:jc w:val="center"/>
              <w:rPr>
                <w:rFonts w:eastAsia="Calibri" w:cs="Times New Roman"/>
                <w:sz w:val="22"/>
              </w:rPr>
            </w:pPr>
          </w:p>
        </w:tc>
        <w:tc>
          <w:tcPr>
            <w:tcW w:w="1009" w:type="pct"/>
          </w:tcPr>
          <w:p w14:paraId="7099A611" w14:textId="2C888422" w:rsidR="00CF0B42" w:rsidRPr="004E0F86" w:rsidRDefault="00CF0B42" w:rsidP="004E0F86">
            <w:pPr>
              <w:spacing w:line="240" w:lineRule="auto"/>
              <w:jc w:val="center"/>
              <w:rPr>
                <w:rFonts w:eastAsia="Calibri" w:cs="Times New Roman"/>
                <w:sz w:val="22"/>
              </w:rPr>
            </w:pPr>
          </w:p>
        </w:tc>
        <w:tc>
          <w:tcPr>
            <w:tcW w:w="841" w:type="pct"/>
          </w:tcPr>
          <w:p w14:paraId="5184CA6B" w14:textId="5F6E7B99" w:rsidR="00CF0B42" w:rsidRPr="004E0F86" w:rsidRDefault="00CF0B42" w:rsidP="004E0F86">
            <w:pPr>
              <w:spacing w:line="240" w:lineRule="auto"/>
              <w:jc w:val="center"/>
              <w:rPr>
                <w:rFonts w:eastAsia="Calibri" w:cs="Times New Roman"/>
                <w:sz w:val="22"/>
              </w:rPr>
            </w:pPr>
          </w:p>
        </w:tc>
      </w:tr>
      <w:tr w:rsidR="00CF0B42" w:rsidRPr="004E0F86" w14:paraId="5DD47784" w14:textId="77777777" w:rsidTr="00C23524">
        <w:trPr>
          <w:jc w:val="center"/>
        </w:trPr>
        <w:tc>
          <w:tcPr>
            <w:tcW w:w="1187" w:type="pct"/>
          </w:tcPr>
          <w:p w14:paraId="7F2C4510"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00</w:t>
            </w:r>
          </w:p>
        </w:tc>
        <w:tc>
          <w:tcPr>
            <w:tcW w:w="1125" w:type="pct"/>
          </w:tcPr>
          <w:p w14:paraId="6062603C" w14:textId="4D6BFD66"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21631420" w14:textId="34FB7971" w:rsidR="00CF0B42" w:rsidRPr="004E0F86" w:rsidRDefault="00CF0B42" w:rsidP="004E0F86">
            <w:pPr>
              <w:spacing w:line="240" w:lineRule="auto"/>
              <w:jc w:val="center"/>
              <w:rPr>
                <w:rFonts w:eastAsia="Calibri" w:cs="Times New Roman"/>
                <w:sz w:val="22"/>
              </w:rPr>
            </w:pPr>
          </w:p>
        </w:tc>
        <w:tc>
          <w:tcPr>
            <w:tcW w:w="1009" w:type="pct"/>
          </w:tcPr>
          <w:p w14:paraId="7107DAED" w14:textId="5750F5A9" w:rsidR="00CF0B42" w:rsidRPr="004E0F86" w:rsidRDefault="00CF0B42" w:rsidP="004E0F86">
            <w:pPr>
              <w:spacing w:line="240" w:lineRule="auto"/>
              <w:jc w:val="center"/>
              <w:rPr>
                <w:rFonts w:eastAsia="Calibri" w:cs="Times New Roman"/>
                <w:sz w:val="22"/>
              </w:rPr>
            </w:pPr>
          </w:p>
        </w:tc>
        <w:tc>
          <w:tcPr>
            <w:tcW w:w="841" w:type="pct"/>
          </w:tcPr>
          <w:p w14:paraId="5566A4FE" w14:textId="0C41E73E" w:rsidR="00CF0B42" w:rsidRPr="004E0F86" w:rsidRDefault="00CF0B42" w:rsidP="004E0F86">
            <w:pPr>
              <w:spacing w:line="240" w:lineRule="auto"/>
              <w:jc w:val="center"/>
              <w:rPr>
                <w:rFonts w:eastAsia="Calibri" w:cs="Times New Roman"/>
                <w:sz w:val="22"/>
              </w:rPr>
            </w:pPr>
          </w:p>
        </w:tc>
      </w:tr>
      <w:tr w:rsidR="00CF0B42" w:rsidRPr="004E0F86" w14:paraId="056BC75F" w14:textId="77777777" w:rsidTr="00C23524">
        <w:trPr>
          <w:jc w:val="center"/>
        </w:trPr>
        <w:tc>
          <w:tcPr>
            <w:tcW w:w="1187" w:type="pct"/>
          </w:tcPr>
          <w:p w14:paraId="3AF9FB97"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25</w:t>
            </w:r>
          </w:p>
        </w:tc>
        <w:tc>
          <w:tcPr>
            <w:tcW w:w="1125" w:type="pct"/>
          </w:tcPr>
          <w:p w14:paraId="23359444" w14:textId="54ED8607"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7C62E6E6" w14:textId="66F3C278" w:rsidR="00CF0B42" w:rsidRPr="004E0F86" w:rsidRDefault="00CF0B42" w:rsidP="004E0F86">
            <w:pPr>
              <w:spacing w:line="240" w:lineRule="auto"/>
              <w:jc w:val="center"/>
              <w:rPr>
                <w:rFonts w:eastAsia="Calibri" w:cs="Times New Roman"/>
                <w:sz w:val="22"/>
              </w:rPr>
            </w:pPr>
          </w:p>
        </w:tc>
        <w:tc>
          <w:tcPr>
            <w:tcW w:w="1009" w:type="pct"/>
          </w:tcPr>
          <w:p w14:paraId="79410215" w14:textId="43DC6565" w:rsidR="00CF0B42" w:rsidRPr="004E0F86" w:rsidRDefault="00CF0B42" w:rsidP="004E0F86">
            <w:pPr>
              <w:spacing w:line="240" w:lineRule="auto"/>
              <w:jc w:val="center"/>
              <w:rPr>
                <w:rFonts w:eastAsia="Calibri" w:cs="Times New Roman"/>
                <w:sz w:val="22"/>
              </w:rPr>
            </w:pPr>
          </w:p>
        </w:tc>
        <w:tc>
          <w:tcPr>
            <w:tcW w:w="841" w:type="pct"/>
          </w:tcPr>
          <w:p w14:paraId="4DF9DBA2" w14:textId="57ED40D1" w:rsidR="00CF0B42" w:rsidRPr="004E0F86" w:rsidRDefault="00CF0B42" w:rsidP="004E0F86">
            <w:pPr>
              <w:spacing w:line="240" w:lineRule="auto"/>
              <w:jc w:val="center"/>
              <w:rPr>
                <w:rFonts w:eastAsia="Calibri" w:cs="Times New Roman"/>
                <w:sz w:val="22"/>
              </w:rPr>
            </w:pPr>
          </w:p>
        </w:tc>
      </w:tr>
      <w:tr w:rsidR="00CF0B42" w:rsidRPr="004E0F86" w14:paraId="5FDC695E" w14:textId="77777777" w:rsidTr="00C23524">
        <w:trPr>
          <w:jc w:val="center"/>
        </w:trPr>
        <w:tc>
          <w:tcPr>
            <w:tcW w:w="1187" w:type="pct"/>
          </w:tcPr>
          <w:p w14:paraId="12CC421C"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50</w:t>
            </w:r>
          </w:p>
        </w:tc>
        <w:tc>
          <w:tcPr>
            <w:tcW w:w="1125" w:type="pct"/>
          </w:tcPr>
          <w:p w14:paraId="4110E14C" w14:textId="230BDCAF"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7618CDCD" w14:textId="12D6E3A3" w:rsidR="00CF0B42" w:rsidRPr="004E0F86" w:rsidRDefault="00CF0B42" w:rsidP="004E0F86">
            <w:pPr>
              <w:spacing w:line="240" w:lineRule="auto"/>
              <w:jc w:val="center"/>
              <w:rPr>
                <w:rFonts w:eastAsia="Calibri" w:cs="Times New Roman"/>
                <w:sz w:val="22"/>
              </w:rPr>
            </w:pPr>
          </w:p>
        </w:tc>
        <w:tc>
          <w:tcPr>
            <w:tcW w:w="1009" w:type="pct"/>
          </w:tcPr>
          <w:p w14:paraId="309C2E4E" w14:textId="774FB50E" w:rsidR="00CF0B42" w:rsidRPr="004E0F86" w:rsidRDefault="00CF0B42" w:rsidP="004E0F86">
            <w:pPr>
              <w:spacing w:line="240" w:lineRule="auto"/>
              <w:jc w:val="center"/>
              <w:rPr>
                <w:rFonts w:eastAsia="Calibri" w:cs="Times New Roman"/>
                <w:sz w:val="22"/>
              </w:rPr>
            </w:pPr>
          </w:p>
        </w:tc>
        <w:tc>
          <w:tcPr>
            <w:tcW w:w="841" w:type="pct"/>
          </w:tcPr>
          <w:p w14:paraId="72A9317C" w14:textId="792ABADD" w:rsidR="00CF0B42" w:rsidRPr="004E0F86" w:rsidRDefault="00CF0B42" w:rsidP="004E0F86">
            <w:pPr>
              <w:spacing w:line="240" w:lineRule="auto"/>
              <w:jc w:val="center"/>
              <w:rPr>
                <w:rFonts w:eastAsia="Calibri" w:cs="Times New Roman"/>
                <w:sz w:val="22"/>
              </w:rPr>
            </w:pPr>
          </w:p>
        </w:tc>
      </w:tr>
      <w:tr w:rsidR="00CF0B42" w:rsidRPr="004E0F86" w14:paraId="6A538887" w14:textId="77777777" w:rsidTr="00C23524">
        <w:trPr>
          <w:jc w:val="center"/>
        </w:trPr>
        <w:tc>
          <w:tcPr>
            <w:tcW w:w="1187" w:type="pct"/>
          </w:tcPr>
          <w:p w14:paraId="25C316CA"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75</w:t>
            </w:r>
          </w:p>
        </w:tc>
        <w:tc>
          <w:tcPr>
            <w:tcW w:w="1125" w:type="pct"/>
          </w:tcPr>
          <w:p w14:paraId="484DFC7A" w14:textId="480886BD" w:rsidR="00CF0B42" w:rsidRPr="004E0F86" w:rsidRDefault="0022469E" w:rsidP="009448C4">
            <w:pPr>
              <w:spacing w:line="240" w:lineRule="auto"/>
              <w:jc w:val="center"/>
              <w:rPr>
                <w:rFonts w:eastAsia="Calibri" w:cs="Times New Roman"/>
                <w:sz w:val="22"/>
              </w:rPr>
            </w:pPr>
            <w:r>
              <w:rPr>
                <w:rFonts w:eastAsia="Calibri" w:cs="Times New Roman"/>
                <w:sz w:val="22"/>
              </w:rPr>
              <w:t>4</w:t>
            </w:r>
            <w:r w:rsidR="009F0F35">
              <w:rPr>
                <w:rFonts w:eastAsia="Calibri" w:cs="Times New Roman"/>
                <w:sz w:val="22"/>
              </w:rPr>
              <w:t>/</w:t>
            </w:r>
            <w:r w:rsidR="00955C59">
              <w:rPr>
                <w:rFonts w:eastAsia="Calibri" w:cs="Times New Roman"/>
                <w:sz w:val="22"/>
              </w:rPr>
              <w:t>15</w:t>
            </w:r>
          </w:p>
        </w:tc>
        <w:tc>
          <w:tcPr>
            <w:tcW w:w="838" w:type="pct"/>
          </w:tcPr>
          <w:p w14:paraId="7310D168" w14:textId="48D2A60A" w:rsidR="00CF0B42" w:rsidRPr="004E0F86" w:rsidRDefault="00CF0B42" w:rsidP="004E0F86">
            <w:pPr>
              <w:spacing w:line="240" w:lineRule="auto"/>
              <w:jc w:val="center"/>
              <w:rPr>
                <w:rFonts w:eastAsia="Calibri" w:cs="Times New Roman"/>
                <w:sz w:val="22"/>
              </w:rPr>
            </w:pPr>
          </w:p>
        </w:tc>
        <w:tc>
          <w:tcPr>
            <w:tcW w:w="1009" w:type="pct"/>
          </w:tcPr>
          <w:p w14:paraId="673E6D1A" w14:textId="3DBCA36D" w:rsidR="00CF0B42" w:rsidRPr="004E0F86" w:rsidRDefault="00CF0B42" w:rsidP="004E0F86">
            <w:pPr>
              <w:spacing w:line="240" w:lineRule="auto"/>
              <w:jc w:val="center"/>
              <w:rPr>
                <w:rFonts w:eastAsia="Calibri" w:cs="Times New Roman"/>
                <w:sz w:val="22"/>
              </w:rPr>
            </w:pPr>
          </w:p>
        </w:tc>
        <w:tc>
          <w:tcPr>
            <w:tcW w:w="841" w:type="pct"/>
          </w:tcPr>
          <w:p w14:paraId="60EC750E" w14:textId="47E1D531" w:rsidR="00CF0B42" w:rsidRPr="004E0F86" w:rsidRDefault="00CF0B42" w:rsidP="004E0F86">
            <w:pPr>
              <w:spacing w:line="240" w:lineRule="auto"/>
              <w:jc w:val="center"/>
              <w:rPr>
                <w:rFonts w:eastAsia="Calibri" w:cs="Times New Roman"/>
                <w:sz w:val="22"/>
              </w:rPr>
            </w:pPr>
          </w:p>
        </w:tc>
      </w:tr>
      <w:tr w:rsidR="00CF0B42" w:rsidRPr="004E0F86" w14:paraId="1F569123" w14:textId="77777777" w:rsidTr="00C23524">
        <w:trPr>
          <w:jc w:val="center"/>
        </w:trPr>
        <w:tc>
          <w:tcPr>
            <w:tcW w:w="1187" w:type="pct"/>
          </w:tcPr>
          <w:p w14:paraId="21A99935"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00</w:t>
            </w:r>
          </w:p>
        </w:tc>
        <w:tc>
          <w:tcPr>
            <w:tcW w:w="1125" w:type="pct"/>
          </w:tcPr>
          <w:p w14:paraId="02674AE4" w14:textId="5A8709F2" w:rsidR="00CF0B42" w:rsidRPr="004E0F86" w:rsidRDefault="0022469E" w:rsidP="009448C4">
            <w:pPr>
              <w:spacing w:line="240" w:lineRule="auto"/>
              <w:jc w:val="center"/>
              <w:rPr>
                <w:rFonts w:eastAsia="Calibri" w:cs="Times New Roman"/>
                <w:sz w:val="22"/>
              </w:rPr>
            </w:pPr>
            <w:r>
              <w:rPr>
                <w:rFonts w:eastAsia="Calibri" w:cs="Times New Roman"/>
                <w:sz w:val="22"/>
              </w:rPr>
              <w:t>4</w:t>
            </w:r>
            <w:r w:rsidR="007A3CA9">
              <w:rPr>
                <w:rFonts w:eastAsia="Calibri" w:cs="Times New Roman"/>
                <w:sz w:val="22"/>
              </w:rPr>
              <w:t>/</w:t>
            </w:r>
            <w:r w:rsidR="00955C59">
              <w:rPr>
                <w:rFonts w:eastAsia="Calibri" w:cs="Times New Roman"/>
                <w:sz w:val="22"/>
              </w:rPr>
              <w:t>15</w:t>
            </w:r>
          </w:p>
        </w:tc>
        <w:tc>
          <w:tcPr>
            <w:tcW w:w="838" w:type="pct"/>
          </w:tcPr>
          <w:p w14:paraId="4D01A8A9" w14:textId="1DE7CE56" w:rsidR="00CF0B42" w:rsidRPr="004E0F86" w:rsidRDefault="00CF0B42" w:rsidP="004E0F86">
            <w:pPr>
              <w:spacing w:line="240" w:lineRule="auto"/>
              <w:jc w:val="center"/>
              <w:rPr>
                <w:rFonts w:eastAsia="Calibri" w:cs="Times New Roman"/>
                <w:sz w:val="22"/>
              </w:rPr>
            </w:pPr>
          </w:p>
        </w:tc>
        <w:tc>
          <w:tcPr>
            <w:tcW w:w="1009" w:type="pct"/>
          </w:tcPr>
          <w:p w14:paraId="53B049B0" w14:textId="211F6B26" w:rsidR="00CF0B42" w:rsidRPr="004E0F86" w:rsidRDefault="00CF0B42" w:rsidP="004E0F86">
            <w:pPr>
              <w:spacing w:line="240" w:lineRule="auto"/>
              <w:jc w:val="center"/>
              <w:rPr>
                <w:rFonts w:eastAsia="Calibri" w:cs="Times New Roman"/>
                <w:sz w:val="22"/>
              </w:rPr>
            </w:pPr>
          </w:p>
        </w:tc>
        <w:tc>
          <w:tcPr>
            <w:tcW w:w="841" w:type="pct"/>
          </w:tcPr>
          <w:p w14:paraId="2D07CD2A" w14:textId="08D65249" w:rsidR="00CF0B42" w:rsidRPr="004E0F86" w:rsidRDefault="00CF0B42" w:rsidP="004E0F86">
            <w:pPr>
              <w:spacing w:line="240" w:lineRule="auto"/>
              <w:jc w:val="center"/>
              <w:rPr>
                <w:rFonts w:eastAsia="Calibri" w:cs="Times New Roman"/>
                <w:sz w:val="22"/>
              </w:rPr>
            </w:pPr>
          </w:p>
        </w:tc>
      </w:tr>
      <w:tr w:rsidR="00CF0B42" w:rsidRPr="004E0F86" w14:paraId="7ABD00C2" w14:textId="77777777" w:rsidTr="00C23524">
        <w:trPr>
          <w:jc w:val="center"/>
        </w:trPr>
        <w:tc>
          <w:tcPr>
            <w:tcW w:w="1187" w:type="pct"/>
          </w:tcPr>
          <w:p w14:paraId="570AAD20"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25</w:t>
            </w:r>
          </w:p>
        </w:tc>
        <w:tc>
          <w:tcPr>
            <w:tcW w:w="1125" w:type="pct"/>
          </w:tcPr>
          <w:p w14:paraId="4FA0946B" w14:textId="0E608A70" w:rsidR="00CF0B42" w:rsidRPr="004E0F86" w:rsidRDefault="009F0F35" w:rsidP="009448C4">
            <w:pPr>
              <w:spacing w:line="240" w:lineRule="auto"/>
              <w:jc w:val="center"/>
              <w:rPr>
                <w:rFonts w:eastAsia="Calibri" w:cs="Times New Roman"/>
                <w:sz w:val="22"/>
              </w:rPr>
            </w:pPr>
            <w:r>
              <w:rPr>
                <w:rFonts w:eastAsia="Calibri" w:cs="Times New Roman"/>
                <w:sz w:val="22"/>
              </w:rPr>
              <w:t>5</w:t>
            </w:r>
            <w:r w:rsidR="007A3CA9">
              <w:rPr>
                <w:rFonts w:eastAsia="Calibri" w:cs="Times New Roman"/>
                <w:sz w:val="22"/>
              </w:rPr>
              <w:t>/</w:t>
            </w:r>
            <w:r w:rsidR="00955C59">
              <w:rPr>
                <w:rFonts w:eastAsia="Calibri" w:cs="Times New Roman"/>
                <w:sz w:val="22"/>
              </w:rPr>
              <w:t>18.75</w:t>
            </w:r>
          </w:p>
        </w:tc>
        <w:tc>
          <w:tcPr>
            <w:tcW w:w="838" w:type="pct"/>
          </w:tcPr>
          <w:p w14:paraId="3C95E546" w14:textId="12698284" w:rsidR="00CF0B42" w:rsidRPr="004E0F86" w:rsidRDefault="00CF0B42" w:rsidP="004E0F86">
            <w:pPr>
              <w:spacing w:line="240" w:lineRule="auto"/>
              <w:jc w:val="center"/>
              <w:rPr>
                <w:rFonts w:eastAsia="Calibri" w:cs="Times New Roman"/>
                <w:sz w:val="22"/>
              </w:rPr>
            </w:pPr>
          </w:p>
        </w:tc>
        <w:tc>
          <w:tcPr>
            <w:tcW w:w="1009" w:type="pct"/>
          </w:tcPr>
          <w:p w14:paraId="5D897755" w14:textId="3984753F" w:rsidR="00CF0B42" w:rsidRPr="004E0F86" w:rsidRDefault="00CF0B42" w:rsidP="004E0F86">
            <w:pPr>
              <w:spacing w:line="240" w:lineRule="auto"/>
              <w:jc w:val="center"/>
              <w:rPr>
                <w:rFonts w:eastAsia="Calibri" w:cs="Times New Roman"/>
                <w:sz w:val="22"/>
              </w:rPr>
            </w:pPr>
          </w:p>
        </w:tc>
        <w:tc>
          <w:tcPr>
            <w:tcW w:w="841" w:type="pct"/>
          </w:tcPr>
          <w:p w14:paraId="7DB3EDF6" w14:textId="4D5E6639" w:rsidR="00CF0B42" w:rsidRPr="004E0F86" w:rsidRDefault="00CF0B42" w:rsidP="004E0F86">
            <w:pPr>
              <w:spacing w:line="240" w:lineRule="auto"/>
              <w:jc w:val="center"/>
              <w:rPr>
                <w:rFonts w:eastAsia="Calibri" w:cs="Times New Roman"/>
                <w:sz w:val="22"/>
              </w:rPr>
            </w:pPr>
          </w:p>
        </w:tc>
      </w:tr>
      <w:tr w:rsidR="00CF0B42" w:rsidRPr="004E0F86" w14:paraId="0A565610" w14:textId="77777777" w:rsidTr="00C23524">
        <w:trPr>
          <w:jc w:val="center"/>
        </w:trPr>
        <w:tc>
          <w:tcPr>
            <w:tcW w:w="1187" w:type="pct"/>
          </w:tcPr>
          <w:p w14:paraId="3FD2FF33"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50</w:t>
            </w:r>
          </w:p>
        </w:tc>
        <w:tc>
          <w:tcPr>
            <w:tcW w:w="1125" w:type="pct"/>
          </w:tcPr>
          <w:p w14:paraId="1C951096" w14:textId="27334D03" w:rsidR="00CF0B42" w:rsidRPr="004E0F86" w:rsidRDefault="009F0F35" w:rsidP="009448C4">
            <w:pPr>
              <w:spacing w:line="240" w:lineRule="auto"/>
              <w:jc w:val="center"/>
              <w:rPr>
                <w:rFonts w:eastAsia="Calibri" w:cs="Times New Roman"/>
                <w:sz w:val="22"/>
              </w:rPr>
            </w:pPr>
            <w:r>
              <w:rPr>
                <w:rFonts w:eastAsia="Calibri" w:cs="Times New Roman"/>
                <w:sz w:val="22"/>
              </w:rPr>
              <w:t>5</w:t>
            </w:r>
            <w:r w:rsidR="007A3CA9">
              <w:rPr>
                <w:rFonts w:eastAsia="Calibri" w:cs="Times New Roman"/>
                <w:sz w:val="22"/>
              </w:rPr>
              <w:t>/</w:t>
            </w:r>
            <w:r w:rsidR="00955C59">
              <w:rPr>
                <w:rFonts w:eastAsia="Calibri" w:cs="Times New Roman"/>
                <w:sz w:val="22"/>
              </w:rPr>
              <w:t>18.75</w:t>
            </w:r>
          </w:p>
        </w:tc>
        <w:tc>
          <w:tcPr>
            <w:tcW w:w="838" w:type="pct"/>
          </w:tcPr>
          <w:p w14:paraId="1E137E2C" w14:textId="205ECA3D" w:rsidR="00CF0B42" w:rsidRPr="004E0F86" w:rsidRDefault="00CF0B42" w:rsidP="004E0F86">
            <w:pPr>
              <w:spacing w:line="240" w:lineRule="auto"/>
              <w:jc w:val="center"/>
              <w:rPr>
                <w:rFonts w:eastAsia="Calibri" w:cs="Times New Roman"/>
                <w:sz w:val="22"/>
              </w:rPr>
            </w:pPr>
          </w:p>
        </w:tc>
        <w:tc>
          <w:tcPr>
            <w:tcW w:w="1009" w:type="pct"/>
          </w:tcPr>
          <w:p w14:paraId="6CDC2504" w14:textId="7BBEBCDB" w:rsidR="00CF0B42" w:rsidRPr="004E0F86" w:rsidRDefault="00CF0B42" w:rsidP="004E0F86">
            <w:pPr>
              <w:spacing w:line="240" w:lineRule="auto"/>
              <w:jc w:val="center"/>
              <w:rPr>
                <w:rFonts w:eastAsia="Calibri" w:cs="Times New Roman"/>
                <w:sz w:val="22"/>
              </w:rPr>
            </w:pPr>
          </w:p>
        </w:tc>
        <w:tc>
          <w:tcPr>
            <w:tcW w:w="841" w:type="pct"/>
          </w:tcPr>
          <w:p w14:paraId="5484EBC9" w14:textId="2992B1E1" w:rsidR="00CF0B42" w:rsidRPr="004E0F86" w:rsidRDefault="00CF0B42" w:rsidP="004E0F86">
            <w:pPr>
              <w:spacing w:line="240" w:lineRule="auto"/>
              <w:jc w:val="center"/>
              <w:rPr>
                <w:rFonts w:eastAsia="Calibri" w:cs="Times New Roman"/>
                <w:sz w:val="22"/>
              </w:rPr>
            </w:pPr>
          </w:p>
        </w:tc>
      </w:tr>
    </w:tbl>
    <w:p w14:paraId="5D421290" w14:textId="336AA470" w:rsidR="004E0F86" w:rsidRDefault="004E0F86" w:rsidP="004E0F86"/>
    <w:p w14:paraId="7527EC6C" w14:textId="6833FE49" w:rsidR="00012439" w:rsidRDefault="009E7DA0" w:rsidP="00012439">
      <w:r>
        <w:tab/>
        <w:t xml:space="preserve">Dari </w:t>
      </w:r>
      <w:r w:rsidRPr="00BF2411">
        <w:rPr>
          <w:i/>
        </w:rPr>
        <w:t>stress test</w:t>
      </w:r>
      <w:r>
        <w:t xml:space="preserve"> di atas kita akan mengetahui </w:t>
      </w:r>
      <w:r w:rsidR="00567E26">
        <w:t xml:space="preserve">di titik </w:t>
      </w:r>
      <w:r w:rsidR="00567E26" w:rsidRPr="00817C5B">
        <w:rPr>
          <w:i/>
        </w:rPr>
        <w:t>concurency</w:t>
      </w:r>
      <w:r w:rsidR="00567E26">
        <w:t xml:space="preserve"> </w:t>
      </w:r>
      <w:r w:rsidR="000470F8">
        <w:t>berapa</w:t>
      </w:r>
      <w:r w:rsidR="00567E26">
        <w:t xml:space="preserve"> </w:t>
      </w:r>
      <w:r w:rsidR="006049D0">
        <w:t xml:space="preserve">sistem </w:t>
      </w:r>
      <w:r w:rsidR="006049D0" w:rsidRPr="00BF2411">
        <w:rPr>
          <w:i/>
        </w:rPr>
        <w:t>cluster</w:t>
      </w:r>
      <w:r w:rsidR="006049D0">
        <w:t xml:space="preserve"> Kubernetes akan secara otomatis membuat </w:t>
      </w:r>
      <w:r w:rsidR="009374C6">
        <w:t xml:space="preserve">replika </w:t>
      </w:r>
      <w:r w:rsidR="006049D0">
        <w:t>pod baru</w:t>
      </w:r>
      <w:r w:rsidR="00D26B1F">
        <w:t xml:space="preserve"> beserta </w:t>
      </w:r>
      <w:r w:rsidR="001A0D72">
        <w:t xml:space="preserve">persentase </w:t>
      </w:r>
      <w:r w:rsidR="001A0D72" w:rsidRPr="00290CC6">
        <w:rPr>
          <w:i/>
        </w:rPr>
        <w:t>availability</w:t>
      </w:r>
      <w:r w:rsidR="001A0D72">
        <w:t xml:space="preserve"> dan rata waktu respons.</w:t>
      </w:r>
      <w:r w:rsidR="00090E91">
        <w:t xml:space="preserve"> </w:t>
      </w:r>
      <w:r w:rsidR="00B24AD6">
        <w:t xml:space="preserve"> </w:t>
      </w:r>
      <w:r w:rsidR="00F56F97" w:rsidRPr="00F56F97">
        <w:t xml:space="preserve">Dari evaluasi ini, kita dapat melihat apakah jumlah </w:t>
      </w:r>
      <w:r w:rsidR="00F56F97" w:rsidRPr="00F56F97">
        <w:rPr>
          <w:i/>
        </w:rPr>
        <w:t>concurrent user</w:t>
      </w:r>
      <w:r w:rsidR="00F56F97" w:rsidRPr="00F56F97">
        <w:t xml:space="preserve"> bisa meningkatkan latensi</w:t>
      </w:r>
      <w:r w:rsidR="00F56F97">
        <w:t xml:space="preserve">. </w:t>
      </w:r>
      <w:r w:rsidR="00B24AD6">
        <w:t>Hasil ev</w:t>
      </w:r>
      <w:r w:rsidR="00EC1E3B">
        <w:t>a</w:t>
      </w:r>
      <w:r w:rsidR="00B24AD6">
        <w:t xml:space="preserve">luasi dari </w:t>
      </w:r>
      <w:r w:rsidR="00B24AD6" w:rsidRPr="00EC1E3B">
        <w:rPr>
          <w:i/>
        </w:rPr>
        <w:t xml:space="preserve">stress </w:t>
      </w:r>
      <w:r w:rsidR="00B24AD6" w:rsidRPr="00EC1E3B">
        <w:rPr>
          <w:i/>
        </w:rPr>
        <w:lastRenderedPageBreak/>
        <w:t>test</w:t>
      </w:r>
      <w:r w:rsidR="00B24AD6">
        <w:t xml:space="preserve"> di atas kemudian akan digunakan untuk </w:t>
      </w:r>
      <w:r w:rsidR="003D4B3E">
        <w:t xml:space="preserve">output ATAM lainnya </w:t>
      </w:r>
      <w:r w:rsidR="00C73A54">
        <w:t xml:space="preserve">berupa hasil analitik skenario kongkret </w:t>
      </w:r>
      <w:r w:rsidR="003D4B3E">
        <w:t xml:space="preserve">terkait dengan </w:t>
      </w:r>
      <w:r w:rsidR="00F166E9" w:rsidRPr="00F166E9">
        <w:rPr>
          <w:i/>
        </w:rPr>
        <w:t>S</w:t>
      </w:r>
      <w:r w:rsidR="00357D43" w:rsidRPr="00F166E9">
        <w:rPr>
          <w:i/>
        </w:rPr>
        <w:t>calability</w:t>
      </w:r>
      <w:r w:rsidR="00F166E9">
        <w:t xml:space="preserve"> (SC4) dan </w:t>
      </w:r>
      <w:r w:rsidR="00F166E9" w:rsidRPr="00F166E9">
        <w:rPr>
          <w:i/>
        </w:rPr>
        <w:t>Performace</w:t>
      </w:r>
      <w:r w:rsidR="00F166E9">
        <w:t xml:space="preserve"> (P3)</w:t>
      </w:r>
      <w:r w:rsidR="00FC7D6A">
        <w:t>.</w:t>
      </w:r>
      <w:r w:rsidR="00357D43">
        <w:t xml:space="preserve"> </w:t>
      </w:r>
    </w:p>
    <w:p w14:paraId="58B2BD3C" w14:textId="3F703A41" w:rsidR="00B936D4" w:rsidRDefault="0024787C" w:rsidP="00012439">
      <w:r>
        <w:tab/>
      </w:r>
      <w:r w:rsidRPr="0024787C">
        <w:t xml:space="preserve">Evaluasi selanjutnya adalah mengevaluasi kemampuan arsitektur dalam menangani beberapa </w:t>
      </w:r>
      <w:r w:rsidRPr="00BF2411">
        <w:rPr>
          <w:i/>
        </w:rPr>
        <w:t>tenant</w:t>
      </w:r>
      <w:r w:rsidRPr="0024787C">
        <w:t xml:space="preserve"> sekaligus. Skenario kongret dijelaskan dalam Performance (P2). 25 </w:t>
      </w:r>
      <w:r w:rsidRPr="00BF2411">
        <w:rPr>
          <w:i/>
        </w:rPr>
        <w:t>concurrent user</w:t>
      </w:r>
      <w:r w:rsidRPr="0024787C">
        <w:t xml:space="preserve"> mencoba untuk mencapai jumlah </w:t>
      </w:r>
      <w:r w:rsidR="007134CD">
        <w:t xml:space="preserve">tenant </w:t>
      </w:r>
      <w:r w:rsidRPr="0024787C">
        <w:t xml:space="preserve">URI yang berbeda setiap detik selama periode satu menit. Spesifikasi </w:t>
      </w:r>
      <w:r w:rsidR="0092156F">
        <w:t>c</w:t>
      </w:r>
      <w:r w:rsidR="0092156F" w:rsidRPr="0092156F">
        <w:rPr>
          <w:i/>
        </w:rPr>
        <w:t>luster</w:t>
      </w:r>
      <w:r w:rsidR="0092156F" w:rsidRPr="0024787C">
        <w:t xml:space="preserve"> </w:t>
      </w:r>
      <w:r w:rsidRPr="0024787C">
        <w:t xml:space="preserve">Kubernetes sama dengan pengujian </w:t>
      </w:r>
      <w:r w:rsidRPr="0092156F">
        <w:rPr>
          <w:i/>
        </w:rPr>
        <w:t>scalability</w:t>
      </w:r>
      <w:r w:rsidRPr="0024787C">
        <w:t xml:space="preserve">. </w:t>
      </w:r>
      <w:r w:rsidRPr="0092156F">
        <w:rPr>
          <w:i/>
        </w:rPr>
        <w:t>Autoscaling</w:t>
      </w:r>
      <w:r w:rsidRPr="0024787C">
        <w:t xml:space="preserve"> akan diatur ke replika Pods minimum </w:t>
      </w:r>
      <w:r w:rsidR="0092156F">
        <w:t>10</w:t>
      </w:r>
      <w:r w:rsidRPr="0024787C">
        <w:t xml:space="preserve"> dan maksimum 50 Pods dengan ambang batas CPU diatur ke 50%. Tenant URI adalah berbeda di setiap iterasi, tetapi </w:t>
      </w:r>
      <w:r w:rsidRPr="00B936D4">
        <w:rPr>
          <w:i/>
        </w:rPr>
        <w:t>resource</w:t>
      </w:r>
      <w:r w:rsidRPr="0024787C">
        <w:t xml:space="preserve"> tetap sama yaitu </w:t>
      </w:r>
      <w:r w:rsidRPr="00B936D4">
        <w:rPr>
          <w:i/>
        </w:rPr>
        <w:t>Core Controller</w:t>
      </w:r>
      <w:r w:rsidRPr="0024787C">
        <w:t xml:space="preserve"> API. Jumlahnya mulai dari 3 </w:t>
      </w:r>
      <w:r w:rsidR="007F1BC5" w:rsidRPr="007F1BC5">
        <w:rPr>
          <w:i/>
        </w:rPr>
        <w:t>tenant</w:t>
      </w:r>
      <w:r w:rsidR="007F1BC5">
        <w:t xml:space="preserve"> </w:t>
      </w:r>
      <w:r w:rsidRPr="0024787C">
        <w:t xml:space="preserve">dan meningkat di setiap iterasi hingga mencapai 30 </w:t>
      </w:r>
      <w:r w:rsidR="007F1BC5" w:rsidRPr="007F1BC5">
        <w:rPr>
          <w:i/>
        </w:rPr>
        <w:t>tenant</w:t>
      </w:r>
      <w:r w:rsidRPr="0024787C">
        <w:t>.</w:t>
      </w:r>
      <w:r w:rsidR="00B936D4">
        <w:t xml:space="preserve"> Rancangan evaluasi pada level </w:t>
      </w:r>
      <w:r w:rsidR="00B936D4" w:rsidRPr="00801424">
        <w:rPr>
          <w:i/>
        </w:rPr>
        <w:t>core</w:t>
      </w:r>
      <w:r w:rsidR="00801424" w:rsidRPr="00801424">
        <w:rPr>
          <w:i/>
        </w:rPr>
        <w:t xml:space="preserve"> controller</w:t>
      </w:r>
      <w:r w:rsidR="00801424">
        <w:t xml:space="preserve"> ini ada pada table </w:t>
      </w:r>
      <w:r w:rsidR="00D74580">
        <w:t>III.10</w:t>
      </w:r>
    </w:p>
    <w:p w14:paraId="7A460FDB" w14:textId="47E69A7C" w:rsidR="00B13951" w:rsidRDefault="00B13951" w:rsidP="00B13951">
      <w:pPr>
        <w:pStyle w:val="Caption"/>
        <w:keepNext/>
        <w:jc w:val="center"/>
      </w:pPr>
      <w:bookmarkStart w:id="77" w:name="_Toc7635643"/>
      <w:r>
        <w:t xml:space="preserve">Tabel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el \* ARABIC \s 1 </w:instrText>
      </w:r>
      <w:r>
        <w:fldChar w:fldCharType="separate"/>
      </w:r>
      <w:r>
        <w:rPr>
          <w:noProof/>
        </w:rPr>
        <w:t>10</w:t>
      </w:r>
      <w:r>
        <w:fldChar w:fldCharType="end"/>
      </w:r>
      <w:r>
        <w:t xml:space="preserve"> Rencana tabel evaluasi untuk performa</w:t>
      </w:r>
      <w:r w:rsidR="00AA6401">
        <w:t>n</w:t>
      </w:r>
      <w:r>
        <w:t>ce multitenant</w:t>
      </w:r>
      <w:bookmarkEnd w:id="77"/>
    </w:p>
    <w:tbl>
      <w:tblPr>
        <w:tblStyle w:val="TableGrid12"/>
        <w:tblW w:w="5000" w:type="pct"/>
        <w:tblLook w:val="04A0" w:firstRow="1" w:lastRow="0" w:firstColumn="1" w:lastColumn="0" w:noHBand="0" w:noVBand="1"/>
      </w:tblPr>
      <w:tblGrid>
        <w:gridCol w:w="835"/>
        <w:gridCol w:w="1119"/>
        <w:gridCol w:w="1091"/>
        <w:gridCol w:w="915"/>
        <w:gridCol w:w="1730"/>
        <w:gridCol w:w="1119"/>
        <w:gridCol w:w="1118"/>
      </w:tblGrid>
      <w:tr w:rsidR="00B13951" w:rsidRPr="00B13951" w14:paraId="0818B3FB" w14:textId="77777777" w:rsidTr="00B13951">
        <w:tc>
          <w:tcPr>
            <w:tcW w:w="527" w:type="pct"/>
          </w:tcPr>
          <w:p w14:paraId="7082F165" w14:textId="0173210A" w:rsidR="00B13951" w:rsidRPr="00B13951" w:rsidRDefault="002232E6" w:rsidP="00B13951">
            <w:pPr>
              <w:spacing w:line="240" w:lineRule="auto"/>
              <w:jc w:val="center"/>
              <w:rPr>
                <w:rFonts w:eastAsia="Calibri" w:cs="Times New Roman"/>
                <w:b/>
                <w:bCs/>
                <w:sz w:val="16"/>
              </w:rPr>
            </w:pPr>
            <w:r w:rsidRPr="002232E6">
              <w:rPr>
                <w:rFonts w:eastAsia="Calibri" w:cs="Times New Roman"/>
                <w:b/>
                <w:sz w:val="16"/>
              </w:rPr>
              <w:t>Jumlah Tenant</w:t>
            </w:r>
          </w:p>
        </w:tc>
        <w:tc>
          <w:tcPr>
            <w:tcW w:w="706" w:type="pct"/>
          </w:tcPr>
          <w:p w14:paraId="70E8301D" w14:textId="0532F18E" w:rsidR="00B13951" w:rsidRPr="00B13951" w:rsidRDefault="002232E6" w:rsidP="00B13951">
            <w:pPr>
              <w:spacing w:line="240" w:lineRule="auto"/>
              <w:jc w:val="center"/>
              <w:rPr>
                <w:rFonts w:eastAsia="Calibri" w:cs="Times New Roman"/>
                <w:b/>
                <w:sz w:val="16"/>
              </w:rPr>
            </w:pPr>
            <w:r w:rsidRPr="002232E6">
              <w:rPr>
                <w:rFonts w:eastAsia="Calibri" w:cs="Times New Roman"/>
                <w:b/>
                <w:sz w:val="16"/>
              </w:rPr>
              <w:t>Transaksi Total</w:t>
            </w:r>
          </w:p>
        </w:tc>
        <w:tc>
          <w:tcPr>
            <w:tcW w:w="688" w:type="pct"/>
          </w:tcPr>
          <w:p w14:paraId="168AC0DF" w14:textId="77777777"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Availability</w:t>
            </w:r>
          </w:p>
        </w:tc>
        <w:tc>
          <w:tcPr>
            <w:tcW w:w="577" w:type="pct"/>
          </w:tcPr>
          <w:p w14:paraId="6415FA0F"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Average Response</w:t>
            </w:r>
          </w:p>
          <w:p w14:paraId="3A27037E" w14:textId="1BA71001"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ime (</w:t>
            </w:r>
            <w:r w:rsidR="002232E6">
              <w:rPr>
                <w:rFonts w:eastAsia="Calibri" w:cs="Times New Roman"/>
                <w:b/>
                <w:sz w:val="16"/>
              </w:rPr>
              <w:t>detik</w:t>
            </w:r>
            <w:r w:rsidRPr="00B13951">
              <w:rPr>
                <w:rFonts w:eastAsia="Calibri" w:cs="Times New Roman"/>
                <w:b/>
                <w:sz w:val="16"/>
              </w:rPr>
              <w:t>)</w:t>
            </w:r>
          </w:p>
        </w:tc>
        <w:tc>
          <w:tcPr>
            <w:tcW w:w="1091" w:type="pct"/>
          </w:tcPr>
          <w:p w14:paraId="05BDBDC9"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Average Transaction Rate</w:t>
            </w:r>
          </w:p>
          <w:p w14:paraId="5B2686A9" w14:textId="10C3336D"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transaction/</w:t>
            </w:r>
            <w:r w:rsidR="00DF668F">
              <w:rPr>
                <w:rFonts w:eastAsia="Calibri" w:cs="Times New Roman"/>
                <w:b/>
                <w:sz w:val="16"/>
              </w:rPr>
              <w:t>detik</w:t>
            </w:r>
            <w:r w:rsidRPr="00B13951">
              <w:rPr>
                <w:rFonts w:eastAsia="Calibri" w:cs="Times New Roman"/>
                <w:b/>
                <w:sz w:val="16"/>
              </w:rPr>
              <w:t xml:space="preserve">) </w:t>
            </w:r>
          </w:p>
        </w:tc>
        <w:tc>
          <w:tcPr>
            <w:tcW w:w="706" w:type="pct"/>
          </w:tcPr>
          <w:p w14:paraId="7008D589"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Longest</w:t>
            </w:r>
          </w:p>
          <w:p w14:paraId="1DF4E84D"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ransaction</w:t>
            </w:r>
          </w:p>
          <w:p w14:paraId="57808B71" w14:textId="2F581B00"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w:t>
            </w:r>
            <w:r w:rsidR="00DF668F">
              <w:rPr>
                <w:rFonts w:eastAsia="Calibri" w:cs="Times New Roman"/>
                <w:b/>
                <w:sz w:val="16"/>
              </w:rPr>
              <w:t>detik</w:t>
            </w:r>
            <w:r w:rsidRPr="00B13951">
              <w:rPr>
                <w:rFonts w:eastAsia="Calibri" w:cs="Times New Roman"/>
                <w:b/>
                <w:sz w:val="16"/>
              </w:rPr>
              <w:t>)</w:t>
            </w:r>
          </w:p>
        </w:tc>
        <w:tc>
          <w:tcPr>
            <w:tcW w:w="706" w:type="pct"/>
          </w:tcPr>
          <w:p w14:paraId="7972541A"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Shortest</w:t>
            </w:r>
          </w:p>
          <w:p w14:paraId="3211526C"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ransaction</w:t>
            </w:r>
          </w:p>
          <w:p w14:paraId="5D93BF24" w14:textId="2E459CBB"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w:t>
            </w:r>
            <w:r w:rsidR="00DF668F">
              <w:rPr>
                <w:rFonts w:eastAsia="Calibri" w:cs="Times New Roman"/>
                <w:b/>
                <w:sz w:val="16"/>
              </w:rPr>
              <w:t>detik</w:t>
            </w:r>
            <w:r w:rsidRPr="00B13951">
              <w:rPr>
                <w:rFonts w:eastAsia="Calibri" w:cs="Times New Roman"/>
                <w:b/>
                <w:sz w:val="16"/>
              </w:rPr>
              <w:t>)</w:t>
            </w:r>
          </w:p>
        </w:tc>
      </w:tr>
      <w:tr w:rsidR="00B13951" w:rsidRPr="00B13951" w14:paraId="7D4E367E" w14:textId="77777777" w:rsidTr="00B13951">
        <w:tc>
          <w:tcPr>
            <w:tcW w:w="527" w:type="pct"/>
          </w:tcPr>
          <w:p w14:paraId="36BD46E0" w14:textId="06071A86" w:rsidR="00B13951" w:rsidRPr="00B13951" w:rsidRDefault="00557011" w:rsidP="00B13951">
            <w:pPr>
              <w:spacing w:line="240" w:lineRule="auto"/>
              <w:jc w:val="center"/>
              <w:rPr>
                <w:rFonts w:eastAsia="Calibri" w:cs="Times New Roman"/>
                <w:sz w:val="16"/>
              </w:rPr>
            </w:pPr>
            <w:r>
              <w:rPr>
                <w:rFonts w:eastAsia="Calibri" w:cs="Times New Roman"/>
                <w:sz w:val="16"/>
              </w:rPr>
              <w:t>3</w:t>
            </w:r>
          </w:p>
        </w:tc>
        <w:tc>
          <w:tcPr>
            <w:tcW w:w="706" w:type="pct"/>
          </w:tcPr>
          <w:p w14:paraId="1654DD0A" w14:textId="243054C3" w:rsidR="00B13951" w:rsidRPr="00B13951" w:rsidRDefault="00B13951" w:rsidP="00B13951">
            <w:pPr>
              <w:spacing w:line="240" w:lineRule="auto"/>
              <w:jc w:val="center"/>
              <w:rPr>
                <w:rFonts w:eastAsia="Calibri" w:cs="Times New Roman"/>
                <w:sz w:val="16"/>
              </w:rPr>
            </w:pPr>
          </w:p>
        </w:tc>
        <w:tc>
          <w:tcPr>
            <w:tcW w:w="688" w:type="pct"/>
          </w:tcPr>
          <w:p w14:paraId="50B07E0E" w14:textId="63D2AC7E" w:rsidR="00B13951" w:rsidRPr="00B13951" w:rsidRDefault="00B13951" w:rsidP="00B13951">
            <w:pPr>
              <w:spacing w:line="240" w:lineRule="auto"/>
              <w:jc w:val="center"/>
              <w:rPr>
                <w:rFonts w:eastAsia="Calibri" w:cs="Times New Roman"/>
                <w:sz w:val="16"/>
              </w:rPr>
            </w:pPr>
          </w:p>
        </w:tc>
        <w:tc>
          <w:tcPr>
            <w:tcW w:w="577" w:type="pct"/>
          </w:tcPr>
          <w:p w14:paraId="1DE0CC7C" w14:textId="1D8A75B7" w:rsidR="00B13951" w:rsidRPr="00B13951" w:rsidRDefault="00B13951" w:rsidP="00B13951">
            <w:pPr>
              <w:spacing w:line="240" w:lineRule="auto"/>
              <w:jc w:val="center"/>
              <w:rPr>
                <w:rFonts w:eastAsia="Calibri" w:cs="Times New Roman"/>
                <w:sz w:val="16"/>
              </w:rPr>
            </w:pPr>
          </w:p>
        </w:tc>
        <w:tc>
          <w:tcPr>
            <w:tcW w:w="1091" w:type="pct"/>
          </w:tcPr>
          <w:p w14:paraId="54116C04" w14:textId="3DDB34EE" w:rsidR="00B13951" w:rsidRPr="00B13951" w:rsidRDefault="00B13951" w:rsidP="00B13951">
            <w:pPr>
              <w:spacing w:line="240" w:lineRule="auto"/>
              <w:jc w:val="center"/>
              <w:rPr>
                <w:rFonts w:eastAsia="Calibri" w:cs="Times New Roman"/>
                <w:sz w:val="16"/>
              </w:rPr>
            </w:pPr>
          </w:p>
        </w:tc>
        <w:tc>
          <w:tcPr>
            <w:tcW w:w="706" w:type="pct"/>
          </w:tcPr>
          <w:p w14:paraId="3B69AD6B" w14:textId="078614DE" w:rsidR="00B13951" w:rsidRPr="00B13951" w:rsidRDefault="00B13951" w:rsidP="00B13951">
            <w:pPr>
              <w:spacing w:line="240" w:lineRule="auto"/>
              <w:jc w:val="center"/>
              <w:rPr>
                <w:rFonts w:eastAsia="Calibri" w:cs="Times New Roman"/>
                <w:sz w:val="16"/>
              </w:rPr>
            </w:pPr>
          </w:p>
        </w:tc>
        <w:tc>
          <w:tcPr>
            <w:tcW w:w="706" w:type="pct"/>
          </w:tcPr>
          <w:p w14:paraId="602EC526" w14:textId="1360E6E2" w:rsidR="00B13951" w:rsidRPr="00B13951" w:rsidRDefault="00B13951" w:rsidP="00B13951">
            <w:pPr>
              <w:spacing w:line="240" w:lineRule="auto"/>
              <w:jc w:val="center"/>
              <w:rPr>
                <w:rFonts w:eastAsia="Calibri" w:cs="Times New Roman"/>
                <w:sz w:val="16"/>
              </w:rPr>
            </w:pPr>
          </w:p>
        </w:tc>
      </w:tr>
      <w:tr w:rsidR="00B13951" w:rsidRPr="00B13951" w14:paraId="64F97099" w14:textId="77777777" w:rsidTr="00B13951">
        <w:tc>
          <w:tcPr>
            <w:tcW w:w="527" w:type="pct"/>
          </w:tcPr>
          <w:p w14:paraId="3C8D6AFF"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6</w:t>
            </w:r>
          </w:p>
        </w:tc>
        <w:tc>
          <w:tcPr>
            <w:tcW w:w="706" w:type="pct"/>
          </w:tcPr>
          <w:p w14:paraId="184E8FC8" w14:textId="5DB2ECD4" w:rsidR="00B13951" w:rsidRPr="00B13951" w:rsidRDefault="00B13951" w:rsidP="00B13951">
            <w:pPr>
              <w:spacing w:line="240" w:lineRule="auto"/>
              <w:jc w:val="center"/>
              <w:rPr>
                <w:rFonts w:eastAsia="Calibri" w:cs="Times New Roman"/>
                <w:sz w:val="16"/>
              </w:rPr>
            </w:pPr>
          </w:p>
        </w:tc>
        <w:tc>
          <w:tcPr>
            <w:tcW w:w="688" w:type="pct"/>
          </w:tcPr>
          <w:p w14:paraId="18EEA8A7" w14:textId="50801BAF" w:rsidR="00B13951" w:rsidRPr="00B13951" w:rsidRDefault="00B13951" w:rsidP="00B13951">
            <w:pPr>
              <w:spacing w:line="240" w:lineRule="auto"/>
              <w:jc w:val="center"/>
              <w:rPr>
                <w:rFonts w:eastAsia="Calibri" w:cs="Times New Roman"/>
                <w:sz w:val="16"/>
              </w:rPr>
            </w:pPr>
          </w:p>
        </w:tc>
        <w:tc>
          <w:tcPr>
            <w:tcW w:w="577" w:type="pct"/>
          </w:tcPr>
          <w:p w14:paraId="16C8BC9A" w14:textId="1E9EE33B" w:rsidR="00B13951" w:rsidRPr="00B13951" w:rsidRDefault="00B13951" w:rsidP="00B13951">
            <w:pPr>
              <w:spacing w:line="240" w:lineRule="auto"/>
              <w:jc w:val="center"/>
              <w:rPr>
                <w:rFonts w:eastAsia="Calibri" w:cs="Times New Roman"/>
                <w:sz w:val="16"/>
              </w:rPr>
            </w:pPr>
          </w:p>
        </w:tc>
        <w:tc>
          <w:tcPr>
            <w:tcW w:w="1091" w:type="pct"/>
          </w:tcPr>
          <w:p w14:paraId="2DF820AF" w14:textId="6BEDD8B1" w:rsidR="00B13951" w:rsidRPr="00B13951" w:rsidRDefault="00B13951" w:rsidP="00B13951">
            <w:pPr>
              <w:spacing w:line="240" w:lineRule="auto"/>
              <w:jc w:val="center"/>
              <w:rPr>
                <w:rFonts w:eastAsia="Calibri" w:cs="Times New Roman"/>
                <w:sz w:val="16"/>
              </w:rPr>
            </w:pPr>
          </w:p>
        </w:tc>
        <w:tc>
          <w:tcPr>
            <w:tcW w:w="706" w:type="pct"/>
          </w:tcPr>
          <w:p w14:paraId="230AB105" w14:textId="78E1079C" w:rsidR="00B13951" w:rsidRPr="00B13951" w:rsidRDefault="00B13951" w:rsidP="00B13951">
            <w:pPr>
              <w:spacing w:line="240" w:lineRule="auto"/>
              <w:jc w:val="center"/>
              <w:rPr>
                <w:rFonts w:eastAsia="Calibri" w:cs="Times New Roman"/>
                <w:sz w:val="16"/>
              </w:rPr>
            </w:pPr>
          </w:p>
        </w:tc>
        <w:tc>
          <w:tcPr>
            <w:tcW w:w="706" w:type="pct"/>
          </w:tcPr>
          <w:p w14:paraId="6C35BF51" w14:textId="6D308166" w:rsidR="00B13951" w:rsidRPr="00B13951" w:rsidRDefault="00B13951" w:rsidP="00B13951">
            <w:pPr>
              <w:spacing w:line="240" w:lineRule="auto"/>
              <w:jc w:val="center"/>
              <w:rPr>
                <w:rFonts w:eastAsia="Calibri" w:cs="Times New Roman"/>
                <w:sz w:val="16"/>
              </w:rPr>
            </w:pPr>
          </w:p>
        </w:tc>
      </w:tr>
      <w:tr w:rsidR="00B13951" w:rsidRPr="00B13951" w14:paraId="15E90C1E" w14:textId="77777777" w:rsidTr="00B13951">
        <w:tc>
          <w:tcPr>
            <w:tcW w:w="527" w:type="pct"/>
          </w:tcPr>
          <w:p w14:paraId="50618642"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9</w:t>
            </w:r>
          </w:p>
        </w:tc>
        <w:tc>
          <w:tcPr>
            <w:tcW w:w="706" w:type="pct"/>
          </w:tcPr>
          <w:p w14:paraId="4868624D" w14:textId="17979A12" w:rsidR="00B13951" w:rsidRPr="00B13951" w:rsidRDefault="00B13951" w:rsidP="00B13951">
            <w:pPr>
              <w:spacing w:line="240" w:lineRule="auto"/>
              <w:jc w:val="center"/>
              <w:rPr>
                <w:rFonts w:eastAsia="Calibri" w:cs="Times New Roman"/>
                <w:sz w:val="16"/>
              </w:rPr>
            </w:pPr>
          </w:p>
        </w:tc>
        <w:tc>
          <w:tcPr>
            <w:tcW w:w="688" w:type="pct"/>
          </w:tcPr>
          <w:p w14:paraId="678FF305" w14:textId="17CFBD23" w:rsidR="00B13951" w:rsidRPr="00B13951" w:rsidRDefault="00B13951" w:rsidP="00B13951">
            <w:pPr>
              <w:spacing w:line="240" w:lineRule="auto"/>
              <w:jc w:val="center"/>
              <w:rPr>
                <w:rFonts w:eastAsia="Calibri" w:cs="Times New Roman"/>
                <w:sz w:val="16"/>
              </w:rPr>
            </w:pPr>
          </w:p>
        </w:tc>
        <w:tc>
          <w:tcPr>
            <w:tcW w:w="577" w:type="pct"/>
          </w:tcPr>
          <w:p w14:paraId="186AF8DC" w14:textId="240CBD88" w:rsidR="00B13951" w:rsidRPr="00B13951" w:rsidRDefault="00B13951" w:rsidP="00B13951">
            <w:pPr>
              <w:spacing w:line="240" w:lineRule="auto"/>
              <w:jc w:val="center"/>
              <w:rPr>
                <w:rFonts w:eastAsia="Calibri" w:cs="Times New Roman"/>
                <w:sz w:val="16"/>
              </w:rPr>
            </w:pPr>
          </w:p>
        </w:tc>
        <w:tc>
          <w:tcPr>
            <w:tcW w:w="1091" w:type="pct"/>
          </w:tcPr>
          <w:p w14:paraId="5AD9D4EE" w14:textId="4B5C03DB" w:rsidR="00B13951" w:rsidRPr="00B13951" w:rsidRDefault="00B13951" w:rsidP="00B13951">
            <w:pPr>
              <w:spacing w:line="240" w:lineRule="auto"/>
              <w:jc w:val="center"/>
              <w:rPr>
                <w:rFonts w:eastAsia="Calibri" w:cs="Times New Roman"/>
                <w:sz w:val="16"/>
              </w:rPr>
            </w:pPr>
          </w:p>
        </w:tc>
        <w:tc>
          <w:tcPr>
            <w:tcW w:w="706" w:type="pct"/>
          </w:tcPr>
          <w:p w14:paraId="71CA9376" w14:textId="57C212E7" w:rsidR="00B13951" w:rsidRPr="00B13951" w:rsidRDefault="00B13951" w:rsidP="00B13951">
            <w:pPr>
              <w:spacing w:line="240" w:lineRule="auto"/>
              <w:jc w:val="center"/>
              <w:rPr>
                <w:rFonts w:eastAsia="Calibri" w:cs="Times New Roman"/>
                <w:sz w:val="16"/>
              </w:rPr>
            </w:pPr>
          </w:p>
        </w:tc>
        <w:tc>
          <w:tcPr>
            <w:tcW w:w="706" w:type="pct"/>
          </w:tcPr>
          <w:p w14:paraId="03881061" w14:textId="34345C34" w:rsidR="00B13951" w:rsidRPr="00B13951" w:rsidRDefault="00B13951" w:rsidP="00B13951">
            <w:pPr>
              <w:spacing w:line="240" w:lineRule="auto"/>
              <w:jc w:val="center"/>
              <w:rPr>
                <w:rFonts w:eastAsia="Calibri" w:cs="Times New Roman"/>
                <w:sz w:val="16"/>
              </w:rPr>
            </w:pPr>
          </w:p>
        </w:tc>
      </w:tr>
      <w:tr w:rsidR="00B13951" w:rsidRPr="00B13951" w14:paraId="2A0DFD22" w14:textId="77777777" w:rsidTr="00B13951">
        <w:tc>
          <w:tcPr>
            <w:tcW w:w="527" w:type="pct"/>
          </w:tcPr>
          <w:p w14:paraId="28829B30"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2</w:t>
            </w:r>
          </w:p>
        </w:tc>
        <w:tc>
          <w:tcPr>
            <w:tcW w:w="706" w:type="pct"/>
          </w:tcPr>
          <w:p w14:paraId="3588546F" w14:textId="1DF6BDB7" w:rsidR="00B13951" w:rsidRPr="00B13951" w:rsidRDefault="00B13951" w:rsidP="00B13951">
            <w:pPr>
              <w:spacing w:line="240" w:lineRule="auto"/>
              <w:jc w:val="center"/>
              <w:rPr>
                <w:rFonts w:eastAsia="Calibri" w:cs="Times New Roman"/>
                <w:sz w:val="16"/>
              </w:rPr>
            </w:pPr>
          </w:p>
        </w:tc>
        <w:tc>
          <w:tcPr>
            <w:tcW w:w="688" w:type="pct"/>
          </w:tcPr>
          <w:p w14:paraId="4A1BF18D" w14:textId="38FEB1C6" w:rsidR="00B13951" w:rsidRPr="00B13951" w:rsidRDefault="00B13951" w:rsidP="00B13951">
            <w:pPr>
              <w:spacing w:line="240" w:lineRule="auto"/>
              <w:jc w:val="center"/>
              <w:rPr>
                <w:rFonts w:eastAsia="Calibri" w:cs="Times New Roman"/>
                <w:sz w:val="16"/>
              </w:rPr>
            </w:pPr>
          </w:p>
        </w:tc>
        <w:tc>
          <w:tcPr>
            <w:tcW w:w="577" w:type="pct"/>
          </w:tcPr>
          <w:p w14:paraId="2D0E9626" w14:textId="15BE1A2B" w:rsidR="00B13951" w:rsidRPr="00B13951" w:rsidRDefault="00B13951" w:rsidP="00B13951">
            <w:pPr>
              <w:spacing w:line="240" w:lineRule="auto"/>
              <w:jc w:val="center"/>
              <w:rPr>
                <w:rFonts w:eastAsia="Calibri" w:cs="Times New Roman"/>
                <w:sz w:val="16"/>
              </w:rPr>
            </w:pPr>
          </w:p>
        </w:tc>
        <w:tc>
          <w:tcPr>
            <w:tcW w:w="1091" w:type="pct"/>
          </w:tcPr>
          <w:p w14:paraId="23A3072C" w14:textId="414BD884" w:rsidR="00B13951" w:rsidRPr="00B13951" w:rsidRDefault="00B13951" w:rsidP="00B13951">
            <w:pPr>
              <w:spacing w:line="240" w:lineRule="auto"/>
              <w:jc w:val="center"/>
              <w:rPr>
                <w:rFonts w:eastAsia="Calibri" w:cs="Times New Roman"/>
                <w:sz w:val="16"/>
              </w:rPr>
            </w:pPr>
          </w:p>
        </w:tc>
        <w:tc>
          <w:tcPr>
            <w:tcW w:w="706" w:type="pct"/>
          </w:tcPr>
          <w:p w14:paraId="4056F4E2" w14:textId="11DF5EFD" w:rsidR="00B13951" w:rsidRPr="00B13951" w:rsidRDefault="00B13951" w:rsidP="00B13951">
            <w:pPr>
              <w:spacing w:line="240" w:lineRule="auto"/>
              <w:jc w:val="center"/>
              <w:rPr>
                <w:rFonts w:eastAsia="Calibri" w:cs="Times New Roman"/>
                <w:sz w:val="16"/>
              </w:rPr>
            </w:pPr>
          </w:p>
        </w:tc>
        <w:tc>
          <w:tcPr>
            <w:tcW w:w="706" w:type="pct"/>
          </w:tcPr>
          <w:p w14:paraId="62FD4A08" w14:textId="2DFE5A6A" w:rsidR="00B13951" w:rsidRPr="00B13951" w:rsidRDefault="00B13951" w:rsidP="00B13951">
            <w:pPr>
              <w:spacing w:line="240" w:lineRule="auto"/>
              <w:jc w:val="center"/>
              <w:rPr>
                <w:rFonts w:eastAsia="Calibri" w:cs="Times New Roman"/>
                <w:sz w:val="16"/>
              </w:rPr>
            </w:pPr>
          </w:p>
        </w:tc>
      </w:tr>
      <w:tr w:rsidR="00B13951" w:rsidRPr="00B13951" w14:paraId="51B8AEA2" w14:textId="77777777" w:rsidTr="00B13951">
        <w:tc>
          <w:tcPr>
            <w:tcW w:w="527" w:type="pct"/>
          </w:tcPr>
          <w:p w14:paraId="75B4CE3A"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5</w:t>
            </w:r>
          </w:p>
        </w:tc>
        <w:tc>
          <w:tcPr>
            <w:tcW w:w="706" w:type="pct"/>
          </w:tcPr>
          <w:p w14:paraId="34586ED9" w14:textId="06BFC216" w:rsidR="00B13951" w:rsidRPr="00B13951" w:rsidRDefault="00B13951" w:rsidP="00B13951">
            <w:pPr>
              <w:spacing w:line="240" w:lineRule="auto"/>
              <w:jc w:val="center"/>
              <w:rPr>
                <w:rFonts w:eastAsia="Calibri" w:cs="Times New Roman"/>
                <w:sz w:val="16"/>
              </w:rPr>
            </w:pPr>
          </w:p>
        </w:tc>
        <w:tc>
          <w:tcPr>
            <w:tcW w:w="688" w:type="pct"/>
          </w:tcPr>
          <w:p w14:paraId="3FA14456" w14:textId="2C4C50AD" w:rsidR="00B13951" w:rsidRPr="00B13951" w:rsidRDefault="00B13951" w:rsidP="00B13951">
            <w:pPr>
              <w:spacing w:line="240" w:lineRule="auto"/>
              <w:jc w:val="center"/>
              <w:rPr>
                <w:rFonts w:eastAsia="Calibri" w:cs="Times New Roman"/>
                <w:sz w:val="16"/>
              </w:rPr>
            </w:pPr>
          </w:p>
        </w:tc>
        <w:tc>
          <w:tcPr>
            <w:tcW w:w="577" w:type="pct"/>
          </w:tcPr>
          <w:p w14:paraId="28C7785A" w14:textId="52373DD7" w:rsidR="00B13951" w:rsidRPr="00B13951" w:rsidRDefault="00B13951" w:rsidP="00B13951">
            <w:pPr>
              <w:spacing w:line="240" w:lineRule="auto"/>
              <w:jc w:val="center"/>
              <w:rPr>
                <w:rFonts w:eastAsia="Calibri" w:cs="Times New Roman"/>
                <w:sz w:val="16"/>
              </w:rPr>
            </w:pPr>
          </w:p>
        </w:tc>
        <w:tc>
          <w:tcPr>
            <w:tcW w:w="1091" w:type="pct"/>
          </w:tcPr>
          <w:p w14:paraId="0760D7C3" w14:textId="16443879" w:rsidR="00B13951" w:rsidRPr="00B13951" w:rsidRDefault="00B13951" w:rsidP="00B13951">
            <w:pPr>
              <w:spacing w:line="240" w:lineRule="auto"/>
              <w:jc w:val="center"/>
              <w:rPr>
                <w:rFonts w:eastAsia="Calibri" w:cs="Times New Roman"/>
                <w:sz w:val="16"/>
              </w:rPr>
            </w:pPr>
          </w:p>
        </w:tc>
        <w:tc>
          <w:tcPr>
            <w:tcW w:w="706" w:type="pct"/>
          </w:tcPr>
          <w:p w14:paraId="2941F6C2" w14:textId="24EC3F46" w:rsidR="00B13951" w:rsidRPr="00B13951" w:rsidRDefault="00B13951" w:rsidP="00B13951">
            <w:pPr>
              <w:spacing w:line="240" w:lineRule="auto"/>
              <w:jc w:val="center"/>
              <w:rPr>
                <w:rFonts w:eastAsia="Calibri" w:cs="Times New Roman"/>
                <w:sz w:val="16"/>
              </w:rPr>
            </w:pPr>
          </w:p>
        </w:tc>
        <w:tc>
          <w:tcPr>
            <w:tcW w:w="706" w:type="pct"/>
          </w:tcPr>
          <w:p w14:paraId="62A43CAD" w14:textId="1DD8E595" w:rsidR="00B13951" w:rsidRPr="00B13951" w:rsidRDefault="00B13951" w:rsidP="00B13951">
            <w:pPr>
              <w:spacing w:line="240" w:lineRule="auto"/>
              <w:jc w:val="center"/>
              <w:rPr>
                <w:rFonts w:eastAsia="Calibri" w:cs="Times New Roman"/>
                <w:sz w:val="16"/>
              </w:rPr>
            </w:pPr>
          </w:p>
        </w:tc>
      </w:tr>
      <w:tr w:rsidR="00B13951" w:rsidRPr="00B13951" w14:paraId="4BB7A176" w14:textId="77777777" w:rsidTr="00B13951">
        <w:tc>
          <w:tcPr>
            <w:tcW w:w="527" w:type="pct"/>
          </w:tcPr>
          <w:p w14:paraId="35106B5F"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8</w:t>
            </w:r>
          </w:p>
        </w:tc>
        <w:tc>
          <w:tcPr>
            <w:tcW w:w="706" w:type="pct"/>
          </w:tcPr>
          <w:p w14:paraId="51F3F247" w14:textId="336CDEB8" w:rsidR="00B13951" w:rsidRPr="00B13951" w:rsidRDefault="00B13951" w:rsidP="00B13951">
            <w:pPr>
              <w:spacing w:line="240" w:lineRule="auto"/>
              <w:jc w:val="center"/>
              <w:rPr>
                <w:rFonts w:eastAsia="Calibri" w:cs="Times New Roman"/>
                <w:sz w:val="16"/>
              </w:rPr>
            </w:pPr>
          </w:p>
        </w:tc>
        <w:tc>
          <w:tcPr>
            <w:tcW w:w="688" w:type="pct"/>
          </w:tcPr>
          <w:p w14:paraId="16A274AC" w14:textId="5467F69E" w:rsidR="00B13951" w:rsidRPr="00B13951" w:rsidRDefault="00B13951" w:rsidP="00B13951">
            <w:pPr>
              <w:spacing w:line="240" w:lineRule="auto"/>
              <w:jc w:val="center"/>
              <w:rPr>
                <w:rFonts w:eastAsia="Calibri" w:cs="Times New Roman"/>
                <w:sz w:val="16"/>
              </w:rPr>
            </w:pPr>
          </w:p>
        </w:tc>
        <w:tc>
          <w:tcPr>
            <w:tcW w:w="577" w:type="pct"/>
          </w:tcPr>
          <w:p w14:paraId="7162AD05" w14:textId="618C09FC" w:rsidR="00B13951" w:rsidRPr="00B13951" w:rsidRDefault="00B13951" w:rsidP="00B13951">
            <w:pPr>
              <w:spacing w:line="240" w:lineRule="auto"/>
              <w:jc w:val="center"/>
              <w:rPr>
                <w:rFonts w:eastAsia="Calibri" w:cs="Times New Roman"/>
                <w:sz w:val="16"/>
              </w:rPr>
            </w:pPr>
          </w:p>
        </w:tc>
        <w:tc>
          <w:tcPr>
            <w:tcW w:w="1091" w:type="pct"/>
          </w:tcPr>
          <w:p w14:paraId="71947E0B" w14:textId="7FBBC546" w:rsidR="00B13951" w:rsidRPr="00B13951" w:rsidRDefault="00B13951" w:rsidP="00B13951">
            <w:pPr>
              <w:spacing w:line="240" w:lineRule="auto"/>
              <w:jc w:val="center"/>
              <w:rPr>
                <w:rFonts w:eastAsia="Calibri" w:cs="Times New Roman"/>
                <w:sz w:val="16"/>
              </w:rPr>
            </w:pPr>
          </w:p>
        </w:tc>
        <w:tc>
          <w:tcPr>
            <w:tcW w:w="706" w:type="pct"/>
          </w:tcPr>
          <w:p w14:paraId="68B4551E" w14:textId="6BA04D20" w:rsidR="00B13951" w:rsidRPr="00B13951" w:rsidRDefault="00B13951" w:rsidP="00B13951">
            <w:pPr>
              <w:spacing w:line="240" w:lineRule="auto"/>
              <w:jc w:val="center"/>
              <w:rPr>
                <w:rFonts w:eastAsia="Calibri" w:cs="Times New Roman"/>
                <w:sz w:val="16"/>
              </w:rPr>
            </w:pPr>
          </w:p>
        </w:tc>
        <w:tc>
          <w:tcPr>
            <w:tcW w:w="706" w:type="pct"/>
          </w:tcPr>
          <w:p w14:paraId="69325A1B" w14:textId="0585732E" w:rsidR="00B13951" w:rsidRPr="00B13951" w:rsidRDefault="00B13951" w:rsidP="00B13951">
            <w:pPr>
              <w:spacing w:line="240" w:lineRule="auto"/>
              <w:jc w:val="center"/>
              <w:rPr>
                <w:rFonts w:eastAsia="Calibri" w:cs="Times New Roman"/>
                <w:sz w:val="16"/>
              </w:rPr>
            </w:pPr>
          </w:p>
        </w:tc>
      </w:tr>
      <w:tr w:rsidR="00B13951" w:rsidRPr="00B13951" w14:paraId="3EB4CB57" w14:textId="77777777" w:rsidTr="00B13951">
        <w:tc>
          <w:tcPr>
            <w:tcW w:w="527" w:type="pct"/>
          </w:tcPr>
          <w:p w14:paraId="5EBA1C09"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1</w:t>
            </w:r>
          </w:p>
        </w:tc>
        <w:tc>
          <w:tcPr>
            <w:tcW w:w="706" w:type="pct"/>
          </w:tcPr>
          <w:p w14:paraId="24D25BE3" w14:textId="12F34E2C" w:rsidR="00B13951" w:rsidRPr="00B13951" w:rsidRDefault="00B13951" w:rsidP="00B13951">
            <w:pPr>
              <w:spacing w:line="240" w:lineRule="auto"/>
              <w:jc w:val="center"/>
              <w:rPr>
                <w:rFonts w:eastAsia="Calibri" w:cs="Times New Roman"/>
                <w:sz w:val="16"/>
              </w:rPr>
            </w:pPr>
          </w:p>
        </w:tc>
        <w:tc>
          <w:tcPr>
            <w:tcW w:w="688" w:type="pct"/>
          </w:tcPr>
          <w:p w14:paraId="351BEC68" w14:textId="7FC71165" w:rsidR="00B13951" w:rsidRPr="00B13951" w:rsidRDefault="00B13951" w:rsidP="00B13951">
            <w:pPr>
              <w:spacing w:line="240" w:lineRule="auto"/>
              <w:jc w:val="center"/>
              <w:rPr>
                <w:rFonts w:eastAsia="Calibri" w:cs="Times New Roman"/>
                <w:sz w:val="16"/>
              </w:rPr>
            </w:pPr>
          </w:p>
        </w:tc>
        <w:tc>
          <w:tcPr>
            <w:tcW w:w="577" w:type="pct"/>
          </w:tcPr>
          <w:p w14:paraId="0B491C90" w14:textId="29F38F24" w:rsidR="00B13951" w:rsidRPr="00B13951" w:rsidRDefault="00B13951" w:rsidP="00B13951">
            <w:pPr>
              <w:spacing w:line="240" w:lineRule="auto"/>
              <w:jc w:val="center"/>
              <w:rPr>
                <w:rFonts w:eastAsia="Calibri" w:cs="Times New Roman"/>
                <w:sz w:val="16"/>
              </w:rPr>
            </w:pPr>
          </w:p>
        </w:tc>
        <w:tc>
          <w:tcPr>
            <w:tcW w:w="1091" w:type="pct"/>
          </w:tcPr>
          <w:p w14:paraId="0ED97E6E" w14:textId="18BD1C4E" w:rsidR="00B13951" w:rsidRPr="00B13951" w:rsidRDefault="00B13951" w:rsidP="00B13951">
            <w:pPr>
              <w:spacing w:line="240" w:lineRule="auto"/>
              <w:jc w:val="center"/>
              <w:rPr>
                <w:rFonts w:eastAsia="Calibri" w:cs="Times New Roman"/>
                <w:sz w:val="16"/>
              </w:rPr>
            </w:pPr>
          </w:p>
        </w:tc>
        <w:tc>
          <w:tcPr>
            <w:tcW w:w="706" w:type="pct"/>
          </w:tcPr>
          <w:p w14:paraId="48D40BB1" w14:textId="5B279648" w:rsidR="00B13951" w:rsidRPr="00B13951" w:rsidRDefault="00B13951" w:rsidP="00B13951">
            <w:pPr>
              <w:spacing w:line="240" w:lineRule="auto"/>
              <w:jc w:val="center"/>
              <w:rPr>
                <w:rFonts w:eastAsia="Calibri" w:cs="Times New Roman"/>
                <w:sz w:val="16"/>
              </w:rPr>
            </w:pPr>
          </w:p>
        </w:tc>
        <w:tc>
          <w:tcPr>
            <w:tcW w:w="706" w:type="pct"/>
          </w:tcPr>
          <w:p w14:paraId="09D154F4" w14:textId="72A91215" w:rsidR="00B13951" w:rsidRPr="00B13951" w:rsidRDefault="00B13951" w:rsidP="00B13951">
            <w:pPr>
              <w:spacing w:line="240" w:lineRule="auto"/>
              <w:jc w:val="center"/>
              <w:rPr>
                <w:rFonts w:eastAsia="Calibri" w:cs="Times New Roman"/>
                <w:sz w:val="16"/>
              </w:rPr>
            </w:pPr>
          </w:p>
        </w:tc>
      </w:tr>
      <w:tr w:rsidR="00B13951" w:rsidRPr="00B13951" w14:paraId="39423FD7" w14:textId="77777777" w:rsidTr="00B13951">
        <w:tc>
          <w:tcPr>
            <w:tcW w:w="527" w:type="pct"/>
          </w:tcPr>
          <w:p w14:paraId="38E99303"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4</w:t>
            </w:r>
          </w:p>
        </w:tc>
        <w:tc>
          <w:tcPr>
            <w:tcW w:w="706" w:type="pct"/>
          </w:tcPr>
          <w:p w14:paraId="73B99BB9" w14:textId="259BA20F" w:rsidR="00B13951" w:rsidRPr="00B13951" w:rsidRDefault="00B13951" w:rsidP="00B13951">
            <w:pPr>
              <w:spacing w:line="240" w:lineRule="auto"/>
              <w:jc w:val="center"/>
              <w:rPr>
                <w:rFonts w:eastAsia="Calibri" w:cs="Times New Roman"/>
                <w:sz w:val="16"/>
              </w:rPr>
            </w:pPr>
          </w:p>
        </w:tc>
        <w:tc>
          <w:tcPr>
            <w:tcW w:w="688" w:type="pct"/>
          </w:tcPr>
          <w:p w14:paraId="32980CE8" w14:textId="08BF152A" w:rsidR="00B13951" w:rsidRPr="00B13951" w:rsidRDefault="00B13951" w:rsidP="00B13951">
            <w:pPr>
              <w:spacing w:line="240" w:lineRule="auto"/>
              <w:jc w:val="center"/>
              <w:rPr>
                <w:rFonts w:eastAsia="Calibri" w:cs="Times New Roman"/>
                <w:sz w:val="16"/>
              </w:rPr>
            </w:pPr>
          </w:p>
        </w:tc>
        <w:tc>
          <w:tcPr>
            <w:tcW w:w="577" w:type="pct"/>
          </w:tcPr>
          <w:p w14:paraId="0E33EE23" w14:textId="4CCA522B" w:rsidR="00B13951" w:rsidRPr="00B13951" w:rsidRDefault="00B13951" w:rsidP="00B13951">
            <w:pPr>
              <w:spacing w:line="240" w:lineRule="auto"/>
              <w:jc w:val="center"/>
              <w:rPr>
                <w:rFonts w:eastAsia="Calibri" w:cs="Times New Roman"/>
                <w:sz w:val="16"/>
              </w:rPr>
            </w:pPr>
          </w:p>
        </w:tc>
        <w:tc>
          <w:tcPr>
            <w:tcW w:w="1091" w:type="pct"/>
          </w:tcPr>
          <w:p w14:paraId="79435D9F" w14:textId="153C7E69" w:rsidR="00B13951" w:rsidRPr="00B13951" w:rsidRDefault="00B13951" w:rsidP="00B13951">
            <w:pPr>
              <w:spacing w:line="240" w:lineRule="auto"/>
              <w:jc w:val="center"/>
              <w:rPr>
                <w:rFonts w:eastAsia="Calibri" w:cs="Times New Roman"/>
                <w:sz w:val="16"/>
              </w:rPr>
            </w:pPr>
          </w:p>
        </w:tc>
        <w:tc>
          <w:tcPr>
            <w:tcW w:w="706" w:type="pct"/>
          </w:tcPr>
          <w:p w14:paraId="286BA3B6" w14:textId="0561D531" w:rsidR="00B13951" w:rsidRPr="00B13951" w:rsidRDefault="00B13951" w:rsidP="00B13951">
            <w:pPr>
              <w:spacing w:line="240" w:lineRule="auto"/>
              <w:jc w:val="center"/>
              <w:rPr>
                <w:rFonts w:eastAsia="Calibri" w:cs="Times New Roman"/>
                <w:sz w:val="16"/>
              </w:rPr>
            </w:pPr>
          </w:p>
        </w:tc>
        <w:tc>
          <w:tcPr>
            <w:tcW w:w="706" w:type="pct"/>
          </w:tcPr>
          <w:p w14:paraId="447435D7" w14:textId="1B0AB8D7" w:rsidR="00B13951" w:rsidRPr="00B13951" w:rsidRDefault="00B13951" w:rsidP="00B13951">
            <w:pPr>
              <w:spacing w:line="240" w:lineRule="auto"/>
              <w:jc w:val="center"/>
              <w:rPr>
                <w:rFonts w:eastAsia="Calibri" w:cs="Times New Roman"/>
                <w:sz w:val="16"/>
              </w:rPr>
            </w:pPr>
          </w:p>
        </w:tc>
      </w:tr>
      <w:tr w:rsidR="00B13951" w:rsidRPr="00B13951" w14:paraId="349CA237" w14:textId="77777777" w:rsidTr="00B13951">
        <w:tc>
          <w:tcPr>
            <w:tcW w:w="527" w:type="pct"/>
          </w:tcPr>
          <w:p w14:paraId="3D97E091"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7</w:t>
            </w:r>
          </w:p>
        </w:tc>
        <w:tc>
          <w:tcPr>
            <w:tcW w:w="706" w:type="pct"/>
          </w:tcPr>
          <w:p w14:paraId="068EDCC4" w14:textId="6C441048" w:rsidR="00B13951" w:rsidRPr="00B13951" w:rsidRDefault="00B13951" w:rsidP="00B13951">
            <w:pPr>
              <w:spacing w:line="240" w:lineRule="auto"/>
              <w:jc w:val="center"/>
              <w:rPr>
                <w:rFonts w:eastAsia="Calibri" w:cs="Times New Roman"/>
                <w:sz w:val="16"/>
              </w:rPr>
            </w:pPr>
          </w:p>
        </w:tc>
        <w:tc>
          <w:tcPr>
            <w:tcW w:w="688" w:type="pct"/>
          </w:tcPr>
          <w:p w14:paraId="31B8069F" w14:textId="09E9E007" w:rsidR="00B13951" w:rsidRPr="00B13951" w:rsidRDefault="00B13951" w:rsidP="00B13951">
            <w:pPr>
              <w:spacing w:line="240" w:lineRule="auto"/>
              <w:jc w:val="center"/>
              <w:rPr>
                <w:rFonts w:eastAsia="Calibri" w:cs="Times New Roman"/>
                <w:sz w:val="16"/>
              </w:rPr>
            </w:pPr>
          </w:p>
        </w:tc>
        <w:tc>
          <w:tcPr>
            <w:tcW w:w="577" w:type="pct"/>
          </w:tcPr>
          <w:p w14:paraId="7BE2DD2C" w14:textId="34A06FB2" w:rsidR="00B13951" w:rsidRPr="00B13951" w:rsidRDefault="00B13951" w:rsidP="00B13951">
            <w:pPr>
              <w:spacing w:line="240" w:lineRule="auto"/>
              <w:jc w:val="center"/>
              <w:rPr>
                <w:rFonts w:eastAsia="Calibri" w:cs="Times New Roman"/>
                <w:sz w:val="16"/>
              </w:rPr>
            </w:pPr>
          </w:p>
        </w:tc>
        <w:tc>
          <w:tcPr>
            <w:tcW w:w="1091" w:type="pct"/>
          </w:tcPr>
          <w:p w14:paraId="494BD1E7" w14:textId="0533F090" w:rsidR="00B13951" w:rsidRPr="00B13951" w:rsidRDefault="00B13951" w:rsidP="00B13951">
            <w:pPr>
              <w:spacing w:line="240" w:lineRule="auto"/>
              <w:jc w:val="center"/>
              <w:rPr>
                <w:rFonts w:eastAsia="Calibri" w:cs="Times New Roman"/>
                <w:sz w:val="16"/>
              </w:rPr>
            </w:pPr>
          </w:p>
        </w:tc>
        <w:tc>
          <w:tcPr>
            <w:tcW w:w="706" w:type="pct"/>
          </w:tcPr>
          <w:p w14:paraId="7CC05A90" w14:textId="75BD9617" w:rsidR="00B13951" w:rsidRPr="00B13951" w:rsidRDefault="00B13951" w:rsidP="00B13951">
            <w:pPr>
              <w:spacing w:line="240" w:lineRule="auto"/>
              <w:jc w:val="center"/>
              <w:rPr>
                <w:rFonts w:eastAsia="Calibri" w:cs="Times New Roman"/>
                <w:sz w:val="16"/>
              </w:rPr>
            </w:pPr>
          </w:p>
        </w:tc>
        <w:tc>
          <w:tcPr>
            <w:tcW w:w="706" w:type="pct"/>
          </w:tcPr>
          <w:p w14:paraId="7A5F49BC" w14:textId="5EA4DCF5" w:rsidR="00B13951" w:rsidRPr="00B13951" w:rsidRDefault="00B13951" w:rsidP="00B13951">
            <w:pPr>
              <w:spacing w:line="240" w:lineRule="auto"/>
              <w:jc w:val="center"/>
              <w:rPr>
                <w:rFonts w:eastAsia="Calibri" w:cs="Times New Roman"/>
                <w:sz w:val="16"/>
              </w:rPr>
            </w:pPr>
          </w:p>
        </w:tc>
      </w:tr>
      <w:tr w:rsidR="00B13951" w:rsidRPr="00B13951" w14:paraId="61AF79E7" w14:textId="77777777" w:rsidTr="00B13951">
        <w:tc>
          <w:tcPr>
            <w:tcW w:w="527" w:type="pct"/>
          </w:tcPr>
          <w:p w14:paraId="7807E7A0"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30</w:t>
            </w:r>
          </w:p>
        </w:tc>
        <w:tc>
          <w:tcPr>
            <w:tcW w:w="706" w:type="pct"/>
          </w:tcPr>
          <w:p w14:paraId="624DE88C" w14:textId="4011984C" w:rsidR="00B13951" w:rsidRPr="00B13951" w:rsidRDefault="00B13951" w:rsidP="00B13951">
            <w:pPr>
              <w:spacing w:line="240" w:lineRule="auto"/>
              <w:jc w:val="center"/>
              <w:rPr>
                <w:rFonts w:eastAsia="Calibri" w:cs="Times New Roman"/>
                <w:sz w:val="16"/>
              </w:rPr>
            </w:pPr>
          </w:p>
        </w:tc>
        <w:tc>
          <w:tcPr>
            <w:tcW w:w="688" w:type="pct"/>
          </w:tcPr>
          <w:p w14:paraId="61DF33C6" w14:textId="44746348" w:rsidR="00B13951" w:rsidRPr="00B13951" w:rsidRDefault="00B13951" w:rsidP="00B13951">
            <w:pPr>
              <w:spacing w:line="240" w:lineRule="auto"/>
              <w:jc w:val="center"/>
              <w:rPr>
                <w:rFonts w:eastAsia="Calibri" w:cs="Times New Roman"/>
                <w:sz w:val="16"/>
              </w:rPr>
            </w:pPr>
          </w:p>
        </w:tc>
        <w:tc>
          <w:tcPr>
            <w:tcW w:w="577" w:type="pct"/>
          </w:tcPr>
          <w:p w14:paraId="4AD228DE" w14:textId="7803CA4A" w:rsidR="00B13951" w:rsidRPr="00B13951" w:rsidRDefault="00B13951" w:rsidP="00B13951">
            <w:pPr>
              <w:spacing w:line="240" w:lineRule="auto"/>
              <w:jc w:val="center"/>
              <w:rPr>
                <w:rFonts w:eastAsia="Calibri" w:cs="Times New Roman"/>
                <w:sz w:val="16"/>
              </w:rPr>
            </w:pPr>
          </w:p>
        </w:tc>
        <w:tc>
          <w:tcPr>
            <w:tcW w:w="1091" w:type="pct"/>
          </w:tcPr>
          <w:p w14:paraId="7B76A2BD" w14:textId="180AF91F" w:rsidR="00B13951" w:rsidRPr="00B13951" w:rsidRDefault="00B13951" w:rsidP="00B13951">
            <w:pPr>
              <w:spacing w:line="240" w:lineRule="auto"/>
              <w:jc w:val="center"/>
              <w:rPr>
                <w:rFonts w:eastAsia="Calibri" w:cs="Times New Roman"/>
                <w:sz w:val="16"/>
              </w:rPr>
            </w:pPr>
          </w:p>
        </w:tc>
        <w:tc>
          <w:tcPr>
            <w:tcW w:w="706" w:type="pct"/>
          </w:tcPr>
          <w:p w14:paraId="114E218D" w14:textId="29ED84C3" w:rsidR="00B13951" w:rsidRPr="00B13951" w:rsidRDefault="00B13951" w:rsidP="00B13951">
            <w:pPr>
              <w:spacing w:line="240" w:lineRule="auto"/>
              <w:jc w:val="center"/>
              <w:rPr>
                <w:rFonts w:eastAsia="Calibri" w:cs="Times New Roman"/>
                <w:sz w:val="16"/>
              </w:rPr>
            </w:pPr>
          </w:p>
        </w:tc>
        <w:tc>
          <w:tcPr>
            <w:tcW w:w="706" w:type="pct"/>
          </w:tcPr>
          <w:p w14:paraId="7D69DF7B" w14:textId="0A318CA6" w:rsidR="00B13951" w:rsidRPr="00B13951" w:rsidRDefault="00B13951" w:rsidP="00B13951">
            <w:pPr>
              <w:spacing w:line="240" w:lineRule="auto"/>
              <w:jc w:val="center"/>
              <w:rPr>
                <w:rFonts w:eastAsia="Calibri" w:cs="Times New Roman"/>
                <w:sz w:val="16"/>
              </w:rPr>
            </w:pPr>
          </w:p>
        </w:tc>
      </w:tr>
      <w:tr w:rsidR="00B13951" w:rsidRPr="00B13951" w14:paraId="3F5D1224" w14:textId="77777777" w:rsidTr="00B13951">
        <w:tc>
          <w:tcPr>
            <w:tcW w:w="527" w:type="pct"/>
          </w:tcPr>
          <w:p w14:paraId="23E47573" w14:textId="77777777"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Average</w:t>
            </w:r>
          </w:p>
        </w:tc>
        <w:tc>
          <w:tcPr>
            <w:tcW w:w="706" w:type="pct"/>
          </w:tcPr>
          <w:p w14:paraId="0E7A9126" w14:textId="2A56A5CB" w:rsidR="00B13951" w:rsidRPr="00B13951" w:rsidRDefault="00B13951" w:rsidP="00B13951">
            <w:pPr>
              <w:spacing w:line="240" w:lineRule="auto"/>
              <w:jc w:val="center"/>
              <w:rPr>
                <w:rFonts w:eastAsia="Calibri" w:cs="Times New Roman"/>
                <w:b/>
                <w:sz w:val="16"/>
              </w:rPr>
            </w:pPr>
          </w:p>
        </w:tc>
        <w:tc>
          <w:tcPr>
            <w:tcW w:w="688" w:type="pct"/>
          </w:tcPr>
          <w:p w14:paraId="0F1F2684" w14:textId="73B2B856" w:rsidR="00B13951" w:rsidRPr="00B13951" w:rsidRDefault="00B13951" w:rsidP="00B13951">
            <w:pPr>
              <w:spacing w:line="240" w:lineRule="auto"/>
              <w:jc w:val="center"/>
              <w:rPr>
                <w:rFonts w:eastAsia="Calibri" w:cs="Times New Roman"/>
                <w:b/>
                <w:sz w:val="16"/>
              </w:rPr>
            </w:pPr>
          </w:p>
        </w:tc>
        <w:tc>
          <w:tcPr>
            <w:tcW w:w="577" w:type="pct"/>
          </w:tcPr>
          <w:p w14:paraId="391542E9" w14:textId="5CD50878" w:rsidR="00B13951" w:rsidRPr="00B13951" w:rsidRDefault="00B13951" w:rsidP="00B13951">
            <w:pPr>
              <w:spacing w:line="240" w:lineRule="auto"/>
              <w:jc w:val="center"/>
              <w:rPr>
                <w:rFonts w:eastAsia="Calibri" w:cs="Times New Roman"/>
                <w:b/>
                <w:sz w:val="16"/>
              </w:rPr>
            </w:pPr>
          </w:p>
        </w:tc>
        <w:tc>
          <w:tcPr>
            <w:tcW w:w="1091" w:type="pct"/>
          </w:tcPr>
          <w:p w14:paraId="7FB4BDE1" w14:textId="150E335C" w:rsidR="00B13951" w:rsidRPr="00B13951" w:rsidRDefault="00B13951" w:rsidP="00B13951">
            <w:pPr>
              <w:spacing w:line="240" w:lineRule="auto"/>
              <w:jc w:val="center"/>
              <w:rPr>
                <w:rFonts w:eastAsia="Calibri" w:cs="Times New Roman"/>
                <w:b/>
                <w:sz w:val="16"/>
              </w:rPr>
            </w:pPr>
          </w:p>
        </w:tc>
        <w:tc>
          <w:tcPr>
            <w:tcW w:w="706" w:type="pct"/>
          </w:tcPr>
          <w:p w14:paraId="53E56DC1" w14:textId="406F9E06" w:rsidR="00B13951" w:rsidRPr="00B13951" w:rsidRDefault="00B13951" w:rsidP="00B13951">
            <w:pPr>
              <w:spacing w:line="240" w:lineRule="auto"/>
              <w:jc w:val="center"/>
              <w:rPr>
                <w:rFonts w:eastAsia="Calibri" w:cs="Times New Roman"/>
                <w:b/>
                <w:sz w:val="16"/>
              </w:rPr>
            </w:pPr>
          </w:p>
        </w:tc>
        <w:tc>
          <w:tcPr>
            <w:tcW w:w="706" w:type="pct"/>
          </w:tcPr>
          <w:p w14:paraId="23B05943" w14:textId="7E0C7EF6" w:rsidR="00B13951" w:rsidRPr="00B13951" w:rsidRDefault="00B13951" w:rsidP="00B13951">
            <w:pPr>
              <w:spacing w:line="240" w:lineRule="auto"/>
              <w:jc w:val="center"/>
              <w:rPr>
                <w:rFonts w:eastAsia="Calibri" w:cs="Times New Roman"/>
                <w:b/>
                <w:sz w:val="16"/>
              </w:rPr>
            </w:pPr>
          </w:p>
        </w:tc>
      </w:tr>
    </w:tbl>
    <w:p w14:paraId="3168CFD6" w14:textId="46E4B360" w:rsidR="00D74580" w:rsidRDefault="00D74580" w:rsidP="00012439"/>
    <w:p w14:paraId="4EC2370D" w14:textId="76BE6099" w:rsidR="00AD2AF2" w:rsidRDefault="00AD2AF2" w:rsidP="00DD4E75">
      <w:pPr>
        <w:ind w:firstLine="720"/>
      </w:pPr>
      <w:r>
        <w:t xml:space="preserve">Dari hasil evaluasi di </w:t>
      </w:r>
      <w:r w:rsidR="005A13BE">
        <w:t>tabel III.10</w:t>
      </w:r>
      <w:r>
        <w:t xml:space="preserve"> </w:t>
      </w:r>
      <w:r w:rsidR="00A364D2" w:rsidRPr="00A364D2">
        <w:t>kemudian akan digunakan untuk output ATAM berupa hasil analitik skenario kongkret terkait</w:t>
      </w:r>
      <w:r w:rsidR="00A364D2">
        <w:t xml:space="preserve"> Performa</w:t>
      </w:r>
      <w:r w:rsidR="000875E6">
        <w:t>n</w:t>
      </w:r>
      <w:r w:rsidR="00A364D2">
        <w:t>ce</w:t>
      </w:r>
      <w:r w:rsidR="008F5233">
        <w:t xml:space="preserve"> (P2), dimana dari sini kita bisa mengetahui sejauh mana </w:t>
      </w:r>
      <w:r w:rsidR="00C4551E">
        <w:t>core controller E-</w:t>
      </w:r>
      <w:r w:rsidR="00C4551E" w:rsidRPr="00FB0FE2">
        <w:rPr>
          <w:i/>
        </w:rPr>
        <w:t>Learning</w:t>
      </w:r>
      <w:r w:rsidR="00C4551E">
        <w:t xml:space="preserve"> bisa menangani </w:t>
      </w:r>
      <w:r w:rsidR="00DD4E75" w:rsidRPr="00DD4E75">
        <w:rPr>
          <w:i/>
        </w:rPr>
        <w:t>concurrent user</w:t>
      </w:r>
      <w:r w:rsidR="00DD4E75">
        <w:t xml:space="preserve"> dari </w:t>
      </w:r>
      <w:r w:rsidR="00DD4E75" w:rsidRPr="000875E6">
        <w:rPr>
          <w:i/>
        </w:rPr>
        <w:t>tenant</w:t>
      </w:r>
      <w:r w:rsidR="00DD4E75">
        <w:t xml:space="preserve"> yang berbeda</w:t>
      </w:r>
      <w:r w:rsidR="004C6A9A">
        <w:t>.</w:t>
      </w:r>
    </w:p>
    <w:p w14:paraId="023368E8" w14:textId="094C4754" w:rsidR="000018EF" w:rsidRPr="00012439" w:rsidRDefault="000018EF" w:rsidP="00012439">
      <w:r>
        <w:tab/>
      </w:r>
    </w:p>
    <w:p w14:paraId="63FB2090" w14:textId="5868C18B" w:rsidR="0037058A" w:rsidRPr="00910A87" w:rsidRDefault="00747221" w:rsidP="00747221">
      <w:pPr>
        <w:pStyle w:val="Heading2"/>
        <w:ind w:left="284"/>
      </w:pPr>
      <w:r>
        <w:lastRenderedPageBreak/>
        <w:t xml:space="preserve"> </w:t>
      </w:r>
      <w:r>
        <w:tab/>
      </w:r>
      <w:bookmarkStart w:id="78" w:name="_Toc7635605"/>
      <w:r w:rsidR="00910A87" w:rsidRPr="00910A87">
        <w:t>Rencana Kegiatan</w:t>
      </w:r>
      <w:bookmarkEnd w:id="78"/>
    </w:p>
    <w:p w14:paraId="754CFDEA" w14:textId="3745A62E" w:rsidR="00910A87" w:rsidRPr="00F610BA" w:rsidRDefault="00910A87" w:rsidP="00EF70C0">
      <w:pPr>
        <w:ind w:firstLine="709"/>
      </w:pPr>
      <w:r>
        <w:t xml:space="preserve">Tabel </w:t>
      </w:r>
      <w:r w:rsidR="00B70C91">
        <w:t>III.1</w:t>
      </w:r>
      <w:r w:rsidR="00033526">
        <w:t>1</w:t>
      </w:r>
      <w:r w:rsidR="00BA774B">
        <w:t xml:space="preserve"> </w:t>
      </w:r>
      <w:r>
        <w:t>b</w:t>
      </w:r>
      <w:r w:rsidRPr="00FF399E">
        <w:t xml:space="preserve">erikut merupakan tabel </w:t>
      </w:r>
      <w:r w:rsidRPr="00FF399E">
        <w:rPr>
          <w:i/>
        </w:rPr>
        <w:t>timeline</w:t>
      </w:r>
      <w:r w:rsidRPr="00FF399E">
        <w:t xml:space="preserve"> rencana kegiatan yang akan dilakukan dalam penelitian ini.</w:t>
      </w:r>
    </w:p>
    <w:p w14:paraId="3C00BC74" w14:textId="638859EA" w:rsidR="00EA04D8" w:rsidRPr="004979B3" w:rsidRDefault="00EA04D8" w:rsidP="00EA04D8">
      <w:pPr>
        <w:pStyle w:val="Caption"/>
        <w:keepNext/>
        <w:jc w:val="center"/>
      </w:pPr>
      <w:bookmarkStart w:id="79" w:name="_Toc7635644"/>
      <w:r w:rsidRPr="004979B3">
        <w:t xml:space="preserve">Tabel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1</w:t>
      </w:r>
      <w:r w:rsidR="00B13951">
        <w:fldChar w:fldCharType="end"/>
      </w:r>
      <w:r w:rsidRPr="004979B3">
        <w:t xml:space="preserve"> Rencana Kegiatan Penelitian</w:t>
      </w:r>
      <w:bookmarkEnd w:id="79"/>
    </w:p>
    <w:tbl>
      <w:tblPr>
        <w:tblStyle w:val="TableGrid"/>
        <w:tblW w:w="0" w:type="auto"/>
        <w:jc w:val="center"/>
        <w:tblLook w:val="04A0" w:firstRow="1" w:lastRow="0" w:firstColumn="1" w:lastColumn="0" w:noHBand="0" w:noVBand="1"/>
      </w:tblPr>
      <w:tblGrid>
        <w:gridCol w:w="510"/>
        <w:gridCol w:w="4729"/>
        <w:gridCol w:w="336"/>
        <w:gridCol w:w="336"/>
        <w:gridCol w:w="336"/>
        <w:gridCol w:w="336"/>
        <w:gridCol w:w="336"/>
        <w:gridCol w:w="336"/>
        <w:gridCol w:w="336"/>
        <w:gridCol w:w="336"/>
      </w:tblGrid>
      <w:tr w:rsidR="00910A87" w:rsidRPr="00FF399E" w14:paraId="5E0B2849" w14:textId="77777777" w:rsidTr="002C3DEC">
        <w:trPr>
          <w:trHeight w:val="432"/>
          <w:jc w:val="center"/>
        </w:trPr>
        <w:tc>
          <w:tcPr>
            <w:tcW w:w="0" w:type="auto"/>
            <w:vMerge w:val="restart"/>
            <w:vAlign w:val="center"/>
          </w:tcPr>
          <w:p w14:paraId="25B5E861" w14:textId="77777777" w:rsidR="00910A87" w:rsidRPr="00FF399E" w:rsidRDefault="00910A87" w:rsidP="002C3DEC">
            <w:pPr>
              <w:jc w:val="center"/>
            </w:pPr>
            <w:r w:rsidRPr="00FF399E">
              <w:t>No</w:t>
            </w:r>
          </w:p>
        </w:tc>
        <w:tc>
          <w:tcPr>
            <w:tcW w:w="0" w:type="auto"/>
            <w:vMerge w:val="restart"/>
            <w:vAlign w:val="center"/>
          </w:tcPr>
          <w:p w14:paraId="4EA09A25" w14:textId="77777777" w:rsidR="00910A87" w:rsidRPr="00FF399E" w:rsidRDefault="00910A87" w:rsidP="002C3DEC">
            <w:pPr>
              <w:jc w:val="center"/>
            </w:pPr>
            <w:r w:rsidRPr="00FF399E">
              <w:t>Kegiatan</w:t>
            </w:r>
          </w:p>
        </w:tc>
        <w:tc>
          <w:tcPr>
            <w:tcW w:w="0" w:type="auto"/>
            <w:gridSpan w:val="8"/>
            <w:vAlign w:val="center"/>
          </w:tcPr>
          <w:p w14:paraId="02464D2B" w14:textId="77777777" w:rsidR="00910A87" w:rsidRPr="00FF399E" w:rsidRDefault="00910A87" w:rsidP="002C3DEC">
            <w:pPr>
              <w:jc w:val="center"/>
            </w:pPr>
            <w:r w:rsidRPr="00FF399E">
              <w:t>Bulan</w:t>
            </w:r>
          </w:p>
        </w:tc>
      </w:tr>
      <w:tr w:rsidR="00910A87" w:rsidRPr="00FF399E" w14:paraId="7220C0EE" w14:textId="77777777" w:rsidTr="002C3DEC">
        <w:trPr>
          <w:trHeight w:val="432"/>
          <w:jc w:val="center"/>
        </w:trPr>
        <w:tc>
          <w:tcPr>
            <w:tcW w:w="0" w:type="auto"/>
            <w:vMerge/>
            <w:vAlign w:val="center"/>
          </w:tcPr>
          <w:p w14:paraId="6D15652A" w14:textId="77777777" w:rsidR="00910A87" w:rsidRPr="00FF399E" w:rsidRDefault="00910A87" w:rsidP="002C3DEC"/>
        </w:tc>
        <w:tc>
          <w:tcPr>
            <w:tcW w:w="0" w:type="auto"/>
            <w:vMerge/>
            <w:vAlign w:val="center"/>
          </w:tcPr>
          <w:p w14:paraId="68D6FBA2" w14:textId="77777777" w:rsidR="00910A87" w:rsidRPr="00FF399E" w:rsidRDefault="00910A87" w:rsidP="002C3DEC"/>
        </w:tc>
        <w:tc>
          <w:tcPr>
            <w:tcW w:w="0" w:type="auto"/>
            <w:vAlign w:val="center"/>
          </w:tcPr>
          <w:p w14:paraId="1A806DF7" w14:textId="77777777" w:rsidR="00910A87" w:rsidRPr="00FF399E" w:rsidRDefault="00910A87" w:rsidP="002C3DEC">
            <w:r w:rsidRPr="00FF399E">
              <w:t>1</w:t>
            </w:r>
          </w:p>
        </w:tc>
        <w:tc>
          <w:tcPr>
            <w:tcW w:w="0" w:type="auto"/>
            <w:vAlign w:val="center"/>
          </w:tcPr>
          <w:p w14:paraId="4C0756B9" w14:textId="77777777" w:rsidR="00910A87" w:rsidRPr="00FF399E" w:rsidRDefault="00910A87" w:rsidP="002C3DEC">
            <w:r w:rsidRPr="00FF399E">
              <w:t>2</w:t>
            </w:r>
          </w:p>
        </w:tc>
        <w:tc>
          <w:tcPr>
            <w:tcW w:w="0" w:type="auto"/>
            <w:vAlign w:val="center"/>
          </w:tcPr>
          <w:p w14:paraId="5096E7AC" w14:textId="77777777" w:rsidR="00910A87" w:rsidRPr="00FF399E" w:rsidRDefault="00910A87" w:rsidP="002C3DEC">
            <w:r w:rsidRPr="00FF399E">
              <w:t>3</w:t>
            </w:r>
          </w:p>
        </w:tc>
        <w:tc>
          <w:tcPr>
            <w:tcW w:w="0" w:type="auto"/>
            <w:vAlign w:val="center"/>
          </w:tcPr>
          <w:p w14:paraId="4842A3FA" w14:textId="77777777" w:rsidR="00910A87" w:rsidRPr="00FF399E" w:rsidRDefault="00910A87" w:rsidP="002C3DEC">
            <w:r w:rsidRPr="00FF399E">
              <w:t>4</w:t>
            </w:r>
          </w:p>
        </w:tc>
        <w:tc>
          <w:tcPr>
            <w:tcW w:w="0" w:type="auto"/>
            <w:vAlign w:val="center"/>
          </w:tcPr>
          <w:p w14:paraId="3F997647" w14:textId="77777777" w:rsidR="00910A87" w:rsidRPr="00FF399E" w:rsidRDefault="00910A87" w:rsidP="002C3DEC">
            <w:r w:rsidRPr="00FF399E">
              <w:t>5</w:t>
            </w:r>
          </w:p>
        </w:tc>
        <w:tc>
          <w:tcPr>
            <w:tcW w:w="0" w:type="auto"/>
            <w:vAlign w:val="center"/>
          </w:tcPr>
          <w:p w14:paraId="7D5B4E11" w14:textId="77777777" w:rsidR="00910A87" w:rsidRPr="00FF399E" w:rsidRDefault="00910A87" w:rsidP="002C3DEC">
            <w:r w:rsidRPr="00FF399E">
              <w:t>6</w:t>
            </w:r>
          </w:p>
        </w:tc>
        <w:tc>
          <w:tcPr>
            <w:tcW w:w="0" w:type="auto"/>
            <w:vAlign w:val="center"/>
          </w:tcPr>
          <w:p w14:paraId="32CEDEEF" w14:textId="77777777" w:rsidR="00910A87" w:rsidRPr="00FF399E" w:rsidRDefault="00910A87" w:rsidP="002C3DEC">
            <w:r w:rsidRPr="00FF399E">
              <w:t>7</w:t>
            </w:r>
          </w:p>
        </w:tc>
        <w:tc>
          <w:tcPr>
            <w:tcW w:w="0" w:type="auto"/>
            <w:vAlign w:val="center"/>
          </w:tcPr>
          <w:p w14:paraId="454B3AEF" w14:textId="77777777" w:rsidR="00910A87" w:rsidRPr="00FF399E" w:rsidRDefault="00910A87" w:rsidP="002C3DEC">
            <w:r w:rsidRPr="00FF399E">
              <w:t>8</w:t>
            </w:r>
          </w:p>
        </w:tc>
      </w:tr>
      <w:tr w:rsidR="00910A87" w:rsidRPr="00FF399E" w14:paraId="342E2348" w14:textId="77777777" w:rsidTr="002C3DEC">
        <w:trPr>
          <w:trHeight w:val="432"/>
          <w:jc w:val="center"/>
        </w:trPr>
        <w:tc>
          <w:tcPr>
            <w:tcW w:w="0" w:type="auto"/>
            <w:vAlign w:val="center"/>
          </w:tcPr>
          <w:p w14:paraId="6D96700E" w14:textId="77777777" w:rsidR="00910A87" w:rsidRPr="00FF399E" w:rsidRDefault="00910A87" w:rsidP="002C3DEC">
            <w:r w:rsidRPr="00FF399E">
              <w:t>1</w:t>
            </w:r>
          </w:p>
        </w:tc>
        <w:tc>
          <w:tcPr>
            <w:tcW w:w="0" w:type="auto"/>
            <w:vAlign w:val="center"/>
          </w:tcPr>
          <w:p w14:paraId="3F55C432" w14:textId="77777777" w:rsidR="00910A87" w:rsidRPr="00FF399E" w:rsidRDefault="00910A87" w:rsidP="002C3DEC">
            <w:r w:rsidRPr="00FF399E">
              <w:t>Studi Literatur</w:t>
            </w:r>
          </w:p>
        </w:tc>
        <w:tc>
          <w:tcPr>
            <w:tcW w:w="0" w:type="auto"/>
            <w:shd w:val="clear" w:color="auto" w:fill="BFBFBF" w:themeFill="background1" w:themeFillShade="BF"/>
            <w:vAlign w:val="center"/>
          </w:tcPr>
          <w:p w14:paraId="5854766C"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3B4FF948"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061B1627"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582D8539"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655CB83E"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311508E0"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0F0257DD"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67F16EA2" w14:textId="77777777" w:rsidR="00910A87" w:rsidRPr="00FF399E" w:rsidRDefault="00910A87" w:rsidP="002C3DEC">
            <w:pPr>
              <w:rPr>
                <w:highlight w:val="lightGray"/>
              </w:rPr>
            </w:pPr>
          </w:p>
        </w:tc>
      </w:tr>
      <w:tr w:rsidR="00910A87" w:rsidRPr="00FF399E" w14:paraId="52E74B0D" w14:textId="77777777" w:rsidTr="002C3DEC">
        <w:trPr>
          <w:trHeight w:val="432"/>
          <w:jc w:val="center"/>
        </w:trPr>
        <w:tc>
          <w:tcPr>
            <w:tcW w:w="0" w:type="auto"/>
            <w:vAlign w:val="center"/>
          </w:tcPr>
          <w:p w14:paraId="690C403E" w14:textId="77777777" w:rsidR="00910A87" w:rsidRPr="00FF399E" w:rsidRDefault="00910A87" w:rsidP="002C3DEC">
            <w:r w:rsidRPr="00FF399E">
              <w:t>2</w:t>
            </w:r>
          </w:p>
        </w:tc>
        <w:tc>
          <w:tcPr>
            <w:tcW w:w="0" w:type="auto"/>
            <w:vAlign w:val="center"/>
          </w:tcPr>
          <w:p w14:paraId="1609887B" w14:textId="77777777" w:rsidR="00910A87" w:rsidRPr="00FF399E" w:rsidRDefault="00910A87" w:rsidP="002C3DEC">
            <w:r w:rsidRPr="00FF399E">
              <w:t>Latar Belakang dan Rumusan Masalah</w:t>
            </w:r>
          </w:p>
        </w:tc>
        <w:tc>
          <w:tcPr>
            <w:tcW w:w="0" w:type="auto"/>
            <w:shd w:val="clear" w:color="auto" w:fill="BFBFBF" w:themeFill="background1" w:themeFillShade="BF"/>
            <w:vAlign w:val="center"/>
          </w:tcPr>
          <w:p w14:paraId="06C59720" w14:textId="77777777" w:rsidR="00910A87" w:rsidRPr="00FF399E" w:rsidRDefault="00910A87" w:rsidP="002C3DEC"/>
        </w:tc>
        <w:tc>
          <w:tcPr>
            <w:tcW w:w="0" w:type="auto"/>
            <w:shd w:val="clear" w:color="auto" w:fill="BFBFBF" w:themeFill="background1" w:themeFillShade="BF"/>
            <w:vAlign w:val="center"/>
          </w:tcPr>
          <w:p w14:paraId="65436231" w14:textId="77777777" w:rsidR="00910A87" w:rsidRPr="00FF399E" w:rsidRDefault="00910A87" w:rsidP="002C3DEC"/>
        </w:tc>
        <w:tc>
          <w:tcPr>
            <w:tcW w:w="0" w:type="auto"/>
            <w:shd w:val="clear" w:color="auto" w:fill="auto"/>
            <w:vAlign w:val="center"/>
          </w:tcPr>
          <w:p w14:paraId="651ADB26" w14:textId="77777777" w:rsidR="00910A87" w:rsidRPr="00FF399E" w:rsidRDefault="00910A87" w:rsidP="002C3DEC"/>
        </w:tc>
        <w:tc>
          <w:tcPr>
            <w:tcW w:w="0" w:type="auto"/>
            <w:shd w:val="clear" w:color="auto" w:fill="auto"/>
            <w:vAlign w:val="center"/>
          </w:tcPr>
          <w:p w14:paraId="5256297B" w14:textId="77777777" w:rsidR="00910A87" w:rsidRPr="00FF399E" w:rsidRDefault="00910A87" w:rsidP="002C3DEC"/>
        </w:tc>
        <w:tc>
          <w:tcPr>
            <w:tcW w:w="0" w:type="auto"/>
            <w:shd w:val="clear" w:color="auto" w:fill="auto"/>
            <w:vAlign w:val="center"/>
          </w:tcPr>
          <w:p w14:paraId="4E822402" w14:textId="77777777" w:rsidR="00910A87" w:rsidRPr="00FF399E" w:rsidRDefault="00910A87" w:rsidP="002C3DEC"/>
        </w:tc>
        <w:tc>
          <w:tcPr>
            <w:tcW w:w="0" w:type="auto"/>
            <w:shd w:val="clear" w:color="auto" w:fill="auto"/>
            <w:vAlign w:val="center"/>
          </w:tcPr>
          <w:p w14:paraId="71AC2FC6" w14:textId="77777777" w:rsidR="00910A87" w:rsidRPr="00FF399E" w:rsidRDefault="00910A87" w:rsidP="002C3DEC"/>
        </w:tc>
        <w:tc>
          <w:tcPr>
            <w:tcW w:w="0" w:type="auto"/>
            <w:shd w:val="clear" w:color="auto" w:fill="auto"/>
            <w:vAlign w:val="center"/>
          </w:tcPr>
          <w:p w14:paraId="75B1B0F8" w14:textId="77777777" w:rsidR="00910A87" w:rsidRPr="00FF399E" w:rsidRDefault="00910A87" w:rsidP="002C3DEC"/>
        </w:tc>
        <w:tc>
          <w:tcPr>
            <w:tcW w:w="0" w:type="auto"/>
            <w:shd w:val="clear" w:color="auto" w:fill="auto"/>
            <w:vAlign w:val="center"/>
          </w:tcPr>
          <w:p w14:paraId="3CDF059E" w14:textId="77777777" w:rsidR="00910A87" w:rsidRPr="00FF399E" w:rsidRDefault="00910A87" w:rsidP="002C3DEC"/>
        </w:tc>
      </w:tr>
      <w:tr w:rsidR="00910A87" w:rsidRPr="00FF399E" w14:paraId="01096368" w14:textId="77777777" w:rsidTr="002C3DEC">
        <w:trPr>
          <w:trHeight w:val="432"/>
          <w:jc w:val="center"/>
        </w:trPr>
        <w:tc>
          <w:tcPr>
            <w:tcW w:w="0" w:type="auto"/>
            <w:vAlign w:val="center"/>
          </w:tcPr>
          <w:p w14:paraId="0E370499" w14:textId="77777777" w:rsidR="00910A87" w:rsidRPr="00FF399E" w:rsidRDefault="00910A87" w:rsidP="002C3DEC">
            <w:r w:rsidRPr="00FF399E">
              <w:t>3</w:t>
            </w:r>
          </w:p>
        </w:tc>
        <w:tc>
          <w:tcPr>
            <w:tcW w:w="0" w:type="auto"/>
            <w:vAlign w:val="center"/>
          </w:tcPr>
          <w:p w14:paraId="6FB81102" w14:textId="77777777" w:rsidR="00910A87" w:rsidRPr="00FF399E" w:rsidRDefault="00910A87" w:rsidP="002C3DEC">
            <w:r w:rsidRPr="00FF399E">
              <w:t>Menentukan Tujuan dan Ruang Lingkup</w:t>
            </w:r>
          </w:p>
        </w:tc>
        <w:tc>
          <w:tcPr>
            <w:tcW w:w="0" w:type="auto"/>
            <w:shd w:val="clear" w:color="auto" w:fill="BFBFBF" w:themeFill="background1" w:themeFillShade="BF"/>
            <w:vAlign w:val="center"/>
          </w:tcPr>
          <w:p w14:paraId="0371791C" w14:textId="77777777" w:rsidR="00910A87" w:rsidRPr="00FF399E" w:rsidRDefault="00910A87" w:rsidP="002C3DEC"/>
        </w:tc>
        <w:tc>
          <w:tcPr>
            <w:tcW w:w="0" w:type="auto"/>
            <w:shd w:val="clear" w:color="auto" w:fill="BFBFBF" w:themeFill="background1" w:themeFillShade="BF"/>
            <w:vAlign w:val="center"/>
          </w:tcPr>
          <w:p w14:paraId="333FD28E" w14:textId="77777777" w:rsidR="00910A87" w:rsidRPr="00FF399E" w:rsidRDefault="00910A87" w:rsidP="002C3DEC"/>
        </w:tc>
        <w:tc>
          <w:tcPr>
            <w:tcW w:w="0" w:type="auto"/>
            <w:shd w:val="clear" w:color="auto" w:fill="auto"/>
            <w:vAlign w:val="center"/>
          </w:tcPr>
          <w:p w14:paraId="327D71F2" w14:textId="77777777" w:rsidR="00910A87" w:rsidRPr="00FF399E" w:rsidRDefault="00910A87" w:rsidP="002C3DEC"/>
        </w:tc>
        <w:tc>
          <w:tcPr>
            <w:tcW w:w="0" w:type="auto"/>
            <w:shd w:val="clear" w:color="auto" w:fill="auto"/>
            <w:vAlign w:val="center"/>
          </w:tcPr>
          <w:p w14:paraId="11891B05" w14:textId="77777777" w:rsidR="00910A87" w:rsidRPr="00FF399E" w:rsidRDefault="00910A87" w:rsidP="002C3DEC"/>
        </w:tc>
        <w:tc>
          <w:tcPr>
            <w:tcW w:w="0" w:type="auto"/>
            <w:shd w:val="clear" w:color="auto" w:fill="auto"/>
            <w:vAlign w:val="center"/>
          </w:tcPr>
          <w:p w14:paraId="53DE5AF1" w14:textId="77777777" w:rsidR="00910A87" w:rsidRPr="00FF399E" w:rsidRDefault="00910A87" w:rsidP="002C3DEC"/>
        </w:tc>
        <w:tc>
          <w:tcPr>
            <w:tcW w:w="0" w:type="auto"/>
            <w:shd w:val="clear" w:color="auto" w:fill="auto"/>
            <w:vAlign w:val="center"/>
          </w:tcPr>
          <w:p w14:paraId="1453BE5F" w14:textId="77777777" w:rsidR="00910A87" w:rsidRPr="00FF399E" w:rsidRDefault="00910A87" w:rsidP="002C3DEC"/>
        </w:tc>
        <w:tc>
          <w:tcPr>
            <w:tcW w:w="0" w:type="auto"/>
            <w:shd w:val="clear" w:color="auto" w:fill="auto"/>
            <w:vAlign w:val="center"/>
          </w:tcPr>
          <w:p w14:paraId="6BBB0EC9" w14:textId="77777777" w:rsidR="00910A87" w:rsidRPr="00FF399E" w:rsidRDefault="00910A87" w:rsidP="002C3DEC"/>
        </w:tc>
        <w:tc>
          <w:tcPr>
            <w:tcW w:w="0" w:type="auto"/>
            <w:shd w:val="clear" w:color="auto" w:fill="auto"/>
            <w:vAlign w:val="center"/>
          </w:tcPr>
          <w:p w14:paraId="023331C7" w14:textId="77777777" w:rsidR="00910A87" w:rsidRPr="00FF399E" w:rsidRDefault="00910A87" w:rsidP="002C3DEC"/>
        </w:tc>
      </w:tr>
      <w:tr w:rsidR="00910A87" w:rsidRPr="00FF399E" w14:paraId="5240946D" w14:textId="77777777" w:rsidTr="002C3DEC">
        <w:trPr>
          <w:trHeight w:val="432"/>
          <w:jc w:val="center"/>
        </w:trPr>
        <w:tc>
          <w:tcPr>
            <w:tcW w:w="0" w:type="auto"/>
            <w:vAlign w:val="center"/>
          </w:tcPr>
          <w:p w14:paraId="60374487" w14:textId="77777777" w:rsidR="00910A87" w:rsidRPr="00FF399E" w:rsidRDefault="00910A87" w:rsidP="002C3DEC">
            <w:r w:rsidRPr="00FF399E">
              <w:t>4</w:t>
            </w:r>
          </w:p>
        </w:tc>
        <w:tc>
          <w:tcPr>
            <w:tcW w:w="0" w:type="auto"/>
            <w:vAlign w:val="center"/>
          </w:tcPr>
          <w:p w14:paraId="434CE546" w14:textId="23F1548A" w:rsidR="00910A87" w:rsidRPr="00FF399E" w:rsidRDefault="00887002" w:rsidP="007D383E">
            <w:pPr>
              <w:jc w:val="left"/>
            </w:pPr>
            <w:r>
              <w:t xml:space="preserve">Desain, </w:t>
            </w:r>
            <w:r w:rsidR="0030689B">
              <w:t xml:space="preserve">Analisis, Evaluasi dan Optimalisasi </w:t>
            </w:r>
            <w:r w:rsidR="001959CF">
              <w:t xml:space="preserve">Arsitektur </w:t>
            </w:r>
            <w:r w:rsidR="006E19F3">
              <w:t>S</w:t>
            </w:r>
            <w:r>
              <w:t>istem E-Learning</w:t>
            </w:r>
            <w:r w:rsidR="001C6882">
              <w:t xml:space="preserve"> di komputasi awan</w:t>
            </w:r>
            <w:r w:rsidR="001959CF">
              <w:t>.</w:t>
            </w:r>
            <w:r w:rsidR="0030689B">
              <w:t xml:space="preserve"> </w:t>
            </w:r>
          </w:p>
        </w:tc>
        <w:tc>
          <w:tcPr>
            <w:tcW w:w="0" w:type="auto"/>
            <w:vAlign w:val="center"/>
          </w:tcPr>
          <w:p w14:paraId="78048D49" w14:textId="77777777" w:rsidR="00910A87" w:rsidRPr="00FF399E" w:rsidRDefault="00910A87" w:rsidP="002C3DEC"/>
        </w:tc>
        <w:tc>
          <w:tcPr>
            <w:tcW w:w="0" w:type="auto"/>
            <w:vAlign w:val="center"/>
          </w:tcPr>
          <w:p w14:paraId="61AD2812" w14:textId="77777777" w:rsidR="00910A87" w:rsidRPr="00FF399E" w:rsidRDefault="00910A87" w:rsidP="002C3DEC"/>
        </w:tc>
        <w:tc>
          <w:tcPr>
            <w:tcW w:w="0" w:type="auto"/>
            <w:shd w:val="clear" w:color="auto" w:fill="BFBFBF" w:themeFill="background1" w:themeFillShade="BF"/>
            <w:vAlign w:val="center"/>
          </w:tcPr>
          <w:p w14:paraId="4AE732CC" w14:textId="77777777" w:rsidR="00910A87" w:rsidRPr="00FF399E" w:rsidRDefault="00910A87" w:rsidP="002C3DEC"/>
        </w:tc>
        <w:tc>
          <w:tcPr>
            <w:tcW w:w="0" w:type="auto"/>
            <w:shd w:val="clear" w:color="auto" w:fill="BFBFBF" w:themeFill="background1" w:themeFillShade="BF"/>
            <w:vAlign w:val="center"/>
          </w:tcPr>
          <w:p w14:paraId="2294AA68" w14:textId="77777777" w:rsidR="00910A87" w:rsidRPr="00FF399E" w:rsidRDefault="00910A87" w:rsidP="002C3DEC"/>
        </w:tc>
        <w:tc>
          <w:tcPr>
            <w:tcW w:w="0" w:type="auto"/>
            <w:shd w:val="clear" w:color="auto" w:fill="BFBFBF" w:themeFill="background1" w:themeFillShade="BF"/>
            <w:vAlign w:val="center"/>
          </w:tcPr>
          <w:p w14:paraId="3C5A19A5" w14:textId="77777777" w:rsidR="00910A87" w:rsidRPr="00FF399E" w:rsidRDefault="00910A87" w:rsidP="002C3DEC"/>
        </w:tc>
        <w:tc>
          <w:tcPr>
            <w:tcW w:w="0" w:type="auto"/>
            <w:shd w:val="clear" w:color="auto" w:fill="BFBFBF" w:themeFill="background1" w:themeFillShade="BF"/>
            <w:vAlign w:val="center"/>
          </w:tcPr>
          <w:p w14:paraId="67969BD1" w14:textId="77777777" w:rsidR="00910A87" w:rsidRPr="00FF399E" w:rsidRDefault="00910A87" w:rsidP="002C3DEC"/>
        </w:tc>
        <w:tc>
          <w:tcPr>
            <w:tcW w:w="0" w:type="auto"/>
            <w:shd w:val="clear" w:color="auto" w:fill="BFBFBF" w:themeFill="background1" w:themeFillShade="BF"/>
            <w:vAlign w:val="center"/>
          </w:tcPr>
          <w:p w14:paraId="17E488B4" w14:textId="77777777" w:rsidR="00910A87" w:rsidRPr="00FF399E" w:rsidRDefault="00910A87" w:rsidP="002C3DEC"/>
        </w:tc>
        <w:tc>
          <w:tcPr>
            <w:tcW w:w="0" w:type="auto"/>
            <w:shd w:val="clear" w:color="auto" w:fill="auto"/>
            <w:vAlign w:val="center"/>
          </w:tcPr>
          <w:p w14:paraId="355D2AD2" w14:textId="77777777" w:rsidR="00910A87" w:rsidRPr="00FF399E" w:rsidRDefault="00910A87" w:rsidP="002C3DEC"/>
        </w:tc>
      </w:tr>
      <w:tr w:rsidR="00910A87" w:rsidRPr="00FF399E" w14:paraId="3CF4E464" w14:textId="77777777" w:rsidTr="002C3DEC">
        <w:trPr>
          <w:trHeight w:val="432"/>
          <w:jc w:val="center"/>
        </w:trPr>
        <w:tc>
          <w:tcPr>
            <w:tcW w:w="0" w:type="auto"/>
            <w:vAlign w:val="center"/>
          </w:tcPr>
          <w:p w14:paraId="128B0725" w14:textId="77777777" w:rsidR="00910A87" w:rsidRPr="00FF399E" w:rsidRDefault="00910A87" w:rsidP="002C3DEC">
            <w:r w:rsidRPr="00FF399E">
              <w:t>5</w:t>
            </w:r>
          </w:p>
        </w:tc>
        <w:tc>
          <w:tcPr>
            <w:tcW w:w="0" w:type="auto"/>
            <w:vAlign w:val="center"/>
          </w:tcPr>
          <w:p w14:paraId="7A9DDF58" w14:textId="77777777" w:rsidR="00910A87" w:rsidRPr="00FF399E" w:rsidRDefault="00910A87" w:rsidP="002C3DEC">
            <w:r w:rsidRPr="00FF399E">
              <w:t>Evaluasi Hasil</w:t>
            </w:r>
          </w:p>
        </w:tc>
        <w:tc>
          <w:tcPr>
            <w:tcW w:w="0" w:type="auto"/>
            <w:vAlign w:val="center"/>
          </w:tcPr>
          <w:p w14:paraId="158E290F" w14:textId="77777777" w:rsidR="00910A87" w:rsidRPr="00FF399E" w:rsidRDefault="00910A87" w:rsidP="002C3DEC"/>
        </w:tc>
        <w:tc>
          <w:tcPr>
            <w:tcW w:w="0" w:type="auto"/>
            <w:vAlign w:val="center"/>
          </w:tcPr>
          <w:p w14:paraId="09C9E21E" w14:textId="77777777" w:rsidR="00910A87" w:rsidRPr="00FF399E" w:rsidRDefault="00910A87" w:rsidP="002C3DEC"/>
        </w:tc>
        <w:tc>
          <w:tcPr>
            <w:tcW w:w="0" w:type="auto"/>
            <w:shd w:val="clear" w:color="auto" w:fill="auto"/>
            <w:vAlign w:val="center"/>
          </w:tcPr>
          <w:p w14:paraId="20F45F2F" w14:textId="77777777" w:rsidR="00910A87" w:rsidRPr="00FF399E" w:rsidRDefault="00910A87" w:rsidP="002C3DEC"/>
        </w:tc>
        <w:tc>
          <w:tcPr>
            <w:tcW w:w="0" w:type="auto"/>
            <w:shd w:val="clear" w:color="auto" w:fill="auto"/>
            <w:vAlign w:val="center"/>
          </w:tcPr>
          <w:p w14:paraId="59F45016" w14:textId="77777777" w:rsidR="00910A87" w:rsidRPr="00FF399E" w:rsidRDefault="00910A87" w:rsidP="002C3DEC"/>
        </w:tc>
        <w:tc>
          <w:tcPr>
            <w:tcW w:w="0" w:type="auto"/>
            <w:shd w:val="clear" w:color="auto" w:fill="auto"/>
            <w:vAlign w:val="center"/>
          </w:tcPr>
          <w:p w14:paraId="0CB136CF" w14:textId="77777777" w:rsidR="00910A87" w:rsidRPr="00FF399E" w:rsidRDefault="00910A87" w:rsidP="002C3DEC"/>
        </w:tc>
        <w:tc>
          <w:tcPr>
            <w:tcW w:w="0" w:type="auto"/>
            <w:shd w:val="clear" w:color="auto" w:fill="BFBFBF" w:themeFill="background1" w:themeFillShade="BF"/>
            <w:vAlign w:val="center"/>
          </w:tcPr>
          <w:p w14:paraId="05905C60" w14:textId="77777777" w:rsidR="00910A87" w:rsidRPr="00FF399E" w:rsidRDefault="00910A87" w:rsidP="002C3DEC"/>
        </w:tc>
        <w:tc>
          <w:tcPr>
            <w:tcW w:w="0" w:type="auto"/>
            <w:shd w:val="clear" w:color="auto" w:fill="BFBFBF" w:themeFill="background1" w:themeFillShade="BF"/>
            <w:vAlign w:val="center"/>
          </w:tcPr>
          <w:p w14:paraId="0E3472B2" w14:textId="77777777" w:rsidR="00910A87" w:rsidRPr="00FF399E" w:rsidRDefault="00910A87" w:rsidP="002C3DEC"/>
        </w:tc>
        <w:tc>
          <w:tcPr>
            <w:tcW w:w="0" w:type="auto"/>
            <w:shd w:val="clear" w:color="auto" w:fill="BFBFBF" w:themeFill="background1" w:themeFillShade="BF"/>
            <w:vAlign w:val="center"/>
          </w:tcPr>
          <w:p w14:paraId="0D20C366" w14:textId="77777777" w:rsidR="00910A87" w:rsidRPr="00FF399E" w:rsidRDefault="00910A87" w:rsidP="002C3DEC"/>
        </w:tc>
      </w:tr>
      <w:tr w:rsidR="00910A87" w:rsidRPr="00FF399E" w14:paraId="0237707D" w14:textId="77777777" w:rsidTr="002C3DEC">
        <w:trPr>
          <w:trHeight w:val="432"/>
          <w:jc w:val="center"/>
        </w:trPr>
        <w:tc>
          <w:tcPr>
            <w:tcW w:w="0" w:type="auto"/>
            <w:vAlign w:val="center"/>
          </w:tcPr>
          <w:p w14:paraId="19EA9CFB" w14:textId="77777777" w:rsidR="00910A87" w:rsidRPr="00FF399E" w:rsidRDefault="00910A87" w:rsidP="002C3DEC">
            <w:r w:rsidRPr="00FF399E">
              <w:t>7</w:t>
            </w:r>
          </w:p>
        </w:tc>
        <w:tc>
          <w:tcPr>
            <w:tcW w:w="0" w:type="auto"/>
            <w:vAlign w:val="center"/>
          </w:tcPr>
          <w:p w14:paraId="58951C0E" w14:textId="77777777" w:rsidR="00910A87" w:rsidRPr="00FF399E" w:rsidRDefault="00910A87" w:rsidP="002C3DEC">
            <w:r w:rsidRPr="00FF399E">
              <w:t>Penulisan Tesis</w:t>
            </w:r>
          </w:p>
        </w:tc>
        <w:tc>
          <w:tcPr>
            <w:tcW w:w="0" w:type="auto"/>
            <w:vAlign w:val="center"/>
          </w:tcPr>
          <w:p w14:paraId="6B621AE0" w14:textId="77777777" w:rsidR="00910A87" w:rsidRPr="00FF399E" w:rsidRDefault="00910A87" w:rsidP="002C3DEC"/>
        </w:tc>
        <w:tc>
          <w:tcPr>
            <w:tcW w:w="0" w:type="auto"/>
            <w:vAlign w:val="center"/>
          </w:tcPr>
          <w:p w14:paraId="2DAE02C1" w14:textId="77777777" w:rsidR="00910A87" w:rsidRPr="00FF399E" w:rsidRDefault="00910A87" w:rsidP="002C3DEC"/>
        </w:tc>
        <w:tc>
          <w:tcPr>
            <w:tcW w:w="0" w:type="auto"/>
            <w:shd w:val="clear" w:color="auto" w:fill="auto"/>
            <w:vAlign w:val="center"/>
          </w:tcPr>
          <w:p w14:paraId="07AC77DD" w14:textId="77777777" w:rsidR="00910A87" w:rsidRPr="00FF399E" w:rsidRDefault="00910A87" w:rsidP="002C3DEC"/>
        </w:tc>
        <w:tc>
          <w:tcPr>
            <w:tcW w:w="0" w:type="auto"/>
            <w:shd w:val="clear" w:color="auto" w:fill="auto"/>
            <w:vAlign w:val="center"/>
          </w:tcPr>
          <w:p w14:paraId="7E7F1347" w14:textId="77777777" w:rsidR="00910A87" w:rsidRPr="00FF399E" w:rsidRDefault="00910A87" w:rsidP="002C3DEC"/>
        </w:tc>
        <w:tc>
          <w:tcPr>
            <w:tcW w:w="0" w:type="auto"/>
            <w:shd w:val="clear" w:color="auto" w:fill="BFBFBF" w:themeFill="background1" w:themeFillShade="BF"/>
            <w:vAlign w:val="center"/>
          </w:tcPr>
          <w:p w14:paraId="6C137B42" w14:textId="77777777" w:rsidR="00910A87" w:rsidRPr="00FF399E" w:rsidRDefault="00910A87" w:rsidP="002C3DEC"/>
        </w:tc>
        <w:tc>
          <w:tcPr>
            <w:tcW w:w="0" w:type="auto"/>
            <w:shd w:val="clear" w:color="auto" w:fill="BFBFBF" w:themeFill="background1" w:themeFillShade="BF"/>
            <w:vAlign w:val="center"/>
          </w:tcPr>
          <w:p w14:paraId="426C858B" w14:textId="77777777" w:rsidR="00910A87" w:rsidRPr="00FF399E" w:rsidRDefault="00910A87" w:rsidP="002C3DEC"/>
        </w:tc>
        <w:tc>
          <w:tcPr>
            <w:tcW w:w="0" w:type="auto"/>
            <w:shd w:val="clear" w:color="auto" w:fill="BFBFBF" w:themeFill="background1" w:themeFillShade="BF"/>
            <w:vAlign w:val="center"/>
          </w:tcPr>
          <w:p w14:paraId="584BF4FE" w14:textId="77777777" w:rsidR="00910A87" w:rsidRPr="00FF399E" w:rsidRDefault="00910A87" w:rsidP="002C3DEC"/>
        </w:tc>
        <w:tc>
          <w:tcPr>
            <w:tcW w:w="0" w:type="auto"/>
            <w:shd w:val="clear" w:color="auto" w:fill="BFBFBF" w:themeFill="background1" w:themeFillShade="BF"/>
            <w:vAlign w:val="center"/>
          </w:tcPr>
          <w:p w14:paraId="7502A9C2" w14:textId="77777777" w:rsidR="00910A87" w:rsidRPr="00FF399E" w:rsidRDefault="00910A87" w:rsidP="001E5201">
            <w:pPr>
              <w:keepNext/>
            </w:pPr>
          </w:p>
        </w:tc>
      </w:tr>
    </w:tbl>
    <w:p w14:paraId="0EAD1736" w14:textId="3A12102B" w:rsidR="00EA04D8" w:rsidRDefault="00EA04D8" w:rsidP="00EF70C0"/>
    <w:p w14:paraId="62030B6C" w14:textId="29DA2B37" w:rsidR="00044BBB" w:rsidRDefault="00044BBB">
      <w:pPr>
        <w:spacing w:after="160" w:line="259" w:lineRule="auto"/>
        <w:jc w:val="left"/>
      </w:pPr>
      <w:r>
        <w:br w:type="page"/>
      </w:r>
    </w:p>
    <w:p w14:paraId="6B014449" w14:textId="175E8267" w:rsidR="007F17F7" w:rsidRDefault="007F17F7" w:rsidP="002C3463">
      <w:pPr>
        <w:pStyle w:val="Heading1"/>
        <w:numPr>
          <w:ilvl w:val="0"/>
          <w:numId w:val="0"/>
        </w:numPr>
        <w:ind w:left="360"/>
      </w:pPr>
      <w:bookmarkStart w:id="80" w:name="_Toc7635606"/>
      <w:r>
        <w:lastRenderedPageBreak/>
        <w:t>DAFTAR PUSTAKA</w:t>
      </w:r>
      <w:bookmarkEnd w:id="80"/>
    </w:p>
    <w:p w14:paraId="552CE901" w14:textId="6C1C8BD5" w:rsidR="00BA774B" w:rsidRPr="00BA774B" w:rsidRDefault="007F17F7" w:rsidP="00E477B1">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A774B" w:rsidRPr="00BA774B">
        <w:rPr>
          <w:rFonts w:cs="Times New Roman"/>
          <w:noProof/>
          <w:szCs w:val="24"/>
        </w:rPr>
        <w:t xml:space="preserve">Adamczyk, P., Smith, P. H., Johnson, R. E., &amp; Hafiz, M. (2011). REST and Web Service: In Theory and in Practice. In </w:t>
      </w:r>
      <w:r w:rsidR="00BA774B" w:rsidRPr="00BA774B">
        <w:rPr>
          <w:rFonts w:cs="Times New Roman"/>
          <w:i/>
          <w:iCs/>
          <w:noProof/>
          <w:szCs w:val="24"/>
        </w:rPr>
        <w:t>REST: From Research to Practice</w:t>
      </w:r>
      <w:r w:rsidR="00BA774B" w:rsidRPr="00BA774B">
        <w:rPr>
          <w:rFonts w:cs="Times New Roman"/>
          <w:noProof/>
          <w:szCs w:val="24"/>
        </w:rPr>
        <w:t>. Springer Science+Business Media, LLC.</w:t>
      </w:r>
    </w:p>
    <w:p w14:paraId="36F3BDEE"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Ajlan, A., &amp; Zedan, H. (2007). E-Learning (MOODLE) Based on Service Oriented Architecture. </w:t>
      </w:r>
      <w:r w:rsidRPr="00BA774B">
        <w:rPr>
          <w:rFonts w:cs="Times New Roman"/>
          <w:i/>
          <w:iCs/>
          <w:noProof/>
          <w:szCs w:val="24"/>
        </w:rPr>
        <w:t>Proceeding of the EADTU’s 20th Anniversary Conference</w:t>
      </w:r>
      <w:r w:rsidRPr="00BA774B">
        <w:rPr>
          <w:rFonts w:cs="Times New Roman"/>
          <w:noProof/>
          <w:szCs w:val="24"/>
        </w:rPr>
        <w:t>.</w:t>
      </w:r>
    </w:p>
    <w:p w14:paraId="3FCA22E3"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Khanjari, Z., Al-Kindi, Z., Al-Kindi, E., &amp; Kraiem, N. (2015). Developing educational mobile application architecture using SOA. </w:t>
      </w:r>
      <w:r w:rsidRPr="00BA774B">
        <w:rPr>
          <w:rFonts w:cs="Times New Roman"/>
          <w:i/>
          <w:iCs/>
          <w:noProof/>
          <w:szCs w:val="24"/>
        </w:rPr>
        <w:t>International Journal of Multimedia and Ubiquitous Engineering</w:t>
      </w:r>
      <w:r w:rsidRPr="00BA774B">
        <w:rPr>
          <w:rFonts w:cs="Times New Roman"/>
          <w:noProof/>
          <w:szCs w:val="24"/>
        </w:rPr>
        <w:t xml:space="preserve">, </w:t>
      </w:r>
      <w:r w:rsidRPr="00BA774B">
        <w:rPr>
          <w:rFonts w:cs="Times New Roman"/>
          <w:i/>
          <w:iCs/>
          <w:noProof/>
          <w:szCs w:val="24"/>
        </w:rPr>
        <w:t>10</w:t>
      </w:r>
      <w:r w:rsidRPr="00BA774B">
        <w:rPr>
          <w:rFonts w:cs="Times New Roman"/>
          <w:noProof/>
          <w:szCs w:val="24"/>
        </w:rPr>
        <w:t>(9), 247–254. https://doi.org/10.14257/ijmue.2015.10.9.25</w:t>
      </w:r>
    </w:p>
    <w:p w14:paraId="48A9269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Khanjari, Z., Al-Roshdi, Y., &amp; Kraiem, N. (2014). Developing virtual lab to support the computer science education in moodle. </w:t>
      </w:r>
      <w:r w:rsidRPr="00BA774B">
        <w:rPr>
          <w:rFonts w:cs="Times New Roman"/>
          <w:i/>
          <w:iCs/>
          <w:noProof/>
          <w:szCs w:val="24"/>
        </w:rPr>
        <w:t>International Journal of Software Engineering an Its Applications</w:t>
      </w:r>
      <w:r w:rsidRPr="00BA774B">
        <w:rPr>
          <w:rFonts w:cs="Times New Roman"/>
          <w:noProof/>
          <w:szCs w:val="24"/>
        </w:rPr>
        <w:t>. https://doi.org/10.1109/REV.2015.7087290</w:t>
      </w:r>
    </w:p>
    <w:p w14:paraId="1C3B788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arbacci, M., Clements, P., Lattanze, A., Northrop, L., &amp; Wood, W. (2003). </w:t>
      </w:r>
      <w:r w:rsidRPr="00BA774B">
        <w:rPr>
          <w:rFonts w:cs="Times New Roman"/>
          <w:i/>
          <w:iCs/>
          <w:noProof/>
          <w:szCs w:val="24"/>
        </w:rPr>
        <w:t>Using the Architecture Tradeoff Analysis Method SM (ATAM SM ) to Evaluate the Software Architecture for a Product Line of Avionics Systems: A Case Study</w:t>
      </w:r>
      <w:r w:rsidRPr="00BA774B">
        <w:rPr>
          <w:rFonts w:cs="Times New Roman"/>
          <w:noProof/>
          <w:szCs w:val="24"/>
        </w:rPr>
        <w:t>. Retrieved from http://www.sei.cmu.edu/publications/pubweb.html</w:t>
      </w:r>
    </w:p>
    <w:p w14:paraId="308BB9E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ass, L., Klein, M., &amp; Moreno, G. (2001). </w:t>
      </w:r>
      <w:r w:rsidRPr="00BA774B">
        <w:rPr>
          <w:rFonts w:cs="Times New Roman"/>
          <w:i/>
          <w:iCs/>
          <w:noProof/>
          <w:szCs w:val="24"/>
        </w:rPr>
        <w:t>2001 Applicability of General Scenarios to ATAM</w:t>
      </w:r>
      <w:r w:rsidRPr="00BA774B">
        <w:rPr>
          <w:rFonts w:cs="Times New Roman"/>
          <w:noProof/>
          <w:szCs w:val="24"/>
        </w:rPr>
        <w:t>. Pittsburgh, PA.</w:t>
      </w:r>
    </w:p>
    <w:p w14:paraId="7B68554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ianco, P., Kotermansk, R., &amp; Merson, P. (2007). </w:t>
      </w:r>
      <w:r w:rsidRPr="00BA774B">
        <w:rPr>
          <w:rFonts w:cs="Times New Roman"/>
          <w:i/>
          <w:iCs/>
          <w:noProof/>
          <w:szCs w:val="24"/>
        </w:rPr>
        <w:t>Evaluating a Service-Oriented Architecture</w:t>
      </w:r>
      <w:r w:rsidRPr="00BA774B">
        <w:rPr>
          <w:rFonts w:cs="Times New Roman"/>
          <w:noProof/>
          <w:szCs w:val="24"/>
        </w:rPr>
        <w:t>.</w:t>
      </w:r>
    </w:p>
    <w:p w14:paraId="6C9C1D4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hen, M., Ma, Y., Liu, Y., Jia, F., Ran, Y., &amp; Wang, J. (2013). Mobile learning system based on cloud computing. </w:t>
      </w:r>
      <w:r w:rsidRPr="00BA774B">
        <w:rPr>
          <w:rFonts w:cs="Times New Roman"/>
          <w:i/>
          <w:iCs/>
          <w:noProof/>
          <w:szCs w:val="24"/>
        </w:rPr>
        <w:t>Journal of Networks</w:t>
      </w:r>
      <w:r w:rsidRPr="00BA774B">
        <w:rPr>
          <w:rFonts w:cs="Times New Roman"/>
          <w:noProof/>
          <w:szCs w:val="24"/>
        </w:rPr>
        <w:t xml:space="preserve">, </w:t>
      </w:r>
      <w:r w:rsidRPr="00BA774B">
        <w:rPr>
          <w:rFonts w:cs="Times New Roman"/>
          <w:i/>
          <w:iCs/>
          <w:noProof/>
          <w:szCs w:val="24"/>
        </w:rPr>
        <w:t>8</w:t>
      </w:r>
      <w:r w:rsidRPr="00BA774B">
        <w:rPr>
          <w:rFonts w:cs="Times New Roman"/>
          <w:noProof/>
          <w:szCs w:val="24"/>
        </w:rPr>
        <w:t>(11), 2572–2577. https://doi.org/10.4304/jnw.8.11.2572-2577</w:t>
      </w:r>
    </w:p>
    <w:p w14:paraId="3C1CAF5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osta, B., Pires, P. F., Delicato, F. C., &amp; Merson, P. (2014). Evaluating a Representational State Transfer (REST) architecture: What is the impact of REST in my architecture? </w:t>
      </w:r>
      <w:r w:rsidRPr="00BA774B">
        <w:rPr>
          <w:rFonts w:cs="Times New Roman"/>
          <w:i/>
          <w:iCs/>
          <w:noProof/>
          <w:szCs w:val="24"/>
        </w:rPr>
        <w:t>Proceedings - Working IEEE/IFIP Conference on Software Architecture 2014, WICSA 2014</w:t>
      </w:r>
      <w:r w:rsidRPr="00BA774B">
        <w:rPr>
          <w:rFonts w:cs="Times New Roman"/>
          <w:noProof/>
          <w:szCs w:val="24"/>
        </w:rPr>
        <w:t>, 105–114. https://doi.org/10.1109/WICSA.2014.29</w:t>
      </w:r>
    </w:p>
    <w:p w14:paraId="3380A35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osta, B., Pires, P. F., Delicato, F. C., &amp; Merson, P. (2016). Evaluating REST </w:t>
      </w:r>
      <w:r w:rsidRPr="00BA774B">
        <w:rPr>
          <w:rFonts w:cs="Times New Roman"/>
          <w:noProof/>
          <w:szCs w:val="24"/>
        </w:rPr>
        <w:lastRenderedPageBreak/>
        <w:t xml:space="preserve">architectures - Approach, tooling and guidelines. </w:t>
      </w:r>
      <w:r w:rsidRPr="00BA774B">
        <w:rPr>
          <w:rFonts w:cs="Times New Roman"/>
          <w:i/>
          <w:iCs/>
          <w:noProof/>
          <w:szCs w:val="24"/>
        </w:rPr>
        <w:t>Journal of Systems and Software</w:t>
      </w:r>
      <w:r w:rsidRPr="00BA774B">
        <w:rPr>
          <w:rFonts w:cs="Times New Roman"/>
          <w:noProof/>
          <w:szCs w:val="24"/>
        </w:rPr>
        <w:t xml:space="preserve">, </w:t>
      </w:r>
      <w:r w:rsidRPr="00BA774B">
        <w:rPr>
          <w:rFonts w:cs="Times New Roman"/>
          <w:i/>
          <w:iCs/>
          <w:noProof/>
          <w:szCs w:val="24"/>
        </w:rPr>
        <w:t>112</w:t>
      </w:r>
      <w:r w:rsidRPr="00BA774B">
        <w:rPr>
          <w:rFonts w:cs="Times New Roman"/>
          <w:noProof/>
          <w:szCs w:val="24"/>
        </w:rPr>
        <w:t>, 156–180. https://doi.org/10.1016/j.jss.2015.09.039</w:t>
      </w:r>
    </w:p>
    <w:p w14:paraId="6907BDB6"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arin E. Hartley. (2001). </w:t>
      </w:r>
      <w:r w:rsidRPr="00BA774B">
        <w:rPr>
          <w:rFonts w:cs="Times New Roman"/>
          <w:i/>
          <w:iCs/>
          <w:noProof/>
          <w:szCs w:val="24"/>
        </w:rPr>
        <w:t>Selling E-Learning</w:t>
      </w:r>
      <w:r w:rsidRPr="00BA774B">
        <w:rPr>
          <w:rFonts w:cs="Times New Roman"/>
          <w:noProof/>
          <w:szCs w:val="24"/>
        </w:rPr>
        <w:t>. American Society for Training and Development.</w:t>
      </w:r>
    </w:p>
    <w:p w14:paraId="6905DF4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avis, B., Carmean, C., &amp; Wagner, E. D. (2009). </w:t>
      </w:r>
      <w:r w:rsidRPr="00BA774B">
        <w:rPr>
          <w:rFonts w:cs="Times New Roman"/>
          <w:i/>
          <w:iCs/>
          <w:noProof/>
          <w:szCs w:val="24"/>
        </w:rPr>
        <w:t>The Evolution of the LMS: From Management to Learning</w:t>
      </w:r>
      <w:r w:rsidRPr="00BA774B">
        <w:rPr>
          <w:rFonts w:cs="Times New Roman"/>
          <w:noProof/>
          <w:szCs w:val="24"/>
        </w:rPr>
        <w:t>.</w:t>
      </w:r>
    </w:p>
    <w:p w14:paraId="2153CA2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ebashis De. (2016). </w:t>
      </w:r>
      <w:r w:rsidRPr="00BA774B">
        <w:rPr>
          <w:rFonts w:cs="Times New Roman"/>
          <w:i/>
          <w:iCs/>
          <w:noProof/>
          <w:szCs w:val="24"/>
        </w:rPr>
        <w:t>Mobile Cloud Computing: Architectures, Algorithms and Applications</w:t>
      </w:r>
      <w:r w:rsidRPr="00BA774B">
        <w:rPr>
          <w:rFonts w:cs="Times New Roman"/>
          <w:noProof/>
          <w:szCs w:val="24"/>
        </w:rPr>
        <w:t>. CRC Press.</w:t>
      </w:r>
    </w:p>
    <w:p w14:paraId="267E79A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vorak, R. (2011). </w:t>
      </w:r>
      <w:r w:rsidRPr="00BA774B">
        <w:rPr>
          <w:rFonts w:cs="Times New Roman"/>
          <w:i/>
          <w:iCs/>
          <w:noProof/>
          <w:szCs w:val="24"/>
        </w:rPr>
        <w:t>Moodle for Dummies</w:t>
      </w:r>
      <w:r w:rsidRPr="00BA774B">
        <w:rPr>
          <w:rFonts w:cs="Times New Roman"/>
          <w:noProof/>
          <w:szCs w:val="24"/>
        </w:rPr>
        <w:t>. New Jersey: Wiley Publishing, Inc.</w:t>
      </w:r>
    </w:p>
    <w:p w14:paraId="5D0DECC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jsmont, A. (2015). </w:t>
      </w:r>
      <w:r w:rsidRPr="00BA774B">
        <w:rPr>
          <w:rFonts w:cs="Times New Roman"/>
          <w:i/>
          <w:iCs/>
          <w:noProof/>
          <w:szCs w:val="24"/>
        </w:rPr>
        <w:t>Web Scalability for Startup Engineers</w:t>
      </w:r>
      <w:r w:rsidRPr="00BA774B">
        <w:rPr>
          <w:rFonts w:cs="Times New Roman"/>
          <w:noProof/>
          <w:szCs w:val="24"/>
        </w:rPr>
        <w:t>. McGraw Hill Education.</w:t>
      </w:r>
    </w:p>
    <w:p w14:paraId="7A42A5AD"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2009). </w:t>
      </w:r>
      <w:r w:rsidRPr="00BA774B">
        <w:rPr>
          <w:rFonts w:cs="Times New Roman"/>
          <w:i/>
          <w:iCs/>
          <w:noProof/>
          <w:szCs w:val="24"/>
        </w:rPr>
        <w:t>SOA Design Patterns</w:t>
      </w:r>
      <w:r w:rsidRPr="00BA774B">
        <w:rPr>
          <w:rFonts w:cs="Times New Roman"/>
          <w:noProof/>
          <w:szCs w:val="24"/>
        </w:rPr>
        <w:t>. Prentice Hall.</w:t>
      </w:r>
    </w:p>
    <w:p w14:paraId="69DACDF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Bennett, S. G., Gee, C., Laird, R., Manes, A. T., Schneider, R., … Venable, C. (2011). </w:t>
      </w:r>
      <w:r w:rsidRPr="00BA774B">
        <w:rPr>
          <w:rFonts w:cs="Times New Roman"/>
          <w:i/>
          <w:iCs/>
          <w:noProof/>
          <w:szCs w:val="24"/>
        </w:rPr>
        <w:t>SOA Governance_ Governing Shared Services On-Premise and in the Cloud - Thomas Erl - (2011)</w:t>
      </w:r>
      <w:r w:rsidRPr="00BA774B">
        <w:rPr>
          <w:rFonts w:cs="Times New Roman"/>
          <w:noProof/>
          <w:szCs w:val="24"/>
        </w:rPr>
        <w:t>. Boston: Prentice Hall.</w:t>
      </w:r>
    </w:p>
    <w:p w14:paraId="0A1B663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Carlyle, B., Pautasso, C., &amp; Balasubramanian, R. (2012). </w:t>
      </w:r>
      <w:r w:rsidRPr="00BA774B">
        <w:rPr>
          <w:rFonts w:cs="Times New Roman"/>
          <w:i/>
          <w:iCs/>
          <w:noProof/>
          <w:szCs w:val="24"/>
        </w:rPr>
        <w:t>SOA with REST. Principles, Pattern &amp; Constraints for Building Enterprise Solutions with REST</w:t>
      </w:r>
      <w:r w:rsidRPr="00BA774B">
        <w:rPr>
          <w:rFonts w:cs="Times New Roman"/>
          <w:noProof/>
          <w:szCs w:val="24"/>
        </w:rPr>
        <w:t>. New Jersey: Prentice Hall.</w:t>
      </w:r>
    </w:p>
    <w:p w14:paraId="582C8F96"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Fielding, R. T., Taylor, R. N., Erenkrantz, J. R., Gorlick, M. M., Whitehead, J., Khare, R., &amp; Oreizy, P. (2017, August 2). </w:t>
      </w:r>
      <w:r w:rsidRPr="00BA774B">
        <w:rPr>
          <w:rFonts w:cs="Times New Roman"/>
          <w:i/>
          <w:iCs/>
          <w:noProof/>
          <w:szCs w:val="24"/>
        </w:rPr>
        <w:t>Reflections on the REST architectural style and “principled design of the modern web architecture” (impact paper award)</w:t>
      </w:r>
      <w:r w:rsidRPr="00BA774B">
        <w:rPr>
          <w:rFonts w:cs="Times New Roman"/>
          <w:noProof/>
          <w:szCs w:val="24"/>
        </w:rPr>
        <w:t>. 4–14. https://doi.org/10.1145/3106237.3121282</w:t>
      </w:r>
    </w:p>
    <w:p w14:paraId="408D5E42"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arriga, M., Mateos, C., Flores, A., Cechich, A., &amp; Zunino, A. (2016). RESTful service composition at a glance: A survey. </w:t>
      </w:r>
      <w:r w:rsidRPr="00BA774B">
        <w:rPr>
          <w:rFonts w:cs="Times New Roman"/>
          <w:i/>
          <w:iCs/>
          <w:noProof/>
          <w:szCs w:val="24"/>
        </w:rPr>
        <w:t>Journal of Network and Computer Applications</w:t>
      </w:r>
      <w:r w:rsidRPr="00BA774B">
        <w:rPr>
          <w:rFonts w:cs="Times New Roman"/>
          <w:noProof/>
          <w:szCs w:val="24"/>
        </w:rPr>
        <w:t xml:space="preserve">, </w:t>
      </w:r>
      <w:r w:rsidRPr="00BA774B">
        <w:rPr>
          <w:rFonts w:cs="Times New Roman"/>
          <w:i/>
          <w:iCs/>
          <w:noProof/>
          <w:szCs w:val="24"/>
        </w:rPr>
        <w:t>60</w:t>
      </w:r>
      <w:r w:rsidRPr="00BA774B">
        <w:rPr>
          <w:rFonts w:cs="Times New Roman"/>
          <w:noProof/>
          <w:szCs w:val="24"/>
        </w:rPr>
        <w:t>, 32–53. https://doi.org/10.1016/j.jnca.2015.11.020</w:t>
      </w:r>
    </w:p>
    <w:p w14:paraId="0A65F1F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orton, I. (2006). </w:t>
      </w:r>
      <w:r w:rsidRPr="00BA774B">
        <w:rPr>
          <w:rFonts w:cs="Times New Roman"/>
          <w:i/>
          <w:iCs/>
          <w:noProof/>
          <w:szCs w:val="24"/>
        </w:rPr>
        <w:t>Essential Software Architecture</w:t>
      </w:r>
      <w:r w:rsidRPr="00BA774B">
        <w:rPr>
          <w:rFonts w:cs="Times New Roman"/>
          <w:noProof/>
          <w:szCs w:val="24"/>
        </w:rPr>
        <w:t>. Berlin Heidelberg: Springer-Verlag.</w:t>
      </w:r>
    </w:p>
    <w:p w14:paraId="0400E229"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raham, I. (2008). </w:t>
      </w:r>
      <w:r w:rsidRPr="00BA774B">
        <w:rPr>
          <w:rFonts w:cs="Times New Roman"/>
          <w:i/>
          <w:iCs/>
          <w:noProof/>
          <w:szCs w:val="24"/>
        </w:rPr>
        <w:t>Requirements Modelling and Specification for Service Oriented Architecture</w:t>
      </w:r>
      <w:r w:rsidRPr="00BA774B">
        <w:rPr>
          <w:rFonts w:cs="Times New Roman"/>
          <w:noProof/>
          <w:szCs w:val="24"/>
        </w:rPr>
        <w:t>. John Wiley and Sons Inc.</w:t>
      </w:r>
    </w:p>
    <w:p w14:paraId="30F0E64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Huertas, F., &amp; Navarro, A. (2015). SOA support to virtual campus advanced architectures: The VCAA canonical interfaces. </w:t>
      </w:r>
      <w:r w:rsidRPr="00BA774B">
        <w:rPr>
          <w:rFonts w:cs="Times New Roman"/>
          <w:i/>
          <w:iCs/>
          <w:noProof/>
          <w:szCs w:val="24"/>
        </w:rPr>
        <w:t>Computer Standards and Interfaces</w:t>
      </w:r>
      <w:r w:rsidRPr="00BA774B">
        <w:rPr>
          <w:rFonts w:cs="Times New Roman"/>
          <w:noProof/>
          <w:szCs w:val="24"/>
        </w:rPr>
        <w:t xml:space="preserve">, </w:t>
      </w:r>
      <w:r w:rsidRPr="00BA774B">
        <w:rPr>
          <w:rFonts w:cs="Times New Roman"/>
          <w:i/>
          <w:iCs/>
          <w:noProof/>
          <w:szCs w:val="24"/>
        </w:rPr>
        <w:t>40</w:t>
      </w:r>
      <w:r w:rsidRPr="00BA774B">
        <w:rPr>
          <w:rFonts w:cs="Times New Roman"/>
          <w:noProof/>
          <w:szCs w:val="24"/>
        </w:rPr>
        <w:t>, 1–14. https://doi.org/10.1016/j.csi.2014.11.001</w:t>
      </w:r>
    </w:p>
    <w:p w14:paraId="24C02D02"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lastRenderedPageBreak/>
        <w:t>Internet World Stats. (2019). Retrieved April 9, 2019, from https://www.internetworldstats.com/top20.htm</w:t>
      </w:r>
    </w:p>
    <w:p w14:paraId="7B8B641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azman, R., Klein, M., Barbacci, M., Longstaff, T., Lipson, H., &amp; Carriere, J. (1998). </w:t>
      </w:r>
      <w:r w:rsidRPr="00BA774B">
        <w:rPr>
          <w:rFonts w:cs="Times New Roman"/>
          <w:i/>
          <w:iCs/>
          <w:noProof/>
          <w:szCs w:val="24"/>
        </w:rPr>
        <w:t>The Architecture Tradeoff Analysis Method</w:t>
      </w:r>
      <w:r w:rsidRPr="00BA774B">
        <w:rPr>
          <w:rFonts w:cs="Times New Roman"/>
          <w:noProof/>
          <w:szCs w:val="24"/>
        </w:rPr>
        <w:t>.</w:t>
      </w:r>
    </w:p>
    <w:p w14:paraId="2D8ABED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han, M. W., &amp; Abbasi, E. (2015). Differentiating Parameters for Selecting Simple Object Access Protocol (SOAP) vs. Representational State Transfer (REST) Based Architecture. </w:t>
      </w:r>
      <w:r w:rsidRPr="00BA774B">
        <w:rPr>
          <w:rFonts w:cs="Times New Roman"/>
          <w:i/>
          <w:iCs/>
          <w:noProof/>
          <w:szCs w:val="24"/>
        </w:rPr>
        <w:t>Journal of Advances in Computer Networks</w:t>
      </w:r>
      <w:r w:rsidRPr="00BA774B">
        <w:rPr>
          <w:rFonts w:cs="Times New Roman"/>
          <w:noProof/>
          <w:szCs w:val="24"/>
        </w:rPr>
        <w:t xml:space="preserve">, </w:t>
      </w:r>
      <w:r w:rsidRPr="00BA774B">
        <w:rPr>
          <w:rFonts w:cs="Times New Roman"/>
          <w:i/>
          <w:iCs/>
          <w:noProof/>
          <w:szCs w:val="24"/>
        </w:rPr>
        <w:t>3</w:t>
      </w:r>
      <w:r w:rsidRPr="00BA774B">
        <w:rPr>
          <w:rFonts w:cs="Times New Roman"/>
          <w:noProof/>
          <w:szCs w:val="24"/>
        </w:rPr>
        <w:t>(1), 63–66. https://doi.org/10.7763/jacn.2015.v3.143</w:t>
      </w:r>
    </w:p>
    <w:p w14:paraId="3EC6F4E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itanov, S., &amp; Davcev, D. (2012). Mobile Learning in Mobile Cloud Computing Environment. </w:t>
      </w:r>
      <w:r w:rsidRPr="00BA774B">
        <w:rPr>
          <w:rFonts w:cs="Times New Roman"/>
          <w:i/>
          <w:iCs/>
          <w:noProof/>
          <w:szCs w:val="24"/>
        </w:rPr>
        <w:t>International Transactions on Systems Science and Applications</w:t>
      </w:r>
      <w:r w:rsidRPr="00BA774B">
        <w:rPr>
          <w:rFonts w:cs="Times New Roman"/>
          <w:noProof/>
          <w:szCs w:val="24"/>
        </w:rPr>
        <w:t xml:space="preserve">, </w:t>
      </w:r>
      <w:r w:rsidRPr="00BA774B">
        <w:rPr>
          <w:rFonts w:cs="Times New Roman"/>
          <w:i/>
          <w:iCs/>
          <w:noProof/>
          <w:szCs w:val="24"/>
        </w:rPr>
        <w:t>8</w:t>
      </w:r>
      <w:r w:rsidRPr="00BA774B">
        <w:rPr>
          <w:rFonts w:cs="Times New Roman"/>
          <w:noProof/>
          <w:szCs w:val="24"/>
        </w:rPr>
        <w:t>(December), 27–39.</w:t>
      </w:r>
    </w:p>
    <w:p w14:paraId="71AEE6E3"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Moodle Statistics. (2019). Retrieved April 9, 2019, from https://moodle.net/stats/</w:t>
      </w:r>
    </w:p>
    <w:p w14:paraId="5DDC748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Nash, S. S., &amp; Rice, W. (2018). </w:t>
      </w:r>
      <w:r w:rsidRPr="00BA774B">
        <w:rPr>
          <w:rFonts w:cs="Times New Roman"/>
          <w:i/>
          <w:iCs/>
          <w:noProof/>
          <w:szCs w:val="24"/>
        </w:rPr>
        <w:t>Moodle 3 E-Learning Course Development</w:t>
      </w:r>
      <w:r w:rsidRPr="00BA774B">
        <w:rPr>
          <w:rFonts w:cs="Times New Roman"/>
          <w:noProof/>
          <w:szCs w:val="24"/>
        </w:rPr>
        <w:t xml:space="preserve"> (4th ed.). Packt Publishing Ltd.</w:t>
      </w:r>
    </w:p>
    <w:p w14:paraId="6D6FEFD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Rao, N. M., C.Sasidhar, &amp; Kumar, V. S. (2010). Cloud Computing Through Mobile-Learning. </w:t>
      </w:r>
      <w:r w:rsidRPr="00BA774B">
        <w:rPr>
          <w:rFonts w:cs="Times New Roman"/>
          <w:i/>
          <w:iCs/>
          <w:noProof/>
          <w:szCs w:val="24"/>
        </w:rPr>
        <w:t>International Journal of Advanced Computer Science and Applications</w:t>
      </w:r>
      <w:r w:rsidRPr="00BA774B">
        <w:rPr>
          <w:rFonts w:cs="Times New Roman"/>
          <w:noProof/>
          <w:szCs w:val="24"/>
        </w:rPr>
        <w:t xml:space="preserve">, </w:t>
      </w:r>
      <w:r w:rsidRPr="00BA774B">
        <w:rPr>
          <w:rFonts w:cs="Times New Roman"/>
          <w:i/>
          <w:iCs/>
          <w:noProof/>
          <w:szCs w:val="24"/>
        </w:rPr>
        <w:t>1</w:t>
      </w:r>
      <w:r w:rsidRPr="00BA774B">
        <w:rPr>
          <w:rFonts w:cs="Times New Roman"/>
          <w:noProof/>
          <w:szCs w:val="24"/>
        </w:rPr>
        <w:t>(6). https://doi.org/10.14569/ijacsa.2010.010607</w:t>
      </w:r>
    </w:p>
    <w:p w14:paraId="7A518BF5"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Thomas Fielding, R. (2000). </w:t>
      </w:r>
      <w:r w:rsidRPr="00BA774B">
        <w:rPr>
          <w:rFonts w:cs="Times New Roman"/>
          <w:i/>
          <w:iCs/>
          <w:noProof/>
          <w:szCs w:val="24"/>
        </w:rPr>
        <w:t>Architectural Styles and the Design of Network-based Software Architectures</w:t>
      </w:r>
      <w:r w:rsidRPr="00BA774B">
        <w:rPr>
          <w:rFonts w:cs="Times New Roman"/>
          <w:noProof/>
          <w:szCs w:val="24"/>
        </w:rPr>
        <w:t>. University of California, Irvine.</w:t>
      </w:r>
    </w:p>
    <w:p w14:paraId="25732952" w14:textId="77777777" w:rsidR="00BA774B" w:rsidRPr="00BA774B" w:rsidRDefault="00BA774B" w:rsidP="00E477B1">
      <w:pPr>
        <w:widowControl w:val="0"/>
        <w:autoSpaceDE w:val="0"/>
        <w:autoSpaceDN w:val="0"/>
        <w:adjustRightInd w:val="0"/>
        <w:spacing w:line="360" w:lineRule="auto"/>
        <w:ind w:left="480" w:hanging="480"/>
        <w:rPr>
          <w:rFonts w:cs="Times New Roman"/>
          <w:noProof/>
        </w:rPr>
      </w:pPr>
      <w:r w:rsidRPr="00BA774B">
        <w:rPr>
          <w:rFonts w:cs="Times New Roman"/>
          <w:noProof/>
          <w:szCs w:val="24"/>
        </w:rPr>
        <w:t xml:space="preserve">Zhang D. (2004). </w:t>
      </w:r>
      <w:r w:rsidRPr="00BA774B">
        <w:rPr>
          <w:rFonts w:cs="Times New Roman"/>
          <w:i/>
          <w:iCs/>
          <w:noProof/>
          <w:szCs w:val="24"/>
        </w:rPr>
        <w:t>Powering E-Learning In The New Millenium: An Overview of E-Learning and Enabling Technology, Information System Frontiers</w:t>
      </w:r>
      <w:r w:rsidRPr="00BA774B">
        <w:rPr>
          <w:rFonts w:cs="Times New Roman"/>
          <w:noProof/>
          <w:szCs w:val="24"/>
        </w:rPr>
        <w:t xml:space="preserve">. </w:t>
      </w:r>
      <w:r w:rsidRPr="00BA774B">
        <w:rPr>
          <w:rFonts w:cs="Times New Roman"/>
          <w:i/>
          <w:iCs/>
          <w:noProof/>
          <w:szCs w:val="24"/>
        </w:rPr>
        <w:t>5</w:t>
      </w:r>
      <w:r w:rsidRPr="00BA774B">
        <w:rPr>
          <w:rFonts w:cs="Times New Roman"/>
          <w:noProof/>
          <w:szCs w:val="24"/>
        </w:rPr>
        <w:t>(2), 201–212.</w:t>
      </w:r>
    </w:p>
    <w:p w14:paraId="1FBD66C9" w14:textId="4A2C8B6F" w:rsidR="007F17F7" w:rsidRPr="00EF70C0" w:rsidRDefault="007F17F7" w:rsidP="00E477B1">
      <w:pPr>
        <w:spacing w:line="360" w:lineRule="auto"/>
      </w:pPr>
      <w:r>
        <w:fldChar w:fldCharType="end"/>
      </w:r>
    </w:p>
    <w:sectPr w:rsidR="007F17F7" w:rsidRPr="00EF70C0" w:rsidSect="00B46ADD">
      <w:headerReference w:type="default" r:id="rId51"/>
      <w:footerReference w:type="default" r:id="rId52"/>
      <w:type w:val="continuous"/>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79EC3" w14:textId="77777777" w:rsidR="00EE3EB9" w:rsidRDefault="00EE3EB9">
      <w:pPr>
        <w:spacing w:line="240" w:lineRule="auto"/>
      </w:pPr>
      <w:r>
        <w:separator/>
      </w:r>
    </w:p>
  </w:endnote>
  <w:endnote w:type="continuationSeparator" w:id="0">
    <w:p w14:paraId="710598DF" w14:textId="77777777" w:rsidR="00EE3EB9" w:rsidRDefault="00EE3EB9">
      <w:pPr>
        <w:spacing w:line="240" w:lineRule="auto"/>
      </w:pPr>
      <w:r>
        <w:continuationSeparator/>
      </w:r>
    </w:p>
  </w:endnote>
  <w:endnote w:type="continuationNotice" w:id="1">
    <w:p w14:paraId="23793D49" w14:textId="77777777" w:rsidR="00EE3EB9" w:rsidRDefault="00EE3EB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6169476"/>
      <w:docPartObj>
        <w:docPartGallery w:val="Page Numbers (Bottom of Page)"/>
        <w:docPartUnique/>
      </w:docPartObj>
    </w:sdtPr>
    <w:sdtEndPr>
      <w:rPr>
        <w:noProof/>
      </w:rPr>
    </w:sdtEndPr>
    <w:sdtContent>
      <w:p w14:paraId="086EEC40" w14:textId="77777777" w:rsidR="00A909B7" w:rsidRDefault="00EE3EB9">
        <w:pPr>
          <w:pStyle w:val="Footer"/>
          <w:jc w:val="center"/>
        </w:pPr>
      </w:p>
    </w:sdtContent>
  </w:sdt>
  <w:p w14:paraId="226A1317" w14:textId="77777777" w:rsidR="00A909B7" w:rsidRDefault="00A90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061E9" w14:textId="7857E809" w:rsidR="00A909B7" w:rsidRDefault="00A909B7">
    <w:pPr>
      <w:pStyle w:val="Footer"/>
      <w:jc w:val="center"/>
    </w:pPr>
  </w:p>
  <w:p w14:paraId="08242AFE" w14:textId="77777777" w:rsidR="00A909B7" w:rsidRDefault="00A909B7" w:rsidP="0084398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3726F" w14:textId="77777777" w:rsidR="00A909B7" w:rsidRDefault="00A909B7" w:rsidP="003F05AC">
    <w:pPr>
      <w:pStyle w:val="Footer"/>
      <w:jc w:val="center"/>
    </w:pPr>
    <w:r>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4215245"/>
      <w:docPartObj>
        <w:docPartGallery w:val="Page Numbers (Bottom of Page)"/>
        <w:docPartUnique/>
      </w:docPartObj>
    </w:sdtPr>
    <w:sdtEndPr>
      <w:rPr>
        <w:noProof/>
      </w:rPr>
    </w:sdtEndPr>
    <w:sdtContent>
      <w:p w14:paraId="2E554C1F" w14:textId="1557FD45" w:rsidR="00A909B7" w:rsidRDefault="00A909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C16D06" w14:textId="77777777" w:rsidR="00A909B7" w:rsidRDefault="00A909B7" w:rsidP="0084398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2855293"/>
      <w:docPartObj>
        <w:docPartGallery w:val="Page Numbers (Bottom of Page)"/>
        <w:docPartUnique/>
      </w:docPartObj>
    </w:sdtPr>
    <w:sdtEndPr>
      <w:rPr>
        <w:noProof/>
      </w:rPr>
    </w:sdtEndPr>
    <w:sdtContent>
      <w:p w14:paraId="1387CAC2" w14:textId="7B3E4C13" w:rsidR="00A909B7" w:rsidRDefault="00A909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95EFE2" w14:textId="77777777" w:rsidR="00A909B7" w:rsidRDefault="00A909B7" w:rsidP="00321D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D5311" w14:textId="77777777" w:rsidR="00EE3EB9" w:rsidRDefault="00EE3EB9">
      <w:pPr>
        <w:spacing w:line="240" w:lineRule="auto"/>
      </w:pPr>
      <w:r>
        <w:separator/>
      </w:r>
    </w:p>
  </w:footnote>
  <w:footnote w:type="continuationSeparator" w:id="0">
    <w:p w14:paraId="30B4C951" w14:textId="77777777" w:rsidR="00EE3EB9" w:rsidRDefault="00EE3EB9">
      <w:pPr>
        <w:spacing w:line="240" w:lineRule="auto"/>
      </w:pPr>
      <w:r>
        <w:continuationSeparator/>
      </w:r>
    </w:p>
  </w:footnote>
  <w:footnote w:type="continuationNotice" w:id="1">
    <w:p w14:paraId="52F38033" w14:textId="77777777" w:rsidR="00EE3EB9" w:rsidRDefault="00EE3EB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388962"/>
      <w:docPartObj>
        <w:docPartGallery w:val="Page Numbers (Top of Page)"/>
        <w:docPartUnique/>
      </w:docPartObj>
    </w:sdtPr>
    <w:sdtEndPr>
      <w:rPr>
        <w:noProof/>
      </w:rPr>
    </w:sdtEndPr>
    <w:sdtContent>
      <w:p w14:paraId="2D7B66A0" w14:textId="77777777" w:rsidR="00A909B7" w:rsidRDefault="00A909B7" w:rsidP="003F05AC">
        <w:pPr>
          <w:pStyle w:val="Header"/>
          <w:jc w:val="center"/>
        </w:pPr>
        <w:r>
          <w:t>i</w:t>
        </w:r>
      </w:p>
    </w:sdtContent>
  </w:sdt>
  <w:p w14:paraId="721CC75D" w14:textId="77777777" w:rsidR="00A909B7" w:rsidRDefault="00A909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97BB2" w14:textId="77777777" w:rsidR="00A909B7" w:rsidRDefault="00A909B7" w:rsidP="003F05AC">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3366DF" w14:textId="77777777" w:rsidR="00A909B7" w:rsidRDefault="00A909B7" w:rsidP="003F05AC">
    <w:pPr>
      <w:pStyle w:val="Header"/>
      <w:tabs>
        <w:tab w:val="clear" w:pos="4680"/>
        <w:tab w:val="clear" w:pos="9360"/>
        <w:tab w:val="center" w:pos="3930"/>
      </w:tabs>
    </w:pPr>
    <w:r>
      <w:t>8</w: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71097" w14:textId="7F9D9BAE" w:rsidR="00A909B7" w:rsidRDefault="00A909B7">
    <w:pPr>
      <w:pStyle w:val="Header"/>
      <w:jc w:val="right"/>
    </w:pPr>
  </w:p>
  <w:p w14:paraId="1ADA6F39" w14:textId="77777777" w:rsidR="00A909B7" w:rsidRDefault="00A909B7" w:rsidP="003F05AC">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EC5E5" w14:textId="77777777" w:rsidR="00A909B7" w:rsidRDefault="00A909B7" w:rsidP="0007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C7EBA"/>
    <w:multiLevelType w:val="hybridMultilevel"/>
    <w:tmpl w:val="031A5928"/>
    <w:lvl w:ilvl="0" w:tplc="F0A8F3FE">
      <w:start w:val="1"/>
      <w:numFmt w:val="bullet"/>
      <w:lvlText w:val="-"/>
      <w:lvlJc w:val="left"/>
      <w:pPr>
        <w:ind w:left="1800" w:hanging="360"/>
      </w:pPr>
      <w:rPr>
        <w:rFonts w:ascii="Times New Roman" w:eastAsiaTheme="minorHAnsi" w:hAnsi="Times New Roman" w:cs="Times New Roman"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 w15:restartNumberingAfterBreak="0">
    <w:nsid w:val="07364F1B"/>
    <w:multiLevelType w:val="hybridMultilevel"/>
    <w:tmpl w:val="15326E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825BEB"/>
    <w:multiLevelType w:val="multilevel"/>
    <w:tmpl w:val="B56EDDE4"/>
    <w:lvl w:ilvl="0">
      <w:start w:val="1"/>
      <w:numFmt w:val="decimal"/>
      <w:lvlText w:val="%1."/>
      <w:lvlJc w:val="lef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1B3A30"/>
    <w:multiLevelType w:val="hybridMultilevel"/>
    <w:tmpl w:val="E35A7960"/>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16626B1"/>
    <w:multiLevelType w:val="multilevel"/>
    <w:tmpl w:val="0A965E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3A2820"/>
    <w:multiLevelType w:val="hybridMultilevel"/>
    <w:tmpl w:val="5A54A678"/>
    <w:lvl w:ilvl="0" w:tplc="0BF06640">
      <w:start w:val="1"/>
      <w:numFmt w:val="bullet"/>
      <w:lvlText w:val="-"/>
      <w:lvlJc w:val="left"/>
      <w:pPr>
        <w:ind w:left="1146" w:hanging="360"/>
      </w:pPr>
      <w:rPr>
        <w:rFonts w:ascii="Times New Roman" w:eastAsiaTheme="minorHAnsi" w:hAnsi="Times New Roman" w:cs="Times New Roman" w:hint="default"/>
        <w:color w:val="000000" w:themeColor="text1"/>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17EC7839"/>
    <w:multiLevelType w:val="hybridMultilevel"/>
    <w:tmpl w:val="BE14A334"/>
    <w:lvl w:ilvl="0" w:tplc="0BF06640">
      <w:start w:val="1"/>
      <w:numFmt w:val="bullet"/>
      <w:lvlText w:val="-"/>
      <w:lvlJc w:val="left"/>
      <w:pPr>
        <w:ind w:left="1146" w:hanging="360"/>
      </w:pPr>
      <w:rPr>
        <w:rFonts w:ascii="Times New Roman" w:eastAsiaTheme="minorHAnsi" w:hAnsi="Times New Roman" w:cs="Times New Roman" w:hint="default"/>
        <w:color w:val="000000" w:themeColor="text1"/>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 w15:restartNumberingAfterBreak="0">
    <w:nsid w:val="17F12E1E"/>
    <w:multiLevelType w:val="hybridMultilevel"/>
    <w:tmpl w:val="9036FA42"/>
    <w:lvl w:ilvl="0" w:tplc="6A269F94">
      <w:start w:val="1"/>
      <w:numFmt w:val="decimal"/>
      <w:pStyle w:val="Heading3a"/>
      <w:lvlText w:val="3.%1. "/>
      <w:lvlJc w:val="left"/>
      <w:pPr>
        <w:ind w:left="720" w:hanging="360"/>
      </w:pPr>
      <w:rPr>
        <w:rFonts w:hint="default"/>
      </w:rPr>
    </w:lvl>
    <w:lvl w:ilvl="1" w:tplc="453EA9FA">
      <w:start w:val="1"/>
      <w:numFmt w:val="lowerLetter"/>
      <w:pStyle w:val="Heading3b"/>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3657E"/>
    <w:multiLevelType w:val="hybridMultilevel"/>
    <w:tmpl w:val="A66AB5D8"/>
    <w:lvl w:ilvl="0" w:tplc="F0A8F3FE">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0AC1F57"/>
    <w:multiLevelType w:val="hybridMultilevel"/>
    <w:tmpl w:val="1212B70C"/>
    <w:lvl w:ilvl="0" w:tplc="6B1C7710">
      <w:start w:val="100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6972543"/>
    <w:multiLevelType w:val="multilevel"/>
    <w:tmpl w:val="B56EDDE4"/>
    <w:lvl w:ilvl="0">
      <w:start w:val="1"/>
      <w:numFmt w:val="decimal"/>
      <w:lvlText w:val="%1."/>
      <w:lvlJc w:val="lef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A082042"/>
    <w:multiLevelType w:val="multilevel"/>
    <w:tmpl w:val="6040EDF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A650DA2"/>
    <w:multiLevelType w:val="multilevel"/>
    <w:tmpl w:val="DA580E4A"/>
    <w:lvl w:ilvl="0">
      <w:start w:val="2"/>
      <w:numFmt w:val="decimal"/>
      <w:lvlText w:val="%1"/>
      <w:lvlJc w:val="left"/>
      <w:pPr>
        <w:ind w:left="405" w:hanging="405"/>
      </w:pPr>
      <w:rPr>
        <w:rFonts w:cstheme="majorBidi" w:hint="default"/>
      </w:rPr>
    </w:lvl>
    <w:lvl w:ilvl="1">
      <w:start w:val="6"/>
      <w:numFmt w:val="decimal"/>
      <w:lvlText w:val="%1.%2"/>
      <w:lvlJc w:val="left"/>
      <w:pPr>
        <w:ind w:left="720" w:hanging="720"/>
      </w:pPr>
      <w:rPr>
        <w:rFonts w:cstheme="majorBidi" w:hint="default"/>
      </w:rPr>
    </w:lvl>
    <w:lvl w:ilvl="2">
      <w:start w:val="1"/>
      <w:numFmt w:val="decimal"/>
      <w:lvlText w:val="%1.%2.%3"/>
      <w:lvlJc w:val="left"/>
      <w:pPr>
        <w:ind w:left="720" w:hanging="720"/>
      </w:pPr>
      <w:rPr>
        <w:rFonts w:cstheme="majorBidi" w:hint="default"/>
      </w:rPr>
    </w:lvl>
    <w:lvl w:ilvl="3">
      <w:start w:val="1"/>
      <w:numFmt w:val="decimal"/>
      <w:lvlText w:val="%1.%2.%3.%4"/>
      <w:lvlJc w:val="left"/>
      <w:pPr>
        <w:ind w:left="1080" w:hanging="1080"/>
      </w:pPr>
      <w:rPr>
        <w:rFonts w:cstheme="majorBidi" w:hint="default"/>
      </w:rPr>
    </w:lvl>
    <w:lvl w:ilvl="4">
      <w:start w:val="1"/>
      <w:numFmt w:val="decimal"/>
      <w:lvlText w:val="%1.%2.%3.%4.%5"/>
      <w:lvlJc w:val="left"/>
      <w:pPr>
        <w:ind w:left="1440" w:hanging="1440"/>
      </w:pPr>
      <w:rPr>
        <w:rFonts w:cstheme="majorBidi" w:hint="default"/>
      </w:rPr>
    </w:lvl>
    <w:lvl w:ilvl="5">
      <w:start w:val="1"/>
      <w:numFmt w:val="decimal"/>
      <w:lvlText w:val="%1.%2.%3.%4.%5.%6"/>
      <w:lvlJc w:val="left"/>
      <w:pPr>
        <w:ind w:left="1440" w:hanging="1440"/>
      </w:pPr>
      <w:rPr>
        <w:rFonts w:cstheme="majorBidi" w:hint="default"/>
      </w:rPr>
    </w:lvl>
    <w:lvl w:ilvl="6">
      <w:start w:val="1"/>
      <w:numFmt w:val="decimal"/>
      <w:lvlText w:val="%1.%2.%3.%4.%5.%6.%7"/>
      <w:lvlJc w:val="left"/>
      <w:pPr>
        <w:ind w:left="1800" w:hanging="1800"/>
      </w:pPr>
      <w:rPr>
        <w:rFonts w:cstheme="majorBidi" w:hint="default"/>
      </w:rPr>
    </w:lvl>
    <w:lvl w:ilvl="7">
      <w:start w:val="1"/>
      <w:numFmt w:val="decimal"/>
      <w:lvlText w:val="%1.%2.%3.%4.%5.%6.%7.%8"/>
      <w:lvlJc w:val="left"/>
      <w:pPr>
        <w:ind w:left="1800" w:hanging="1800"/>
      </w:pPr>
      <w:rPr>
        <w:rFonts w:cstheme="majorBidi" w:hint="default"/>
      </w:rPr>
    </w:lvl>
    <w:lvl w:ilvl="8">
      <w:start w:val="1"/>
      <w:numFmt w:val="decimal"/>
      <w:lvlText w:val="%1.%2.%3.%4.%5.%6.%7.%8.%9"/>
      <w:lvlJc w:val="left"/>
      <w:pPr>
        <w:ind w:left="2160" w:hanging="2160"/>
      </w:pPr>
      <w:rPr>
        <w:rFonts w:cstheme="majorBidi" w:hint="default"/>
      </w:rPr>
    </w:lvl>
  </w:abstractNum>
  <w:abstractNum w:abstractNumId="13" w15:restartNumberingAfterBreak="0">
    <w:nsid w:val="2BD263CE"/>
    <w:multiLevelType w:val="hybridMultilevel"/>
    <w:tmpl w:val="DF52EE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14560B8"/>
    <w:multiLevelType w:val="multilevel"/>
    <w:tmpl w:val="44189E06"/>
    <w:name w:val="HeadTesis2"/>
    <w:lvl w:ilvl="0">
      <w:start w:val="1"/>
      <w:numFmt w:val="upperRoman"/>
      <w:pStyle w:val="Heading1"/>
      <w:suff w:val="nothing"/>
      <w:lvlText w:val="BAB %1."/>
      <w:lvlJc w:val="left"/>
      <w:pPr>
        <w:ind w:left="360" w:hanging="360"/>
      </w:pPr>
      <w:rPr>
        <w:rFonts w:hint="default"/>
      </w:rPr>
    </w:lvl>
    <w:lvl w:ilvl="1">
      <w:start w:val="1"/>
      <w:numFmt w:val="decimal"/>
      <w:pStyle w:val="Heading2"/>
      <w:isLgl/>
      <w:suff w:val="nothing"/>
      <w:lvlText w:val="%1.%2"/>
      <w:lvlJc w:val="left"/>
      <w:pPr>
        <w:ind w:left="720" w:hanging="360"/>
      </w:pPr>
      <w:rPr>
        <w:rFonts w:hint="default"/>
      </w:rPr>
    </w:lvl>
    <w:lvl w:ilvl="2">
      <w:start w:val="1"/>
      <w:numFmt w:val="decimal"/>
      <w:lvlRestart w:val="1"/>
      <w:pStyle w:val="Heading3"/>
      <w:isLgl/>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EC3AED"/>
    <w:multiLevelType w:val="hybridMultilevel"/>
    <w:tmpl w:val="BD52656E"/>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1372A7"/>
    <w:multiLevelType w:val="hybridMultilevel"/>
    <w:tmpl w:val="2C088EB0"/>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EA6B75"/>
    <w:multiLevelType w:val="multilevel"/>
    <w:tmpl w:val="3809001D"/>
    <w:name w:val="HeadTesis"/>
    <w:styleLink w:val="StyleKu"/>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23B1EFA"/>
    <w:multiLevelType w:val="hybridMultilevel"/>
    <w:tmpl w:val="ADA8B8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9F3501"/>
    <w:multiLevelType w:val="hybridMultilevel"/>
    <w:tmpl w:val="24BA4A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48FE76E0"/>
    <w:multiLevelType w:val="hybridMultilevel"/>
    <w:tmpl w:val="501815DA"/>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643280"/>
    <w:multiLevelType w:val="hybridMultilevel"/>
    <w:tmpl w:val="BA4C80DC"/>
    <w:lvl w:ilvl="0" w:tplc="3809000F">
      <w:start w:val="1"/>
      <w:numFmt w:val="decimal"/>
      <w:lvlText w:val="%1."/>
      <w:lvlJc w:val="left"/>
      <w:pPr>
        <w:ind w:left="720" w:hanging="360"/>
      </w:pPr>
      <w:rPr>
        <w:rFonts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BD8562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334379E"/>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3DC75AA"/>
    <w:multiLevelType w:val="hybridMultilevel"/>
    <w:tmpl w:val="B556522C"/>
    <w:lvl w:ilvl="0" w:tplc="38090001">
      <w:start w:val="1"/>
      <w:numFmt w:val="bullet"/>
      <w:lvlText w:val=""/>
      <w:lvlJc w:val="left"/>
      <w:pPr>
        <w:ind w:left="796" w:hanging="360"/>
      </w:pPr>
      <w:rPr>
        <w:rFonts w:ascii="Symbol" w:hAnsi="Symbol" w:hint="default"/>
      </w:rPr>
    </w:lvl>
    <w:lvl w:ilvl="1" w:tplc="38090003">
      <w:start w:val="1"/>
      <w:numFmt w:val="bullet"/>
      <w:lvlText w:val="o"/>
      <w:lvlJc w:val="left"/>
      <w:pPr>
        <w:ind w:left="1516" w:hanging="360"/>
      </w:pPr>
      <w:rPr>
        <w:rFonts w:ascii="Courier New" w:hAnsi="Courier New" w:cs="Courier New" w:hint="default"/>
      </w:rPr>
    </w:lvl>
    <w:lvl w:ilvl="2" w:tplc="38090005" w:tentative="1">
      <w:start w:val="1"/>
      <w:numFmt w:val="bullet"/>
      <w:lvlText w:val=""/>
      <w:lvlJc w:val="left"/>
      <w:pPr>
        <w:ind w:left="2236" w:hanging="360"/>
      </w:pPr>
      <w:rPr>
        <w:rFonts w:ascii="Wingdings" w:hAnsi="Wingdings" w:hint="default"/>
      </w:rPr>
    </w:lvl>
    <w:lvl w:ilvl="3" w:tplc="38090001" w:tentative="1">
      <w:start w:val="1"/>
      <w:numFmt w:val="bullet"/>
      <w:lvlText w:val=""/>
      <w:lvlJc w:val="left"/>
      <w:pPr>
        <w:ind w:left="2956" w:hanging="360"/>
      </w:pPr>
      <w:rPr>
        <w:rFonts w:ascii="Symbol" w:hAnsi="Symbol" w:hint="default"/>
      </w:rPr>
    </w:lvl>
    <w:lvl w:ilvl="4" w:tplc="38090003" w:tentative="1">
      <w:start w:val="1"/>
      <w:numFmt w:val="bullet"/>
      <w:lvlText w:val="o"/>
      <w:lvlJc w:val="left"/>
      <w:pPr>
        <w:ind w:left="3676" w:hanging="360"/>
      </w:pPr>
      <w:rPr>
        <w:rFonts w:ascii="Courier New" w:hAnsi="Courier New" w:cs="Courier New" w:hint="default"/>
      </w:rPr>
    </w:lvl>
    <w:lvl w:ilvl="5" w:tplc="38090005" w:tentative="1">
      <w:start w:val="1"/>
      <w:numFmt w:val="bullet"/>
      <w:lvlText w:val=""/>
      <w:lvlJc w:val="left"/>
      <w:pPr>
        <w:ind w:left="4396" w:hanging="360"/>
      </w:pPr>
      <w:rPr>
        <w:rFonts w:ascii="Wingdings" w:hAnsi="Wingdings" w:hint="default"/>
      </w:rPr>
    </w:lvl>
    <w:lvl w:ilvl="6" w:tplc="38090001" w:tentative="1">
      <w:start w:val="1"/>
      <w:numFmt w:val="bullet"/>
      <w:lvlText w:val=""/>
      <w:lvlJc w:val="left"/>
      <w:pPr>
        <w:ind w:left="5116" w:hanging="360"/>
      </w:pPr>
      <w:rPr>
        <w:rFonts w:ascii="Symbol" w:hAnsi="Symbol" w:hint="default"/>
      </w:rPr>
    </w:lvl>
    <w:lvl w:ilvl="7" w:tplc="38090003" w:tentative="1">
      <w:start w:val="1"/>
      <w:numFmt w:val="bullet"/>
      <w:lvlText w:val="o"/>
      <w:lvlJc w:val="left"/>
      <w:pPr>
        <w:ind w:left="5836" w:hanging="360"/>
      </w:pPr>
      <w:rPr>
        <w:rFonts w:ascii="Courier New" w:hAnsi="Courier New" w:cs="Courier New" w:hint="default"/>
      </w:rPr>
    </w:lvl>
    <w:lvl w:ilvl="8" w:tplc="38090005" w:tentative="1">
      <w:start w:val="1"/>
      <w:numFmt w:val="bullet"/>
      <w:lvlText w:val=""/>
      <w:lvlJc w:val="left"/>
      <w:pPr>
        <w:ind w:left="6556" w:hanging="360"/>
      </w:pPr>
      <w:rPr>
        <w:rFonts w:ascii="Wingdings" w:hAnsi="Wingdings" w:hint="default"/>
      </w:rPr>
    </w:lvl>
  </w:abstractNum>
  <w:abstractNum w:abstractNumId="25" w15:restartNumberingAfterBreak="0">
    <w:nsid w:val="561A6FC9"/>
    <w:multiLevelType w:val="multilevel"/>
    <w:tmpl w:val="A90A574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FA80310"/>
    <w:multiLevelType w:val="hybridMultilevel"/>
    <w:tmpl w:val="6D4C8828"/>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680D0ED0"/>
    <w:multiLevelType w:val="multilevel"/>
    <w:tmpl w:val="79D6AA2C"/>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E277222"/>
    <w:multiLevelType w:val="hybridMultilevel"/>
    <w:tmpl w:val="9BC2DE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F441A5B"/>
    <w:multiLevelType w:val="hybridMultilevel"/>
    <w:tmpl w:val="3C421E04"/>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1"/>
  </w:num>
  <w:num w:numId="3">
    <w:abstractNumId w:val="4"/>
  </w:num>
  <w:num w:numId="4">
    <w:abstractNumId w:val="21"/>
  </w:num>
  <w:num w:numId="5">
    <w:abstractNumId w:val="3"/>
  </w:num>
  <w:num w:numId="6">
    <w:abstractNumId w:val="18"/>
  </w:num>
  <w:num w:numId="7">
    <w:abstractNumId w:val="26"/>
  </w:num>
  <w:num w:numId="8">
    <w:abstractNumId w:val="27"/>
  </w:num>
  <w:num w:numId="9">
    <w:abstractNumId w:val="5"/>
  </w:num>
  <w:num w:numId="10">
    <w:abstractNumId w:val="6"/>
  </w:num>
  <w:num w:numId="11">
    <w:abstractNumId w:val="25"/>
  </w:num>
  <w:num w:numId="12">
    <w:abstractNumId w:val="2"/>
  </w:num>
  <w:num w:numId="13">
    <w:abstractNumId w:val="7"/>
  </w:num>
  <w:num w:numId="14">
    <w:abstractNumId w:val="12"/>
  </w:num>
  <w:num w:numId="15">
    <w:abstractNumId w:val="0"/>
  </w:num>
  <w:num w:numId="16">
    <w:abstractNumId w:val="1"/>
  </w:num>
  <w:num w:numId="17">
    <w:abstractNumId w:val="24"/>
  </w:num>
  <w:num w:numId="18">
    <w:abstractNumId w:val="16"/>
  </w:num>
  <w:num w:numId="19">
    <w:abstractNumId w:val="13"/>
  </w:num>
  <w:num w:numId="20">
    <w:abstractNumId w:val="28"/>
  </w:num>
  <w:num w:numId="21">
    <w:abstractNumId w:val="29"/>
  </w:num>
  <w:num w:numId="22">
    <w:abstractNumId w:val="15"/>
  </w:num>
  <w:num w:numId="23">
    <w:abstractNumId w:val="20"/>
  </w:num>
  <w:num w:numId="24">
    <w:abstractNumId w:val="10"/>
  </w:num>
  <w:num w:numId="25">
    <w:abstractNumId w:val="9"/>
  </w:num>
  <w:num w:numId="26">
    <w:abstractNumId w:val="19"/>
  </w:num>
  <w:num w:numId="27">
    <w:abstractNumId w:val="22"/>
  </w:num>
  <w:num w:numId="28">
    <w:abstractNumId w:val="22"/>
  </w:num>
  <w:num w:numId="29">
    <w:abstractNumId w:val="23"/>
  </w:num>
  <w:num w:numId="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num>
  <w:num w:numId="32">
    <w:abstractNumId w:val="14"/>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CBB"/>
    <w:rsid w:val="00001415"/>
    <w:rsid w:val="000018EF"/>
    <w:rsid w:val="00001C30"/>
    <w:rsid w:val="00003AE0"/>
    <w:rsid w:val="00003CF4"/>
    <w:rsid w:val="000045BC"/>
    <w:rsid w:val="00004ECC"/>
    <w:rsid w:val="00006620"/>
    <w:rsid w:val="00006699"/>
    <w:rsid w:val="00006A68"/>
    <w:rsid w:val="00006D2C"/>
    <w:rsid w:val="00007526"/>
    <w:rsid w:val="000075C5"/>
    <w:rsid w:val="000075EA"/>
    <w:rsid w:val="000076E0"/>
    <w:rsid w:val="00007E69"/>
    <w:rsid w:val="000110B7"/>
    <w:rsid w:val="000122B3"/>
    <w:rsid w:val="00012439"/>
    <w:rsid w:val="00013490"/>
    <w:rsid w:val="000137DA"/>
    <w:rsid w:val="00014A09"/>
    <w:rsid w:val="00014BCE"/>
    <w:rsid w:val="00014D5F"/>
    <w:rsid w:val="000152B3"/>
    <w:rsid w:val="00015D4A"/>
    <w:rsid w:val="00016FAA"/>
    <w:rsid w:val="000205B9"/>
    <w:rsid w:val="00020C14"/>
    <w:rsid w:val="00021ED7"/>
    <w:rsid w:val="00022E72"/>
    <w:rsid w:val="00023BFF"/>
    <w:rsid w:val="00023EA3"/>
    <w:rsid w:val="00024165"/>
    <w:rsid w:val="00024A34"/>
    <w:rsid w:val="00025E47"/>
    <w:rsid w:val="00025F11"/>
    <w:rsid w:val="0002729A"/>
    <w:rsid w:val="0002736A"/>
    <w:rsid w:val="00027EE1"/>
    <w:rsid w:val="00033526"/>
    <w:rsid w:val="00034076"/>
    <w:rsid w:val="00034AF2"/>
    <w:rsid w:val="000363EF"/>
    <w:rsid w:val="00036451"/>
    <w:rsid w:val="00036540"/>
    <w:rsid w:val="00036E14"/>
    <w:rsid w:val="00036ED4"/>
    <w:rsid w:val="000376FC"/>
    <w:rsid w:val="00037AE3"/>
    <w:rsid w:val="00040610"/>
    <w:rsid w:val="000408A5"/>
    <w:rsid w:val="00041359"/>
    <w:rsid w:val="00041AF0"/>
    <w:rsid w:val="00042783"/>
    <w:rsid w:val="0004290A"/>
    <w:rsid w:val="00042B78"/>
    <w:rsid w:val="000435B2"/>
    <w:rsid w:val="00043E8E"/>
    <w:rsid w:val="00044BBB"/>
    <w:rsid w:val="00044E54"/>
    <w:rsid w:val="0004568A"/>
    <w:rsid w:val="00046B06"/>
    <w:rsid w:val="000470F8"/>
    <w:rsid w:val="00047110"/>
    <w:rsid w:val="000503D4"/>
    <w:rsid w:val="0005138C"/>
    <w:rsid w:val="000515C9"/>
    <w:rsid w:val="000519F7"/>
    <w:rsid w:val="00051E28"/>
    <w:rsid w:val="000527E5"/>
    <w:rsid w:val="00053788"/>
    <w:rsid w:val="00054025"/>
    <w:rsid w:val="0005411E"/>
    <w:rsid w:val="00054668"/>
    <w:rsid w:val="00054C61"/>
    <w:rsid w:val="00055A4B"/>
    <w:rsid w:val="000563D3"/>
    <w:rsid w:val="000575C1"/>
    <w:rsid w:val="000605AD"/>
    <w:rsid w:val="00060C9F"/>
    <w:rsid w:val="00061589"/>
    <w:rsid w:val="00061CE2"/>
    <w:rsid w:val="00061E84"/>
    <w:rsid w:val="000625DE"/>
    <w:rsid w:val="00062D36"/>
    <w:rsid w:val="00070053"/>
    <w:rsid w:val="00070312"/>
    <w:rsid w:val="00071BFD"/>
    <w:rsid w:val="00072414"/>
    <w:rsid w:val="00072841"/>
    <w:rsid w:val="00072EE7"/>
    <w:rsid w:val="00072F6C"/>
    <w:rsid w:val="00072FC3"/>
    <w:rsid w:val="0007393E"/>
    <w:rsid w:val="00074B92"/>
    <w:rsid w:val="00074D05"/>
    <w:rsid w:val="000802F2"/>
    <w:rsid w:val="00080DA6"/>
    <w:rsid w:val="000813BC"/>
    <w:rsid w:val="000818BB"/>
    <w:rsid w:val="00082C95"/>
    <w:rsid w:val="00082F25"/>
    <w:rsid w:val="00083EC0"/>
    <w:rsid w:val="00085806"/>
    <w:rsid w:val="000875E6"/>
    <w:rsid w:val="00087D1D"/>
    <w:rsid w:val="00090AC1"/>
    <w:rsid w:val="00090E91"/>
    <w:rsid w:val="00090F49"/>
    <w:rsid w:val="0009184C"/>
    <w:rsid w:val="00092FF1"/>
    <w:rsid w:val="000933B4"/>
    <w:rsid w:val="000939FD"/>
    <w:rsid w:val="00093B72"/>
    <w:rsid w:val="00094311"/>
    <w:rsid w:val="00095229"/>
    <w:rsid w:val="00095291"/>
    <w:rsid w:val="00095DB7"/>
    <w:rsid w:val="000A209A"/>
    <w:rsid w:val="000A296D"/>
    <w:rsid w:val="000A3315"/>
    <w:rsid w:val="000A448B"/>
    <w:rsid w:val="000A5615"/>
    <w:rsid w:val="000A72FC"/>
    <w:rsid w:val="000A74CD"/>
    <w:rsid w:val="000A7DDC"/>
    <w:rsid w:val="000B18DD"/>
    <w:rsid w:val="000B19FA"/>
    <w:rsid w:val="000B2061"/>
    <w:rsid w:val="000B2DB2"/>
    <w:rsid w:val="000B2F1A"/>
    <w:rsid w:val="000B311A"/>
    <w:rsid w:val="000B3308"/>
    <w:rsid w:val="000B4BA1"/>
    <w:rsid w:val="000C034F"/>
    <w:rsid w:val="000C0BD6"/>
    <w:rsid w:val="000C2D45"/>
    <w:rsid w:val="000C39E5"/>
    <w:rsid w:val="000C5309"/>
    <w:rsid w:val="000C6C27"/>
    <w:rsid w:val="000C6C8E"/>
    <w:rsid w:val="000C7A9B"/>
    <w:rsid w:val="000D091C"/>
    <w:rsid w:val="000D1543"/>
    <w:rsid w:val="000D2E78"/>
    <w:rsid w:val="000D32E3"/>
    <w:rsid w:val="000D3FBC"/>
    <w:rsid w:val="000D466B"/>
    <w:rsid w:val="000D489D"/>
    <w:rsid w:val="000D61B0"/>
    <w:rsid w:val="000D62B3"/>
    <w:rsid w:val="000D6E1D"/>
    <w:rsid w:val="000E0518"/>
    <w:rsid w:val="000E2923"/>
    <w:rsid w:val="000E5154"/>
    <w:rsid w:val="000E6EBE"/>
    <w:rsid w:val="000F03B4"/>
    <w:rsid w:val="000F147D"/>
    <w:rsid w:val="000F164F"/>
    <w:rsid w:val="000F1A31"/>
    <w:rsid w:val="000F1E6B"/>
    <w:rsid w:val="000F26FF"/>
    <w:rsid w:val="000F3568"/>
    <w:rsid w:val="000F3CA4"/>
    <w:rsid w:val="000F7AE9"/>
    <w:rsid w:val="000F7D02"/>
    <w:rsid w:val="001005F6"/>
    <w:rsid w:val="001008D4"/>
    <w:rsid w:val="00100AFA"/>
    <w:rsid w:val="00101A06"/>
    <w:rsid w:val="00104264"/>
    <w:rsid w:val="00104A09"/>
    <w:rsid w:val="00105E96"/>
    <w:rsid w:val="00106051"/>
    <w:rsid w:val="0010712A"/>
    <w:rsid w:val="00111B13"/>
    <w:rsid w:val="0011360F"/>
    <w:rsid w:val="0011380D"/>
    <w:rsid w:val="00114674"/>
    <w:rsid w:val="00114986"/>
    <w:rsid w:val="0011576D"/>
    <w:rsid w:val="00115AB7"/>
    <w:rsid w:val="00116045"/>
    <w:rsid w:val="00116F13"/>
    <w:rsid w:val="00116F52"/>
    <w:rsid w:val="001207D0"/>
    <w:rsid w:val="0012165C"/>
    <w:rsid w:val="00121BC7"/>
    <w:rsid w:val="00123C21"/>
    <w:rsid w:val="00123D46"/>
    <w:rsid w:val="001242EA"/>
    <w:rsid w:val="001256C5"/>
    <w:rsid w:val="00127269"/>
    <w:rsid w:val="00131AEF"/>
    <w:rsid w:val="00131C57"/>
    <w:rsid w:val="00133976"/>
    <w:rsid w:val="00133EDC"/>
    <w:rsid w:val="001342A2"/>
    <w:rsid w:val="00134556"/>
    <w:rsid w:val="001347CD"/>
    <w:rsid w:val="00135425"/>
    <w:rsid w:val="00135CE3"/>
    <w:rsid w:val="00135FDB"/>
    <w:rsid w:val="00136418"/>
    <w:rsid w:val="0013669E"/>
    <w:rsid w:val="001378D1"/>
    <w:rsid w:val="00137C13"/>
    <w:rsid w:val="00140661"/>
    <w:rsid w:val="001409E6"/>
    <w:rsid w:val="00141F4B"/>
    <w:rsid w:val="001421FF"/>
    <w:rsid w:val="001423BB"/>
    <w:rsid w:val="00142A2C"/>
    <w:rsid w:val="001459FC"/>
    <w:rsid w:val="00147124"/>
    <w:rsid w:val="00150315"/>
    <w:rsid w:val="00150E88"/>
    <w:rsid w:val="001514AC"/>
    <w:rsid w:val="00153E9F"/>
    <w:rsid w:val="0015494D"/>
    <w:rsid w:val="00154A45"/>
    <w:rsid w:val="00154DE5"/>
    <w:rsid w:val="00155571"/>
    <w:rsid w:val="001565FC"/>
    <w:rsid w:val="00157C8B"/>
    <w:rsid w:val="00160049"/>
    <w:rsid w:val="00160742"/>
    <w:rsid w:val="00160DFD"/>
    <w:rsid w:val="001610D9"/>
    <w:rsid w:val="00161C51"/>
    <w:rsid w:val="00162999"/>
    <w:rsid w:val="001631A7"/>
    <w:rsid w:val="00163DD6"/>
    <w:rsid w:val="00164C4C"/>
    <w:rsid w:val="001655BC"/>
    <w:rsid w:val="00165B3D"/>
    <w:rsid w:val="00166987"/>
    <w:rsid w:val="00166CD6"/>
    <w:rsid w:val="00170391"/>
    <w:rsid w:val="00170F6F"/>
    <w:rsid w:val="00171D02"/>
    <w:rsid w:val="00173471"/>
    <w:rsid w:val="001737DB"/>
    <w:rsid w:val="0017452D"/>
    <w:rsid w:val="0017507A"/>
    <w:rsid w:val="00175821"/>
    <w:rsid w:val="00175C43"/>
    <w:rsid w:val="00176AA8"/>
    <w:rsid w:val="00177814"/>
    <w:rsid w:val="00180998"/>
    <w:rsid w:val="00180BB4"/>
    <w:rsid w:val="00181062"/>
    <w:rsid w:val="00181113"/>
    <w:rsid w:val="00187D65"/>
    <w:rsid w:val="00190706"/>
    <w:rsid w:val="00190D2E"/>
    <w:rsid w:val="00191947"/>
    <w:rsid w:val="00192B87"/>
    <w:rsid w:val="00193BEB"/>
    <w:rsid w:val="00193BED"/>
    <w:rsid w:val="001959CF"/>
    <w:rsid w:val="00196B37"/>
    <w:rsid w:val="00196C75"/>
    <w:rsid w:val="00196E31"/>
    <w:rsid w:val="001A0D72"/>
    <w:rsid w:val="001A1E37"/>
    <w:rsid w:val="001A2DF8"/>
    <w:rsid w:val="001A2E5B"/>
    <w:rsid w:val="001A3CA2"/>
    <w:rsid w:val="001A44C7"/>
    <w:rsid w:val="001A53B3"/>
    <w:rsid w:val="001B00C0"/>
    <w:rsid w:val="001B065C"/>
    <w:rsid w:val="001B0AB1"/>
    <w:rsid w:val="001B0B40"/>
    <w:rsid w:val="001B0B92"/>
    <w:rsid w:val="001B27B0"/>
    <w:rsid w:val="001B346C"/>
    <w:rsid w:val="001B43FB"/>
    <w:rsid w:val="001B4CE3"/>
    <w:rsid w:val="001B5B9B"/>
    <w:rsid w:val="001B6217"/>
    <w:rsid w:val="001B6754"/>
    <w:rsid w:val="001B6F5E"/>
    <w:rsid w:val="001C14EC"/>
    <w:rsid w:val="001C17EA"/>
    <w:rsid w:val="001C1ED6"/>
    <w:rsid w:val="001C20E4"/>
    <w:rsid w:val="001C3205"/>
    <w:rsid w:val="001C3234"/>
    <w:rsid w:val="001C324A"/>
    <w:rsid w:val="001C4ECD"/>
    <w:rsid w:val="001C5285"/>
    <w:rsid w:val="001C58A3"/>
    <w:rsid w:val="001C622B"/>
    <w:rsid w:val="001C6882"/>
    <w:rsid w:val="001C6AC7"/>
    <w:rsid w:val="001C7804"/>
    <w:rsid w:val="001D0B70"/>
    <w:rsid w:val="001D0BF4"/>
    <w:rsid w:val="001D1228"/>
    <w:rsid w:val="001D2464"/>
    <w:rsid w:val="001D2CB0"/>
    <w:rsid w:val="001D3165"/>
    <w:rsid w:val="001D33E2"/>
    <w:rsid w:val="001D550A"/>
    <w:rsid w:val="001D5624"/>
    <w:rsid w:val="001D56B8"/>
    <w:rsid w:val="001D590A"/>
    <w:rsid w:val="001D61F5"/>
    <w:rsid w:val="001D6434"/>
    <w:rsid w:val="001E1703"/>
    <w:rsid w:val="001E19CD"/>
    <w:rsid w:val="001E2023"/>
    <w:rsid w:val="001E2943"/>
    <w:rsid w:val="001E2DAF"/>
    <w:rsid w:val="001E5201"/>
    <w:rsid w:val="001E6AC7"/>
    <w:rsid w:val="001E7C24"/>
    <w:rsid w:val="001F1AC8"/>
    <w:rsid w:val="001F3919"/>
    <w:rsid w:val="001F3D43"/>
    <w:rsid w:val="001F44B3"/>
    <w:rsid w:val="001F4568"/>
    <w:rsid w:val="001F57B6"/>
    <w:rsid w:val="001F5DAA"/>
    <w:rsid w:val="001F634B"/>
    <w:rsid w:val="001F6FCC"/>
    <w:rsid w:val="001F7888"/>
    <w:rsid w:val="001F7A03"/>
    <w:rsid w:val="002008E5"/>
    <w:rsid w:val="00201813"/>
    <w:rsid w:val="00201C16"/>
    <w:rsid w:val="00201D12"/>
    <w:rsid w:val="002022B6"/>
    <w:rsid w:val="00202860"/>
    <w:rsid w:val="00203BAD"/>
    <w:rsid w:val="00203E70"/>
    <w:rsid w:val="00204D4C"/>
    <w:rsid w:val="002064C5"/>
    <w:rsid w:val="00210662"/>
    <w:rsid w:val="002113CC"/>
    <w:rsid w:val="00212AD2"/>
    <w:rsid w:val="00213208"/>
    <w:rsid w:val="002132B9"/>
    <w:rsid w:val="00213BA4"/>
    <w:rsid w:val="00214168"/>
    <w:rsid w:val="002144B7"/>
    <w:rsid w:val="0021480A"/>
    <w:rsid w:val="00216740"/>
    <w:rsid w:val="002169B4"/>
    <w:rsid w:val="00216B3E"/>
    <w:rsid w:val="00216D83"/>
    <w:rsid w:val="002204C9"/>
    <w:rsid w:val="00221469"/>
    <w:rsid w:val="0022185A"/>
    <w:rsid w:val="002232E6"/>
    <w:rsid w:val="002237E7"/>
    <w:rsid w:val="00223E90"/>
    <w:rsid w:val="0022469E"/>
    <w:rsid w:val="00224D66"/>
    <w:rsid w:val="002254BC"/>
    <w:rsid w:val="002272E2"/>
    <w:rsid w:val="00227441"/>
    <w:rsid w:val="00227DDE"/>
    <w:rsid w:val="00230DE0"/>
    <w:rsid w:val="00232240"/>
    <w:rsid w:val="002329C4"/>
    <w:rsid w:val="00232BEC"/>
    <w:rsid w:val="00233CA5"/>
    <w:rsid w:val="00233FF0"/>
    <w:rsid w:val="00234005"/>
    <w:rsid w:val="002345BD"/>
    <w:rsid w:val="00234BA6"/>
    <w:rsid w:val="00235DF8"/>
    <w:rsid w:val="0023678E"/>
    <w:rsid w:val="00236AEB"/>
    <w:rsid w:val="002371B6"/>
    <w:rsid w:val="00237CC1"/>
    <w:rsid w:val="00237FE0"/>
    <w:rsid w:val="00241574"/>
    <w:rsid w:val="00242584"/>
    <w:rsid w:val="00242912"/>
    <w:rsid w:val="002433AC"/>
    <w:rsid w:val="00243D9B"/>
    <w:rsid w:val="002441D7"/>
    <w:rsid w:val="00245526"/>
    <w:rsid w:val="00245812"/>
    <w:rsid w:val="00245FBC"/>
    <w:rsid w:val="00246A6C"/>
    <w:rsid w:val="00246BA2"/>
    <w:rsid w:val="0024787C"/>
    <w:rsid w:val="00252A66"/>
    <w:rsid w:val="00253EAB"/>
    <w:rsid w:val="0025568C"/>
    <w:rsid w:val="00257937"/>
    <w:rsid w:val="00257C86"/>
    <w:rsid w:val="00260CA0"/>
    <w:rsid w:val="0026100B"/>
    <w:rsid w:val="00261092"/>
    <w:rsid w:val="00261230"/>
    <w:rsid w:val="00261343"/>
    <w:rsid w:val="0026177F"/>
    <w:rsid w:val="0026204C"/>
    <w:rsid w:val="00263679"/>
    <w:rsid w:val="00263929"/>
    <w:rsid w:val="00264561"/>
    <w:rsid w:val="00264B39"/>
    <w:rsid w:val="002650E7"/>
    <w:rsid w:val="002655E4"/>
    <w:rsid w:val="00266594"/>
    <w:rsid w:val="00266B56"/>
    <w:rsid w:val="00271319"/>
    <w:rsid w:val="00271AA5"/>
    <w:rsid w:val="002727C7"/>
    <w:rsid w:val="00272F4C"/>
    <w:rsid w:val="0027345D"/>
    <w:rsid w:val="002734DB"/>
    <w:rsid w:val="002746B4"/>
    <w:rsid w:val="00274ACB"/>
    <w:rsid w:val="002767FB"/>
    <w:rsid w:val="002812DB"/>
    <w:rsid w:val="00281F9E"/>
    <w:rsid w:val="0028287A"/>
    <w:rsid w:val="002845AC"/>
    <w:rsid w:val="002845C2"/>
    <w:rsid w:val="00290CC6"/>
    <w:rsid w:val="0029106F"/>
    <w:rsid w:val="002910A8"/>
    <w:rsid w:val="0029358A"/>
    <w:rsid w:val="00295A53"/>
    <w:rsid w:val="002967D7"/>
    <w:rsid w:val="002975B5"/>
    <w:rsid w:val="002A008D"/>
    <w:rsid w:val="002A01D5"/>
    <w:rsid w:val="002A058C"/>
    <w:rsid w:val="002A0C50"/>
    <w:rsid w:val="002A2FF6"/>
    <w:rsid w:val="002A372D"/>
    <w:rsid w:val="002A3D04"/>
    <w:rsid w:val="002A3FE4"/>
    <w:rsid w:val="002A5D97"/>
    <w:rsid w:val="002A73F0"/>
    <w:rsid w:val="002B0987"/>
    <w:rsid w:val="002B1537"/>
    <w:rsid w:val="002B2864"/>
    <w:rsid w:val="002B370C"/>
    <w:rsid w:val="002B3D1A"/>
    <w:rsid w:val="002B458A"/>
    <w:rsid w:val="002B4B96"/>
    <w:rsid w:val="002B5EDC"/>
    <w:rsid w:val="002B6751"/>
    <w:rsid w:val="002B68B7"/>
    <w:rsid w:val="002B7D7B"/>
    <w:rsid w:val="002C03BB"/>
    <w:rsid w:val="002C11A0"/>
    <w:rsid w:val="002C139A"/>
    <w:rsid w:val="002C16AB"/>
    <w:rsid w:val="002C1CEC"/>
    <w:rsid w:val="002C21F9"/>
    <w:rsid w:val="002C2410"/>
    <w:rsid w:val="002C2A0C"/>
    <w:rsid w:val="002C3463"/>
    <w:rsid w:val="002C3A85"/>
    <w:rsid w:val="002C3DEC"/>
    <w:rsid w:val="002C54E2"/>
    <w:rsid w:val="002C5674"/>
    <w:rsid w:val="002C617E"/>
    <w:rsid w:val="002C6294"/>
    <w:rsid w:val="002C7408"/>
    <w:rsid w:val="002D061F"/>
    <w:rsid w:val="002D0632"/>
    <w:rsid w:val="002D0F0E"/>
    <w:rsid w:val="002D1DA8"/>
    <w:rsid w:val="002D3DA2"/>
    <w:rsid w:val="002D3DE6"/>
    <w:rsid w:val="002D436B"/>
    <w:rsid w:val="002D481D"/>
    <w:rsid w:val="002D4D32"/>
    <w:rsid w:val="002D61F0"/>
    <w:rsid w:val="002D6CC0"/>
    <w:rsid w:val="002D7F5B"/>
    <w:rsid w:val="002E0C43"/>
    <w:rsid w:val="002E1968"/>
    <w:rsid w:val="002E1FBA"/>
    <w:rsid w:val="002E2A33"/>
    <w:rsid w:val="002E4DE3"/>
    <w:rsid w:val="002E5AAE"/>
    <w:rsid w:val="002E5E71"/>
    <w:rsid w:val="002E6369"/>
    <w:rsid w:val="002E7150"/>
    <w:rsid w:val="002E7306"/>
    <w:rsid w:val="002F03A5"/>
    <w:rsid w:val="002F0F95"/>
    <w:rsid w:val="002F126C"/>
    <w:rsid w:val="002F1DE6"/>
    <w:rsid w:val="002F4BEC"/>
    <w:rsid w:val="002F6A7A"/>
    <w:rsid w:val="00300D53"/>
    <w:rsid w:val="003028E8"/>
    <w:rsid w:val="003034CC"/>
    <w:rsid w:val="00304080"/>
    <w:rsid w:val="00304E3C"/>
    <w:rsid w:val="003052D6"/>
    <w:rsid w:val="00305AED"/>
    <w:rsid w:val="0030641B"/>
    <w:rsid w:val="0030689B"/>
    <w:rsid w:val="00306D75"/>
    <w:rsid w:val="00307A58"/>
    <w:rsid w:val="00307D84"/>
    <w:rsid w:val="00310CA7"/>
    <w:rsid w:val="00311201"/>
    <w:rsid w:val="003122B8"/>
    <w:rsid w:val="00313DFA"/>
    <w:rsid w:val="00314ACB"/>
    <w:rsid w:val="003169A9"/>
    <w:rsid w:val="00316DFD"/>
    <w:rsid w:val="003172DB"/>
    <w:rsid w:val="00317678"/>
    <w:rsid w:val="00317E86"/>
    <w:rsid w:val="00317FE5"/>
    <w:rsid w:val="00320B39"/>
    <w:rsid w:val="0032130D"/>
    <w:rsid w:val="00321765"/>
    <w:rsid w:val="00321D6B"/>
    <w:rsid w:val="0032207E"/>
    <w:rsid w:val="003220D3"/>
    <w:rsid w:val="003221B5"/>
    <w:rsid w:val="00324795"/>
    <w:rsid w:val="0032624F"/>
    <w:rsid w:val="003329F7"/>
    <w:rsid w:val="00333D8A"/>
    <w:rsid w:val="00333E4B"/>
    <w:rsid w:val="00335132"/>
    <w:rsid w:val="0033542A"/>
    <w:rsid w:val="00335A03"/>
    <w:rsid w:val="00335C07"/>
    <w:rsid w:val="00335DCD"/>
    <w:rsid w:val="00336863"/>
    <w:rsid w:val="003378F9"/>
    <w:rsid w:val="00337FDB"/>
    <w:rsid w:val="00341352"/>
    <w:rsid w:val="00342551"/>
    <w:rsid w:val="00343379"/>
    <w:rsid w:val="00343A5F"/>
    <w:rsid w:val="00343A66"/>
    <w:rsid w:val="0034486E"/>
    <w:rsid w:val="003459E5"/>
    <w:rsid w:val="00345BBF"/>
    <w:rsid w:val="0034614A"/>
    <w:rsid w:val="00347ADF"/>
    <w:rsid w:val="00347EAE"/>
    <w:rsid w:val="00350259"/>
    <w:rsid w:val="003506E3"/>
    <w:rsid w:val="00352053"/>
    <w:rsid w:val="003531ED"/>
    <w:rsid w:val="00353D06"/>
    <w:rsid w:val="0035587A"/>
    <w:rsid w:val="00355A5A"/>
    <w:rsid w:val="00355D5B"/>
    <w:rsid w:val="00356511"/>
    <w:rsid w:val="00357B58"/>
    <w:rsid w:val="00357D43"/>
    <w:rsid w:val="003600A7"/>
    <w:rsid w:val="00360400"/>
    <w:rsid w:val="003620A3"/>
    <w:rsid w:val="0036225F"/>
    <w:rsid w:val="00362CAC"/>
    <w:rsid w:val="0036469D"/>
    <w:rsid w:val="00365AA0"/>
    <w:rsid w:val="00365B17"/>
    <w:rsid w:val="00365E63"/>
    <w:rsid w:val="0037058A"/>
    <w:rsid w:val="00374718"/>
    <w:rsid w:val="00374BF3"/>
    <w:rsid w:val="00374D71"/>
    <w:rsid w:val="00375B6F"/>
    <w:rsid w:val="003762E9"/>
    <w:rsid w:val="00377881"/>
    <w:rsid w:val="0038024A"/>
    <w:rsid w:val="0038110C"/>
    <w:rsid w:val="0038213A"/>
    <w:rsid w:val="00382381"/>
    <w:rsid w:val="003838DD"/>
    <w:rsid w:val="003851E8"/>
    <w:rsid w:val="00385839"/>
    <w:rsid w:val="0038615A"/>
    <w:rsid w:val="0038622B"/>
    <w:rsid w:val="003866AC"/>
    <w:rsid w:val="00386787"/>
    <w:rsid w:val="0039097C"/>
    <w:rsid w:val="003914E6"/>
    <w:rsid w:val="003917E8"/>
    <w:rsid w:val="003929EB"/>
    <w:rsid w:val="00392B34"/>
    <w:rsid w:val="00393025"/>
    <w:rsid w:val="003930D1"/>
    <w:rsid w:val="00393310"/>
    <w:rsid w:val="00393D2F"/>
    <w:rsid w:val="0039423F"/>
    <w:rsid w:val="0039537C"/>
    <w:rsid w:val="00397892"/>
    <w:rsid w:val="003A0230"/>
    <w:rsid w:val="003A117A"/>
    <w:rsid w:val="003A1470"/>
    <w:rsid w:val="003A1793"/>
    <w:rsid w:val="003A1B74"/>
    <w:rsid w:val="003A24FA"/>
    <w:rsid w:val="003A2FA5"/>
    <w:rsid w:val="003A4334"/>
    <w:rsid w:val="003A5055"/>
    <w:rsid w:val="003A58D7"/>
    <w:rsid w:val="003A5E69"/>
    <w:rsid w:val="003A6E1C"/>
    <w:rsid w:val="003A742D"/>
    <w:rsid w:val="003B12B8"/>
    <w:rsid w:val="003B1846"/>
    <w:rsid w:val="003B2306"/>
    <w:rsid w:val="003B29C5"/>
    <w:rsid w:val="003B455C"/>
    <w:rsid w:val="003B4AF3"/>
    <w:rsid w:val="003B590B"/>
    <w:rsid w:val="003B5A8C"/>
    <w:rsid w:val="003B5B13"/>
    <w:rsid w:val="003B7A40"/>
    <w:rsid w:val="003B7B1A"/>
    <w:rsid w:val="003C031C"/>
    <w:rsid w:val="003C0E95"/>
    <w:rsid w:val="003C1A59"/>
    <w:rsid w:val="003C2E21"/>
    <w:rsid w:val="003C3CCC"/>
    <w:rsid w:val="003C473E"/>
    <w:rsid w:val="003C577E"/>
    <w:rsid w:val="003C6738"/>
    <w:rsid w:val="003C679E"/>
    <w:rsid w:val="003D09B4"/>
    <w:rsid w:val="003D0C18"/>
    <w:rsid w:val="003D2A94"/>
    <w:rsid w:val="003D4B3E"/>
    <w:rsid w:val="003D7AE0"/>
    <w:rsid w:val="003D7DA9"/>
    <w:rsid w:val="003E013E"/>
    <w:rsid w:val="003E0B7A"/>
    <w:rsid w:val="003E14E3"/>
    <w:rsid w:val="003E1857"/>
    <w:rsid w:val="003E3D0C"/>
    <w:rsid w:val="003E4608"/>
    <w:rsid w:val="003E59F2"/>
    <w:rsid w:val="003E6462"/>
    <w:rsid w:val="003E6B7C"/>
    <w:rsid w:val="003E6C86"/>
    <w:rsid w:val="003F04AF"/>
    <w:rsid w:val="003F05AC"/>
    <w:rsid w:val="003F0DD6"/>
    <w:rsid w:val="003F1AE1"/>
    <w:rsid w:val="003F2E3B"/>
    <w:rsid w:val="003F34C3"/>
    <w:rsid w:val="003F366F"/>
    <w:rsid w:val="003F3A80"/>
    <w:rsid w:val="003F48E2"/>
    <w:rsid w:val="003F48F7"/>
    <w:rsid w:val="003F5813"/>
    <w:rsid w:val="004001B8"/>
    <w:rsid w:val="004004FA"/>
    <w:rsid w:val="00400768"/>
    <w:rsid w:val="004007B7"/>
    <w:rsid w:val="004007DC"/>
    <w:rsid w:val="00401072"/>
    <w:rsid w:val="00401BA0"/>
    <w:rsid w:val="00402906"/>
    <w:rsid w:val="00404500"/>
    <w:rsid w:val="00405415"/>
    <w:rsid w:val="00405CDB"/>
    <w:rsid w:val="00406EFB"/>
    <w:rsid w:val="00406FAA"/>
    <w:rsid w:val="00406FB8"/>
    <w:rsid w:val="00410109"/>
    <w:rsid w:val="00411310"/>
    <w:rsid w:val="00411CCE"/>
    <w:rsid w:val="004161DA"/>
    <w:rsid w:val="00416D2A"/>
    <w:rsid w:val="00421825"/>
    <w:rsid w:val="00421AE8"/>
    <w:rsid w:val="00422397"/>
    <w:rsid w:val="0042245C"/>
    <w:rsid w:val="0042390B"/>
    <w:rsid w:val="00423E7E"/>
    <w:rsid w:val="00424E5C"/>
    <w:rsid w:val="0042567A"/>
    <w:rsid w:val="004258F3"/>
    <w:rsid w:val="00426327"/>
    <w:rsid w:val="00431738"/>
    <w:rsid w:val="004326FB"/>
    <w:rsid w:val="00433E8B"/>
    <w:rsid w:val="0043534D"/>
    <w:rsid w:val="004359F3"/>
    <w:rsid w:val="00437F49"/>
    <w:rsid w:val="004403BF"/>
    <w:rsid w:val="00440D5D"/>
    <w:rsid w:val="004411C2"/>
    <w:rsid w:val="0044130D"/>
    <w:rsid w:val="00441C79"/>
    <w:rsid w:val="00442CA6"/>
    <w:rsid w:val="00443B68"/>
    <w:rsid w:val="00444574"/>
    <w:rsid w:val="00450E0F"/>
    <w:rsid w:val="00450F2C"/>
    <w:rsid w:val="0045119B"/>
    <w:rsid w:val="004511F2"/>
    <w:rsid w:val="00453277"/>
    <w:rsid w:val="004534C1"/>
    <w:rsid w:val="00454167"/>
    <w:rsid w:val="0045425E"/>
    <w:rsid w:val="00454E6D"/>
    <w:rsid w:val="00455D4E"/>
    <w:rsid w:val="0045692D"/>
    <w:rsid w:val="00456EC6"/>
    <w:rsid w:val="00456F00"/>
    <w:rsid w:val="00457E8B"/>
    <w:rsid w:val="004604CA"/>
    <w:rsid w:val="0046095F"/>
    <w:rsid w:val="00460E93"/>
    <w:rsid w:val="0046203C"/>
    <w:rsid w:val="0046409F"/>
    <w:rsid w:val="0046438F"/>
    <w:rsid w:val="004644E2"/>
    <w:rsid w:val="0046555A"/>
    <w:rsid w:val="00465F31"/>
    <w:rsid w:val="00467091"/>
    <w:rsid w:val="004700A2"/>
    <w:rsid w:val="004713A5"/>
    <w:rsid w:val="00471626"/>
    <w:rsid w:val="00471E9B"/>
    <w:rsid w:val="0047252A"/>
    <w:rsid w:val="0047266B"/>
    <w:rsid w:val="00473330"/>
    <w:rsid w:val="004737B1"/>
    <w:rsid w:val="00473FA7"/>
    <w:rsid w:val="00474DC9"/>
    <w:rsid w:val="00474E26"/>
    <w:rsid w:val="004755DA"/>
    <w:rsid w:val="00475C09"/>
    <w:rsid w:val="00475CD9"/>
    <w:rsid w:val="0047744F"/>
    <w:rsid w:val="00480185"/>
    <w:rsid w:val="00480FEA"/>
    <w:rsid w:val="00481E68"/>
    <w:rsid w:val="0048204A"/>
    <w:rsid w:val="004823CA"/>
    <w:rsid w:val="00482DD8"/>
    <w:rsid w:val="00482F5F"/>
    <w:rsid w:val="00483A87"/>
    <w:rsid w:val="00484B23"/>
    <w:rsid w:val="00484DDB"/>
    <w:rsid w:val="00485172"/>
    <w:rsid w:val="004852DC"/>
    <w:rsid w:val="004869E0"/>
    <w:rsid w:val="00486C2D"/>
    <w:rsid w:val="00486EE8"/>
    <w:rsid w:val="004872BF"/>
    <w:rsid w:val="00490CF8"/>
    <w:rsid w:val="00490D85"/>
    <w:rsid w:val="00492167"/>
    <w:rsid w:val="0049254C"/>
    <w:rsid w:val="004929A7"/>
    <w:rsid w:val="00492B30"/>
    <w:rsid w:val="00492D7B"/>
    <w:rsid w:val="00493450"/>
    <w:rsid w:val="00494935"/>
    <w:rsid w:val="00495566"/>
    <w:rsid w:val="004974DA"/>
    <w:rsid w:val="004979B3"/>
    <w:rsid w:val="00497A93"/>
    <w:rsid w:val="004A0A66"/>
    <w:rsid w:val="004A16CB"/>
    <w:rsid w:val="004A436F"/>
    <w:rsid w:val="004A4452"/>
    <w:rsid w:val="004A4708"/>
    <w:rsid w:val="004A4C2F"/>
    <w:rsid w:val="004A5A4B"/>
    <w:rsid w:val="004A6CBE"/>
    <w:rsid w:val="004A6CF5"/>
    <w:rsid w:val="004A6DF9"/>
    <w:rsid w:val="004A7CB3"/>
    <w:rsid w:val="004B0EEB"/>
    <w:rsid w:val="004B2E56"/>
    <w:rsid w:val="004B38EE"/>
    <w:rsid w:val="004B3C11"/>
    <w:rsid w:val="004B4A49"/>
    <w:rsid w:val="004B5289"/>
    <w:rsid w:val="004B58EB"/>
    <w:rsid w:val="004B5AE9"/>
    <w:rsid w:val="004B5F17"/>
    <w:rsid w:val="004B6A4C"/>
    <w:rsid w:val="004B7876"/>
    <w:rsid w:val="004B7D6E"/>
    <w:rsid w:val="004C038E"/>
    <w:rsid w:val="004C03B8"/>
    <w:rsid w:val="004C24C8"/>
    <w:rsid w:val="004C2BC7"/>
    <w:rsid w:val="004C38E5"/>
    <w:rsid w:val="004C5A45"/>
    <w:rsid w:val="004C5D4E"/>
    <w:rsid w:val="004C6A9A"/>
    <w:rsid w:val="004C768D"/>
    <w:rsid w:val="004D0BD2"/>
    <w:rsid w:val="004D0D67"/>
    <w:rsid w:val="004D2420"/>
    <w:rsid w:val="004D3729"/>
    <w:rsid w:val="004D538D"/>
    <w:rsid w:val="004D560F"/>
    <w:rsid w:val="004D71B2"/>
    <w:rsid w:val="004D798D"/>
    <w:rsid w:val="004E0261"/>
    <w:rsid w:val="004E0A8D"/>
    <w:rsid w:val="004E0F86"/>
    <w:rsid w:val="004E2609"/>
    <w:rsid w:val="004E4718"/>
    <w:rsid w:val="004E4C19"/>
    <w:rsid w:val="004E4E27"/>
    <w:rsid w:val="004E4E37"/>
    <w:rsid w:val="004E66A9"/>
    <w:rsid w:val="004E6DB3"/>
    <w:rsid w:val="004E707B"/>
    <w:rsid w:val="004E7381"/>
    <w:rsid w:val="004F096A"/>
    <w:rsid w:val="004F2775"/>
    <w:rsid w:val="004F2F5D"/>
    <w:rsid w:val="004F3BFD"/>
    <w:rsid w:val="004F4AFA"/>
    <w:rsid w:val="004F4D65"/>
    <w:rsid w:val="004F6FEE"/>
    <w:rsid w:val="004F7BA2"/>
    <w:rsid w:val="0050076E"/>
    <w:rsid w:val="005007A6"/>
    <w:rsid w:val="00503553"/>
    <w:rsid w:val="00503D47"/>
    <w:rsid w:val="00503ED7"/>
    <w:rsid w:val="005041C5"/>
    <w:rsid w:val="00504972"/>
    <w:rsid w:val="005058D5"/>
    <w:rsid w:val="005060C4"/>
    <w:rsid w:val="005061F1"/>
    <w:rsid w:val="005066E0"/>
    <w:rsid w:val="00506DF4"/>
    <w:rsid w:val="005079DA"/>
    <w:rsid w:val="00510B06"/>
    <w:rsid w:val="005122A6"/>
    <w:rsid w:val="005131EA"/>
    <w:rsid w:val="00514325"/>
    <w:rsid w:val="0051445A"/>
    <w:rsid w:val="0051561E"/>
    <w:rsid w:val="00515F45"/>
    <w:rsid w:val="00517C38"/>
    <w:rsid w:val="00517F75"/>
    <w:rsid w:val="005210F6"/>
    <w:rsid w:val="00523578"/>
    <w:rsid w:val="0052367F"/>
    <w:rsid w:val="005252A0"/>
    <w:rsid w:val="00525E1A"/>
    <w:rsid w:val="00527288"/>
    <w:rsid w:val="005274A6"/>
    <w:rsid w:val="00527D68"/>
    <w:rsid w:val="005301D7"/>
    <w:rsid w:val="0053064C"/>
    <w:rsid w:val="00531147"/>
    <w:rsid w:val="00531565"/>
    <w:rsid w:val="005318D5"/>
    <w:rsid w:val="00531A8A"/>
    <w:rsid w:val="00531C2D"/>
    <w:rsid w:val="00531E86"/>
    <w:rsid w:val="00532C08"/>
    <w:rsid w:val="005333B9"/>
    <w:rsid w:val="00533851"/>
    <w:rsid w:val="00534F5D"/>
    <w:rsid w:val="00535E2E"/>
    <w:rsid w:val="005364B1"/>
    <w:rsid w:val="00536749"/>
    <w:rsid w:val="00540486"/>
    <w:rsid w:val="00541134"/>
    <w:rsid w:val="00543563"/>
    <w:rsid w:val="005439C6"/>
    <w:rsid w:val="0054414B"/>
    <w:rsid w:val="0054459C"/>
    <w:rsid w:val="00544B78"/>
    <w:rsid w:val="00544F92"/>
    <w:rsid w:val="00546B31"/>
    <w:rsid w:val="00546F20"/>
    <w:rsid w:val="0054789D"/>
    <w:rsid w:val="00547E10"/>
    <w:rsid w:val="005506D4"/>
    <w:rsid w:val="00550FD8"/>
    <w:rsid w:val="00551AAD"/>
    <w:rsid w:val="00551CBB"/>
    <w:rsid w:val="00551E46"/>
    <w:rsid w:val="005524BB"/>
    <w:rsid w:val="00552849"/>
    <w:rsid w:val="00552F5B"/>
    <w:rsid w:val="0055306E"/>
    <w:rsid w:val="00553BD8"/>
    <w:rsid w:val="00553C9D"/>
    <w:rsid w:val="00555783"/>
    <w:rsid w:val="00556A2D"/>
    <w:rsid w:val="00557011"/>
    <w:rsid w:val="0055764B"/>
    <w:rsid w:val="00561A0A"/>
    <w:rsid w:val="00562945"/>
    <w:rsid w:val="005630D7"/>
    <w:rsid w:val="005639A9"/>
    <w:rsid w:val="00563B4F"/>
    <w:rsid w:val="00564BB9"/>
    <w:rsid w:val="00564EE5"/>
    <w:rsid w:val="00565346"/>
    <w:rsid w:val="00567E26"/>
    <w:rsid w:val="00574D8E"/>
    <w:rsid w:val="005754D6"/>
    <w:rsid w:val="005762AC"/>
    <w:rsid w:val="00576505"/>
    <w:rsid w:val="00576AC9"/>
    <w:rsid w:val="00581CA1"/>
    <w:rsid w:val="00582FD7"/>
    <w:rsid w:val="005833BC"/>
    <w:rsid w:val="00583731"/>
    <w:rsid w:val="00585EC7"/>
    <w:rsid w:val="00590023"/>
    <w:rsid w:val="0059265D"/>
    <w:rsid w:val="005937C9"/>
    <w:rsid w:val="0059491C"/>
    <w:rsid w:val="005954FC"/>
    <w:rsid w:val="0059631E"/>
    <w:rsid w:val="005978A1"/>
    <w:rsid w:val="005A0B26"/>
    <w:rsid w:val="005A0F72"/>
    <w:rsid w:val="005A13BE"/>
    <w:rsid w:val="005A1549"/>
    <w:rsid w:val="005A2185"/>
    <w:rsid w:val="005A6164"/>
    <w:rsid w:val="005A64D1"/>
    <w:rsid w:val="005A6E10"/>
    <w:rsid w:val="005A6FC3"/>
    <w:rsid w:val="005A707A"/>
    <w:rsid w:val="005A794D"/>
    <w:rsid w:val="005A7C00"/>
    <w:rsid w:val="005A7D3F"/>
    <w:rsid w:val="005B06B3"/>
    <w:rsid w:val="005B1402"/>
    <w:rsid w:val="005B1861"/>
    <w:rsid w:val="005B1C27"/>
    <w:rsid w:val="005B1E28"/>
    <w:rsid w:val="005B27A3"/>
    <w:rsid w:val="005B459F"/>
    <w:rsid w:val="005B55E8"/>
    <w:rsid w:val="005B771C"/>
    <w:rsid w:val="005B7B3B"/>
    <w:rsid w:val="005B7C3B"/>
    <w:rsid w:val="005C0296"/>
    <w:rsid w:val="005C15BF"/>
    <w:rsid w:val="005C214D"/>
    <w:rsid w:val="005C2A81"/>
    <w:rsid w:val="005C3641"/>
    <w:rsid w:val="005C45CF"/>
    <w:rsid w:val="005C63E3"/>
    <w:rsid w:val="005C6C56"/>
    <w:rsid w:val="005C7CFA"/>
    <w:rsid w:val="005D033D"/>
    <w:rsid w:val="005D1A4D"/>
    <w:rsid w:val="005D25FC"/>
    <w:rsid w:val="005D283E"/>
    <w:rsid w:val="005D31CE"/>
    <w:rsid w:val="005D331F"/>
    <w:rsid w:val="005D3353"/>
    <w:rsid w:val="005D5456"/>
    <w:rsid w:val="005D5730"/>
    <w:rsid w:val="005D5E41"/>
    <w:rsid w:val="005D7106"/>
    <w:rsid w:val="005E0760"/>
    <w:rsid w:val="005E10D6"/>
    <w:rsid w:val="005E1A4B"/>
    <w:rsid w:val="005E2997"/>
    <w:rsid w:val="005E32FC"/>
    <w:rsid w:val="005E3F9B"/>
    <w:rsid w:val="005E407E"/>
    <w:rsid w:val="005E5992"/>
    <w:rsid w:val="005E5BA0"/>
    <w:rsid w:val="005E69C7"/>
    <w:rsid w:val="005E77A6"/>
    <w:rsid w:val="005F1226"/>
    <w:rsid w:val="005F13E3"/>
    <w:rsid w:val="005F14F5"/>
    <w:rsid w:val="005F255A"/>
    <w:rsid w:val="005F3693"/>
    <w:rsid w:val="005F3890"/>
    <w:rsid w:val="005F5C51"/>
    <w:rsid w:val="005F6CF2"/>
    <w:rsid w:val="00600A7E"/>
    <w:rsid w:val="00601675"/>
    <w:rsid w:val="00602630"/>
    <w:rsid w:val="006028EA"/>
    <w:rsid w:val="00602AF0"/>
    <w:rsid w:val="0060350A"/>
    <w:rsid w:val="006035FF"/>
    <w:rsid w:val="006049D0"/>
    <w:rsid w:val="00605E5E"/>
    <w:rsid w:val="00606B57"/>
    <w:rsid w:val="00606F7C"/>
    <w:rsid w:val="00607349"/>
    <w:rsid w:val="00607C79"/>
    <w:rsid w:val="00610691"/>
    <w:rsid w:val="0061171C"/>
    <w:rsid w:val="006119A3"/>
    <w:rsid w:val="00611B17"/>
    <w:rsid w:val="006136BB"/>
    <w:rsid w:val="00613C43"/>
    <w:rsid w:val="0061420E"/>
    <w:rsid w:val="006143A9"/>
    <w:rsid w:val="00614B1E"/>
    <w:rsid w:val="00615B80"/>
    <w:rsid w:val="00615C94"/>
    <w:rsid w:val="006166DA"/>
    <w:rsid w:val="00616949"/>
    <w:rsid w:val="00616B9B"/>
    <w:rsid w:val="00617085"/>
    <w:rsid w:val="00617843"/>
    <w:rsid w:val="006203A0"/>
    <w:rsid w:val="00620523"/>
    <w:rsid w:val="00620694"/>
    <w:rsid w:val="0062090A"/>
    <w:rsid w:val="00620965"/>
    <w:rsid w:val="00621D3B"/>
    <w:rsid w:val="006222EF"/>
    <w:rsid w:val="00622C08"/>
    <w:rsid w:val="006232B6"/>
    <w:rsid w:val="006234DE"/>
    <w:rsid w:val="00624850"/>
    <w:rsid w:val="006255B8"/>
    <w:rsid w:val="006267AB"/>
    <w:rsid w:val="00627078"/>
    <w:rsid w:val="006276FE"/>
    <w:rsid w:val="0062784E"/>
    <w:rsid w:val="00630A4C"/>
    <w:rsid w:val="00630E57"/>
    <w:rsid w:val="0063115E"/>
    <w:rsid w:val="00631927"/>
    <w:rsid w:val="00635168"/>
    <w:rsid w:val="00636495"/>
    <w:rsid w:val="00637051"/>
    <w:rsid w:val="00637055"/>
    <w:rsid w:val="0063736F"/>
    <w:rsid w:val="006375A9"/>
    <w:rsid w:val="006377A9"/>
    <w:rsid w:val="00637854"/>
    <w:rsid w:val="00637E69"/>
    <w:rsid w:val="0064044B"/>
    <w:rsid w:val="00641527"/>
    <w:rsid w:val="00641AE9"/>
    <w:rsid w:val="00643FAD"/>
    <w:rsid w:val="00644A29"/>
    <w:rsid w:val="006451D3"/>
    <w:rsid w:val="0064673B"/>
    <w:rsid w:val="00646B2B"/>
    <w:rsid w:val="00646D48"/>
    <w:rsid w:val="00647384"/>
    <w:rsid w:val="00651BF5"/>
    <w:rsid w:val="00652787"/>
    <w:rsid w:val="0065282D"/>
    <w:rsid w:val="00652A15"/>
    <w:rsid w:val="00652C2A"/>
    <w:rsid w:val="00653F13"/>
    <w:rsid w:val="006543A5"/>
    <w:rsid w:val="00655D34"/>
    <w:rsid w:val="00656109"/>
    <w:rsid w:val="00656A32"/>
    <w:rsid w:val="00660F38"/>
    <w:rsid w:val="00663697"/>
    <w:rsid w:val="00664017"/>
    <w:rsid w:val="00664F40"/>
    <w:rsid w:val="00665003"/>
    <w:rsid w:val="00665CA6"/>
    <w:rsid w:val="00665F08"/>
    <w:rsid w:val="00666055"/>
    <w:rsid w:val="00667C7D"/>
    <w:rsid w:val="00670B51"/>
    <w:rsid w:val="006728B9"/>
    <w:rsid w:val="0067305E"/>
    <w:rsid w:val="00674E0C"/>
    <w:rsid w:val="006762A6"/>
    <w:rsid w:val="00676601"/>
    <w:rsid w:val="006767E2"/>
    <w:rsid w:val="00677B85"/>
    <w:rsid w:val="00680D2C"/>
    <w:rsid w:val="00680F26"/>
    <w:rsid w:val="00681C0F"/>
    <w:rsid w:val="00682DAC"/>
    <w:rsid w:val="00683C39"/>
    <w:rsid w:val="00684330"/>
    <w:rsid w:val="00685EA7"/>
    <w:rsid w:val="00686295"/>
    <w:rsid w:val="00686D08"/>
    <w:rsid w:val="006873D4"/>
    <w:rsid w:val="00687DD5"/>
    <w:rsid w:val="00691531"/>
    <w:rsid w:val="00691CD2"/>
    <w:rsid w:val="00691D68"/>
    <w:rsid w:val="006920C5"/>
    <w:rsid w:val="00692610"/>
    <w:rsid w:val="00692EA7"/>
    <w:rsid w:val="0069460A"/>
    <w:rsid w:val="0069522D"/>
    <w:rsid w:val="00695753"/>
    <w:rsid w:val="00695D5B"/>
    <w:rsid w:val="00695F61"/>
    <w:rsid w:val="00696399"/>
    <w:rsid w:val="00696B38"/>
    <w:rsid w:val="00696B5B"/>
    <w:rsid w:val="006972F1"/>
    <w:rsid w:val="00697355"/>
    <w:rsid w:val="0069756D"/>
    <w:rsid w:val="006A1735"/>
    <w:rsid w:val="006A1B0E"/>
    <w:rsid w:val="006A220F"/>
    <w:rsid w:val="006A226C"/>
    <w:rsid w:val="006A3073"/>
    <w:rsid w:val="006A30F2"/>
    <w:rsid w:val="006A32D5"/>
    <w:rsid w:val="006A43D3"/>
    <w:rsid w:val="006A63CC"/>
    <w:rsid w:val="006A788B"/>
    <w:rsid w:val="006A7A07"/>
    <w:rsid w:val="006B06E3"/>
    <w:rsid w:val="006B0966"/>
    <w:rsid w:val="006B46CA"/>
    <w:rsid w:val="006B6BDF"/>
    <w:rsid w:val="006B6F34"/>
    <w:rsid w:val="006B7761"/>
    <w:rsid w:val="006B789A"/>
    <w:rsid w:val="006C0923"/>
    <w:rsid w:val="006C0A8A"/>
    <w:rsid w:val="006C26AA"/>
    <w:rsid w:val="006C3F78"/>
    <w:rsid w:val="006C4BA2"/>
    <w:rsid w:val="006C5242"/>
    <w:rsid w:val="006C5C7D"/>
    <w:rsid w:val="006C6C9B"/>
    <w:rsid w:val="006C6F7B"/>
    <w:rsid w:val="006C7C6C"/>
    <w:rsid w:val="006D015F"/>
    <w:rsid w:val="006D0D7B"/>
    <w:rsid w:val="006D110C"/>
    <w:rsid w:val="006D147C"/>
    <w:rsid w:val="006D1CBC"/>
    <w:rsid w:val="006D22FC"/>
    <w:rsid w:val="006D48B6"/>
    <w:rsid w:val="006D4EF5"/>
    <w:rsid w:val="006D7D18"/>
    <w:rsid w:val="006D7E58"/>
    <w:rsid w:val="006E1880"/>
    <w:rsid w:val="006E19F3"/>
    <w:rsid w:val="006E239A"/>
    <w:rsid w:val="006E2A95"/>
    <w:rsid w:val="006E5AB4"/>
    <w:rsid w:val="006F1B66"/>
    <w:rsid w:val="006F1D5D"/>
    <w:rsid w:val="006F2690"/>
    <w:rsid w:val="006F65E5"/>
    <w:rsid w:val="0070007A"/>
    <w:rsid w:val="00700C26"/>
    <w:rsid w:val="007011F5"/>
    <w:rsid w:val="0070160C"/>
    <w:rsid w:val="00701DFD"/>
    <w:rsid w:val="007048F1"/>
    <w:rsid w:val="00704928"/>
    <w:rsid w:val="00705093"/>
    <w:rsid w:val="007070FD"/>
    <w:rsid w:val="0070753E"/>
    <w:rsid w:val="007075EF"/>
    <w:rsid w:val="007076C2"/>
    <w:rsid w:val="00707DDA"/>
    <w:rsid w:val="00710626"/>
    <w:rsid w:val="00711392"/>
    <w:rsid w:val="00712933"/>
    <w:rsid w:val="00713378"/>
    <w:rsid w:val="007134CD"/>
    <w:rsid w:val="007135EF"/>
    <w:rsid w:val="0071485E"/>
    <w:rsid w:val="0071595A"/>
    <w:rsid w:val="007161C2"/>
    <w:rsid w:val="00716546"/>
    <w:rsid w:val="00721509"/>
    <w:rsid w:val="00721893"/>
    <w:rsid w:val="00721C82"/>
    <w:rsid w:val="0072253F"/>
    <w:rsid w:val="00724106"/>
    <w:rsid w:val="0072494B"/>
    <w:rsid w:val="007255D8"/>
    <w:rsid w:val="0072603D"/>
    <w:rsid w:val="00727422"/>
    <w:rsid w:val="007301F0"/>
    <w:rsid w:val="00730F29"/>
    <w:rsid w:val="007316FC"/>
    <w:rsid w:val="0073208D"/>
    <w:rsid w:val="0073298D"/>
    <w:rsid w:val="00732F1B"/>
    <w:rsid w:val="007337E2"/>
    <w:rsid w:val="00733D75"/>
    <w:rsid w:val="00734109"/>
    <w:rsid w:val="00734EBE"/>
    <w:rsid w:val="007351C6"/>
    <w:rsid w:val="007368A8"/>
    <w:rsid w:val="0073767B"/>
    <w:rsid w:val="0073793B"/>
    <w:rsid w:val="00737A92"/>
    <w:rsid w:val="00740DDD"/>
    <w:rsid w:val="00740E4D"/>
    <w:rsid w:val="00740FFB"/>
    <w:rsid w:val="00742488"/>
    <w:rsid w:val="00743812"/>
    <w:rsid w:val="0074432B"/>
    <w:rsid w:val="00744370"/>
    <w:rsid w:val="00745416"/>
    <w:rsid w:val="007463F8"/>
    <w:rsid w:val="00747221"/>
    <w:rsid w:val="00747523"/>
    <w:rsid w:val="007510B3"/>
    <w:rsid w:val="0075162F"/>
    <w:rsid w:val="00751C7B"/>
    <w:rsid w:val="007529C6"/>
    <w:rsid w:val="00753CEB"/>
    <w:rsid w:val="00753EB5"/>
    <w:rsid w:val="00754808"/>
    <w:rsid w:val="007554DB"/>
    <w:rsid w:val="007564D0"/>
    <w:rsid w:val="007565E3"/>
    <w:rsid w:val="00760078"/>
    <w:rsid w:val="007608A5"/>
    <w:rsid w:val="007609FC"/>
    <w:rsid w:val="00763A57"/>
    <w:rsid w:val="00766B39"/>
    <w:rsid w:val="007804EF"/>
    <w:rsid w:val="00780F2A"/>
    <w:rsid w:val="007812D8"/>
    <w:rsid w:val="0078148C"/>
    <w:rsid w:val="00781A79"/>
    <w:rsid w:val="00781D48"/>
    <w:rsid w:val="00783517"/>
    <w:rsid w:val="007835DC"/>
    <w:rsid w:val="00785095"/>
    <w:rsid w:val="007866B8"/>
    <w:rsid w:val="007879F5"/>
    <w:rsid w:val="00791733"/>
    <w:rsid w:val="00792112"/>
    <w:rsid w:val="00792FD8"/>
    <w:rsid w:val="00793152"/>
    <w:rsid w:val="00793D6D"/>
    <w:rsid w:val="00793E77"/>
    <w:rsid w:val="00794A37"/>
    <w:rsid w:val="00794D6B"/>
    <w:rsid w:val="0079575F"/>
    <w:rsid w:val="007957EC"/>
    <w:rsid w:val="00795E90"/>
    <w:rsid w:val="00797156"/>
    <w:rsid w:val="007973C3"/>
    <w:rsid w:val="007A00F0"/>
    <w:rsid w:val="007A1575"/>
    <w:rsid w:val="007A1E80"/>
    <w:rsid w:val="007A20DA"/>
    <w:rsid w:val="007A2B6D"/>
    <w:rsid w:val="007A32F8"/>
    <w:rsid w:val="007A36D2"/>
    <w:rsid w:val="007A3CA9"/>
    <w:rsid w:val="007A432E"/>
    <w:rsid w:val="007A65D5"/>
    <w:rsid w:val="007A7454"/>
    <w:rsid w:val="007A7504"/>
    <w:rsid w:val="007A7734"/>
    <w:rsid w:val="007B01B8"/>
    <w:rsid w:val="007B1B0C"/>
    <w:rsid w:val="007B1E0F"/>
    <w:rsid w:val="007B6A0E"/>
    <w:rsid w:val="007C30D3"/>
    <w:rsid w:val="007C3618"/>
    <w:rsid w:val="007C3A62"/>
    <w:rsid w:val="007C4340"/>
    <w:rsid w:val="007C459F"/>
    <w:rsid w:val="007C5935"/>
    <w:rsid w:val="007C5F41"/>
    <w:rsid w:val="007C79B3"/>
    <w:rsid w:val="007C7D47"/>
    <w:rsid w:val="007D18FA"/>
    <w:rsid w:val="007D1F71"/>
    <w:rsid w:val="007D383E"/>
    <w:rsid w:val="007D4B7C"/>
    <w:rsid w:val="007D51EE"/>
    <w:rsid w:val="007D5B11"/>
    <w:rsid w:val="007D6158"/>
    <w:rsid w:val="007D7877"/>
    <w:rsid w:val="007D79BE"/>
    <w:rsid w:val="007E693A"/>
    <w:rsid w:val="007E69EE"/>
    <w:rsid w:val="007F09B6"/>
    <w:rsid w:val="007F0A2F"/>
    <w:rsid w:val="007F0BEB"/>
    <w:rsid w:val="007F1222"/>
    <w:rsid w:val="007F17F7"/>
    <w:rsid w:val="007F1BC5"/>
    <w:rsid w:val="007F2C92"/>
    <w:rsid w:val="007F5978"/>
    <w:rsid w:val="007F5B42"/>
    <w:rsid w:val="007F5E06"/>
    <w:rsid w:val="007F7938"/>
    <w:rsid w:val="00800263"/>
    <w:rsid w:val="00800EAD"/>
    <w:rsid w:val="008011D3"/>
    <w:rsid w:val="00801424"/>
    <w:rsid w:val="00801C9D"/>
    <w:rsid w:val="00802CF6"/>
    <w:rsid w:val="00803C34"/>
    <w:rsid w:val="008044B8"/>
    <w:rsid w:val="0080458E"/>
    <w:rsid w:val="008055EC"/>
    <w:rsid w:val="00805902"/>
    <w:rsid w:val="00806185"/>
    <w:rsid w:val="008061C1"/>
    <w:rsid w:val="0080712A"/>
    <w:rsid w:val="00810217"/>
    <w:rsid w:val="00810298"/>
    <w:rsid w:val="00810F2F"/>
    <w:rsid w:val="008116F5"/>
    <w:rsid w:val="008124D2"/>
    <w:rsid w:val="00813A98"/>
    <w:rsid w:val="00813BED"/>
    <w:rsid w:val="008142C8"/>
    <w:rsid w:val="008151BA"/>
    <w:rsid w:val="008179A7"/>
    <w:rsid w:val="00817C5B"/>
    <w:rsid w:val="0082007C"/>
    <w:rsid w:val="008211DC"/>
    <w:rsid w:val="00821637"/>
    <w:rsid w:val="008221FD"/>
    <w:rsid w:val="008222D1"/>
    <w:rsid w:val="0082276E"/>
    <w:rsid w:val="008227BA"/>
    <w:rsid w:val="00823EA4"/>
    <w:rsid w:val="00824A83"/>
    <w:rsid w:val="00824B07"/>
    <w:rsid w:val="008255C4"/>
    <w:rsid w:val="00825B94"/>
    <w:rsid w:val="00825DEF"/>
    <w:rsid w:val="00826A21"/>
    <w:rsid w:val="008271AA"/>
    <w:rsid w:val="00827807"/>
    <w:rsid w:val="0082789D"/>
    <w:rsid w:val="00830705"/>
    <w:rsid w:val="00831151"/>
    <w:rsid w:val="00831393"/>
    <w:rsid w:val="00831A4C"/>
    <w:rsid w:val="00833118"/>
    <w:rsid w:val="0083340C"/>
    <w:rsid w:val="0083392A"/>
    <w:rsid w:val="00835BD9"/>
    <w:rsid w:val="00835C5C"/>
    <w:rsid w:val="00835C60"/>
    <w:rsid w:val="00837ABA"/>
    <w:rsid w:val="0084051F"/>
    <w:rsid w:val="00841307"/>
    <w:rsid w:val="0084173E"/>
    <w:rsid w:val="00841E0E"/>
    <w:rsid w:val="008436FC"/>
    <w:rsid w:val="00843987"/>
    <w:rsid w:val="008440B1"/>
    <w:rsid w:val="0084500D"/>
    <w:rsid w:val="00845C08"/>
    <w:rsid w:val="00847B1F"/>
    <w:rsid w:val="0085066F"/>
    <w:rsid w:val="008526B9"/>
    <w:rsid w:val="0085277B"/>
    <w:rsid w:val="00852E34"/>
    <w:rsid w:val="00854422"/>
    <w:rsid w:val="00854981"/>
    <w:rsid w:val="00855060"/>
    <w:rsid w:val="00855079"/>
    <w:rsid w:val="0085568E"/>
    <w:rsid w:val="00855A3B"/>
    <w:rsid w:val="00855A9A"/>
    <w:rsid w:val="00855F43"/>
    <w:rsid w:val="008564E3"/>
    <w:rsid w:val="00857984"/>
    <w:rsid w:val="00860E85"/>
    <w:rsid w:val="00860EB2"/>
    <w:rsid w:val="00861296"/>
    <w:rsid w:val="00863046"/>
    <w:rsid w:val="00864109"/>
    <w:rsid w:val="0086472D"/>
    <w:rsid w:val="00864915"/>
    <w:rsid w:val="00865668"/>
    <w:rsid w:val="008658FA"/>
    <w:rsid w:val="00867D4C"/>
    <w:rsid w:val="00872806"/>
    <w:rsid w:val="00874000"/>
    <w:rsid w:val="008740DD"/>
    <w:rsid w:val="00875A7E"/>
    <w:rsid w:val="00876CE0"/>
    <w:rsid w:val="0087763C"/>
    <w:rsid w:val="00877659"/>
    <w:rsid w:val="00882410"/>
    <w:rsid w:val="00885618"/>
    <w:rsid w:val="008862DE"/>
    <w:rsid w:val="00887002"/>
    <w:rsid w:val="00887201"/>
    <w:rsid w:val="00887D0B"/>
    <w:rsid w:val="008906C1"/>
    <w:rsid w:val="0089226B"/>
    <w:rsid w:val="0089252A"/>
    <w:rsid w:val="00892656"/>
    <w:rsid w:val="008928CB"/>
    <w:rsid w:val="00892C1A"/>
    <w:rsid w:val="008939D8"/>
    <w:rsid w:val="00894456"/>
    <w:rsid w:val="00894A99"/>
    <w:rsid w:val="00896119"/>
    <w:rsid w:val="008967D2"/>
    <w:rsid w:val="00897C4A"/>
    <w:rsid w:val="008A1225"/>
    <w:rsid w:val="008A3519"/>
    <w:rsid w:val="008A36EA"/>
    <w:rsid w:val="008A4F12"/>
    <w:rsid w:val="008B1436"/>
    <w:rsid w:val="008B2BF4"/>
    <w:rsid w:val="008B7C9C"/>
    <w:rsid w:val="008C18B7"/>
    <w:rsid w:val="008C1A8E"/>
    <w:rsid w:val="008C1FAF"/>
    <w:rsid w:val="008C228C"/>
    <w:rsid w:val="008C3058"/>
    <w:rsid w:val="008C62A8"/>
    <w:rsid w:val="008C6C6E"/>
    <w:rsid w:val="008C7D64"/>
    <w:rsid w:val="008D0726"/>
    <w:rsid w:val="008D149F"/>
    <w:rsid w:val="008D165F"/>
    <w:rsid w:val="008D19F9"/>
    <w:rsid w:val="008D2689"/>
    <w:rsid w:val="008D2B7E"/>
    <w:rsid w:val="008D2DA0"/>
    <w:rsid w:val="008D5AA6"/>
    <w:rsid w:val="008D5ED6"/>
    <w:rsid w:val="008D67AF"/>
    <w:rsid w:val="008D6FD6"/>
    <w:rsid w:val="008D756E"/>
    <w:rsid w:val="008E1AE3"/>
    <w:rsid w:val="008E1EB0"/>
    <w:rsid w:val="008E34B7"/>
    <w:rsid w:val="008E356D"/>
    <w:rsid w:val="008E3631"/>
    <w:rsid w:val="008E479F"/>
    <w:rsid w:val="008E4840"/>
    <w:rsid w:val="008E518E"/>
    <w:rsid w:val="008E52D6"/>
    <w:rsid w:val="008E53DD"/>
    <w:rsid w:val="008E5443"/>
    <w:rsid w:val="008E7DE4"/>
    <w:rsid w:val="008F0BB5"/>
    <w:rsid w:val="008F0C60"/>
    <w:rsid w:val="008F0EE8"/>
    <w:rsid w:val="008F1DD1"/>
    <w:rsid w:val="008F201E"/>
    <w:rsid w:val="008F2260"/>
    <w:rsid w:val="008F3B71"/>
    <w:rsid w:val="008F498B"/>
    <w:rsid w:val="008F5233"/>
    <w:rsid w:val="008F5B52"/>
    <w:rsid w:val="008F6EA1"/>
    <w:rsid w:val="008F7035"/>
    <w:rsid w:val="008F7243"/>
    <w:rsid w:val="008F79D2"/>
    <w:rsid w:val="00900257"/>
    <w:rsid w:val="00901074"/>
    <w:rsid w:val="009022B2"/>
    <w:rsid w:val="009024DB"/>
    <w:rsid w:val="00903775"/>
    <w:rsid w:val="00906970"/>
    <w:rsid w:val="00906B81"/>
    <w:rsid w:val="00907281"/>
    <w:rsid w:val="0091073C"/>
    <w:rsid w:val="00910A5A"/>
    <w:rsid w:val="00910A87"/>
    <w:rsid w:val="009117F6"/>
    <w:rsid w:val="00912D17"/>
    <w:rsid w:val="009136FB"/>
    <w:rsid w:val="00915380"/>
    <w:rsid w:val="0091538E"/>
    <w:rsid w:val="009163A3"/>
    <w:rsid w:val="00916F36"/>
    <w:rsid w:val="00917368"/>
    <w:rsid w:val="0091742C"/>
    <w:rsid w:val="0092156F"/>
    <w:rsid w:val="009217C5"/>
    <w:rsid w:val="009220CE"/>
    <w:rsid w:val="0092270C"/>
    <w:rsid w:val="00922E61"/>
    <w:rsid w:val="00923EFE"/>
    <w:rsid w:val="00924178"/>
    <w:rsid w:val="00924B8C"/>
    <w:rsid w:val="00925091"/>
    <w:rsid w:val="00925EC3"/>
    <w:rsid w:val="0092655D"/>
    <w:rsid w:val="00930858"/>
    <w:rsid w:val="00932146"/>
    <w:rsid w:val="00932569"/>
    <w:rsid w:val="00932664"/>
    <w:rsid w:val="00933383"/>
    <w:rsid w:val="00933ADA"/>
    <w:rsid w:val="00934146"/>
    <w:rsid w:val="009343E0"/>
    <w:rsid w:val="00934457"/>
    <w:rsid w:val="00934572"/>
    <w:rsid w:val="0093639F"/>
    <w:rsid w:val="0093668F"/>
    <w:rsid w:val="009374C6"/>
    <w:rsid w:val="00937EC9"/>
    <w:rsid w:val="0094174A"/>
    <w:rsid w:val="00941E84"/>
    <w:rsid w:val="00941FBE"/>
    <w:rsid w:val="009420C9"/>
    <w:rsid w:val="0094226B"/>
    <w:rsid w:val="009422AA"/>
    <w:rsid w:val="00943272"/>
    <w:rsid w:val="00943EEE"/>
    <w:rsid w:val="009448C4"/>
    <w:rsid w:val="00945A61"/>
    <w:rsid w:val="00945E7B"/>
    <w:rsid w:val="009465AF"/>
    <w:rsid w:val="0094744E"/>
    <w:rsid w:val="00947664"/>
    <w:rsid w:val="00950E1F"/>
    <w:rsid w:val="00953268"/>
    <w:rsid w:val="009545A1"/>
    <w:rsid w:val="00954AC7"/>
    <w:rsid w:val="00955342"/>
    <w:rsid w:val="0095534A"/>
    <w:rsid w:val="00955868"/>
    <w:rsid w:val="00955C59"/>
    <w:rsid w:val="00956F77"/>
    <w:rsid w:val="00957C60"/>
    <w:rsid w:val="00963258"/>
    <w:rsid w:val="009659B6"/>
    <w:rsid w:val="0096602B"/>
    <w:rsid w:val="0096606C"/>
    <w:rsid w:val="00966FBE"/>
    <w:rsid w:val="00966FEA"/>
    <w:rsid w:val="009701AA"/>
    <w:rsid w:val="009708A3"/>
    <w:rsid w:val="00970A28"/>
    <w:rsid w:val="0097268C"/>
    <w:rsid w:val="00972A87"/>
    <w:rsid w:val="009731B8"/>
    <w:rsid w:val="009739DB"/>
    <w:rsid w:val="00973CCB"/>
    <w:rsid w:val="00973F0A"/>
    <w:rsid w:val="0097581A"/>
    <w:rsid w:val="0097658B"/>
    <w:rsid w:val="00976C1E"/>
    <w:rsid w:val="00980109"/>
    <w:rsid w:val="0098086A"/>
    <w:rsid w:val="0098157A"/>
    <w:rsid w:val="0098158B"/>
    <w:rsid w:val="00981711"/>
    <w:rsid w:val="00982434"/>
    <w:rsid w:val="0098248C"/>
    <w:rsid w:val="00983D35"/>
    <w:rsid w:val="009853CC"/>
    <w:rsid w:val="009861C3"/>
    <w:rsid w:val="00987E47"/>
    <w:rsid w:val="00991A89"/>
    <w:rsid w:val="00993CAC"/>
    <w:rsid w:val="00994223"/>
    <w:rsid w:val="0099441D"/>
    <w:rsid w:val="00994C9C"/>
    <w:rsid w:val="00997908"/>
    <w:rsid w:val="00997E1C"/>
    <w:rsid w:val="009A0729"/>
    <w:rsid w:val="009A0EB4"/>
    <w:rsid w:val="009A17F5"/>
    <w:rsid w:val="009A27A1"/>
    <w:rsid w:val="009A3BE0"/>
    <w:rsid w:val="009A5CE5"/>
    <w:rsid w:val="009B00D2"/>
    <w:rsid w:val="009B2FA3"/>
    <w:rsid w:val="009B3F9C"/>
    <w:rsid w:val="009B4CDA"/>
    <w:rsid w:val="009B63DA"/>
    <w:rsid w:val="009B6CF5"/>
    <w:rsid w:val="009B74B3"/>
    <w:rsid w:val="009B7CC9"/>
    <w:rsid w:val="009C0356"/>
    <w:rsid w:val="009C0366"/>
    <w:rsid w:val="009C07A0"/>
    <w:rsid w:val="009C1CFF"/>
    <w:rsid w:val="009C258A"/>
    <w:rsid w:val="009C2D43"/>
    <w:rsid w:val="009C4A6F"/>
    <w:rsid w:val="009C658A"/>
    <w:rsid w:val="009C6BC6"/>
    <w:rsid w:val="009C74C5"/>
    <w:rsid w:val="009D0CA8"/>
    <w:rsid w:val="009D0CFC"/>
    <w:rsid w:val="009D1F8E"/>
    <w:rsid w:val="009D2968"/>
    <w:rsid w:val="009D35B8"/>
    <w:rsid w:val="009D39F6"/>
    <w:rsid w:val="009D6428"/>
    <w:rsid w:val="009D6740"/>
    <w:rsid w:val="009D6D11"/>
    <w:rsid w:val="009D7D1A"/>
    <w:rsid w:val="009E0108"/>
    <w:rsid w:val="009E1112"/>
    <w:rsid w:val="009E1F4A"/>
    <w:rsid w:val="009E26AF"/>
    <w:rsid w:val="009E285C"/>
    <w:rsid w:val="009E38B0"/>
    <w:rsid w:val="009E392B"/>
    <w:rsid w:val="009E3F38"/>
    <w:rsid w:val="009E6739"/>
    <w:rsid w:val="009E684D"/>
    <w:rsid w:val="009E7DA0"/>
    <w:rsid w:val="009F0B55"/>
    <w:rsid w:val="009F0F35"/>
    <w:rsid w:val="009F1DB8"/>
    <w:rsid w:val="009F1FED"/>
    <w:rsid w:val="009F23F7"/>
    <w:rsid w:val="009F25B0"/>
    <w:rsid w:val="009F2808"/>
    <w:rsid w:val="009F2DD9"/>
    <w:rsid w:val="009F307E"/>
    <w:rsid w:val="009F3D84"/>
    <w:rsid w:val="009F58A2"/>
    <w:rsid w:val="009F5EEB"/>
    <w:rsid w:val="009F649E"/>
    <w:rsid w:val="009F772D"/>
    <w:rsid w:val="00A00044"/>
    <w:rsid w:val="00A004DE"/>
    <w:rsid w:val="00A00DDA"/>
    <w:rsid w:val="00A029B7"/>
    <w:rsid w:val="00A044E0"/>
    <w:rsid w:val="00A05C18"/>
    <w:rsid w:val="00A05D63"/>
    <w:rsid w:val="00A076CF"/>
    <w:rsid w:val="00A07D2A"/>
    <w:rsid w:val="00A116A3"/>
    <w:rsid w:val="00A11B7A"/>
    <w:rsid w:val="00A12AE8"/>
    <w:rsid w:val="00A130A0"/>
    <w:rsid w:val="00A13747"/>
    <w:rsid w:val="00A13823"/>
    <w:rsid w:val="00A1385E"/>
    <w:rsid w:val="00A13A25"/>
    <w:rsid w:val="00A14051"/>
    <w:rsid w:val="00A147C6"/>
    <w:rsid w:val="00A171B6"/>
    <w:rsid w:val="00A17686"/>
    <w:rsid w:val="00A236E7"/>
    <w:rsid w:val="00A24BFF"/>
    <w:rsid w:val="00A25A93"/>
    <w:rsid w:val="00A26B58"/>
    <w:rsid w:val="00A27B7D"/>
    <w:rsid w:val="00A30652"/>
    <w:rsid w:val="00A31A7E"/>
    <w:rsid w:val="00A32167"/>
    <w:rsid w:val="00A32ABD"/>
    <w:rsid w:val="00A34374"/>
    <w:rsid w:val="00A34B61"/>
    <w:rsid w:val="00A35E2F"/>
    <w:rsid w:val="00A364D2"/>
    <w:rsid w:val="00A36596"/>
    <w:rsid w:val="00A36E75"/>
    <w:rsid w:val="00A36FC0"/>
    <w:rsid w:val="00A37BBD"/>
    <w:rsid w:val="00A37F44"/>
    <w:rsid w:val="00A406DB"/>
    <w:rsid w:val="00A4137A"/>
    <w:rsid w:val="00A43138"/>
    <w:rsid w:val="00A442CE"/>
    <w:rsid w:val="00A44D3B"/>
    <w:rsid w:val="00A4512C"/>
    <w:rsid w:val="00A45B44"/>
    <w:rsid w:val="00A46350"/>
    <w:rsid w:val="00A476E6"/>
    <w:rsid w:val="00A47AFC"/>
    <w:rsid w:val="00A47B04"/>
    <w:rsid w:val="00A51000"/>
    <w:rsid w:val="00A51C50"/>
    <w:rsid w:val="00A53492"/>
    <w:rsid w:val="00A5468D"/>
    <w:rsid w:val="00A55016"/>
    <w:rsid w:val="00A550DF"/>
    <w:rsid w:val="00A5627F"/>
    <w:rsid w:val="00A5720C"/>
    <w:rsid w:val="00A574EB"/>
    <w:rsid w:val="00A57C7C"/>
    <w:rsid w:val="00A600E2"/>
    <w:rsid w:val="00A60525"/>
    <w:rsid w:val="00A60A4D"/>
    <w:rsid w:val="00A613F8"/>
    <w:rsid w:val="00A619CF"/>
    <w:rsid w:val="00A6286E"/>
    <w:rsid w:val="00A65B47"/>
    <w:rsid w:val="00A65FD1"/>
    <w:rsid w:val="00A66094"/>
    <w:rsid w:val="00A66691"/>
    <w:rsid w:val="00A6753D"/>
    <w:rsid w:val="00A700FF"/>
    <w:rsid w:val="00A70170"/>
    <w:rsid w:val="00A707B1"/>
    <w:rsid w:val="00A70814"/>
    <w:rsid w:val="00A71D7A"/>
    <w:rsid w:val="00A71EE1"/>
    <w:rsid w:val="00A71F40"/>
    <w:rsid w:val="00A7278E"/>
    <w:rsid w:val="00A72997"/>
    <w:rsid w:val="00A73326"/>
    <w:rsid w:val="00A754C9"/>
    <w:rsid w:val="00A75B3C"/>
    <w:rsid w:val="00A768C5"/>
    <w:rsid w:val="00A776A8"/>
    <w:rsid w:val="00A7780F"/>
    <w:rsid w:val="00A77E26"/>
    <w:rsid w:val="00A80214"/>
    <w:rsid w:val="00A8090A"/>
    <w:rsid w:val="00A813C1"/>
    <w:rsid w:val="00A81534"/>
    <w:rsid w:val="00A82E04"/>
    <w:rsid w:val="00A839DD"/>
    <w:rsid w:val="00A85D62"/>
    <w:rsid w:val="00A85DF1"/>
    <w:rsid w:val="00A875FD"/>
    <w:rsid w:val="00A90073"/>
    <w:rsid w:val="00A90214"/>
    <w:rsid w:val="00A90803"/>
    <w:rsid w:val="00A90915"/>
    <w:rsid w:val="00A909B7"/>
    <w:rsid w:val="00A92F26"/>
    <w:rsid w:val="00A93D64"/>
    <w:rsid w:val="00A941E0"/>
    <w:rsid w:val="00A94D1D"/>
    <w:rsid w:val="00AA0EF3"/>
    <w:rsid w:val="00AA0FA1"/>
    <w:rsid w:val="00AA1E45"/>
    <w:rsid w:val="00AA2583"/>
    <w:rsid w:val="00AA34F7"/>
    <w:rsid w:val="00AA35F6"/>
    <w:rsid w:val="00AA4AB4"/>
    <w:rsid w:val="00AA6401"/>
    <w:rsid w:val="00AA7A31"/>
    <w:rsid w:val="00AB0360"/>
    <w:rsid w:val="00AB0C6F"/>
    <w:rsid w:val="00AB1A97"/>
    <w:rsid w:val="00AB380D"/>
    <w:rsid w:val="00AB6110"/>
    <w:rsid w:val="00AB6443"/>
    <w:rsid w:val="00AB64D5"/>
    <w:rsid w:val="00AB79E6"/>
    <w:rsid w:val="00AC0ECD"/>
    <w:rsid w:val="00AC10C8"/>
    <w:rsid w:val="00AC35D9"/>
    <w:rsid w:val="00AC3C2B"/>
    <w:rsid w:val="00AC4A79"/>
    <w:rsid w:val="00AC4FC1"/>
    <w:rsid w:val="00AC53F6"/>
    <w:rsid w:val="00AC5D20"/>
    <w:rsid w:val="00AC71D6"/>
    <w:rsid w:val="00AC77E9"/>
    <w:rsid w:val="00AC7956"/>
    <w:rsid w:val="00AD1B5F"/>
    <w:rsid w:val="00AD2AF2"/>
    <w:rsid w:val="00AD30E5"/>
    <w:rsid w:val="00AD3510"/>
    <w:rsid w:val="00AD3D73"/>
    <w:rsid w:val="00AD42F0"/>
    <w:rsid w:val="00AD741F"/>
    <w:rsid w:val="00AE0902"/>
    <w:rsid w:val="00AE0BD4"/>
    <w:rsid w:val="00AE0EEF"/>
    <w:rsid w:val="00AE2051"/>
    <w:rsid w:val="00AE3207"/>
    <w:rsid w:val="00AE3229"/>
    <w:rsid w:val="00AE4CF8"/>
    <w:rsid w:val="00AE5C60"/>
    <w:rsid w:val="00AE6B87"/>
    <w:rsid w:val="00AE6C4A"/>
    <w:rsid w:val="00AE6D12"/>
    <w:rsid w:val="00AE71DE"/>
    <w:rsid w:val="00AF01D9"/>
    <w:rsid w:val="00AF0743"/>
    <w:rsid w:val="00AF128F"/>
    <w:rsid w:val="00AF171C"/>
    <w:rsid w:val="00AF20B8"/>
    <w:rsid w:val="00AF22E3"/>
    <w:rsid w:val="00AF261D"/>
    <w:rsid w:val="00AF2C3A"/>
    <w:rsid w:val="00AF2E14"/>
    <w:rsid w:val="00AF314B"/>
    <w:rsid w:val="00AF347E"/>
    <w:rsid w:val="00AF3595"/>
    <w:rsid w:val="00AF3AE5"/>
    <w:rsid w:val="00AF4E12"/>
    <w:rsid w:val="00AF5742"/>
    <w:rsid w:val="00AF765E"/>
    <w:rsid w:val="00B01505"/>
    <w:rsid w:val="00B01A3A"/>
    <w:rsid w:val="00B01C20"/>
    <w:rsid w:val="00B02464"/>
    <w:rsid w:val="00B029AD"/>
    <w:rsid w:val="00B03973"/>
    <w:rsid w:val="00B045FD"/>
    <w:rsid w:val="00B04F55"/>
    <w:rsid w:val="00B05CAD"/>
    <w:rsid w:val="00B077C2"/>
    <w:rsid w:val="00B07EBF"/>
    <w:rsid w:val="00B1050B"/>
    <w:rsid w:val="00B1092F"/>
    <w:rsid w:val="00B118C0"/>
    <w:rsid w:val="00B12C14"/>
    <w:rsid w:val="00B12DCA"/>
    <w:rsid w:val="00B130E7"/>
    <w:rsid w:val="00B1382E"/>
    <w:rsid w:val="00B13951"/>
    <w:rsid w:val="00B14136"/>
    <w:rsid w:val="00B14195"/>
    <w:rsid w:val="00B15B68"/>
    <w:rsid w:val="00B16C6E"/>
    <w:rsid w:val="00B1788F"/>
    <w:rsid w:val="00B221B2"/>
    <w:rsid w:val="00B2230C"/>
    <w:rsid w:val="00B22807"/>
    <w:rsid w:val="00B2377F"/>
    <w:rsid w:val="00B2447C"/>
    <w:rsid w:val="00B24AD6"/>
    <w:rsid w:val="00B2617A"/>
    <w:rsid w:val="00B278EB"/>
    <w:rsid w:val="00B27B6F"/>
    <w:rsid w:val="00B30DEC"/>
    <w:rsid w:val="00B30EA3"/>
    <w:rsid w:val="00B3160E"/>
    <w:rsid w:val="00B319D7"/>
    <w:rsid w:val="00B3291D"/>
    <w:rsid w:val="00B32CBB"/>
    <w:rsid w:val="00B335D2"/>
    <w:rsid w:val="00B3387D"/>
    <w:rsid w:val="00B33B94"/>
    <w:rsid w:val="00B33C90"/>
    <w:rsid w:val="00B34B2E"/>
    <w:rsid w:val="00B34B6C"/>
    <w:rsid w:val="00B35ED1"/>
    <w:rsid w:val="00B372B9"/>
    <w:rsid w:val="00B3754F"/>
    <w:rsid w:val="00B37909"/>
    <w:rsid w:val="00B37C60"/>
    <w:rsid w:val="00B37C81"/>
    <w:rsid w:val="00B40D18"/>
    <w:rsid w:val="00B415B0"/>
    <w:rsid w:val="00B41970"/>
    <w:rsid w:val="00B41BD7"/>
    <w:rsid w:val="00B4290D"/>
    <w:rsid w:val="00B42CF7"/>
    <w:rsid w:val="00B43021"/>
    <w:rsid w:val="00B43887"/>
    <w:rsid w:val="00B439AF"/>
    <w:rsid w:val="00B44EA4"/>
    <w:rsid w:val="00B44F0A"/>
    <w:rsid w:val="00B4542C"/>
    <w:rsid w:val="00B455BD"/>
    <w:rsid w:val="00B461C3"/>
    <w:rsid w:val="00B46ADD"/>
    <w:rsid w:val="00B46C78"/>
    <w:rsid w:val="00B508D0"/>
    <w:rsid w:val="00B51C8A"/>
    <w:rsid w:val="00B529DE"/>
    <w:rsid w:val="00B54199"/>
    <w:rsid w:val="00B554E7"/>
    <w:rsid w:val="00B55C96"/>
    <w:rsid w:val="00B578C3"/>
    <w:rsid w:val="00B61719"/>
    <w:rsid w:val="00B61CF4"/>
    <w:rsid w:val="00B62F6B"/>
    <w:rsid w:val="00B638B6"/>
    <w:rsid w:val="00B6461A"/>
    <w:rsid w:val="00B64900"/>
    <w:rsid w:val="00B652A3"/>
    <w:rsid w:val="00B65479"/>
    <w:rsid w:val="00B6564D"/>
    <w:rsid w:val="00B65846"/>
    <w:rsid w:val="00B65CBD"/>
    <w:rsid w:val="00B6676C"/>
    <w:rsid w:val="00B66CF0"/>
    <w:rsid w:val="00B6713C"/>
    <w:rsid w:val="00B67271"/>
    <w:rsid w:val="00B672F7"/>
    <w:rsid w:val="00B67A35"/>
    <w:rsid w:val="00B67CB1"/>
    <w:rsid w:val="00B70533"/>
    <w:rsid w:val="00B70B81"/>
    <w:rsid w:val="00B70BB1"/>
    <w:rsid w:val="00B70C91"/>
    <w:rsid w:val="00B71B63"/>
    <w:rsid w:val="00B72947"/>
    <w:rsid w:val="00B7363E"/>
    <w:rsid w:val="00B765F0"/>
    <w:rsid w:val="00B76C95"/>
    <w:rsid w:val="00B76CB6"/>
    <w:rsid w:val="00B77726"/>
    <w:rsid w:val="00B77EAF"/>
    <w:rsid w:val="00B811E0"/>
    <w:rsid w:val="00B824AC"/>
    <w:rsid w:val="00B82E0D"/>
    <w:rsid w:val="00B8306E"/>
    <w:rsid w:val="00B83CD7"/>
    <w:rsid w:val="00B84F9F"/>
    <w:rsid w:val="00B870E8"/>
    <w:rsid w:val="00B87598"/>
    <w:rsid w:val="00B90B09"/>
    <w:rsid w:val="00B90BCC"/>
    <w:rsid w:val="00B91F85"/>
    <w:rsid w:val="00B92067"/>
    <w:rsid w:val="00B9214E"/>
    <w:rsid w:val="00B92F72"/>
    <w:rsid w:val="00B931AC"/>
    <w:rsid w:val="00B936D4"/>
    <w:rsid w:val="00B93D90"/>
    <w:rsid w:val="00B97777"/>
    <w:rsid w:val="00BA1A4A"/>
    <w:rsid w:val="00BA214D"/>
    <w:rsid w:val="00BA24E9"/>
    <w:rsid w:val="00BA4EE5"/>
    <w:rsid w:val="00BA5852"/>
    <w:rsid w:val="00BA5F8D"/>
    <w:rsid w:val="00BA7166"/>
    <w:rsid w:val="00BA774B"/>
    <w:rsid w:val="00BB08A6"/>
    <w:rsid w:val="00BB1824"/>
    <w:rsid w:val="00BB2FD8"/>
    <w:rsid w:val="00BB37D5"/>
    <w:rsid w:val="00BB43DF"/>
    <w:rsid w:val="00BB4411"/>
    <w:rsid w:val="00BB4576"/>
    <w:rsid w:val="00BB45AA"/>
    <w:rsid w:val="00BB46C7"/>
    <w:rsid w:val="00BB49C9"/>
    <w:rsid w:val="00BB5AB5"/>
    <w:rsid w:val="00BB678D"/>
    <w:rsid w:val="00BB78EB"/>
    <w:rsid w:val="00BB7B6A"/>
    <w:rsid w:val="00BB7EEB"/>
    <w:rsid w:val="00BC0D57"/>
    <w:rsid w:val="00BC255B"/>
    <w:rsid w:val="00BC508E"/>
    <w:rsid w:val="00BC585B"/>
    <w:rsid w:val="00BD05E2"/>
    <w:rsid w:val="00BD19A0"/>
    <w:rsid w:val="00BD1D31"/>
    <w:rsid w:val="00BD2E2E"/>
    <w:rsid w:val="00BD35A7"/>
    <w:rsid w:val="00BD3B36"/>
    <w:rsid w:val="00BD46A0"/>
    <w:rsid w:val="00BD6F6E"/>
    <w:rsid w:val="00BD708B"/>
    <w:rsid w:val="00BD7337"/>
    <w:rsid w:val="00BD79AF"/>
    <w:rsid w:val="00BE1FB2"/>
    <w:rsid w:val="00BE24B7"/>
    <w:rsid w:val="00BE27BA"/>
    <w:rsid w:val="00BE2953"/>
    <w:rsid w:val="00BE37D9"/>
    <w:rsid w:val="00BE4738"/>
    <w:rsid w:val="00BE48F8"/>
    <w:rsid w:val="00BE615C"/>
    <w:rsid w:val="00BE6D6B"/>
    <w:rsid w:val="00BE7A67"/>
    <w:rsid w:val="00BF0088"/>
    <w:rsid w:val="00BF0198"/>
    <w:rsid w:val="00BF077C"/>
    <w:rsid w:val="00BF09B5"/>
    <w:rsid w:val="00BF0F6D"/>
    <w:rsid w:val="00BF1291"/>
    <w:rsid w:val="00BF1E01"/>
    <w:rsid w:val="00BF2411"/>
    <w:rsid w:val="00BF369A"/>
    <w:rsid w:val="00BF3722"/>
    <w:rsid w:val="00BF3723"/>
    <w:rsid w:val="00BF638E"/>
    <w:rsid w:val="00C01AE3"/>
    <w:rsid w:val="00C02E8F"/>
    <w:rsid w:val="00C0341F"/>
    <w:rsid w:val="00C10038"/>
    <w:rsid w:val="00C1027B"/>
    <w:rsid w:val="00C1050E"/>
    <w:rsid w:val="00C1066F"/>
    <w:rsid w:val="00C138AE"/>
    <w:rsid w:val="00C15025"/>
    <w:rsid w:val="00C15394"/>
    <w:rsid w:val="00C15D17"/>
    <w:rsid w:val="00C2176B"/>
    <w:rsid w:val="00C22FA4"/>
    <w:rsid w:val="00C23524"/>
    <w:rsid w:val="00C23A0B"/>
    <w:rsid w:val="00C25BFB"/>
    <w:rsid w:val="00C25F86"/>
    <w:rsid w:val="00C31465"/>
    <w:rsid w:val="00C31A08"/>
    <w:rsid w:val="00C321DF"/>
    <w:rsid w:val="00C32408"/>
    <w:rsid w:val="00C32447"/>
    <w:rsid w:val="00C335BE"/>
    <w:rsid w:val="00C33DD3"/>
    <w:rsid w:val="00C34913"/>
    <w:rsid w:val="00C35826"/>
    <w:rsid w:val="00C362D5"/>
    <w:rsid w:val="00C3715F"/>
    <w:rsid w:val="00C408D6"/>
    <w:rsid w:val="00C4168A"/>
    <w:rsid w:val="00C41CF0"/>
    <w:rsid w:val="00C441EE"/>
    <w:rsid w:val="00C4551E"/>
    <w:rsid w:val="00C46ABD"/>
    <w:rsid w:val="00C46F32"/>
    <w:rsid w:val="00C46FAC"/>
    <w:rsid w:val="00C471E6"/>
    <w:rsid w:val="00C4727E"/>
    <w:rsid w:val="00C5049D"/>
    <w:rsid w:val="00C50B6F"/>
    <w:rsid w:val="00C52063"/>
    <w:rsid w:val="00C5244F"/>
    <w:rsid w:val="00C526B3"/>
    <w:rsid w:val="00C531E8"/>
    <w:rsid w:val="00C535F1"/>
    <w:rsid w:val="00C54450"/>
    <w:rsid w:val="00C547C7"/>
    <w:rsid w:val="00C5490C"/>
    <w:rsid w:val="00C551BB"/>
    <w:rsid w:val="00C55561"/>
    <w:rsid w:val="00C555DD"/>
    <w:rsid w:val="00C55A94"/>
    <w:rsid w:val="00C55E33"/>
    <w:rsid w:val="00C55F22"/>
    <w:rsid w:val="00C560DF"/>
    <w:rsid w:val="00C5694D"/>
    <w:rsid w:val="00C572DC"/>
    <w:rsid w:val="00C57428"/>
    <w:rsid w:val="00C61750"/>
    <w:rsid w:val="00C61BD7"/>
    <w:rsid w:val="00C626DD"/>
    <w:rsid w:val="00C6318A"/>
    <w:rsid w:val="00C63ABF"/>
    <w:rsid w:val="00C644AC"/>
    <w:rsid w:val="00C64C87"/>
    <w:rsid w:val="00C66141"/>
    <w:rsid w:val="00C6786F"/>
    <w:rsid w:val="00C72921"/>
    <w:rsid w:val="00C739B5"/>
    <w:rsid w:val="00C73A54"/>
    <w:rsid w:val="00C758BA"/>
    <w:rsid w:val="00C76009"/>
    <w:rsid w:val="00C765B1"/>
    <w:rsid w:val="00C77749"/>
    <w:rsid w:val="00C77D0D"/>
    <w:rsid w:val="00C77E86"/>
    <w:rsid w:val="00C77E8D"/>
    <w:rsid w:val="00C80F76"/>
    <w:rsid w:val="00C823DC"/>
    <w:rsid w:val="00C827D9"/>
    <w:rsid w:val="00C83BCA"/>
    <w:rsid w:val="00C84D15"/>
    <w:rsid w:val="00C852A3"/>
    <w:rsid w:val="00C86C4F"/>
    <w:rsid w:val="00C875FB"/>
    <w:rsid w:val="00C8770E"/>
    <w:rsid w:val="00C87786"/>
    <w:rsid w:val="00C87E69"/>
    <w:rsid w:val="00C913F8"/>
    <w:rsid w:val="00C9215A"/>
    <w:rsid w:val="00C92A10"/>
    <w:rsid w:val="00C931C9"/>
    <w:rsid w:val="00C93313"/>
    <w:rsid w:val="00C95961"/>
    <w:rsid w:val="00C95EC0"/>
    <w:rsid w:val="00C96645"/>
    <w:rsid w:val="00C968C8"/>
    <w:rsid w:val="00C96F24"/>
    <w:rsid w:val="00C970BE"/>
    <w:rsid w:val="00C97D92"/>
    <w:rsid w:val="00CA11B0"/>
    <w:rsid w:val="00CA1745"/>
    <w:rsid w:val="00CA1EA0"/>
    <w:rsid w:val="00CA25FA"/>
    <w:rsid w:val="00CA3FBB"/>
    <w:rsid w:val="00CA437B"/>
    <w:rsid w:val="00CA5C09"/>
    <w:rsid w:val="00CA61F3"/>
    <w:rsid w:val="00CA7EB3"/>
    <w:rsid w:val="00CB06CF"/>
    <w:rsid w:val="00CB16D0"/>
    <w:rsid w:val="00CB270B"/>
    <w:rsid w:val="00CB29C4"/>
    <w:rsid w:val="00CB42CB"/>
    <w:rsid w:val="00CB4A7A"/>
    <w:rsid w:val="00CB6AF2"/>
    <w:rsid w:val="00CC0881"/>
    <w:rsid w:val="00CC12F7"/>
    <w:rsid w:val="00CC29F6"/>
    <w:rsid w:val="00CC2AED"/>
    <w:rsid w:val="00CC2CB6"/>
    <w:rsid w:val="00CC2DF6"/>
    <w:rsid w:val="00CC42D4"/>
    <w:rsid w:val="00CC53E8"/>
    <w:rsid w:val="00CC66DE"/>
    <w:rsid w:val="00CC704B"/>
    <w:rsid w:val="00CC71BF"/>
    <w:rsid w:val="00CD04E3"/>
    <w:rsid w:val="00CD2A0D"/>
    <w:rsid w:val="00CD390B"/>
    <w:rsid w:val="00CD3D4A"/>
    <w:rsid w:val="00CD6AE7"/>
    <w:rsid w:val="00CD6BC3"/>
    <w:rsid w:val="00CD6CA8"/>
    <w:rsid w:val="00CE0EF1"/>
    <w:rsid w:val="00CE1749"/>
    <w:rsid w:val="00CE17B8"/>
    <w:rsid w:val="00CE1F5A"/>
    <w:rsid w:val="00CE36E9"/>
    <w:rsid w:val="00CE431A"/>
    <w:rsid w:val="00CE4B1C"/>
    <w:rsid w:val="00CE50D0"/>
    <w:rsid w:val="00CE53D9"/>
    <w:rsid w:val="00CE6357"/>
    <w:rsid w:val="00CE6854"/>
    <w:rsid w:val="00CE6EAA"/>
    <w:rsid w:val="00CF0026"/>
    <w:rsid w:val="00CF021C"/>
    <w:rsid w:val="00CF0386"/>
    <w:rsid w:val="00CF0B42"/>
    <w:rsid w:val="00CF0E8E"/>
    <w:rsid w:val="00CF1AB2"/>
    <w:rsid w:val="00CF1D32"/>
    <w:rsid w:val="00CF1FA2"/>
    <w:rsid w:val="00CF3165"/>
    <w:rsid w:val="00CF7828"/>
    <w:rsid w:val="00D00F0F"/>
    <w:rsid w:val="00D00FA1"/>
    <w:rsid w:val="00D0279A"/>
    <w:rsid w:val="00D031BB"/>
    <w:rsid w:val="00D04064"/>
    <w:rsid w:val="00D04B38"/>
    <w:rsid w:val="00D055A7"/>
    <w:rsid w:val="00D062B9"/>
    <w:rsid w:val="00D06EB1"/>
    <w:rsid w:val="00D070AF"/>
    <w:rsid w:val="00D07F83"/>
    <w:rsid w:val="00D11218"/>
    <w:rsid w:val="00D11ACB"/>
    <w:rsid w:val="00D1218A"/>
    <w:rsid w:val="00D127A9"/>
    <w:rsid w:val="00D143EA"/>
    <w:rsid w:val="00D16D0C"/>
    <w:rsid w:val="00D1711D"/>
    <w:rsid w:val="00D17898"/>
    <w:rsid w:val="00D20547"/>
    <w:rsid w:val="00D20A27"/>
    <w:rsid w:val="00D21B3C"/>
    <w:rsid w:val="00D22EFC"/>
    <w:rsid w:val="00D243AD"/>
    <w:rsid w:val="00D24471"/>
    <w:rsid w:val="00D24EA8"/>
    <w:rsid w:val="00D2503E"/>
    <w:rsid w:val="00D257A0"/>
    <w:rsid w:val="00D26290"/>
    <w:rsid w:val="00D26891"/>
    <w:rsid w:val="00D26B1F"/>
    <w:rsid w:val="00D27304"/>
    <w:rsid w:val="00D30161"/>
    <w:rsid w:val="00D3144A"/>
    <w:rsid w:val="00D32077"/>
    <w:rsid w:val="00D32427"/>
    <w:rsid w:val="00D337E1"/>
    <w:rsid w:val="00D34AA8"/>
    <w:rsid w:val="00D34BEC"/>
    <w:rsid w:val="00D34D97"/>
    <w:rsid w:val="00D35640"/>
    <w:rsid w:val="00D35A8C"/>
    <w:rsid w:val="00D35D33"/>
    <w:rsid w:val="00D35E77"/>
    <w:rsid w:val="00D36F89"/>
    <w:rsid w:val="00D37233"/>
    <w:rsid w:val="00D37E64"/>
    <w:rsid w:val="00D40777"/>
    <w:rsid w:val="00D40ACF"/>
    <w:rsid w:val="00D40D65"/>
    <w:rsid w:val="00D41468"/>
    <w:rsid w:val="00D42C86"/>
    <w:rsid w:val="00D4469D"/>
    <w:rsid w:val="00D4490E"/>
    <w:rsid w:val="00D471F3"/>
    <w:rsid w:val="00D5024C"/>
    <w:rsid w:val="00D50AD3"/>
    <w:rsid w:val="00D51CEE"/>
    <w:rsid w:val="00D540F2"/>
    <w:rsid w:val="00D57210"/>
    <w:rsid w:val="00D5790B"/>
    <w:rsid w:val="00D579B7"/>
    <w:rsid w:val="00D6002A"/>
    <w:rsid w:val="00D60DB4"/>
    <w:rsid w:val="00D61D01"/>
    <w:rsid w:val="00D62602"/>
    <w:rsid w:val="00D630B8"/>
    <w:rsid w:val="00D64F48"/>
    <w:rsid w:val="00D6614C"/>
    <w:rsid w:val="00D6625E"/>
    <w:rsid w:val="00D7022A"/>
    <w:rsid w:val="00D70800"/>
    <w:rsid w:val="00D72B25"/>
    <w:rsid w:val="00D72F75"/>
    <w:rsid w:val="00D74580"/>
    <w:rsid w:val="00D748E3"/>
    <w:rsid w:val="00D759B6"/>
    <w:rsid w:val="00D75C51"/>
    <w:rsid w:val="00D775F2"/>
    <w:rsid w:val="00D77B49"/>
    <w:rsid w:val="00D83A4D"/>
    <w:rsid w:val="00D83CC5"/>
    <w:rsid w:val="00D83FF8"/>
    <w:rsid w:val="00D8477E"/>
    <w:rsid w:val="00D8497D"/>
    <w:rsid w:val="00D850C0"/>
    <w:rsid w:val="00D85E5A"/>
    <w:rsid w:val="00D85F58"/>
    <w:rsid w:val="00D861FC"/>
    <w:rsid w:val="00D86E13"/>
    <w:rsid w:val="00D86F4B"/>
    <w:rsid w:val="00D8790E"/>
    <w:rsid w:val="00D90DB5"/>
    <w:rsid w:val="00D911CC"/>
    <w:rsid w:val="00D93653"/>
    <w:rsid w:val="00D96E80"/>
    <w:rsid w:val="00D975CF"/>
    <w:rsid w:val="00D97BC4"/>
    <w:rsid w:val="00DA0470"/>
    <w:rsid w:val="00DA0812"/>
    <w:rsid w:val="00DA3326"/>
    <w:rsid w:val="00DA37E7"/>
    <w:rsid w:val="00DA54AF"/>
    <w:rsid w:val="00DA6AAC"/>
    <w:rsid w:val="00DB13B6"/>
    <w:rsid w:val="00DB21F2"/>
    <w:rsid w:val="00DB2767"/>
    <w:rsid w:val="00DB2CC6"/>
    <w:rsid w:val="00DB2D36"/>
    <w:rsid w:val="00DB43EE"/>
    <w:rsid w:val="00DB48AE"/>
    <w:rsid w:val="00DB492A"/>
    <w:rsid w:val="00DB4E61"/>
    <w:rsid w:val="00DB5007"/>
    <w:rsid w:val="00DB5B17"/>
    <w:rsid w:val="00DB6B4E"/>
    <w:rsid w:val="00DC0049"/>
    <w:rsid w:val="00DC00C9"/>
    <w:rsid w:val="00DC2048"/>
    <w:rsid w:val="00DC22D2"/>
    <w:rsid w:val="00DC2E5D"/>
    <w:rsid w:val="00DC30C9"/>
    <w:rsid w:val="00DC42E0"/>
    <w:rsid w:val="00DD06B8"/>
    <w:rsid w:val="00DD31E4"/>
    <w:rsid w:val="00DD46CB"/>
    <w:rsid w:val="00DD49EF"/>
    <w:rsid w:val="00DD4E75"/>
    <w:rsid w:val="00DD5345"/>
    <w:rsid w:val="00DD69D3"/>
    <w:rsid w:val="00DD7A4B"/>
    <w:rsid w:val="00DE26FF"/>
    <w:rsid w:val="00DE3775"/>
    <w:rsid w:val="00DE545B"/>
    <w:rsid w:val="00DE72EC"/>
    <w:rsid w:val="00DF0505"/>
    <w:rsid w:val="00DF0968"/>
    <w:rsid w:val="00DF13E7"/>
    <w:rsid w:val="00DF1813"/>
    <w:rsid w:val="00DF1C7C"/>
    <w:rsid w:val="00DF1D44"/>
    <w:rsid w:val="00DF2459"/>
    <w:rsid w:val="00DF2753"/>
    <w:rsid w:val="00DF289F"/>
    <w:rsid w:val="00DF479D"/>
    <w:rsid w:val="00DF63B6"/>
    <w:rsid w:val="00DF6495"/>
    <w:rsid w:val="00DF668F"/>
    <w:rsid w:val="00DF68C7"/>
    <w:rsid w:val="00DF6A0B"/>
    <w:rsid w:val="00DF7DFD"/>
    <w:rsid w:val="00E006F3"/>
    <w:rsid w:val="00E01732"/>
    <w:rsid w:val="00E0224E"/>
    <w:rsid w:val="00E026BE"/>
    <w:rsid w:val="00E02C9E"/>
    <w:rsid w:val="00E05868"/>
    <w:rsid w:val="00E06886"/>
    <w:rsid w:val="00E06F45"/>
    <w:rsid w:val="00E0700F"/>
    <w:rsid w:val="00E1060D"/>
    <w:rsid w:val="00E10677"/>
    <w:rsid w:val="00E14D5F"/>
    <w:rsid w:val="00E16AA3"/>
    <w:rsid w:val="00E17B0F"/>
    <w:rsid w:val="00E213A6"/>
    <w:rsid w:val="00E21BB6"/>
    <w:rsid w:val="00E22BB8"/>
    <w:rsid w:val="00E2329E"/>
    <w:rsid w:val="00E25611"/>
    <w:rsid w:val="00E2651C"/>
    <w:rsid w:val="00E26FC4"/>
    <w:rsid w:val="00E304DE"/>
    <w:rsid w:val="00E31A86"/>
    <w:rsid w:val="00E32417"/>
    <w:rsid w:val="00E32C14"/>
    <w:rsid w:val="00E32F4E"/>
    <w:rsid w:val="00E34250"/>
    <w:rsid w:val="00E35651"/>
    <w:rsid w:val="00E35C8D"/>
    <w:rsid w:val="00E365C7"/>
    <w:rsid w:val="00E3693C"/>
    <w:rsid w:val="00E373CE"/>
    <w:rsid w:val="00E3761B"/>
    <w:rsid w:val="00E40664"/>
    <w:rsid w:val="00E4161D"/>
    <w:rsid w:val="00E41754"/>
    <w:rsid w:val="00E42A2F"/>
    <w:rsid w:val="00E43245"/>
    <w:rsid w:val="00E4331C"/>
    <w:rsid w:val="00E43372"/>
    <w:rsid w:val="00E4446F"/>
    <w:rsid w:val="00E444EC"/>
    <w:rsid w:val="00E45267"/>
    <w:rsid w:val="00E45DBC"/>
    <w:rsid w:val="00E4642D"/>
    <w:rsid w:val="00E477B1"/>
    <w:rsid w:val="00E51076"/>
    <w:rsid w:val="00E5119B"/>
    <w:rsid w:val="00E53DF8"/>
    <w:rsid w:val="00E54DF4"/>
    <w:rsid w:val="00E55127"/>
    <w:rsid w:val="00E60524"/>
    <w:rsid w:val="00E60E5C"/>
    <w:rsid w:val="00E61CA6"/>
    <w:rsid w:val="00E61DE8"/>
    <w:rsid w:val="00E63827"/>
    <w:rsid w:val="00E6403F"/>
    <w:rsid w:val="00E65CCC"/>
    <w:rsid w:val="00E66D8D"/>
    <w:rsid w:val="00E66FA5"/>
    <w:rsid w:val="00E70575"/>
    <w:rsid w:val="00E707AD"/>
    <w:rsid w:val="00E71307"/>
    <w:rsid w:val="00E71C74"/>
    <w:rsid w:val="00E72770"/>
    <w:rsid w:val="00E72ACE"/>
    <w:rsid w:val="00E72B57"/>
    <w:rsid w:val="00E72CD1"/>
    <w:rsid w:val="00E72E00"/>
    <w:rsid w:val="00E7477B"/>
    <w:rsid w:val="00E7679F"/>
    <w:rsid w:val="00E76F6D"/>
    <w:rsid w:val="00E76FA9"/>
    <w:rsid w:val="00E814C3"/>
    <w:rsid w:val="00E815A9"/>
    <w:rsid w:val="00E81A53"/>
    <w:rsid w:val="00E81E54"/>
    <w:rsid w:val="00E81F0B"/>
    <w:rsid w:val="00E82611"/>
    <w:rsid w:val="00E8261A"/>
    <w:rsid w:val="00E82795"/>
    <w:rsid w:val="00E83C57"/>
    <w:rsid w:val="00E843FD"/>
    <w:rsid w:val="00E849C9"/>
    <w:rsid w:val="00E86D38"/>
    <w:rsid w:val="00E90182"/>
    <w:rsid w:val="00E90219"/>
    <w:rsid w:val="00E9055C"/>
    <w:rsid w:val="00E923A3"/>
    <w:rsid w:val="00E95721"/>
    <w:rsid w:val="00E967D1"/>
    <w:rsid w:val="00E96CDE"/>
    <w:rsid w:val="00EA036C"/>
    <w:rsid w:val="00EA04D8"/>
    <w:rsid w:val="00EA0812"/>
    <w:rsid w:val="00EA179D"/>
    <w:rsid w:val="00EA1AED"/>
    <w:rsid w:val="00EA1C8E"/>
    <w:rsid w:val="00EA1EAF"/>
    <w:rsid w:val="00EA241F"/>
    <w:rsid w:val="00EA34C8"/>
    <w:rsid w:val="00EA35B9"/>
    <w:rsid w:val="00EA6718"/>
    <w:rsid w:val="00EA6BB6"/>
    <w:rsid w:val="00EA6D4E"/>
    <w:rsid w:val="00EA6E61"/>
    <w:rsid w:val="00EA7332"/>
    <w:rsid w:val="00EB1120"/>
    <w:rsid w:val="00EB1838"/>
    <w:rsid w:val="00EB26BF"/>
    <w:rsid w:val="00EB29B3"/>
    <w:rsid w:val="00EB2BB7"/>
    <w:rsid w:val="00EB36C9"/>
    <w:rsid w:val="00EB4181"/>
    <w:rsid w:val="00EB4204"/>
    <w:rsid w:val="00EB4808"/>
    <w:rsid w:val="00EB69EF"/>
    <w:rsid w:val="00EB7F31"/>
    <w:rsid w:val="00EC1E3B"/>
    <w:rsid w:val="00EC2930"/>
    <w:rsid w:val="00EC2F9E"/>
    <w:rsid w:val="00EC6B96"/>
    <w:rsid w:val="00ED0294"/>
    <w:rsid w:val="00ED0751"/>
    <w:rsid w:val="00ED09A0"/>
    <w:rsid w:val="00ED1748"/>
    <w:rsid w:val="00ED551A"/>
    <w:rsid w:val="00ED5BDC"/>
    <w:rsid w:val="00EE0B46"/>
    <w:rsid w:val="00EE0B54"/>
    <w:rsid w:val="00EE11F1"/>
    <w:rsid w:val="00EE1B61"/>
    <w:rsid w:val="00EE25D3"/>
    <w:rsid w:val="00EE33B3"/>
    <w:rsid w:val="00EE3EB9"/>
    <w:rsid w:val="00EE48AC"/>
    <w:rsid w:val="00EE6283"/>
    <w:rsid w:val="00EE7618"/>
    <w:rsid w:val="00EE76E5"/>
    <w:rsid w:val="00EE770A"/>
    <w:rsid w:val="00EE7B0C"/>
    <w:rsid w:val="00EF0109"/>
    <w:rsid w:val="00EF0631"/>
    <w:rsid w:val="00EF08E4"/>
    <w:rsid w:val="00EF3701"/>
    <w:rsid w:val="00EF3F54"/>
    <w:rsid w:val="00EF3FFE"/>
    <w:rsid w:val="00EF40F1"/>
    <w:rsid w:val="00EF436E"/>
    <w:rsid w:val="00EF5F05"/>
    <w:rsid w:val="00EF62DD"/>
    <w:rsid w:val="00EF70C0"/>
    <w:rsid w:val="00EF7225"/>
    <w:rsid w:val="00EF7FE6"/>
    <w:rsid w:val="00F005AE"/>
    <w:rsid w:val="00F00E54"/>
    <w:rsid w:val="00F011FD"/>
    <w:rsid w:val="00F01AAD"/>
    <w:rsid w:val="00F021A4"/>
    <w:rsid w:val="00F02CBC"/>
    <w:rsid w:val="00F034A2"/>
    <w:rsid w:val="00F03D90"/>
    <w:rsid w:val="00F044CC"/>
    <w:rsid w:val="00F04E28"/>
    <w:rsid w:val="00F053FD"/>
    <w:rsid w:val="00F0727A"/>
    <w:rsid w:val="00F0729E"/>
    <w:rsid w:val="00F107B7"/>
    <w:rsid w:val="00F10BCA"/>
    <w:rsid w:val="00F124A9"/>
    <w:rsid w:val="00F12797"/>
    <w:rsid w:val="00F12C8C"/>
    <w:rsid w:val="00F139B2"/>
    <w:rsid w:val="00F150CA"/>
    <w:rsid w:val="00F153AF"/>
    <w:rsid w:val="00F157B2"/>
    <w:rsid w:val="00F159D9"/>
    <w:rsid w:val="00F15F86"/>
    <w:rsid w:val="00F1653A"/>
    <w:rsid w:val="00F165EE"/>
    <w:rsid w:val="00F166E9"/>
    <w:rsid w:val="00F16E1B"/>
    <w:rsid w:val="00F17307"/>
    <w:rsid w:val="00F20F41"/>
    <w:rsid w:val="00F23901"/>
    <w:rsid w:val="00F25DA2"/>
    <w:rsid w:val="00F276F3"/>
    <w:rsid w:val="00F27AE7"/>
    <w:rsid w:val="00F309E5"/>
    <w:rsid w:val="00F317E5"/>
    <w:rsid w:val="00F33A37"/>
    <w:rsid w:val="00F33FAE"/>
    <w:rsid w:val="00F37869"/>
    <w:rsid w:val="00F40124"/>
    <w:rsid w:val="00F40436"/>
    <w:rsid w:val="00F41412"/>
    <w:rsid w:val="00F41F50"/>
    <w:rsid w:val="00F43B10"/>
    <w:rsid w:val="00F4404C"/>
    <w:rsid w:val="00F44347"/>
    <w:rsid w:val="00F45443"/>
    <w:rsid w:val="00F456EB"/>
    <w:rsid w:val="00F459B3"/>
    <w:rsid w:val="00F46F0E"/>
    <w:rsid w:val="00F475BE"/>
    <w:rsid w:val="00F4783A"/>
    <w:rsid w:val="00F51808"/>
    <w:rsid w:val="00F525F9"/>
    <w:rsid w:val="00F52D1B"/>
    <w:rsid w:val="00F5370D"/>
    <w:rsid w:val="00F53ED4"/>
    <w:rsid w:val="00F53F66"/>
    <w:rsid w:val="00F53F9A"/>
    <w:rsid w:val="00F562DB"/>
    <w:rsid w:val="00F563A7"/>
    <w:rsid w:val="00F56F97"/>
    <w:rsid w:val="00F5780C"/>
    <w:rsid w:val="00F61A89"/>
    <w:rsid w:val="00F62E38"/>
    <w:rsid w:val="00F63FE0"/>
    <w:rsid w:val="00F64BCF"/>
    <w:rsid w:val="00F66114"/>
    <w:rsid w:val="00F663F7"/>
    <w:rsid w:val="00F663FB"/>
    <w:rsid w:val="00F66CBF"/>
    <w:rsid w:val="00F67182"/>
    <w:rsid w:val="00F67ECB"/>
    <w:rsid w:val="00F71086"/>
    <w:rsid w:val="00F7125E"/>
    <w:rsid w:val="00F71601"/>
    <w:rsid w:val="00F718A1"/>
    <w:rsid w:val="00F718DD"/>
    <w:rsid w:val="00F71CC8"/>
    <w:rsid w:val="00F738C3"/>
    <w:rsid w:val="00F741FF"/>
    <w:rsid w:val="00F74777"/>
    <w:rsid w:val="00F7549D"/>
    <w:rsid w:val="00F7653F"/>
    <w:rsid w:val="00F7799D"/>
    <w:rsid w:val="00F77D59"/>
    <w:rsid w:val="00F80BAD"/>
    <w:rsid w:val="00F81393"/>
    <w:rsid w:val="00F8174A"/>
    <w:rsid w:val="00F81EC0"/>
    <w:rsid w:val="00F81FB6"/>
    <w:rsid w:val="00F82674"/>
    <w:rsid w:val="00F85E8F"/>
    <w:rsid w:val="00F879AC"/>
    <w:rsid w:val="00F87ED3"/>
    <w:rsid w:val="00F91A76"/>
    <w:rsid w:val="00F923FE"/>
    <w:rsid w:val="00F92842"/>
    <w:rsid w:val="00F928C1"/>
    <w:rsid w:val="00F93048"/>
    <w:rsid w:val="00F933A1"/>
    <w:rsid w:val="00F93E35"/>
    <w:rsid w:val="00F94D9B"/>
    <w:rsid w:val="00F952C1"/>
    <w:rsid w:val="00F97DC6"/>
    <w:rsid w:val="00F97E31"/>
    <w:rsid w:val="00FA024B"/>
    <w:rsid w:val="00FA063C"/>
    <w:rsid w:val="00FA0A21"/>
    <w:rsid w:val="00FA2181"/>
    <w:rsid w:val="00FA24D9"/>
    <w:rsid w:val="00FA25F7"/>
    <w:rsid w:val="00FA353A"/>
    <w:rsid w:val="00FA3B08"/>
    <w:rsid w:val="00FA3FFD"/>
    <w:rsid w:val="00FA438E"/>
    <w:rsid w:val="00FA6454"/>
    <w:rsid w:val="00FB0AA8"/>
    <w:rsid w:val="00FB0FE2"/>
    <w:rsid w:val="00FB117F"/>
    <w:rsid w:val="00FB17EC"/>
    <w:rsid w:val="00FB1B1C"/>
    <w:rsid w:val="00FB2432"/>
    <w:rsid w:val="00FB27B9"/>
    <w:rsid w:val="00FB341F"/>
    <w:rsid w:val="00FB3672"/>
    <w:rsid w:val="00FB3CC2"/>
    <w:rsid w:val="00FB40B0"/>
    <w:rsid w:val="00FB4B44"/>
    <w:rsid w:val="00FB6BE7"/>
    <w:rsid w:val="00FC144E"/>
    <w:rsid w:val="00FC17A9"/>
    <w:rsid w:val="00FC201C"/>
    <w:rsid w:val="00FC2C0E"/>
    <w:rsid w:val="00FC3E11"/>
    <w:rsid w:val="00FC555C"/>
    <w:rsid w:val="00FC5834"/>
    <w:rsid w:val="00FC5BC0"/>
    <w:rsid w:val="00FC5FC2"/>
    <w:rsid w:val="00FC68ED"/>
    <w:rsid w:val="00FC7D6A"/>
    <w:rsid w:val="00FD2078"/>
    <w:rsid w:val="00FD308C"/>
    <w:rsid w:val="00FD32C1"/>
    <w:rsid w:val="00FD3CD1"/>
    <w:rsid w:val="00FD45F6"/>
    <w:rsid w:val="00FD5A13"/>
    <w:rsid w:val="00FD6870"/>
    <w:rsid w:val="00FD7419"/>
    <w:rsid w:val="00FD7B8E"/>
    <w:rsid w:val="00FD7EA0"/>
    <w:rsid w:val="00FD7F23"/>
    <w:rsid w:val="00FE016E"/>
    <w:rsid w:val="00FE0C96"/>
    <w:rsid w:val="00FE15E2"/>
    <w:rsid w:val="00FE1BB5"/>
    <w:rsid w:val="00FE1D8E"/>
    <w:rsid w:val="00FE1E27"/>
    <w:rsid w:val="00FE2979"/>
    <w:rsid w:val="00FE326A"/>
    <w:rsid w:val="00FE3D78"/>
    <w:rsid w:val="00FE48C1"/>
    <w:rsid w:val="00FE4E24"/>
    <w:rsid w:val="00FE66E3"/>
    <w:rsid w:val="00FE6716"/>
    <w:rsid w:val="00FE7A86"/>
    <w:rsid w:val="00FF066F"/>
    <w:rsid w:val="00FF14F3"/>
    <w:rsid w:val="00FF1FB9"/>
    <w:rsid w:val="00FF2F46"/>
    <w:rsid w:val="00FF3680"/>
    <w:rsid w:val="00FF498C"/>
    <w:rsid w:val="00FF5746"/>
    <w:rsid w:val="00FF63B6"/>
    <w:rsid w:val="00FF6AF3"/>
    <w:rsid w:val="00FF705E"/>
    <w:rsid w:val="00FF7F28"/>
    <w:rsid w:val="4B9143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ADE8A"/>
  <w15:chartTrackingRefBased/>
  <w15:docId w15:val="{12F1A267-22BB-4E81-8442-38E9D012D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7C79"/>
    <w:pPr>
      <w:spacing w:after="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FE66E3"/>
    <w:pPr>
      <w:keepNext/>
      <w:keepLines/>
      <w:numPr>
        <w:numId w:val="32"/>
      </w:numPr>
      <w:spacing w:before="360" w:after="120" w:line="360" w:lineRule="auto"/>
      <w:jc w:val="center"/>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402906"/>
    <w:pPr>
      <w:keepNext/>
      <w:keepLines/>
      <w:numPr>
        <w:ilvl w:val="1"/>
        <w:numId w:val="32"/>
      </w:numPr>
      <w:spacing w:line="360" w:lineRule="auto"/>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3600A7"/>
    <w:pPr>
      <w:keepNext/>
      <w:keepLines/>
      <w:numPr>
        <w:ilvl w:val="2"/>
        <w:numId w:val="32"/>
      </w:numPr>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2CBB"/>
    <w:pPr>
      <w:tabs>
        <w:tab w:val="center" w:pos="4680"/>
        <w:tab w:val="right" w:pos="9360"/>
      </w:tabs>
      <w:spacing w:line="240" w:lineRule="auto"/>
    </w:pPr>
  </w:style>
  <w:style w:type="character" w:customStyle="1" w:styleId="HeaderChar">
    <w:name w:val="Header Char"/>
    <w:basedOn w:val="DefaultParagraphFont"/>
    <w:link w:val="Header"/>
    <w:uiPriority w:val="99"/>
    <w:rsid w:val="00B32CBB"/>
    <w:rPr>
      <w:lang w:val="en-US"/>
    </w:rPr>
  </w:style>
  <w:style w:type="paragraph" w:styleId="Footer">
    <w:name w:val="footer"/>
    <w:basedOn w:val="Normal"/>
    <w:link w:val="FooterChar"/>
    <w:uiPriority w:val="99"/>
    <w:unhideWhenUsed/>
    <w:rsid w:val="00B32CBB"/>
    <w:pPr>
      <w:tabs>
        <w:tab w:val="center" w:pos="4680"/>
        <w:tab w:val="right" w:pos="9360"/>
      </w:tabs>
      <w:spacing w:line="240" w:lineRule="auto"/>
    </w:pPr>
  </w:style>
  <w:style w:type="character" w:customStyle="1" w:styleId="FooterChar">
    <w:name w:val="Footer Char"/>
    <w:basedOn w:val="DefaultParagraphFont"/>
    <w:link w:val="Footer"/>
    <w:uiPriority w:val="99"/>
    <w:rsid w:val="00B32CBB"/>
    <w:rPr>
      <w:lang w:val="en-US"/>
    </w:rPr>
  </w:style>
  <w:style w:type="paragraph" w:styleId="ListParagraph">
    <w:name w:val="List Paragraph"/>
    <w:basedOn w:val="Normal"/>
    <w:uiPriority w:val="34"/>
    <w:qFormat/>
    <w:rsid w:val="00006699"/>
    <w:pPr>
      <w:ind w:left="720"/>
      <w:contextualSpacing/>
    </w:pPr>
    <w:rPr>
      <w:noProof/>
      <w:lang w:val="en-ID"/>
    </w:rPr>
  </w:style>
  <w:style w:type="character" w:customStyle="1" w:styleId="Heading1Char">
    <w:name w:val="Heading 1 Char"/>
    <w:basedOn w:val="DefaultParagraphFont"/>
    <w:link w:val="Heading1"/>
    <w:uiPriority w:val="9"/>
    <w:rsid w:val="00FE66E3"/>
    <w:rPr>
      <w:rFonts w:ascii="Arial" w:eastAsiaTheme="majorEastAsia" w:hAnsi="Arial" w:cstheme="majorBidi"/>
      <w:b/>
      <w:sz w:val="32"/>
      <w:szCs w:val="32"/>
      <w:lang w:val="en-US"/>
    </w:rPr>
  </w:style>
  <w:style w:type="character" w:customStyle="1" w:styleId="Heading2Char">
    <w:name w:val="Heading 2 Char"/>
    <w:basedOn w:val="DefaultParagraphFont"/>
    <w:link w:val="Heading2"/>
    <w:uiPriority w:val="9"/>
    <w:rsid w:val="00402906"/>
    <w:rPr>
      <w:rFonts w:ascii="Arial" w:eastAsiaTheme="majorEastAsia" w:hAnsi="Arial" w:cstheme="majorBidi"/>
      <w:b/>
      <w:sz w:val="28"/>
      <w:szCs w:val="26"/>
      <w:lang w:val="en-US"/>
    </w:rPr>
  </w:style>
  <w:style w:type="paragraph" w:styleId="Bibliography">
    <w:name w:val="Bibliography"/>
    <w:basedOn w:val="Normal"/>
    <w:next w:val="Normal"/>
    <w:uiPriority w:val="37"/>
    <w:unhideWhenUsed/>
    <w:rsid w:val="00475CD9"/>
    <w:pPr>
      <w:spacing w:after="160" w:line="259" w:lineRule="auto"/>
    </w:pPr>
    <w:rPr>
      <w:noProof/>
      <w:lang w:val="en-ID"/>
    </w:rPr>
  </w:style>
  <w:style w:type="table" w:styleId="TableGrid">
    <w:name w:val="Table Grid"/>
    <w:basedOn w:val="TableNormal"/>
    <w:uiPriority w:val="39"/>
    <w:rsid w:val="00475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3578"/>
    <w:pPr>
      <w:spacing w:after="200" w:line="240" w:lineRule="auto"/>
      <w:jc w:val="left"/>
    </w:pPr>
    <w:rPr>
      <w:iCs/>
      <w:sz w:val="22"/>
      <w:szCs w:val="18"/>
    </w:rPr>
  </w:style>
  <w:style w:type="paragraph" w:customStyle="1" w:styleId="Heading3a">
    <w:name w:val="Heading 3a"/>
    <w:basedOn w:val="Heading1"/>
    <w:autoRedefine/>
    <w:qFormat/>
    <w:rsid w:val="00910A87"/>
    <w:pPr>
      <w:numPr>
        <w:numId w:val="13"/>
      </w:numPr>
      <w:spacing w:before="0" w:after="0"/>
      <w:ind w:left="0" w:firstLine="0"/>
      <w:jc w:val="left"/>
    </w:pPr>
    <w:rPr>
      <w:rFonts w:ascii="Times New Roman" w:hAnsi="Times New Roman" w:cs="Times New Roman (Headings CS)"/>
      <w:color w:val="000000" w:themeColor="text1"/>
      <w:sz w:val="24"/>
      <w:lang w:val="en-ID"/>
    </w:rPr>
  </w:style>
  <w:style w:type="paragraph" w:customStyle="1" w:styleId="Heading3b">
    <w:name w:val="Heading 3b"/>
    <w:basedOn w:val="Heading3a"/>
    <w:autoRedefine/>
    <w:qFormat/>
    <w:rsid w:val="00910A87"/>
    <w:pPr>
      <w:numPr>
        <w:ilvl w:val="1"/>
      </w:numPr>
      <w:ind w:left="284" w:firstLine="0"/>
    </w:pPr>
  </w:style>
  <w:style w:type="paragraph" w:styleId="TOCHeading">
    <w:name w:val="TOC Heading"/>
    <w:basedOn w:val="Heading1"/>
    <w:next w:val="Normal"/>
    <w:uiPriority w:val="39"/>
    <w:unhideWhenUsed/>
    <w:qFormat/>
    <w:rsid w:val="00802CF6"/>
    <w:pPr>
      <w:numPr>
        <w:numId w:val="0"/>
      </w:numPr>
      <w:spacing w:before="240"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802CF6"/>
    <w:pPr>
      <w:spacing w:after="100"/>
    </w:pPr>
  </w:style>
  <w:style w:type="paragraph" w:styleId="TOC2">
    <w:name w:val="toc 2"/>
    <w:basedOn w:val="Normal"/>
    <w:next w:val="Normal"/>
    <w:autoRedefine/>
    <w:uiPriority w:val="39"/>
    <w:unhideWhenUsed/>
    <w:rsid w:val="00802CF6"/>
    <w:pPr>
      <w:spacing w:after="100"/>
      <w:ind w:left="240"/>
    </w:pPr>
  </w:style>
  <w:style w:type="character" w:styleId="Hyperlink">
    <w:name w:val="Hyperlink"/>
    <w:basedOn w:val="DefaultParagraphFont"/>
    <w:uiPriority w:val="99"/>
    <w:unhideWhenUsed/>
    <w:rsid w:val="00802CF6"/>
    <w:rPr>
      <w:color w:val="0563C1" w:themeColor="hyperlink"/>
      <w:u w:val="single"/>
    </w:rPr>
  </w:style>
  <w:style w:type="paragraph" w:styleId="TableofFigures">
    <w:name w:val="table of figures"/>
    <w:basedOn w:val="Normal"/>
    <w:next w:val="Normal"/>
    <w:uiPriority w:val="99"/>
    <w:unhideWhenUsed/>
    <w:rsid w:val="00802CF6"/>
  </w:style>
  <w:style w:type="paragraph" w:styleId="BalloonText">
    <w:name w:val="Balloon Text"/>
    <w:basedOn w:val="Normal"/>
    <w:link w:val="BalloonTextChar"/>
    <w:uiPriority w:val="99"/>
    <w:semiHidden/>
    <w:unhideWhenUsed/>
    <w:rsid w:val="00B529D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9DE"/>
    <w:rPr>
      <w:rFonts w:ascii="Segoe UI" w:hAnsi="Segoe UI" w:cs="Segoe UI"/>
      <w:sz w:val="18"/>
      <w:szCs w:val="18"/>
      <w:lang w:val="en-US"/>
    </w:rPr>
  </w:style>
  <w:style w:type="character" w:styleId="PlaceholderText">
    <w:name w:val="Placeholder Text"/>
    <w:basedOn w:val="DefaultParagraphFont"/>
    <w:uiPriority w:val="99"/>
    <w:semiHidden/>
    <w:rsid w:val="0042567A"/>
    <w:rPr>
      <w:color w:val="808080"/>
    </w:rPr>
  </w:style>
  <w:style w:type="table" w:customStyle="1" w:styleId="TableGrid1">
    <w:name w:val="Table Grid1"/>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A1793"/>
    <w:rPr>
      <w:color w:val="605E5C"/>
      <w:shd w:val="clear" w:color="auto" w:fill="E1DFDD"/>
    </w:rPr>
  </w:style>
  <w:style w:type="character" w:customStyle="1" w:styleId="Heading3Char">
    <w:name w:val="Heading 3 Char"/>
    <w:basedOn w:val="DefaultParagraphFont"/>
    <w:link w:val="Heading3"/>
    <w:uiPriority w:val="9"/>
    <w:rsid w:val="003600A7"/>
    <w:rPr>
      <w:rFonts w:ascii="Times New Roman" w:eastAsiaTheme="majorEastAsia" w:hAnsi="Times New Roman" w:cstheme="majorBidi"/>
      <w:b/>
      <w:sz w:val="24"/>
      <w:szCs w:val="24"/>
      <w:lang w:val="en-US"/>
    </w:rPr>
  </w:style>
  <w:style w:type="table" w:customStyle="1" w:styleId="TableGrid7">
    <w:name w:val="Table Grid7"/>
    <w:basedOn w:val="TableNormal"/>
    <w:next w:val="TableGrid"/>
    <w:uiPriority w:val="39"/>
    <w:rsid w:val="00B2230C"/>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A3FE4"/>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01243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A7332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E0F8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F2C92"/>
    <w:pPr>
      <w:spacing w:after="100"/>
      <w:ind w:left="480"/>
    </w:pPr>
  </w:style>
  <w:style w:type="numbering" w:customStyle="1" w:styleId="StyleKu">
    <w:name w:val="StyleKu"/>
    <w:uiPriority w:val="99"/>
    <w:rsid w:val="00B33C90"/>
    <w:pPr>
      <w:numPr>
        <w:numId w:val="31"/>
      </w:numPr>
    </w:pPr>
  </w:style>
  <w:style w:type="table" w:customStyle="1" w:styleId="TableGrid12">
    <w:name w:val="Table Grid12"/>
    <w:basedOn w:val="TableNormal"/>
    <w:next w:val="TableGrid"/>
    <w:uiPriority w:val="39"/>
    <w:rsid w:val="00B13951"/>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43491">
      <w:bodyDiv w:val="1"/>
      <w:marLeft w:val="0"/>
      <w:marRight w:val="0"/>
      <w:marTop w:val="0"/>
      <w:marBottom w:val="0"/>
      <w:divBdr>
        <w:top w:val="none" w:sz="0" w:space="0" w:color="auto"/>
        <w:left w:val="none" w:sz="0" w:space="0" w:color="auto"/>
        <w:bottom w:val="none" w:sz="0" w:space="0" w:color="auto"/>
        <w:right w:val="none" w:sz="0" w:space="0" w:color="auto"/>
      </w:divBdr>
    </w:div>
    <w:div w:id="127091091">
      <w:bodyDiv w:val="1"/>
      <w:marLeft w:val="0"/>
      <w:marRight w:val="0"/>
      <w:marTop w:val="0"/>
      <w:marBottom w:val="0"/>
      <w:divBdr>
        <w:top w:val="none" w:sz="0" w:space="0" w:color="auto"/>
        <w:left w:val="none" w:sz="0" w:space="0" w:color="auto"/>
        <w:bottom w:val="none" w:sz="0" w:space="0" w:color="auto"/>
        <w:right w:val="none" w:sz="0" w:space="0" w:color="auto"/>
      </w:divBdr>
    </w:div>
    <w:div w:id="215745919">
      <w:bodyDiv w:val="1"/>
      <w:marLeft w:val="0"/>
      <w:marRight w:val="0"/>
      <w:marTop w:val="0"/>
      <w:marBottom w:val="0"/>
      <w:divBdr>
        <w:top w:val="none" w:sz="0" w:space="0" w:color="auto"/>
        <w:left w:val="none" w:sz="0" w:space="0" w:color="auto"/>
        <w:bottom w:val="none" w:sz="0" w:space="0" w:color="auto"/>
        <w:right w:val="none" w:sz="0" w:space="0" w:color="auto"/>
      </w:divBdr>
    </w:div>
    <w:div w:id="391732748">
      <w:bodyDiv w:val="1"/>
      <w:marLeft w:val="0"/>
      <w:marRight w:val="0"/>
      <w:marTop w:val="0"/>
      <w:marBottom w:val="0"/>
      <w:divBdr>
        <w:top w:val="none" w:sz="0" w:space="0" w:color="auto"/>
        <w:left w:val="none" w:sz="0" w:space="0" w:color="auto"/>
        <w:bottom w:val="none" w:sz="0" w:space="0" w:color="auto"/>
        <w:right w:val="none" w:sz="0" w:space="0" w:color="auto"/>
      </w:divBdr>
      <w:divsChild>
        <w:div w:id="592401896">
          <w:marLeft w:val="0"/>
          <w:marRight w:val="0"/>
          <w:marTop w:val="0"/>
          <w:marBottom w:val="0"/>
          <w:divBdr>
            <w:top w:val="none" w:sz="0" w:space="0" w:color="auto"/>
            <w:left w:val="none" w:sz="0" w:space="0" w:color="auto"/>
            <w:bottom w:val="none" w:sz="0" w:space="0" w:color="auto"/>
            <w:right w:val="none" w:sz="0" w:space="0" w:color="auto"/>
          </w:divBdr>
          <w:divsChild>
            <w:div w:id="196965555">
              <w:marLeft w:val="0"/>
              <w:marRight w:val="0"/>
              <w:marTop w:val="0"/>
              <w:marBottom w:val="0"/>
              <w:divBdr>
                <w:top w:val="none" w:sz="0" w:space="0" w:color="auto"/>
                <w:left w:val="none" w:sz="0" w:space="0" w:color="auto"/>
                <w:bottom w:val="none" w:sz="0" w:space="0" w:color="auto"/>
                <w:right w:val="none" w:sz="0" w:space="0" w:color="auto"/>
              </w:divBdr>
              <w:divsChild>
                <w:div w:id="984889388">
                  <w:marLeft w:val="0"/>
                  <w:marRight w:val="0"/>
                  <w:marTop w:val="0"/>
                  <w:marBottom w:val="0"/>
                  <w:divBdr>
                    <w:top w:val="none" w:sz="0" w:space="0" w:color="auto"/>
                    <w:left w:val="none" w:sz="0" w:space="0" w:color="auto"/>
                    <w:bottom w:val="none" w:sz="0" w:space="0" w:color="auto"/>
                    <w:right w:val="none" w:sz="0" w:space="0" w:color="auto"/>
                  </w:divBdr>
                  <w:divsChild>
                    <w:div w:id="1974141230">
                      <w:marLeft w:val="0"/>
                      <w:marRight w:val="0"/>
                      <w:marTop w:val="0"/>
                      <w:marBottom w:val="0"/>
                      <w:divBdr>
                        <w:top w:val="none" w:sz="0" w:space="0" w:color="auto"/>
                        <w:left w:val="none" w:sz="0" w:space="0" w:color="auto"/>
                        <w:bottom w:val="none" w:sz="0" w:space="0" w:color="auto"/>
                        <w:right w:val="none" w:sz="0" w:space="0" w:color="auto"/>
                      </w:divBdr>
                      <w:divsChild>
                        <w:div w:id="1106148460">
                          <w:marLeft w:val="0"/>
                          <w:marRight w:val="0"/>
                          <w:marTop w:val="0"/>
                          <w:marBottom w:val="0"/>
                          <w:divBdr>
                            <w:top w:val="none" w:sz="0" w:space="0" w:color="auto"/>
                            <w:left w:val="none" w:sz="0" w:space="0" w:color="auto"/>
                            <w:bottom w:val="none" w:sz="0" w:space="0" w:color="auto"/>
                            <w:right w:val="none" w:sz="0" w:space="0" w:color="auto"/>
                          </w:divBdr>
                          <w:divsChild>
                            <w:div w:id="176964871">
                              <w:marLeft w:val="0"/>
                              <w:marRight w:val="300"/>
                              <w:marTop w:val="180"/>
                              <w:marBottom w:val="0"/>
                              <w:divBdr>
                                <w:top w:val="none" w:sz="0" w:space="0" w:color="auto"/>
                                <w:left w:val="none" w:sz="0" w:space="0" w:color="auto"/>
                                <w:bottom w:val="none" w:sz="0" w:space="0" w:color="auto"/>
                                <w:right w:val="none" w:sz="0" w:space="0" w:color="auto"/>
                              </w:divBdr>
                              <w:divsChild>
                                <w:div w:id="52313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409940">
          <w:marLeft w:val="0"/>
          <w:marRight w:val="0"/>
          <w:marTop w:val="0"/>
          <w:marBottom w:val="0"/>
          <w:divBdr>
            <w:top w:val="none" w:sz="0" w:space="0" w:color="auto"/>
            <w:left w:val="none" w:sz="0" w:space="0" w:color="auto"/>
            <w:bottom w:val="none" w:sz="0" w:space="0" w:color="auto"/>
            <w:right w:val="none" w:sz="0" w:space="0" w:color="auto"/>
          </w:divBdr>
          <w:divsChild>
            <w:div w:id="1293512849">
              <w:marLeft w:val="0"/>
              <w:marRight w:val="0"/>
              <w:marTop w:val="0"/>
              <w:marBottom w:val="0"/>
              <w:divBdr>
                <w:top w:val="none" w:sz="0" w:space="0" w:color="auto"/>
                <w:left w:val="none" w:sz="0" w:space="0" w:color="auto"/>
                <w:bottom w:val="none" w:sz="0" w:space="0" w:color="auto"/>
                <w:right w:val="none" w:sz="0" w:space="0" w:color="auto"/>
              </w:divBdr>
              <w:divsChild>
                <w:div w:id="1052927635">
                  <w:marLeft w:val="0"/>
                  <w:marRight w:val="0"/>
                  <w:marTop w:val="0"/>
                  <w:marBottom w:val="0"/>
                  <w:divBdr>
                    <w:top w:val="none" w:sz="0" w:space="0" w:color="auto"/>
                    <w:left w:val="none" w:sz="0" w:space="0" w:color="auto"/>
                    <w:bottom w:val="none" w:sz="0" w:space="0" w:color="auto"/>
                    <w:right w:val="none" w:sz="0" w:space="0" w:color="auto"/>
                  </w:divBdr>
                  <w:divsChild>
                    <w:div w:id="1057899409">
                      <w:marLeft w:val="0"/>
                      <w:marRight w:val="0"/>
                      <w:marTop w:val="0"/>
                      <w:marBottom w:val="0"/>
                      <w:divBdr>
                        <w:top w:val="none" w:sz="0" w:space="0" w:color="auto"/>
                        <w:left w:val="none" w:sz="0" w:space="0" w:color="auto"/>
                        <w:bottom w:val="none" w:sz="0" w:space="0" w:color="auto"/>
                        <w:right w:val="none" w:sz="0" w:space="0" w:color="auto"/>
                      </w:divBdr>
                      <w:divsChild>
                        <w:div w:id="97729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291296">
      <w:bodyDiv w:val="1"/>
      <w:marLeft w:val="0"/>
      <w:marRight w:val="0"/>
      <w:marTop w:val="0"/>
      <w:marBottom w:val="0"/>
      <w:divBdr>
        <w:top w:val="none" w:sz="0" w:space="0" w:color="auto"/>
        <w:left w:val="none" w:sz="0" w:space="0" w:color="auto"/>
        <w:bottom w:val="none" w:sz="0" w:space="0" w:color="auto"/>
        <w:right w:val="none" w:sz="0" w:space="0" w:color="auto"/>
      </w:divBdr>
    </w:div>
    <w:div w:id="706444818">
      <w:bodyDiv w:val="1"/>
      <w:marLeft w:val="0"/>
      <w:marRight w:val="0"/>
      <w:marTop w:val="0"/>
      <w:marBottom w:val="0"/>
      <w:divBdr>
        <w:top w:val="none" w:sz="0" w:space="0" w:color="auto"/>
        <w:left w:val="none" w:sz="0" w:space="0" w:color="auto"/>
        <w:bottom w:val="none" w:sz="0" w:space="0" w:color="auto"/>
        <w:right w:val="none" w:sz="0" w:space="0" w:color="auto"/>
      </w:divBdr>
    </w:div>
    <w:div w:id="798257217">
      <w:bodyDiv w:val="1"/>
      <w:marLeft w:val="0"/>
      <w:marRight w:val="0"/>
      <w:marTop w:val="0"/>
      <w:marBottom w:val="0"/>
      <w:divBdr>
        <w:top w:val="none" w:sz="0" w:space="0" w:color="auto"/>
        <w:left w:val="none" w:sz="0" w:space="0" w:color="auto"/>
        <w:bottom w:val="none" w:sz="0" w:space="0" w:color="auto"/>
        <w:right w:val="none" w:sz="0" w:space="0" w:color="auto"/>
      </w:divBdr>
    </w:div>
    <w:div w:id="850919591">
      <w:bodyDiv w:val="1"/>
      <w:marLeft w:val="0"/>
      <w:marRight w:val="0"/>
      <w:marTop w:val="0"/>
      <w:marBottom w:val="0"/>
      <w:divBdr>
        <w:top w:val="none" w:sz="0" w:space="0" w:color="auto"/>
        <w:left w:val="none" w:sz="0" w:space="0" w:color="auto"/>
        <w:bottom w:val="none" w:sz="0" w:space="0" w:color="auto"/>
        <w:right w:val="none" w:sz="0" w:space="0" w:color="auto"/>
      </w:divBdr>
    </w:div>
    <w:div w:id="888953015">
      <w:bodyDiv w:val="1"/>
      <w:marLeft w:val="0"/>
      <w:marRight w:val="0"/>
      <w:marTop w:val="0"/>
      <w:marBottom w:val="0"/>
      <w:divBdr>
        <w:top w:val="none" w:sz="0" w:space="0" w:color="auto"/>
        <w:left w:val="none" w:sz="0" w:space="0" w:color="auto"/>
        <w:bottom w:val="none" w:sz="0" w:space="0" w:color="auto"/>
        <w:right w:val="none" w:sz="0" w:space="0" w:color="auto"/>
      </w:divBdr>
    </w:div>
    <w:div w:id="956376110">
      <w:bodyDiv w:val="1"/>
      <w:marLeft w:val="0"/>
      <w:marRight w:val="0"/>
      <w:marTop w:val="0"/>
      <w:marBottom w:val="0"/>
      <w:divBdr>
        <w:top w:val="none" w:sz="0" w:space="0" w:color="auto"/>
        <w:left w:val="none" w:sz="0" w:space="0" w:color="auto"/>
        <w:bottom w:val="none" w:sz="0" w:space="0" w:color="auto"/>
        <w:right w:val="none" w:sz="0" w:space="0" w:color="auto"/>
      </w:divBdr>
      <w:divsChild>
        <w:div w:id="1747220226">
          <w:marLeft w:val="0"/>
          <w:marRight w:val="0"/>
          <w:marTop w:val="0"/>
          <w:marBottom w:val="0"/>
          <w:divBdr>
            <w:top w:val="none" w:sz="0" w:space="0" w:color="auto"/>
            <w:left w:val="none" w:sz="0" w:space="0" w:color="auto"/>
            <w:bottom w:val="none" w:sz="0" w:space="0" w:color="auto"/>
            <w:right w:val="none" w:sz="0" w:space="0" w:color="auto"/>
          </w:divBdr>
          <w:divsChild>
            <w:div w:id="790628589">
              <w:marLeft w:val="0"/>
              <w:marRight w:val="0"/>
              <w:marTop w:val="0"/>
              <w:marBottom w:val="0"/>
              <w:divBdr>
                <w:top w:val="none" w:sz="0" w:space="0" w:color="auto"/>
                <w:left w:val="none" w:sz="0" w:space="0" w:color="auto"/>
                <w:bottom w:val="none" w:sz="0" w:space="0" w:color="auto"/>
                <w:right w:val="none" w:sz="0" w:space="0" w:color="auto"/>
              </w:divBdr>
              <w:divsChild>
                <w:div w:id="142238034">
                  <w:marLeft w:val="0"/>
                  <w:marRight w:val="0"/>
                  <w:marTop w:val="0"/>
                  <w:marBottom w:val="0"/>
                  <w:divBdr>
                    <w:top w:val="none" w:sz="0" w:space="0" w:color="auto"/>
                    <w:left w:val="none" w:sz="0" w:space="0" w:color="auto"/>
                    <w:bottom w:val="none" w:sz="0" w:space="0" w:color="auto"/>
                    <w:right w:val="none" w:sz="0" w:space="0" w:color="auto"/>
                  </w:divBdr>
                  <w:divsChild>
                    <w:div w:id="136806316">
                      <w:marLeft w:val="0"/>
                      <w:marRight w:val="0"/>
                      <w:marTop w:val="0"/>
                      <w:marBottom w:val="0"/>
                      <w:divBdr>
                        <w:top w:val="none" w:sz="0" w:space="0" w:color="auto"/>
                        <w:left w:val="none" w:sz="0" w:space="0" w:color="auto"/>
                        <w:bottom w:val="none" w:sz="0" w:space="0" w:color="auto"/>
                        <w:right w:val="none" w:sz="0" w:space="0" w:color="auto"/>
                      </w:divBdr>
                      <w:divsChild>
                        <w:div w:id="153742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702369">
          <w:marLeft w:val="0"/>
          <w:marRight w:val="0"/>
          <w:marTop w:val="0"/>
          <w:marBottom w:val="0"/>
          <w:divBdr>
            <w:top w:val="none" w:sz="0" w:space="0" w:color="auto"/>
            <w:left w:val="none" w:sz="0" w:space="0" w:color="auto"/>
            <w:bottom w:val="none" w:sz="0" w:space="0" w:color="auto"/>
            <w:right w:val="none" w:sz="0" w:space="0" w:color="auto"/>
          </w:divBdr>
          <w:divsChild>
            <w:div w:id="1932085305">
              <w:marLeft w:val="0"/>
              <w:marRight w:val="0"/>
              <w:marTop w:val="0"/>
              <w:marBottom w:val="0"/>
              <w:divBdr>
                <w:top w:val="none" w:sz="0" w:space="0" w:color="auto"/>
                <w:left w:val="none" w:sz="0" w:space="0" w:color="auto"/>
                <w:bottom w:val="none" w:sz="0" w:space="0" w:color="auto"/>
                <w:right w:val="none" w:sz="0" w:space="0" w:color="auto"/>
              </w:divBdr>
              <w:divsChild>
                <w:div w:id="856699450">
                  <w:marLeft w:val="0"/>
                  <w:marRight w:val="0"/>
                  <w:marTop w:val="0"/>
                  <w:marBottom w:val="0"/>
                  <w:divBdr>
                    <w:top w:val="none" w:sz="0" w:space="0" w:color="auto"/>
                    <w:left w:val="none" w:sz="0" w:space="0" w:color="auto"/>
                    <w:bottom w:val="none" w:sz="0" w:space="0" w:color="auto"/>
                    <w:right w:val="none" w:sz="0" w:space="0" w:color="auto"/>
                  </w:divBdr>
                  <w:divsChild>
                    <w:div w:id="1184054961">
                      <w:marLeft w:val="0"/>
                      <w:marRight w:val="0"/>
                      <w:marTop w:val="0"/>
                      <w:marBottom w:val="0"/>
                      <w:divBdr>
                        <w:top w:val="none" w:sz="0" w:space="0" w:color="auto"/>
                        <w:left w:val="none" w:sz="0" w:space="0" w:color="auto"/>
                        <w:bottom w:val="none" w:sz="0" w:space="0" w:color="auto"/>
                        <w:right w:val="none" w:sz="0" w:space="0" w:color="auto"/>
                      </w:divBdr>
                      <w:divsChild>
                        <w:div w:id="146172577">
                          <w:marLeft w:val="0"/>
                          <w:marRight w:val="0"/>
                          <w:marTop w:val="0"/>
                          <w:marBottom w:val="0"/>
                          <w:divBdr>
                            <w:top w:val="none" w:sz="0" w:space="0" w:color="auto"/>
                            <w:left w:val="none" w:sz="0" w:space="0" w:color="auto"/>
                            <w:bottom w:val="none" w:sz="0" w:space="0" w:color="auto"/>
                            <w:right w:val="none" w:sz="0" w:space="0" w:color="auto"/>
                          </w:divBdr>
                          <w:divsChild>
                            <w:div w:id="181362715">
                              <w:marLeft w:val="0"/>
                              <w:marRight w:val="300"/>
                              <w:marTop w:val="180"/>
                              <w:marBottom w:val="0"/>
                              <w:divBdr>
                                <w:top w:val="none" w:sz="0" w:space="0" w:color="auto"/>
                                <w:left w:val="none" w:sz="0" w:space="0" w:color="auto"/>
                                <w:bottom w:val="none" w:sz="0" w:space="0" w:color="auto"/>
                                <w:right w:val="none" w:sz="0" w:space="0" w:color="auto"/>
                              </w:divBdr>
                              <w:divsChild>
                                <w:div w:id="180357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6517338">
      <w:bodyDiv w:val="1"/>
      <w:marLeft w:val="0"/>
      <w:marRight w:val="0"/>
      <w:marTop w:val="0"/>
      <w:marBottom w:val="0"/>
      <w:divBdr>
        <w:top w:val="none" w:sz="0" w:space="0" w:color="auto"/>
        <w:left w:val="none" w:sz="0" w:space="0" w:color="auto"/>
        <w:bottom w:val="none" w:sz="0" w:space="0" w:color="auto"/>
        <w:right w:val="none" w:sz="0" w:space="0" w:color="auto"/>
      </w:divBdr>
    </w:div>
    <w:div w:id="989867275">
      <w:bodyDiv w:val="1"/>
      <w:marLeft w:val="0"/>
      <w:marRight w:val="0"/>
      <w:marTop w:val="0"/>
      <w:marBottom w:val="0"/>
      <w:divBdr>
        <w:top w:val="none" w:sz="0" w:space="0" w:color="auto"/>
        <w:left w:val="none" w:sz="0" w:space="0" w:color="auto"/>
        <w:bottom w:val="none" w:sz="0" w:space="0" w:color="auto"/>
        <w:right w:val="none" w:sz="0" w:space="0" w:color="auto"/>
      </w:divBdr>
    </w:div>
    <w:div w:id="1071272716">
      <w:bodyDiv w:val="1"/>
      <w:marLeft w:val="0"/>
      <w:marRight w:val="0"/>
      <w:marTop w:val="0"/>
      <w:marBottom w:val="0"/>
      <w:divBdr>
        <w:top w:val="none" w:sz="0" w:space="0" w:color="auto"/>
        <w:left w:val="none" w:sz="0" w:space="0" w:color="auto"/>
        <w:bottom w:val="none" w:sz="0" w:space="0" w:color="auto"/>
        <w:right w:val="none" w:sz="0" w:space="0" w:color="auto"/>
      </w:divBdr>
    </w:div>
    <w:div w:id="1093549661">
      <w:bodyDiv w:val="1"/>
      <w:marLeft w:val="0"/>
      <w:marRight w:val="0"/>
      <w:marTop w:val="0"/>
      <w:marBottom w:val="0"/>
      <w:divBdr>
        <w:top w:val="none" w:sz="0" w:space="0" w:color="auto"/>
        <w:left w:val="none" w:sz="0" w:space="0" w:color="auto"/>
        <w:bottom w:val="none" w:sz="0" w:space="0" w:color="auto"/>
        <w:right w:val="none" w:sz="0" w:space="0" w:color="auto"/>
      </w:divBdr>
    </w:div>
    <w:div w:id="1102801613">
      <w:bodyDiv w:val="1"/>
      <w:marLeft w:val="0"/>
      <w:marRight w:val="0"/>
      <w:marTop w:val="0"/>
      <w:marBottom w:val="0"/>
      <w:divBdr>
        <w:top w:val="none" w:sz="0" w:space="0" w:color="auto"/>
        <w:left w:val="none" w:sz="0" w:space="0" w:color="auto"/>
        <w:bottom w:val="none" w:sz="0" w:space="0" w:color="auto"/>
        <w:right w:val="none" w:sz="0" w:space="0" w:color="auto"/>
      </w:divBdr>
    </w:div>
    <w:div w:id="1190681362">
      <w:bodyDiv w:val="1"/>
      <w:marLeft w:val="0"/>
      <w:marRight w:val="0"/>
      <w:marTop w:val="0"/>
      <w:marBottom w:val="0"/>
      <w:divBdr>
        <w:top w:val="none" w:sz="0" w:space="0" w:color="auto"/>
        <w:left w:val="none" w:sz="0" w:space="0" w:color="auto"/>
        <w:bottom w:val="none" w:sz="0" w:space="0" w:color="auto"/>
        <w:right w:val="none" w:sz="0" w:space="0" w:color="auto"/>
      </w:divBdr>
    </w:div>
    <w:div w:id="1388724965">
      <w:bodyDiv w:val="1"/>
      <w:marLeft w:val="0"/>
      <w:marRight w:val="0"/>
      <w:marTop w:val="0"/>
      <w:marBottom w:val="0"/>
      <w:divBdr>
        <w:top w:val="none" w:sz="0" w:space="0" w:color="auto"/>
        <w:left w:val="none" w:sz="0" w:space="0" w:color="auto"/>
        <w:bottom w:val="none" w:sz="0" w:space="0" w:color="auto"/>
        <w:right w:val="none" w:sz="0" w:space="0" w:color="auto"/>
      </w:divBdr>
    </w:div>
    <w:div w:id="1451361679">
      <w:bodyDiv w:val="1"/>
      <w:marLeft w:val="0"/>
      <w:marRight w:val="0"/>
      <w:marTop w:val="0"/>
      <w:marBottom w:val="0"/>
      <w:divBdr>
        <w:top w:val="none" w:sz="0" w:space="0" w:color="auto"/>
        <w:left w:val="none" w:sz="0" w:space="0" w:color="auto"/>
        <w:bottom w:val="none" w:sz="0" w:space="0" w:color="auto"/>
        <w:right w:val="none" w:sz="0" w:space="0" w:color="auto"/>
      </w:divBdr>
    </w:div>
    <w:div w:id="1501971869">
      <w:bodyDiv w:val="1"/>
      <w:marLeft w:val="0"/>
      <w:marRight w:val="0"/>
      <w:marTop w:val="0"/>
      <w:marBottom w:val="0"/>
      <w:divBdr>
        <w:top w:val="none" w:sz="0" w:space="0" w:color="auto"/>
        <w:left w:val="none" w:sz="0" w:space="0" w:color="auto"/>
        <w:bottom w:val="none" w:sz="0" w:space="0" w:color="auto"/>
        <w:right w:val="none" w:sz="0" w:space="0" w:color="auto"/>
      </w:divBdr>
    </w:div>
    <w:div w:id="1511486508">
      <w:bodyDiv w:val="1"/>
      <w:marLeft w:val="0"/>
      <w:marRight w:val="0"/>
      <w:marTop w:val="0"/>
      <w:marBottom w:val="0"/>
      <w:divBdr>
        <w:top w:val="none" w:sz="0" w:space="0" w:color="auto"/>
        <w:left w:val="none" w:sz="0" w:space="0" w:color="auto"/>
        <w:bottom w:val="none" w:sz="0" w:space="0" w:color="auto"/>
        <w:right w:val="none" w:sz="0" w:space="0" w:color="auto"/>
      </w:divBdr>
    </w:div>
    <w:div w:id="1647658722">
      <w:bodyDiv w:val="1"/>
      <w:marLeft w:val="0"/>
      <w:marRight w:val="0"/>
      <w:marTop w:val="0"/>
      <w:marBottom w:val="0"/>
      <w:divBdr>
        <w:top w:val="none" w:sz="0" w:space="0" w:color="auto"/>
        <w:left w:val="none" w:sz="0" w:space="0" w:color="auto"/>
        <w:bottom w:val="none" w:sz="0" w:space="0" w:color="auto"/>
        <w:right w:val="none" w:sz="0" w:space="0" w:color="auto"/>
      </w:divBdr>
    </w:div>
    <w:div w:id="1753238158">
      <w:bodyDiv w:val="1"/>
      <w:marLeft w:val="0"/>
      <w:marRight w:val="0"/>
      <w:marTop w:val="0"/>
      <w:marBottom w:val="0"/>
      <w:divBdr>
        <w:top w:val="none" w:sz="0" w:space="0" w:color="auto"/>
        <w:left w:val="none" w:sz="0" w:space="0" w:color="auto"/>
        <w:bottom w:val="none" w:sz="0" w:space="0" w:color="auto"/>
        <w:right w:val="none" w:sz="0" w:space="0" w:color="auto"/>
      </w:divBdr>
    </w:div>
    <w:div w:id="1765875557">
      <w:bodyDiv w:val="1"/>
      <w:marLeft w:val="0"/>
      <w:marRight w:val="0"/>
      <w:marTop w:val="0"/>
      <w:marBottom w:val="0"/>
      <w:divBdr>
        <w:top w:val="none" w:sz="0" w:space="0" w:color="auto"/>
        <w:left w:val="none" w:sz="0" w:space="0" w:color="auto"/>
        <w:bottom w:val="none" w:sz="0" w:space="0" w:color="auto"/>
        <w:right w:val="none" w:sz="0" w:space="0" w:color="auto"/>
      </w:divBdr>
      <w:divsChild>
        <w:div w:id="1185484785">
          <w:marLeft w:val="0"/>
          <w:marRight w:val="0"/>
          <w:marTop w:val="0"/>
          <w:marBottom w:val="0"/>
          <w:divBdr>
            <w:top w:val="none" w:sz="0" w:space="0" w:color="auto"/>
            <w:left w:val="none" w:sz="0" w:space="0" w:color="auto"/>
            <w:bottom w:val="none" w:sz="0" w:space="0" w:color="auto"/>
            <w:right w:val="none" w:sz="0" w:space="0" w:color="auto"/>
          </w:divBdr>
          <w:divsChild>
            <w:div w:id="9262428">
              <w:marLeft w:val="0"/>
              <w:marRight w:val="0"/>
              <w:marTop w:val="0"/>
              <w:marBottom w:val="0"/>
              <w:divBdr>
                <w:top w:val="none" w:sz="0" w:space="0" w:color="auto"/>
                <w:left w:val="none" w:sz="0" w:space="0" w:color="auto"/>
                <w:bottom w:val="none" w:sz="0" w:space="0" w:color="auto"/>
                <w:right w:val="none" w:sz="0" w:space="0" w:color="auto"/>
              </w:divBdr>
              <w:divsChild>
                <w:div w:id="1261718076">
                  <w:marLeft w:val="0"/>
                  <w:marRight w:val="0"/>
                  <w:marTop w:val="0"/>
                  <w:marBottom w:val="0"/>
                  <w:divBdr>
                    <w:top w:val="none" w:sz="0" w:space="0" w:color="auto"/>
                    <w:left w:val="none" w:sz="0" w:space="0" w:color="auto"/>
                    <w:bottom w:val="none" w:sz="0" w:space="0" w:color="auto"/>
                    <w:right w:val="none" w:sz="0" w:space="0" w:color="auto"/>
                  </w:divBdr>
                  <w:divsChild>
                    <w:div w:id="789129040">
                      <w:marLeft w:val="0"/>
                      <w:marRight w:val="0"/>
                      <w:marTop w:val="0"/>
                      <w:marBottom w:val="0"/>
                      <w:divBdr>
                        <w:top w:val="none" w:sz="0" w:space="0" w:color="auto"/>
                        <w:left w:val="none" w:sz="0" w:space="0" w:color="auto"/>
                        <w:bottom w:val="none" w:sz="0" w:space="0" w:color="auto"/>
                        <w:right w:val="none" w:sz="0" w:space="0" w:color="auto"/>
                      </w:divBdr>
                      <w:divsChild>
                        <w:div w:id="189227656">
                          <w:marLeft w:val="0"/>
                          <w:marRight w:val="0"/>
                          <w:marTop w:val="0"/>
                          <w:marBottom w:val="0"/>
                          <w:divBdr>
                            <w:top w:val="none" w:sz="0" w:space="0" w:color="auto"/>
                            <w:left w:val="none" w:sz="0" w:space="0" w:color="auto"/>
                            <w:bottom w:val="none" w:sz="0" w:space="0" w:color="auto"/>
                            <w:right w:val="none" w:sz="0" w:space="0" w:color="auto"/>
                          </w:divBdr>
                          <w:divsChild>
                            <w:div w:id="919490195">
                              <w:marLeft w:val="0"/>
                              <w:marRight w:val="300"/>
                              <w:marTop w:val="180"/>
                              <w:marBottom w:val="0"/>
                              <w:divBdr>
                                <w:top w:val="none" w:sz="0" w:space="0" w:color="auto"/>
                                <w:left w:val="none" w:sz="0" w:space="0" w:color="auto"/>
                                <w:bottom w:val="none" w:sz="0" w:space="0" w:color="auto"/>
                                <w:right w:val="none" w:sz="0" w:space="0" w:color="auto"/>
                              </w:divBdr>
                              <w:divsChild>
                                <w:div w:id="113274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911920">
          <w:marLeft w:val="0"/>
          <w:marRight w:val="0"/>
          <w:marTop w:val="0"/>
          <w:marBottom w:val="0"/>
          <w:divBdr>
            <w:top w:val="none" w:sz="0" w:space="0" w:color="auto"/>
            <w:left w:val="none" w:sz="0" w:space="0" w:color="auto"/>
            <w:bottom w:val="none" w:sz="0" w:space="0" w:color="auto"/>
            <w:right w:val="none" w:sz="0" w:space="0" w:color="auto"/>
          </w:divBdr>
          <w:divsChild>
            <w:div w:id="177156779">
              <w:marLeft w:val="0"/>
              <w:marRight w:val="0"/>
              <w:marTop w:val="0"/>
              <w:marBottom w:val="0"/>
              <w:divBdr>
                <w:top w:val="none" w:sz="0" w:space="0" w:color="auto"/>
                <w:left w:val="none" w:sz="0" w:space="0" w:color="auto"/>
                <w:bottom w:val="none" w:sz="0" w:space="0" w:color="auto"/>
                <w:right w:val="none" w:sz="0" w:space="0" w:color="auto"/>
              </w:divBdr>
              <w:divsChild>
                <w:div w:id="1343435456">
                  <w:marLeft w:val="0"/>
                  <w:marRight w:val="0"/>
                  <w:marTop w:val="0"/>
                  <w:marBottom w:val="0"/>
                  <w:divBdr>
                    <w:top w:val="none" w:sz="0" w:space="0" w:color="auto"/>
                    <w:left w:val="none" w:sz="0" w:space="0" w:color="auto"/>
                    <w:bottom w:val="none" w:sz="0" w:space="0" w:color="auto"/>
                    <w:right w:val="none" w:sz="0" w:space="0" w:color="auto"/>
                  </w:divBdr>
                  <w:divsChild>
                    <w:div w:id="191110912">
                      <w:marLeft w:val="0"/>
                      <w:marRight w:val="0"/>
                      <w:marTop w:val="0"/>
                      <w:marBottom w:val="0"/>
                      <w:divBdr>
                        <w:top w:val="none" w:sz="0" w:space="0" w:color="auto"/>
                        <w:left w:val="none" w:sz="0" w:space="0" w:color="auto"/>
                        <w:bottom w:val="none" w:sz="0" w:space="0" w:color="auto"/>
                        <w:right w:val="none" w:sz="0" w:space="0" w:color="auto"/>
                      </w:divBdr>
                      <w:divsChild>
                        <w:div w:id="65957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7262622">
      <w:bodyDiv w:val="1"/>
      <w:marLeft w:val="0"/>
      <w:marRight w:val="0"/>
      <w:marTop w:val="0"/>
      <w:marBottom w:val="0"/>
      <w:divBdr>
        <w:top w:val="none" w:sz="0" w:space="0" w:color="auto"/>
        <w:left w:val="none" w:sz="0" w:space="0" w:color="auto"/>
        <w:bottom w:val="none" w:sz="0" w:space="0" w:color="auto"/>
        <w:right w:val="none" w:sz="0" w:space="0" w:color="auto"/>
      </w:divBdr>
    </w:div>
    <w:div w:id="1856530449">
      <w:bodyDiv w:val="1"/>
      <w:marLeft w:val="0"/>
      <w:marRight w:val="0"/>
      <w:marTop w:val="0"/>
      <w:marBottom w:val="0"/>
      <w:divBdr>
        <w:top w:val="none" w:sz="0" w:space="0" w:color="auto"/>
        <w:left w:val="none" w:sz="0" w:space="0" w:color="auto"/>
        <w:bottom w:val="none" w:sz="0" w:space="0" w:color="auto"/>
        <w:right w:val="none" w:sz="0" w:space="0" w:color="auto"/>
      </w:divBdr>
    </w:div>
    <w:div w:id="1918903819">
      <w:bodyDiv w:val="1"/>
      <w:marLeft w:val="0"/>
      <w:marRight w:val="0"/>
      <w:marTop w:val="0"/>
      <w:marBottom w:val="0"/>
      <w:divBdr>
        <w:top w:val="none" w:sz="0" w:space="0" w:color="auto"/>
        <w:left w:val="none" w:sz="0" w:space="0" w:color="auto"/>
        <w:bottom w:val="none" w:sz="0" w:space="0" w:color="auto"/>
        <w:right w:val="none" w:sz="0" w:space="0" w:color="auto"/>
      </w:divBdr>
    </w:div>
    <w:div w:id="1927763218">
      <w:bodyDiv w:val="1"/>
      <w:marLeft w:val="0"/>
      <w:marRight w:val="0"/>
      <w:marTop w:val="0"/>
      <w:marBottom w:val="0"/>
      <w:divBdr>
        <w:top w:val="none" w:sz="0" w:space="0" w:color="auto"/>
        <w:left w:val="none" w:sz="0" w:space="0" w:color="auto"/>
        <w:bottom w:val="none" w:sz="0" w:space="0" w:color="auto"/>
        <w:right w:val="none" w:sz="0" w:space="0" w:color="auto"/>
      </w:divBdr>
    </w:div>
    <w:div w:id="2013482700">
      <w:bodyDiv w:val="1"/>
      <w:marLeft w:val="0"/>
      <w:marRight w:val="0"/>
      <w:marTop w:val="0"/>
      <w:marBottom w:val="0"/>
      <w:divBdr>
        <w:top w:val="none" w:sz="0" w:space="0" w:color="auto"/>
        <w:left w:val="none" w:sz="0" w:space="0" w:color="auto"/>
        <w:bottom w:val="none" w:sz="0" w:space="0" w:color="auto"/>
        <w:right w:val="none" w:sz="0" w:space="0" w:color="auto"/>
      </w:divBdr>
    </w:div>
    <w:div w:id="2062749478">
      <w:bodyDiv w:val="1"/>
      <w:marLeft w:val="0"/>
      <w:marRight w:val="0"/>
      <w:marTop w:val="0"/>
      <w:marBottom w:val="0"/>
      <w:divBdr>
        <w:top w:val="none" w:sz="0" w:space="0" w:color="auto"/>
        <w:left w:val="none" w:sz="0" w:space="0" w:color="auto"/>
        <w:bottom w:val="none" w:sz="0" w:space="0" w:color="auto"/>
        <w:right w:val="none" w:sz="0" w:space="0" w:color="auto"/>
      </w:divBdr>
    </w:div>
    <w:div w:id="208498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image" Target="media/image5.e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7.jpg"/><Relationship Id="rId50"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emf"/><Relationship Id="rId11" Type="http://schemas.openxmlformats.org/officeDocument/2006/relationships/footer" Target="footer1.xml"/><Relationship Id="rId24" Type="http://schemas.openxmlformats.org/officeDocument/2006/relationships/package" Target="embeddings/Microsoft_Visio_Drawing1.vsdx"/><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image" Target="media/image9.png"/><Relationship Id="rId30" Type="http://schemas.openxmlformats.org/officeDocument/2006/relationships/package" Target="embeddings/Microsoft_Visio_Drawing2.vsdx"/><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8.jpg"/><Relationship Id="rId8" Type="http://schemas.openxmlformats.org/officeDocument/2006/relationships/image" Target="media/image1.png"/><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package" Target="embeddings/Microsoft_Visio_Drawing3.vsdx"/><Relationship Id="rId20" Type="http://schemas.openxmlformats.org/officeDocument/2006/relationships/image" Target="media/image4.png"/><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inusianorg-my.sharepoint.com/personal/faisal_ssi_binus_ac_id/Documents/01%20-%20Thesis%20Fight/2001847780%20Proposal%20Tesis%20Faisal%20SSi%20v4%20rev1.docx"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n10</b:Tag>
    <b:SourceType>ConferenceProceedings</b:SourceType>
    <b:Guid>{D49009AF-9E95-444B-B126-5739E3F547D8}</b:Guid>
    <b:Title>System design of cloud computing based on Mobile Learning</b:Title>
    <b:Year>2010</b:Year>
    <b:Author>
      <b:Author>
        <b:NameList>
          <b:Person>
            <b:Last>Gao</b:Last>
            <b:First>Hong-qing</b:First>
          </b:Person>
          <b:Person>
            <b:Last>Zhai</b:Last>
            <b:First>Yan-jie</b:First>
          </b:Person>
        </b:NameList>
      </b:Author>
    </b:Author>
    <b:ConferenceName>2010 3rd International Symposium on Knowledge Acquisition and Modeling</b:ConferenceName>
    <b:City>Wuhan, China</b:City>
    <b:JournalName>System design of cloud computing based on Mobile Learning</b:JournalName>
    <b:Publisher>IEEE Catalog Number: CFP1038F-PRT</b:Publisher>
    <b:URL>https://ieeexplore.ieee.org/document/5646248/references#references</b:URL>
    <b:RefOrder>21</b:RefOrder>
  </b:Source>
  <b:Source>
    <b:Tag>Sto12</b:Tag>
    <b:SourceType>JournalArticle</b:SourceType>
    <b:Guid>{2B02A614-1FD9-4EBB-ACEA-59857CF94C9A}</b:Guid>
    <b:Author>
      <b:Author>
        <b:NameList>
          <b:Person>
            <b:Last>Kitanov</b:Last>
            <b:First>Stojan</b:First>
          </b:Person>
          <b:Person>
            <b:Last>Davcev</b:Last>
            <b:First>Danco</b:First>
          </b:Person>
        </b:NameList>
      </b:Author>
    </b:Author>
    <b:Title>Mobile Learning in Mobile Cloud Computing Environtment</b:Title>
    <b:JournalName>International Transactions on Systems Science and Applications</b:JournalName>
    <b:Year>2012</b:Year>
    <b:Pages>30</b:Pages>
    <b:Volume>8</b:Volume>
    <b:RefOrder>6</b:RefOrder>
  </b:Source>
  <b:Source>
    <b:Tag>DeD16</b:Tag>
    <b:SourceType>BookSection</b:SourceType>
    <b:Guid>{EB4646A4-4AC8-4AF0-9731-8A0EACF46BAA}</b:Guid>
    <b:Title>Cloud Computing</b:Title>
    <b:Year>2016</b:Year>
    <b:Pages>30</b:Pages>
    <b:Publisher>CRC Press</b:Publisher>
    <b:Author>
      <b:Author>
        <b:NameList>
          <b:Person>
            <b:Last>Debashis</b:Last>
            <b:First>De</b:First>
          </b:Person>
        </b:NameList>
      </b:Author>
    </b:Author>
    <b:BookTitle>Mobile Cloud Computing: Architectures, Algorithms and Applications</b:BookTitle>
    <b:RefOrder>10</b:RefOrder>
  </b:Source>
  <b:Source>
    <b:Tag>Law08</b:Tag>
    <b:SourceType>Book</b:SourceType>
    <b:Guid>{49720101-C945-44B6-87FD-A99B79A71E23}</b:Guid>
    <b:Title>Service-Oriented Architecture: SOA Strategy, Methodology and Technology</b:Title>
    <b:Year>2008</b:Year>
    <b:City>New York</b:City>
    <b:Publisher>Auerbach Publication</b:Publisher>
    <b:Author>
      <b:Author>
        <b:NameList>
          <b:Person>
            <b:Last>Lawler</b:Last>
            <b:First>James</b:First>
          </b:Person>
          <b:Person>
            <b:Last>Howell-Barber</b:Last>
            <b:First>H.</b:First>
          </b:Person>
        </b:NameList>
      </b:Author>
    </b:Author>
    <b:RefOrder>22</b:RefOrder>
  </b:Source>
  <b:Source>
    <b:Tag>Tho11</b:Tag>
    <b:SourceType>Book</b:SourceType>
    <b:Guid>{00EF3CC2-D29B-4109-8F59-DB6A6367EFD9}</b:Guid>
    <b:Author>
      <b:Author>
        <b:NameList>
          <b:Person>
            <b:Last>Erl</b:Last>
            <b:First>Thomas</b:First>
          </b:Person>
          <b:Person>
            <b:Last>Bennett</b:Last>
            <b:First>Stephen</b:First>
            <b:Middle>G.</b:Middle>
          </b:Person>
          <b:Person>
            <b:Last>Gee</b:Last>
            <b:First>Clive</b:First>
          </b:Person>
          <b:Person>
            <b:Last>et.al</b:Last>
          </b:Person>
        </b:NameList>
      </b:Author>
    </b:Author>
    <b:Title>SOA Governance: Governing Shared Services On-Premise and in the Cloud</b:Title>
    <b:Year>2011</b:Year>
    <b:City>Boston</b:City>
    <b:Publisher>Prentice Hall</b:Publisher>
    <b:RefOrder>11</b:RefOrder>
  </b:Source>
  <b:Source>
    <b:Tag>Uni18</b:Tag>
    <b:SourceType>Misc</b:SourceType>
    <b:Guid>{4591A48F-8ABD-4F77-A6A9-590B4E79A887}</b:Guid>
    <b:Title>Service-Oriented Architecture Course Note</b:Title>
    <b:Year>2018</b:Year>
    <b:Publisher>Coursera</b:Publisher>
    <b:Author>
      <b:Author>
        <b:Corporate>University of Alberta</b:Corporate>
      </b:Author>
    </b:Author>
    <b:RefOrder>12</b:RefOrder>
  </b:Source>
  <b:Source>
    <b:Tag>Rao10</b:Tag>
    <b:SourceType>JournalArticle</b:SourceType>
    <b:Guid>{940E5794-5BFF-43AB-80F8-E2AFE8791DB5}</b:Guid>
    <b:Author>
      <b:Author>
        <b:NameList>
          <b:Person>
            <b:Last>Rao</b:Last>
            <b:First>N.Mallikharjuna</b:First>
          </b:Person>
          <b:Person>
            <b:Last>Sasidhar</b:Last>
            <b:First>C.</b:First>
          </b:Person>
          <b:Person>
            <b:Last>Kumar</b:Last>
            <b:First>V.</b:First>
            <b:Middle>Satyendra</b:Middle>
          </b:Person>
        </b:NameList>
      </b:Author>
    </b:Author>
    <b:Title>Cloud Computing Through Mobile-Learning</b:Title>
    <b:JournalName>International Journal of Advanced Computer Science and Applications(IJACSA)</b:JournalName>
    <b:Year>2010</b:Year>
    <b:RefOrder>14</b:RefOrder>
  </b:Source>
  <b:Source>
    <b:Tag>Placeholder1</b:Tag>
    <b:SourceType>JournalArticle</b:SourceType>
    <b:Guid>{CF102502-9EE9-4E50-BA01-9B5CD532E371}</b:Guid>
    <b:Author>
      <b:Author>
        <b:NameList>
          <b:Person>
            <b:Last>Stojan Kitanov</b:Last>
            <b:First>Danco</b:First>
            <b:Middle>Davcev</b:Middle>
          </b:Person>
        </b:NameList>
      </b:Author>
    </b:Author>
    <b:Title>Mobile Learning in Mobile Cloud Computing Environtment</b:Title>
    <b:JournalName>International Transactions on Systems Science and Applications</b:JournalName>
    <b:Year>2012</b:Year>
    <b:Pages>30</b:Pages>
    <b:Volume>8</b:Volume>
    <b:RefOrder>15</b:RefOrder>
  </b:Source>
  <b:Source>
    <b:Tag>Che13</b:Tag>
    <b:SourceType>JournalArticle</b:SourceType>
    <b:Guid>{F388450E-5AF1-458B-8E7A-7DA2B49F35A5}</b:Guid>
    <b:Author>
      <b:Author>
        <b:NameList>
          <b:Person>
            <b:Last>Chen</b:Last>
            <b:First>Meilian</b:First>
          </b:Person>
          <b:Person>
            <b:Last>Ma</b:Last>
            <b:First>Yan</b:First>
          </b:Person>
          <b:Person>
            <b:Last>Liu</b:Last>
            <b:First>Yikun</b:First>
          </b:Person>
          <b:Person>
            <b:Last>Jia</b:Last>
            <b:First>Fan</b:First>
          </b:Person>
          <b:Person>
            <b:Last>Ran</b:Last>
            <b:First>Yanhui</b:First>
          </b:Person>
          <b:Person>
            <b:Last>Wang</b:Last>
            <b:First>Jie</b:First>
          </b:Person>
        </b:NameList>
      </b:Author>
    </b:Author>
    <b:Title>Mobile Learning System based on Cloud Computing</b:Title>
    <b:JournalName>Journal of Networks</b:JournalName>
    <b:Year>2013</b:Year>
    <b:RefOrder>16</b:RefOrder>
  </b:Source>
  <b:Source>
    <b:Tag>AlK14</b:Tag>
    <b:SourceType>JournalArticle</b:SourceType>
    <b:Guid>{2BD94360-95B1-4DC1-AFA8-74236A5CD22F}</b:Guid>
    <b:Author>
      <b:Author>
        <b:NameList>
          <b:Person>
            <b:Last>Al-Khanjari</b:Last>
            <b:First>Zuhoor</b:First>
          </b:Person>
          <b:Person>
            <b:Last>Al-Roshdi</b:Last>
            <b:First>Yusra</b:First>
          </b:Person>
          <b:Person>
            <b:Last>Kraiem</b:Last>
            <b:First>Naoufel</b:First>
          </b:Person>
        </b:NameList>
      </b:Author>
    </b:Author>
    <b:Title>Virt-Res: Developing Extended Architectural Design for Computer Science Virtual Resources Using SOA</b:Title>
    <b:JournalName>International Journal of Software Engineering and Its Applications</b:JournalName>
    <b:Year>2014</b:Year>
    <b:RefOrder>7</b:RefOrder>
  </b:Source>
  <b:Source>
    <b:Tag>AlK15</b:Tag>
    <b:SourceType>JournalArticle</b:SourceType>
    <b:Guid>{731B2D60-D07B-4384-B8DE-844BA88FC4A5}</b:Guid>
    <b:Author>
      <b:Author>
        <b:NameList>
          <b:Person>
            <b:Last>Al-Khanjari</b:Last>
            <b:First>Z</b:First>
          </b:Person>
          <b:Person>
            <b:Last>Al-Kindi</b:Last>
            <b:First>Z</b:First>
          </b:Person>
          <b:Person>
            <b:Last>Al-Kindi</b:Last>
            <b:First>E.</b:First>
          </b:Person>
          <b:Person>
            <b:Last>Kraiem</b:Last>
            <b:First>N.</b:First>
          </b:Person>
        </b:NameList>
      </b:Author>
    </b:Author>
    <b:Title>Developing Educational Mobile Application Architecture using SOA</b:Title>
    <b:JournalName>International Journal of Multimedia and Ubiquitous Engineering</b:JournalName>
    <b:Year>2015</b:Year>
    <b:RefOrder>18</b:RefOrder>
  </b:Source>
  <b:Source>
    <b:Tag>Fra15</b:Tag>
    <b:SourceType>JournalArticle</b:SourceType>
    <b:Guid>{369C124A-4EEC-49D7-9CA3-DCF8AEF7ACBC}</b:Guid>
    <b:Author>
      <b:Author>
        <b:NameList>
          <b:Person>
            <b:Last>Huertas</b:Last>
            <b:First>Francisco</b:First>
          </b:Person>
          <b:Person>
            <b:Last>Navarro</b:Last>
            <b:First>Antonio</b:First>
          </b:Person>
        </b:NameList>
      </b:Author>
    </b:Author>
    <b:Title>SOA support to virtual campus advanced architectures: The VCAA canonical interfaces</b:Title>
    <b:JournalName>Computer Standards &amp; Interfaces</b:JournalName>
    <b:Year>2015</b:Year>
    <b:RefOrder>17</b:RefOrder>
  </b:Source>
  <b:Source>
    <b:Tag>Xia14</b:Tag>
    <b:SourceType>JournalArticle</b:SourceType>
    <b:Guid>{06460E94-FA03-41FB-B6F7-9EC3BCB77464}</b:Guid>
    <b:Author>
      <b:Author>
        <b:NameList>
          <b:Person>
            <b:Last>Xiangsheng</b:Last>
            <b:First>Kong</b:First>
          </b:Person>
        </b:NameList>
      </b:Author>
    </b:Author>
    <b:Title>An SOA Approach to Virtual Classroom with Content Repurposing</b:Title>
    <b:JournalName>International Journal of Emerging Technologies in Learning (iJET)</b:JournalName>
    <b:Year>2014</b:Year>
    <b:RefOrder>23</b:RefOrder>
  </b:Source>
  <b:Source>
    <b:Tag>Kau14</b:Tag>
    <b:SourceType>JournalArticle</b:SourceType>
    <b:Guid>{9CD70A58-1E05-4746-961A-559D5BBA17BF}</b:Guid>
    <b:Author>
      <b:Author>
        <b:NameList>
          <b:Person>
            <b:Last>Kautsar</b:Last>
            <b:First>Irwan</b:First>
            <b:Middle>A.</b:Middle>
          </b:Person>
          <b:Person>
            <b:Last>Musashi</b:Last>
            <b:First>Yasuo</b:First>
          </b:Person>
          <b:Person>
            <b:Last>Kubota</b:Last>
            <b:First>Shin-Ichiro</b:First>
          </b:Person>
          <b:Person>
            <b:Last>Sugitani</b:Last>
            <b:First>Kenichi</b:First>
          </b:Person>
        </b:NameList>
      </b:Author>
    </b:Author>
    <b:Title>Developing Moodle Plugin for Creating Learning Content with Another REST Function Call</b:Title>
    <b:JournalName>IEEE Global Engineering Education Conference (EDUCON)</b:JournalName>
    <b:Year>2014</b:Year>
    <b:RefOrder>24</b:RefOrder>
  </b:Source>
  <b:Source>
    <b:Tag>Kaz00</b:Tag>
    <b:SourceType>Report</b:SourceType>
    <b:Guid>{A07B1355-3C1B-4B51-8186-BA1C23E6ADBC}</b:Guid>
    <b:Title>ATAM: Method for Architecture Evaluation</b:Title>
    <b:Year>2000</b:Year>
    <b:Author>
      <b:Author>
        <b:NameList>
          <b:Person>
            <b:Last>Kazman</b:Last>
            <b:First>Rick</b:First>
          </b:Person>
          <b:Person>
            <b:Last>Klein</b:Last>
            <b:First>Mark</b:First>
          </b:Person>
          <b:Person>
            <b:Last>Clements</b:Last>
            <b:First>Paul</b:First>
          </b:Person>
        </b:NameList>
      </b:Author>
    </b:Author>
    <b:City>Massachusetts</b:City>
    <b:Publisher>Carnegie Mellon: Software Engineering Institute</b:Publisher>
    <b:RefOrder>20</b:RefOrder>
  </b:Source>
  <b:Source>
    <b:Tag>Moo19</b:Tag>
    <b:SourceType>InternetSite</b:SourceType>
    <b:Guid>{AC206E7C-229E-4F77-9D1B-0B4B7339942A}</b:Guid>
    <b:Title>Moodle Statistics</b:Title>
    <b:Year>2019</b:Year>
    <b:InternetSiteTitle>Moodle.Net Courses and Content</b:InternetSiteTitle>
    <b:Month>Februari</b:Month>
    <b:Day>18</b:Day>
    <b:URL>https://moodle.net/stats/</b:URL>
    <b:RefOrder>3</b:RefOrder>
  </b:Source>
  <b:Source>
    <b:Tag>Ema</b:Tag>
    <b:SourceType>InternetSite</b:SourceType>
    <b:Guid>{88476C08-F466-4655-92C4-FB54FE3A44DB}</b:Guid>
    <b:InternetSiteTitle>Emarketer</b:InternetSiteTitle>
    <b:URL>https://www.emarketer.com/Chart/Mobile-Phone-Users-Penetration-Worldwide-2015-2020-billions-of-population-change/196278</b:URL>
    <b:Year>2019</b:Year>
    <b:Month>Februari</b:Month>
    <b:Day>20</b:Day>
    <b:RefOrder>1</b:RefOrder>
  </b:Source>
  <b:Source>
    <b:Tag>Sán10</b:Tag>
    <b:SourceType>JournalArticle</b:SourceType>
    <b:Guid>{D46EE7F1-4FF6-4816-8DF5-7A5754F901FF}</b:Guid>
    <b:Author>
      <b:Author>
        <b:NameList>
          <b:Person>
            <b:Last>Sánchez</b:Last>
            <b:First>R.</b:First>
            <b:Middle>Arteaga</b:Middle>
          </b:Person>
          <b:Person>
            <b:Last>Hueros</b:Last>
            <b:First>A.</b:First>
            <b:Middle>Duarte</b:Middle>
          </b:Person>
        </b:NameList>
      </b:Author>
    </b:Author>
    <b:Title>Motivational factors that influence the acceptance of Moodle using TAM</b:Title>
    <b:Year>2010</b:Year>
    <b:JournalName>Computer in Human Behaviour</b:JournalName>
    <b:RefOrder>25</b:RefOrder>
  </b:Source>
  <b:Source>
    <b:Tag>Esc11</b:Tag>
    <b:SourceType>JournalArticle</b:SourceType>
    <b:Guid>{26E1AD05-5424-4CA7-B22C-0D49E8283941}</b:Guid>
    <b:Author>
      <b:Author>
        <b:NameList>
          <b:Person>
            <b:Last>Rodriguez</b:Last>
            <b:First>Thomas</b:First>
            <b:Middle>Escobar</b:Middle>
          </b:Person>
          <b:Person>
            <b:Last>Lazano</b:Last>
            <b:First>Pedro</b:First>
            <b:Middle>Monge</b:Middle>
          </b:Person>
        </b:NameList>
      </b:Author>
    </b:Author>
    <b:Title>The acceptance of Moodle technology by business administration students</b:Title>
    <b:JournalName>Computers &amp; Education</b:JournalName>
    <b:Year>2011</b:Year>
    <b:RefOrder>4</b:RefOrder>
  </b:Source>
  <b:Source>
    <b:Tag>Nas18</b:Tag>
    <b:SourceType>Misc</b:SourceType>
    <b:Guid>{B71698E9-64C3-45BE-82C2-9789E8B0C19F}</b:Guid>
    <b:Title>Tingkatkan Akses dan Kualitas Pendidikan melalui Digital Learning</b:Title>
    <b:Year>2018</b:Year>
    <b:Month>April</b:Month>
    <b:Pages>7</b:Pages>
    <b:Publisher>Ristekdikti</b:Publisher>
    <b:Author>
      <b:Author>
        <b:NameList>
          <b:Person>
            <b:Last>Nasir</b:Last>
            <b:First>Mohamad</b:First>
          </b:Person>
        </b:NameList>
      </b:Author>
    </b:Author>
    <b:PublicationTitle>Ristekdikti Vol.8.I.2018</b:PublicationTitle>
    <b:JournalName>Ristekdikti</b:JournalName>
    <b:RefOrder>2</b:RefOrder>
  </b:Source>
  <b:Source>
    <b:Tag>Dee17</b:Tag>
    <b:SourceType>ConferenceProceedings</b:SourceType>
    <b:Guid>{902E78BD-519E-4CA7-A56D-064EFCC13A1A}</b:Guid>
    <b:Title>Evaluation of Moodle Features at Kajaani University of Applied Sciences – Case Study</b:Title>
    <b:Year>2017</b:Year>
    <b:City>Bali</b:City>
    <b:Publisher>Procedia Computer Science</b:Publisher>
    <b:Author>
      <b:Author>
        <b:NameList>
          <b:Person>
            <b:Last>Deepak</b:Last>
            <b:First>K.C.</b:First>
          </b:Person>
        </b:NameList>
      </b:Author>
    </b:Author>
    <b:ConferenceName>2nd International Conference on Computer Science and Computational Intelligence 2017, ICCSCI 2017</b:ConferenceName>
    <b:RefOrder>5</b:RefOrder>
  </b:Source>
  <b:Source>
    <b:Tag>All13</b:Tag>
    <b:SourceType>Book</b:SourceType>
    <b:Guid>{411918F0-477C-40DA-998D-E10FFBD8FE4D}</b:Guid>
    <b:Title>Michael Allen’s Guide to E-learning</b:Title>
    <b:Year>2013</b:Year>
    <b:Publisher>John Wiley &amp; Sons</b:Publisher>
    <b:Author>
      <b:Author>
        <b:NameList>
          <b:Person>
            <b:Last>Allen</b:Last>
            <b:First>Michael</b:First>
          </b:Person>
        </b:NameList>
      </b:Author>
    </b:Author>
    <b:RefOrder>26</b:RefOrder>
  </b:Source>
  <b:Source>
    <b:Tag>Dar01</b:Tag>
    <b:SourceType>Book</b:SourceType>
    <b:Guid>{94B3F500-312D-4F51-A753-CCE5E7400F89}</b:Guid>
    <b:Author>
      <b:Author>
        <b:NameList>
          <b:Person>
            <b:Last>Hartley</b:Last>
            <b:First>Darin</b:First>
            <b:Middle>E.</b:Middle>
          </b:Person>
        </b:NameList>
      </b:Author>
    </b:Author>
    <b:Title>Selling E-Learning</b:Title>
    <b:Year>2001</b:Year>
    <b:Publisher>American Society for Training and Development</b:Publisher>
    <b:RefOrder>8</b:RefOrder>
  </b:Source>
  <b:Source>
    <b:Tag>Ryu08</b:Tag>
    <b:SourceType>Book</b:SourceType>
    <b:Guid>{52D51E26-1D2B-428D-B1A9-BFDE773A44A3}</b:Guid>
    <b:Author>
      <b:Author>
        <b:NameList>
          <b:Person>
            <b:Last>Ryu</b:Last>
            <b:First>Hokyoung</b:First>
          </b:Person>
          <b:Person>
            <b:Last>Parsons</b:Last>
            <b:First>David</b:First>
          </b:Person>
        </b:NameList>
      </b:Author>
    </b:Author>
    <b:Title>Innovative Mobile Learning: Techniques and Technologies</b:Title>
    <b:Year>2008</b:Year>
    <b:Publisher>Information Science Reference</b:Publisher>
    <b:RefOrder>9</b:RefOrder>
  </b:Source>
  <b:Source>
    <b:Tag>AlA07</b:Tag>
    <b:SourceType>ConferenceProceedings</b:SourceType>
    <b:Guid>{66643A83-FFFF-4E25-B5D0-AB2CDA47496A}</b:Guid>
    <b:Author>
      <b:Author>
        <b:NameList>
          <b:Person>
            <b:Last>Al-Ajlan</b:Last>
            <b:First>A.</b:First>
          </b:Person>
          <b:Person>
            <b:Last>Zedan</b:Last>
            <b:First>H.</b:First>
          </b:Person>
        </b:NameList>
      </b:Author>
    </b:Author>
    <b:Title>E-learning (MOODLE) based on service oriented architecture</b:Title>
    <b:Year>2007</b:Year>
    <b:City>Lisbon</b:City>
    <b:Pages>62-70</b:Pages>
    <b:ConferenceName>Proceeding of the EADTU’s 20th Anniversary Conference</b:ConferenceName>
    <b:RefOrder>13</b:RefOrder>
  </b:Source>
  <b:Source>
    <b:Tag>Rez13</b:Tag>
    <b:SourceType>JournalArticle</b:SourceType>
    <b:Guid>{CFF2FE5A-4296-4ED1-8798-53A49D968B54}</b:Guid>
    <b:Title>Security Trade-off Analys of Service-Oreinted Software Architecture</b:Title>
    <b:Year>2013</b:Year>
    <b:Author>
      <b:Author>
        <b:NameList>
          <b:Person>
            <b:Last>Reza</b:Last>
            <b:First>Hassan</b:First>
          </b:Person>
          <b:Person>
            <b:Last>Helps</b:Last>
            <b:First>Washington</b:First>
          </b:Person>
        </b:NameList>
      </b:Author>
    </b:Author>
    <b:JournalName>World Journal of Computer Application and Technology</b:JournalName>
    <b:RefOrder>19</b:RefOrder>
  </b:Source>
  <b:Source>
    <b:Tag>Den16</b:Tag>
    <b:SourceType>JournalArticle</b:SourceType>
    <b:Guid>{34BC9601-4646-4E7A-8C1D-1B1EC29A12A8}</b:Guid>
    <b:Title>An improved method to construct basic probability assignment based on the confusion matrix for classification problem</b:Title>
    <b:Year>2016</b:Year>
    <b:JournalName>Information Sciences</b:JournalName>
    <b:Author>
      <b:Author>
        <b:NameList>
          <b:Person>
            <b:Last>Deng</b:Last>
            <b:First>Xinyang</b:First>
          </b:Person>
          <b:Person>
            <b:Last>Liub</b:Last>
            <b:First>Qi</b:First>
          </b:Person>
          <b:Person>
            <b:Last>Deng</b:Last>
            <b:First>Yong</b:First>
          </b:Person>
          <b:Person>
            <b:Last>Mahadevan</b:Last>
            <b:First>Sankaran</b:First>
          </b:Person>
        </b:NameList>
      </b:Author>
    </b:Author>
    <b:Pages>250-261</b:Pages>
    <b:Volume>340</b:Volume>
    <b:RefOrder>17</b:RefOrder>
  </b:Source>
</b:Sources>
</file>

<file path=customXml/itemProps1.xml><?xml version="1.0" encoding="utf-8"?>
<ds:datastoreItem xmlns:ds="http://schemas.openxmlformats.org/officeDocument/2006/customXml" ds:itemID="{63B28BB9-DC33-4D8C-AE66-A5D7F6D8D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86</Pages>
  <Words>31467</Words>
  <Characters>179364</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SAL SSI</dc:creator>
  <cp:keywords/>
  <dc:description/>
  <cp:lastModifiedBy>FAISAL SSI</cp:lastModifiedBy>
  <cp:revision>165</cp:revision>
  <cp:lastPrinted>2019-02-23T00:24:00Z</cp:lastPrinted>
  <dcterms:created xsi:type="dcterms:W3CDTF">2019-05-01T07:56:00Z</dcterms:created>
  <dcterms:modified xsi:type="dcterms:W3CDTF">2019-05-0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0170ae7-a7a9-3dbc-9e91-41ded55b19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